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013F8" w14:textId="1466E746" w:rsidR="00C04FC0" w:rsidRPr="007E1802" w:rsidRDefault="00203819" w:rsidP="00203819">
      <w:pPr>
        <w:ind w:left="370"/>
        <w:jc w:val="center"/>
        <w:rPr>
          <w:rFonts w:ascii="Times New Roman" w:hAnsi="Times New Roman" w:cs="Times New Roman"/>
          <w:b/>
          <w:sz w:val="24"/>
          <w:szCs w:val="24"/>
          <w:lang w:val="id"/>
        </w:rPr>
      </w:pPr>
      <w:r w:rsidRPr="00203819">
        <w:rPr>
          <w:rFonts w:ascii="Times New Roman" w:hAnsi="Times New Roman" w:cs="Times New Roman"/>
          <w:b/>
          <w:sz w:val="24"/>
          <w:szCs w:val="24"/>
          <w:lang w:val="id"/>
        </w:rPr>
        <w:t xml:space="preserve">Analisis Korelasi antara Tingkat Pengetahuan </w:t>
      </w:r>
      <w:r w:rsidR="002F1E49">
        <w:rPr>
          <w:rFonts w:ascii="Times New Roman" w:hAnsi="Times New Roman" w:cs="Times New Roman"/>
          <w:b/>
          <w:sz w:val="24"/>
          <w:szCs w:val="24"/>
          <w:lang w:val="id"/>
        </w:rPr>
        <w:t>m</w:t>
      </w:r>
      <w:r w:rsidRPr="00203819">
        <w:rPr>
          <w:rFonts w:ascii="Times New Roman" w:hAnsi="Times New Roman" w:cs="Times New Roman"/>
          <w:b/>
          <w:sz w:val="24"/>
          <w:szCs w:val="24"/>
          <w:lang w:val="id"/>
        </w:rPr>
        <w:t xml:space="preserve">engenai Diabetes Melitus dengan Pola Gaya Hidup Pasien Diabetes Melitus Tipe 2 di </w:t>
      </w:r>
      <w:r w:rsidR="00772472">
        <w:rPr>
          <w:rFonts w:ascii="Times New Roman" w:hAnsi="Times New Roman" w:cs="Times New Roman"/>
          <w:b/>
          <w:sz w:val="24"/>
          <w:szCs w:val="24"/>
          <w:lang w:val="id"/>
        </w:rPr>
        <w:t xml:space="preserve">Salah Satu </w:t>
      </w:r>
      <w:r w:rsidRPr="00203819">
        <w:rPr>
          <w:rFonts w:ascii="Times New Roman" w:hAnsi="Times New Roman" w:cs="Times New Roman"/>
          <w:b/>
          <w:sz w:val="24"/>
          <w:szCs w:val="24"/>
          <w:lang w:val="id"/>
        </w:rPr>
        <w:t>Klinik Utama</w:t>
      </w:r>
      <w:r w:rsidR="00E85EFF">
        <w:rPr>
          <w:rFonts w:ascii="Times New Roman" w:hAnsi="Times New Roman" w:cs="Times New Roman"/>
          <w:b/>
          <w:sz w:val="24"/>
          <w:szCs w:val="24"/>
          <w:lang w:val="id"/>
        </w:rPr>
        <w:t xml:space="preserve"> </w:t>
      </w:r>
      <w:r w:rsidR="00772472">
        <w:rPr>
          <w:rFonts w:ascii="Times New Roman" w:hAnsi="Times New Roman" w:cs="Times New Roman"/>
          <w:b/>
          <w:sz w:val="24"/>
          <w:szCs w:val="24"/>
          <w:lang w:val="id"/>
        </w:rPr>
        <w:t xml:space="preserve">di </w:t>
      </w:r>
      <w:r w:rsidR="00E85EFF">
        <w:rPr>
          <w:rFonts w:ascii="Times New Roman" w:hAnsi="Times New Roman" w:cs="Times New Roman"/>
          <w:b/>
          <w:sz w:val="24"/>
          <w:szCs w:val="24"/>
          <w:lang w:val="id"/>
        </w:rPr>
        <w:t xml:space="preserve">Kota </w:t>
      </w:r>
      <w:r w:rsidRPr="00203819">
        <w:rPr>
          <w:rFonts w:ascii="Times New Roman" w:hAnsi="Times New Roman" w:cs="Times New Roman"/>
          <w:b/>
          <w:sz w:val="24"/>
          <w:szCs w:val="24"/>
          <w:lang w:val="id"/>
        </w:rPr>
        <w:t>Bandung</w:t>
      </w:r>
    </w:p>
    <w:p w14:paraId="3BB25E68" w14:textId="101E3BD8" w:rsidR="000A2300" w:rsidRPr="000A2300" w:rsidRDefault="000A2300" w:rsidP="000A2300">
      <w:pPr>
        <w:pBdr>
          <w:top w:val="nil"/>
          <w:left w:val="nil"/>
          <w:bottom w:val="nil"/>
          <w:right w:val="nil"/>
          <w:between w:val="nil"/>
        </w:pBdr>
        <w:spacing w:after="120" w:line="240" w:lineRule="auto"/>
        <w:jc w:val="center"/>
        <w:rPr>
          <w:rFonts w:ascii="Times New Roman" w:eastAsia="SimSun" w:hAnsi="Times New Roman" w:cs="Times New Roman"/>
          <w:b/>
          <w:bCs/>
          <w:noProof/>
          <w:sz w:val="24"/>
          <w:szCs w:val="24"/>
        </w:rPr>
      </w:pPr>
      <w:r>
        <w:rPr>
          <w:rFonts w:ascii="Times New Roman" w:eastAsia="SimSun" w:hAnsi="Times New Roman" w:cs="Times New Roman"/>
          <w:b/>
          <w:bCs/>
          <w:noProof/>
          <w:sz w:val="24"/>
          <w:szCs w:val="24"/>
        </w:rPr>
        <w:t>Regita Ayu Lestari</w:t>
      </w:r>
      <w:r w:rsidRPr="000A2300">
        <w:rPr>
          <w:rFonts w:ascii="Times New Roman" w:eastAsia="SimSun" w:hAnsi="Times New Roman" w:cs="Times New Roman"/>
          <w:b/>
          <w:bCs/>
          <w:noProof/>
          <w:sz w:val="24"/>
          <w:szCs w:val="24"/>
          <w:vertAlign w:val="superscript"/>
        </w:rPr>
        <w:t>1*</w:t>
      </w:r>
      <w:r w:rsidRPr="000A2300">
        <w:rPr>
          <w:rFonts w:ascii="Times New Roman" w:eastAsia="SimSun" w:hAnsi="Times New Roman" w:cs="Times New Roman"/>
          <w:b/>
          <w:bCs/>
          <w:noProof/>
          <w:sz w:val="24"/>
          <w:szCs w:val="24"/>
        </w:rPr>
        <w:t xml:space="preserve">, </w:t>
      </w:r>
      <w:r>
        <w:rPr>
          <w:rFonts w:ascii="Times New Roman" w:eastAsia="SimSun" w:hAnsi="Times New Roman" w:cs="Times New Roman"/>
          <w:b/>
          <w:bCs/>
          <w:noProof/>
          <w:sz w:val="24"/>
          <w:szCs w:val="24"/>
        </w:rPr>
        <w:t>Ida Erna</w:t>
      </w:r>
      <w:r w:rsidRPr="000A2300">
        <w:rPr>
          <w:rFonts w:ascii="Times New Roman" w:eastAsia="SimSun" w:hAnsi="Times New Roman" w:cs="Times New Roman"/>
          <w:b/>
          <w:bCs/>
          <w:noProof/>
          <w:sz w:val="24"/>
          <w:szCs w:val="24"/>
          <w:vertAlign w:val="superscript"/>
        </w:rPr>
        <w:t>2</w:t>
      </w:r>
      <w:r w:rsidRPr="000A2300">
        <w:rPr>
          <w:rFonts w:ascii="Times New Roman" w:eastAsia="SimSun" w:hAnsi="Times New Roman" w:cs="Times New Roman"/>
          <w:b/>
          <w:bCs/>
          <w:noProof/>
          <w:sz w:val="24"/>
          <w:szCs w:val="24"/>
        </w:rPr>
        <w:t xml:space="preserve">, </w:t>
      </w:r>
      <w:r>
        <w:rPr>
          <w:rFonts w:ascii="Times New Roman" w:eastAsia="SimSun" w:hAnsi="Times New Roman" w:cs="Times New Roman"/>
          <w:b/>
          <w:bCs/>
          <w:noProof/>
          <w:sz w:val="24"/>
          <w:szCs w:val="24"/>
        </w:rPr>
        <w:t>Ida Rayani</w:t>
      </w:r>
      <w:r w:rsidRPr="000A2300">
        <w:rPr>
          <w:rFonts w:ascii="Times New Roman" w:eastAsia="SimSun" w:hAnsi="Times New Roman" w:cs="Times New Roman"/>
          <w:b/>
          <w:bCs/>
          <w:noProof/>
          <w:sz w:val="24"/>
          <w:szCs w:val="24"/>
        </w:rPr>
        <w:t>³</w:t>
      </w:r>
    </w:p>
    <w:p w14:paraId="5E3CB775" w14:textId="77777777" w:rsidR="000A2300" w:rsidRPr="000A2300" w:rsidRDefault="000A2300" w:rsidP="000A2300">
      <w:pPr>
        <w:pBdr>
          <w:top w:val="nil"/>
          <w:left w:val="nil"/>
          <w:bottom w:val="nil"/>
          <w:right w:val="nil"/>
          <w:between w:val="nil"/>
        </w:pBdr>
        <w:spacing w:after="120" w:line="240" w:lineRule="auto"/>
        <w:jc w:val="center"/>
        <w:rPr>
          <w:rFonts w:ascii="Times New Roman" w:hAnsi="Times New Roman" w:cs="Times New Roman"/>
          <w:bCs/>
          <w:sz w:val="18"/>
          <w:szCs w:val="18"/>
        </w:rPr>
      </w:pPr>
      <w:r w:rsidRPr="000A2300">
        <w:rPr>
          <w:rFonts w:ascii="Times New Roman" w:eastAsia="SimSun" w:hAnsi="Times New Roman" w:cs="Times New Roman"/>
          <w:b/>
          <w:bCs/>
          <w:noProof/>
          <w:sz w:val="18"/>
          <w:szCs w:val="18"/>
          <w:vertAlign w:val="superscript"/>
        </w:rPr>
        <w:t>1,2,3</w:t>
      </w:r>
      <w:r w:rsidRPr="000A2300">
        <w:rPr>
          <w:rFonts w:ascii="Times New Roman" w:eastAsia="SimSun" w:hAnsi="Times New Roman" w:cs="Times New Roman"/>
          <w:b/>
          <w:bCs/>
          <w:noProof/>
          <w:sz w:val="18"/>
          <w:szCs w:val="18"/>
        </w:rPr>
        <w:t xml:space="preserve">Program Studi Farmasi, FMIPA, Universitas AL Ghifari Bandung, </w:t>
      </w:r>
    </w:p>
    <w:p w14:paraId="7E882DC9" w14:textId="0D351B55" w:rsidR="00203819" w:rsidRPr="007E1802" w:rsidRDefault="00203819" w:rsidP="007E1802">
      <w:pPr>
        <w:spacing w:line="240" w:lineRule="auto"/>
        <w:jc w:val="center"/>
        <w:rPr>
          <w:rFonts w:ascii="Times New Roman" w:hAnsi="Times New Roman" w:cs="Times New Roman"/>
          <w:sz w:val="20"/>
          <w:szCs w:val="20"/>
        </w:rPr>
      </w:pPr>
      <w:r w:rsidRPr="007E1802">
        <w:rPr>
          <w:rFonts w:ascii="Times New Roman" w:hAnsi="Times New Roman" w:cs="Times New Roman"/>
          <w:sz w:val="20"/>
          <w:szCs w:val="20"/>
        </w:rPr>
        <w:t>E-mail</w:t>
      </w:r>
      <w:r w:rsidR="000A2300">
        <w:rPr>
          <w:rFonts w:ascii="Times New Roman" w:hAnsi="Times New Roman" w:cs="Times New Roman"/>
          <w:sz w:val="20"/>
          <w:szCs w:val="20"/>
        </w:rPr>
        <w:t>*</w:t>
      </w:r>
      <w:r w:rsidRPr="007E1802">
        <w:rPr>
          <w:rFonts w:ascii="Times New Roman" w:hAnsi="Times New Roman" w:cs="Times New Roman"/>
          <w:sz w:val="20"/>
          <w:szCs w:val="20"/>
        </w:rPr>
        <w:t xml:space="preserve"> </w:t>
      </w:r>
      <w:r w:rsidR="000A2300">
        <w:rPr>
          <w:rFonts w:ascii="Times New Roman" w:hAnsi="Times New Roman" w:cs="Times New Roman"/>
          <w:sz w:val="20"/>
          <w:szCs w:val="20"/>
        </w:rPr>
        <w:t>:</w:t>
      </w:r>
      <w:r w:rsidR="000A2300" w:rsidRPr="000A2300">
        <w:rPr>
          <w:rFonts w:ascii="Times New Roman" w:hAnsi="Times New Roman" w:cs="Times New Roman"/>
          <w:color w:val="00B0F0"/>
          <w:sz w:val="20"/>
          <w:szCs w:val="20"/>
          <w:u w:val="single"/>
        </w:rPr>
        <w:t>rereyugitari@gmail.com</w:t>
      </w:r>
    </w:p>
    <w:p w14:paraId="76B66C7A" w14:textId="73B5499E" w:rsidR="00E60638" w:rsidRDefault="00E60638" w:rsidP="00596E58">
      <w:pPr>
        <w:pStyle w:val="StyleAuthorBold"/>
        <w:rPr>
          <w:lang w:val="id-ID"/>
        </w:rPr>
      </w:pPr>
      <w:r w:rsidRPr="00596E58">
        <w:rPr>
          <w:sz w:val="24"/>
          <w:szCs w:val="24"/>
          <w:lang w:val="id-ID"/>
        </w:rPr>
        <w:t>Abstrak</w:t>
      </w:r>
      <w:r>
        <w:rPr>
          <w:lang w:val="id-ID"/>
        </w:rPr>
        <w:t xml:space="preserve"> </w:t>
      </w:r>
    </w:p>
    <w:p w14:paraId="6B4631D2" w14:textId="6CB9857A" w:rsidR="00D41A7A" w:rsidRDefault="00D41A7A" w:rsidP="00596E58">
      <w:pPr>
        <w:pStyle w:val="abstrak"/>
      </w:pPr>
      <w:r>
        <w:t xml:space="preserve">Diabetes </w:t>
      </w:r>
      <w:proofErr w:type="spellStart"/>
      <w:r>
        <w:t>Melitus</w:t>
      </w:r>
      <w:proofErr w:type="spellEnd"/>
      <w:r>
        <w:t xml:space="preserve"> (DM) </w:t>
      </w:r>
      <w:proofErr w:type="spellStart"/>
      <w:r>
        <w:t>merupakan</w:t>
      </w:r>
      <w:proofErr w:type="spellEnd"/>
      <w:r>
        <w:t xml:space="preserve"> </w:t>
      </w:r>
      <w:proofErr w:type="spellStart"/>
      <w:r>
        <w:t>penyakit</w:t>
      </w:r>
      <w:proofErr w:type="spellEnd"/>
      <w:r>
        <w:t xml:space="preserve"> </w:t>
      </w:r>
      <w:proofErr w:type="spellStart"/>
      <w:r>
        <w:t>kronis</w:t>
      </w:r>
      <w:proofErr w:type="spellEnd"/>
      <w:r>
        <w:t xml:space="preserve"> yang </w:t>
      </w:r>
      <w:proofErr w:type="spellStart"/>
      <w:r>
        <w:t>disebabkan</w:t>
      </w:r>
      <w:proofErr w:type="spellEnd"/>
      <w:r>
        <w:t xml:space="preserve"> oleh </w:t>
      </w:r>
      <w:proofErr w:type="spellStart"/>
      <w:r>
        <w:t>gangguan</w:t>
      </w:r>
      <w:proofErr w:type="spellEnd"/>
      <w:r>
        <w:t xml:space="preserve"> </w:t>
      </w:r>
      <w:proofErr w:type="spellStart"/>
      <w:r>
        <w:t>produksi</w:t>
      </w:r>
      <w:proofErr w:type="spellEnd"/>
      <w:r>
        <w:t xml:space="preserve"> </w:t>
      </w:r>
      <w:proofErr w:type="spellStart"/>
      <w:r>
        <w:t>maupun</w:t>
      </w:r>
      <w:proofErr w:type="spellEnd"/>
      <w:r>
        <w:t xml:space="preserve"> </w:t>
      </w:r>
      <w:proofErr w:type="spellStart"/>
      <w:r>
        <w:t>efektivitas</w:t>
      </w:r>
      <w:proofErr w:type="spellEnd"/>
      <w:r>
        <w:t xml:space="preserve"> </w:t>
      </w:r>
      <w:proofErr w:type="spellStart"/>
      <w:r>
        <w:t>kerja</w:t>
      </w:r>
      <w:proofErr w:type="spellEnd"/>
      <w:r>
        <w:t xml:space="preserve"> insulin. </w:t>
      </w:r>
      <w:proofErr w:type="spellStart"/>
      <w:r>
        <w:t>Secara</w:t>
      </w:r>
      <w:proofErr w:type="spellEnd"/>
      <w:r>
        <w:t xml:space="preserve"> global, </w:t>
      </w:r>
      <w:proofErr w:type="spellStart"/>
      <w:r>
        <w:t>prevalensi</w:t>
      </w:r>
      <w:proofErr w:type="spellEnd"/>
      <w:r>
        <w:t xml:space="preserve"> DM </w:t>
      </w:r>
      <w:proofErr w:type="spellStart"/>
      <w:r>
        <w:t>tipe</w:t>
      </w:r>
      <w:proofErr w:type="spellEnd"/>
      <w:r>
        <w:t xml:space="preserve"> 2 </w:t>
      </w:r>
      <w:proofErr w:type="spellStart"/>
      <w:r>
        <w:t>terus</w:t>
      </w:r>
      <w:proofErr w:type="spellEnd"/>
      <w:r>
        <w:t xml:space="preserve"> </w:t>
      </w:r>
      <w:proofErr w:type="spellStart"/>
      <w:r>
        <w:t>meningkat</w:t>
      </w:r>
      <w:proofErr w:type="spellEnd"/>
      <w:r>
        <w:t xml:space="preserve"> dan </w:t>
      </w:r>
      <w:proofErr w:type="spellStart"/>
      <w:r>
        <w:t>umumnya</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hidup</w:t>
      </w:r>
      <w:proofErr w:type="spellEnd"/>
      <w:r>
        <w:t xml:space="preserve"> yang </w:t>
      </w:r>
      <w:proofErr w:type="spellStart"/>
      <w:r>
        <w:t>tidak</w:t>
      </w:r>
      <w:proofErr w:type="spellEnd"/>
      <w:r>
        <w:t xml:space="preserve"> </w:t>
      </w:r>
      <w:proofErr w:type="spellStart"/>
      <w:r>
        <w:t>sehat</w:t>
      </w:r>
      <w:proofErr w:type="spellEnd"/>
      <w:r>
        <w:t xml:space="preserve">. </w:t>
      </w:r>
      <w:proofErr w:type="spellStart"/>
      <w:r>
        <w:t>Penatalaksanaan</w:t>
      </w:r>
      <w:proofErr w:type="spellEnd"/>
      <w:r>
        <w:t xml:space="preserve"> DM </w:t>
      </w:r>
      <w:proofErr w:type="spellStart"/>
      <w:r>
        <w:t>tipe</w:t>
      </w:r>
      <w:proofErr w:type="spellEnd"/>
      <w:r>
        <w:t xml:space="preserve"> 2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terapi</w:t>
      </w:r>
      <w:proofErr w:type="spellEnd"/>
      <w:r>
        <w:t xml:space="preserve"> </w:t>
      </w:r>
      <w:proofErr w:type="spellStart"/>
      <w:r>
        <w:t>farmakologis</w:t>
      </w:r>
      <w:proofErr w:type="spellEnd"/>
      <w:r>
        <w:t xml:space="preserve">, </w:t>
      </w:r>
      <w:proofErr w:type="spellStart"/>
      <w:r>
        <w:t>tetapi</w:t>
      </w:r>
      <w:proofErr w:type="spellEnd"/>
      <w:r>
        <w:t xml:space="preserve"> juga </w:t>
      </w:r>
      <w:proofErr w:type="spellStart"/>
      <w:r>
        <w:t>memerlukan</w:t>
      </w:r>
      <w:proofErr w:type="spellEnd"/>
      <w:r>
        <w:t xml:space="preserve"> </w:t>
      </w:r>
      <w:proofErr w:type="spellStart"/>
      <w:r>
        <w:t>intervensi</w:t>
      </w:r>
      <w:proofErr w:type="spellEnd"/>
      <w:r>
        <w:t xml:space="preserve"> non-</w:t>
      </w:r>
      <w:proofErr w:type="spellStart"/>
      <w:r>
        <w:t>farmakologis</w:t>
      </w:r>
      <w:proofErr w:type="spellEnd"/>
      <w:r>
        <w:t xml:space="preserve"> </w:t>
      </w:r>
      <w:proofErr w:type="spellStart"/>
      <w:r>
        <w:t>melalui</w:t>
      </w:r>
      <w:proofErr w:type="spellEnd"/>
      <w:r>
        <w:t xml:space="preserve"> </w:t>
      </w:r>
      <w:proofErr w:type="spellStart"/>
      <w:r>
        <w:t>perubahan</w:t>
      </w:r>
      <w:proofErr w:type="spellEnd"/>
      <w:r>
        <w:t xml:space="preserve"> </w:t>
      </w:r>
      <w:proofErr w:type="spellStart"/>
      <w:r>
        <w:t>gaya</w:t>
      </w:r>
      <w:proofErr w:type="spellEnd"/>
      <w:r>
        <w:t xml:space="preserve"> </w:t>
      </w:r>
      <w:proofErr w:type="spellStart"/>
      <w:r>
        <w:t>hidup</w:t>
      </w:r>
      <w:proofErr w:type="spellEnd"/>
      <w:r>
        <w:t xml:space="preserve">. </w:t>
      </w:r>
      <w:proofErr w:type="spellStart"/>
      <w:r>
        <w:t>Pengetahuan</w:t>
      </w:r>
      <w:proofErr w:type="spellEnd"/>
      <w:r>
        <w:t xml:space="preserve"> yang </w:t>
      </w:r>
      <w:proofErr w:type="spellStart"/>
      <w:r>
        <w:t>memadai</w:t>
      </w:r>
      <w:proofErr w:type="spellEnd"/>
      <w:r>
        <w:t xml:space="preserve"> </w:t>
      </w:r>
      <w:proofErr w:type="spellStart"/>
      <w:r>
        <w:t>mengenai</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asien</w:t>
      </w:r>
      <w:proofErr w:type="spellEnd"/>
      <w:r>
        <w:t xml:space="preserve"> </w:t>
      </w:r>
      <w:proofErr w:type="spellStart"/>
      <w:r>
        <w:t>mengelola</w:t>
      </w:r>
      <w:proofErr w:type="spellEnd"/>
      <w:r>
        <w:t xml:space="preserve"> </w:t>
      </w:r>
      <w:proofErr w:type="spellStart"/>
      <w:r>
        <w:t>pola</w:t>
      </w:r>
      <w:proofErr w:type="spellEnd"/>
      <w:r>
        <w:t xml:space="preserve"> </w:t>
      </w:r>
      <w:proofErr w:type="spellStart"/>
      <w:r>
        <w:t>hidup</w:t>
      </w:r>
      <w:proofErr w:type="spellEnd"/>
      <w:r>
        <w:t xml:space="preserve"> </w:t>
      </w:r>
      <w:proofErr w:type="spellStart"/>
      <w:r>
        <w:t>sehari-hari</w:t>
      </w:r>
      <w:proofErr w:type="spellEnd"/>
      <w:r>
        <w:t xml:space="preserve"> guna </w:t>
      </w:r>
      <w:proofErr w:type="spellStart"/>
      <w:r>
        <w:t>menurunkan</w:t>
      </w:r>
      <w:proofErr w:type="spellEnd"/>
      <w:r>
        <w:t xml:space="preserve"> </w:t>
      </w:r>
      <w:proofErr w:type="spellStart"/>
      <w:r>
        <w:t>risiko</w:t>
      </w:r>
      <w:proofErr w:type="spellEnd"/>
      <w:r>
        <w:t xml:space="preserve"> </w:t>
      </w:r>
      <w:proofErr w:type="spellStart"/>
      <w:r>
        <w:t>komplika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hidup</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tingkat</w:t>
      </w:r>
      <w:proofErr w:type="spellEnd"/>
      <w:r>
        <w:t xml:space="preserve"> </w:t>
      </w:r>
      <w:proofErr w:type="spellStart"/>
      <w:r>
        <w:t>pengetahuan</w:t>
      </w:r>
      <w:proofErr w:type="spellEnd"/>
      <w:r>
        <w:t xml:space="preserve"> </w:t>
      </w:r>
      <w:proofErr w:type="spellStart"/>
      <w:r>
        <w:t>tentang</w:t>
      </w:r>
      <w:proofErr w:type="spellEnd"/>
      <w:r>
        <w:t xml:space="preserve"> diabetes </w:t>
      </w:r>
      <w:proofErr w:type="spellStart"/>
      <w:r>
        <w:t>melitus</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gaya</w:t>
      </w:r>
      <w:proofErr w:type="spellEnd"/>
      <w:r>
        <w:t xml:space="preserve"> </w:t>
      </w:r>
      <w:proofErr w:type="spellStart"/>
      <w:r>
        <w:t>hidup</w:t>
      </w:r>
      <w:proofErr w:type="spellEnd"/>
      <w:r>
        <w:t xml:space="preserve"> </w:t>
      </w:r>
      <w:proofErr w:type="spellStart"/>
      <w:r>
        <w:t>pasien</w:t>
      </w:r>
      <w:proofErr w:type="spellEnd"/>
      <w:r>
        <w:t xml:space="preserve"> DM </w:t>
      </w:r>
      <w:proofErr w:type="spellStart"/>
      <w:r>
        <w:t>tipe</w:t>
      </w:r>
      <w:proofErr w:type="spellEnd"/>
      <w:r>
        <w:t xml:space="preserve"> 2 di </w:t>
      </w:r>
      <w:r w:rsidR="00E85EFF">
        <w:t xml:space="preserve">salah </w:t>
      </w:r>
      <w:proofErr w:type="spellStart"/>
      <w:r w:rsidR="00E85EFF">
        <w:t>satu</w:t>
      </w:r>
      <w:proofErr w:type="spellEnd"/>
      <w:r w:rsidR="00E85EFF">
        <w:t xml:space="preserve"> </w:t>
      </w:r>
      <w:proofErr w:type="spellStart"/>
      <w:r>
        <w:t>Klinik</w:t>
      </w:r>
      <w:proofErr w:type="spellEnd"/>
      <w:r>
        <w:t xml:space="preserve"> Utama</w:t>
      </w:r>
      <w:r w:rsidR="00E85EFF">
        <w:t xml:space="preserve"> di Kota </w:t>
      </w:r>
      <w:r>
        <w:t xml:space="preserve">Bandung.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dengan</w:t>
      </w:r>
      <w:proofErr w:type="spellEnd"/>
      <w:r>
        <w:t xml:space="preserve"> </w:t>
      </w:r>
      <w:proofErr w:type="spellStart"/>
      <w:r>
        <w:t>desain</w:t>
      </w:r>
      <w:proofErr w:type="spellEnd"/>
      <w:r>
        <w:t xml:space="preserve"> </w:t>
      </w:r>
      <w:proofErr w:type="spellStart"/>
      <w:r>
        <w:t>deskriptif</w:t>
      </w:r>
      <w:proofErr w:type="spellEnd"/>
      <w:r>
        <w:t xml:space="preserve"> </w:t>
      </w:r>
      <w:proofErr w:type="spellStart"/>
      <w:r>
        <w:t>korelasional</w:t>
      </w:r>
      <w:proofErr w:type="spellEnd"/>
      <w:r>
        <w:t xml:space="preserve"> dan </w:t>
      </w:r>
      <w:proofErr w:type="spellStart"/>
      <w:r>
        <w:t>pendekatan</w:t>
      </w:r>
      <w:proofErr w:type="spellEnd"/>
      <w:r>
        <w:t xml:space="preserve"> cross-sectional. </w:t>
      </w:r>
      <w:proofErr w:type="spellStart"/>
      <w:r>
        <w:t>Analisis</w:t>
      </w:r>
      <w:proofErr w:type="spellEnd"/>
      <w:r>
        <w:t xml:space="preserve"> data </w:t>
      </w:r>
      <w:proofErr w:type="spellStart"/>
      <w:r>
        <w:t>dilakukan</w:t>
      </w:r>
      <w:proofErr w:type="spellEnd"/>
      <w:r>
        <w:t xml:space="preserve"> </w:t>
      </w:r>
      <w:proofErr w:type="spellStart"/>
      <w:r>
        <w:t>menggunakan</w:t>
      </w:r>
      <w:proofErr w:type="spellEnd"/>
      <w:r>
        <w:t xml:space="preserve"> uji </w:t>
      </w:r>
      <w:proofErr w:type="spellStart"/>
      <w:r>
        <w:t>Korelasi</w:t>
      </w:r>
      <w:proofErr w:type="spellEnd"/>
      <w:r>
        <w:t xml:space="preserve"> Rank Spearman. Hasil </w:t>
      </w:r>
      <w:proofErr w:type="spellStart"/>
      <w:r>
        <w:t>penelitian</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tingkat</w:t>
      </w:r>
      <w:proofErr w:type="spellEnd"/>
      <w:r>
        <w:t xml:space="preserve"> </w:t>
      </w:r>
      <w:proofErr w:type="spellStart"/>
      <w:r>
        <w:t>pengetahuan</w:t>
      </w:r>
      <w:proofErr w:type="spellEnd"/>
      <w:r>
        <w:t xml:space="preserve"> dan </w:t>
      </w:r>
      <w:proofErr w:type="spellStart"/>
      <w:r>
        <w:t>pola</w:t>
      </w:r>
      <w:proofErr w:type="spellEnd"/>
      <w:r>
        <w:t xml:space="preserve"> </w:t>
      </w:r>
      <w:proofErr w:type="spellStart"/>
      <w:r>
        <w:t>gaya</w:t>
      </w:r>
      <w:proofErr w:type="spellEnd"/>
      <w:r>
        <w:t xml:space="preserve"> </w:t>
      </w:r>
      <w:proofErr w:type="spellStart"/>
      <w:r>
        <w:t>hidup</w:t>
      </w:r>
      <w:proofErr w:type="spellEnd"/>
      <w:r>
        <w:t xml:space="preserve"> </w:t>
      </w:r>
      <w:proofErr w:type="spellStart"/>
      <w:r>
        <w:t>pasien</w:t>
      </w:r>
      <w:proofErr w:type="spellEnd"/>
      <w:r>
        <w:t xml:space="preserve"> (p = 0,000) </w:t>
      </w:r>
      <w:proofErr w:type="spellStart"/>
      <w:r>
        <w:t>dengan</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korelasi</w:t>
      </w:r>
      <w:proofErr w:type="spellEnd"/>
      <w:r>
        <w:t xml:space="preserve"> </w:t>
      </w:r>
      <w:proofErr w:type="spellStart"/>
      <w:r>
        <w:t>sebesar</w:t>
      </w:r>
      <w:proofErr w:type="spellEnd"/>
      <w:r>
        <w:t xml:space="preserve"> 0,757, yang </w:t>
      </w:r>
      <w:proofErr w:type="spellStart"/>
      <w:r>
        <w:t>menunjukkan</w:t>
      </w:r>
      <w:proofErr w:type="spellEnd"/>
      <w:r>
        <w:t xml:space="preserve"> </w:t>
      </w:r>
      <w:proofErr w:type="spellStart"/>
      <w:r>
        <w:t>hubungan</w:t>
      </w:r>
      <w:proofErr w:type="spellEnd"/>
      <w:r>
        <w:t xml:space="preserve"> </w:t>
      </w:r>
      <w:proofErr w:type="spellStart"/>
      <w:r>
        <w:t>kuat</w:t>
      </w:r>
      <w:proofErr w:type="spellEnd"/>
      <w:r>
        <w:t xml:space="preserve"> dan </w:t>
      </w:r>
      <w:proofErr w:type="spellStart"/>
      <w:r>
        <w:t>positif</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pengetahuan</w:t>
      </w:r>
      <w:proofErr w:type="spellEnd"/>
      <w:r>
        <w:t xml:space="preserve"> </w:t>
      </w:r>
      <w:proofErr w:type="spellStart"/>
      <w:r>
        <w:t>pasien</w:t>
      </w:r>
      <w:proofErr w:type="spellEnd"/>
      <w:r>
        <w:t xml:space="preserve"> </w:t>
      </w:r>
      <w:proofErr w:type="spellStart"/>
      <w:r>
        <w:t>mengenai</w:t>
      </w:r>
      <w:proofErr w:type="spellEnd"/>
      <w:r>
        <w:t xml:space="preserve"> DM, </w:t>
      </w:r>
      <w:proofErr w:type="spellStart"/>
      <w:r>
        <w:t>semakin</w:t>
      </w:r>
      <w:proofErr w:type="spellEnd"/>
      <w:r>
        <w:t xml:space="preserve"> </w:t>
      </w:r>
      <w:proofErr w:type="spellStart"/>
      <w:r>
        <w:t>baik</w:t>
      </w:r>
      <w:proofErr w:type="spellEnd"/>
      <w:r>
        <w:t xml:space="preserve"> pula </w:t>
      </w:r>
      <w:proofErr w:type="spellStart"/>
      <w:r>
        <w:t>pola</w:t>
      </w:r>
      <w:proofErr w:type="spellEnd"/>
      <w:r>
        <w:t xml:space="preserve"> </w:t>
      </w:r>
      <w:proofErr w:type="spellStart"/>
      <w:r>
        <w:t>gaya</w:t>
      </w:r>
      <w:proofErr w:type="spellEnd"/>
      <w:r>
        <w:t xml:space="preserve"> </w:t>
      </w:r>
      <w:proofErr w:type="spellStart"/>
      <w:r>
        <w:t>hidup</w:t>
      </w:r>
      <w:proofErr w:type="spellEnd"/>
      <w:r>
        <w:t xml:space="preserve"> yang </w:t>
      </w:r>
      <w:proofErr w:type="spellStart"/>
      <w:r>
        <w:t>dijalankan</w:t>
      </w:r>
      <w:proofErr w:type="spellEnd"/>
      <w:r>
        <w:t>.</w:t>
      </w:r>
    </w:p>
    <w:p w14:paraId="0BFF0222" w14:textId="77777777" w:rsidR="00596E58" w:rsidRDefault="00596E58" w:rsidP="00596E58">
      <w:pPr>
        <w:pStyle w:val="abstrak"/>
      </w:pPr>
    </w:p>
    <w:p w14:paraId="122A6E96" w14:textId="167B14E0" w:rsidR="00E60638" w:rsidRDefault="00E60638" w:rsidP="00E60638">
      <w:pPr>
        <w:pStyle w:val="abstrak"/>
        <w:rPr>
          <w:lang w:val="id-ID"/>
        </w:rPr>
      </w:pPr>
      <w:r w:rsidRPr="00C6538F">
        <w:rPr>
          <w:b/>
          <w:lang w:val="id-ID"/>
        </w:rPr>
        <w:t xml:space="preserve">Kata Kunci: </w:t>
      </w:r>
      <w:r w:rsidR="00596E58">
        <w:t xml:space="preserve">Diabetes </w:t>
      </w:r>
      <w:proofErr w:type="spellStart"/>
      <w:r w:rsidR="00596E58">
        <w:t>Melitus</w:t>
      </w:r>
      <w:proofErr w:type="spellEnd"/>
      <w:r w:rsidR="00596E58">
        <w:t xml:space="preserve"> </w:t>
      </w:r>
      <w:proofErr w:type="spellStart"/>
      <w:r w:rsidR="00596E58">
        <w:t>tipe</w:t>
      </w:r>
      <w:proofErr w:type="spellEnd"/>
      <w:r w:rsidR="00596E58">
        <w:t xml:space="preserve"> 2, </w:t>
      </w:r>
      <w:proofErr w:type="spellStart"/>
      <w:r w:rsidR="00596E58">
        <w:t>pengetahuan</w:t>
      </w:r>
      <w:proofErr w:type="spellEnd"/>
      <w:r w:rsidR="00596E58">
        <w:t xml:space="preserve">, </w:t>
      </w:r>
      <w:proofErr w:type="spellStart"/>
      <w:r w:rsidR="00596E58">
        <w:t>pola</w:t>
      </w:r>
      <w:proofErr w:type="spellEnd"/>
      <w:r w:rsidR="00596E58">
        <w:t xml:space="preserve"> </w:t>
      </w:r>
      <w:proofErr w:type="spellStart"/>
      <w:r w:rsidR="00596E58">
        <w:t>gaya</w:t>
      </w:r>
      <w:proofErr w:type="spellEnd"/>
      <w:r w:rsidR="00596E58">
        <w:t xml:space="preserve"> </w:t>
      </w:r>
      <w:proofErr w:type="spellStart"/>
      <w:r w:rsidR="00596E58">
        <w:t>hidup</w:t>
      </w:r>
      <w:proofErr w:type="spellEnd"/>
      <w:r w:rsidR="00596E58">
        <w:t xml:space="preserve">, </w:t>
      </w:r>
      <w:proofErr w:type="spellStart"/>
      <w:r w:rsidR="00596E58">
        <w:t>korelasi</w:t>
      </w:r>
      <w:proofErr w:type="spellEnd"/>
      <w:r w:rsidR="00596E58">
        <w:t>, Spearman.</w:t>
      </w:r>
    </w:p>
    <w:p w14:paraId="00E12C24" w14:textId="77777777" w:rsidR="00E60638" w:rsidRDefault="00E60638" w:rsidP="00E60638">
      <w:pPr>
        <w:pStyle w:val="abstrak"/>
        <w:rPr>
          <w:lang w:val="id-ID"/>
        </w:rPr>
      </w:pPr>
      <w:r w:rsidRPr="00AA69FC">
        <w:tab/>
      </w:r>
    </w:p>
    <w:p w14:paraId="596704AB" w14:textId="77777777" w:rsidR="00E60638" w:rsidRPr="00596E58" w:rsidRDefault="00E60638" w:rsidP="00E60638">
      <w:pPr>
        <w:pStyle w:val="StyleAuthorBold"/>
        <w:rPr>
          <w:sz w:val="24"/>
          <w:szCs w:val="24"/>
          <w:lang w:val="id-ID"/>
        </w:rPr>
      </w:pPr>
      <w:r w:rsidRPr="00596E58">
        <w:rPr>
          <w:sz w:val="24"/>
          <w:szCs w:val="24"/>
          <w:lang w:val="id-ID"/>
        </w:rPr>
        <w:t>Abstract</w:t>
      </w:r>
    </w:p>
    <w:p w14:paraId="42D6C36B" w14:textId="3B42E3BC" w:rsidR="00596E58" w:rsidRDefault="005C0464" w:rsidP="00596E58">
      <w:pPr>
        <w:pStyle w:val="abstrak"/>
        <w:rPr>
          <w:lang w:val="id-ID"/>
        </w:rPr>
      </w:pPr>
      <w:r w:rsidRPr="005C0464">
        <w:rPr>
          <w:lang w:val="id-ID"/>
        </w:rPr>
        <w:t>Diabetes Mellitus (DM) is a chronic disease caused by impaired insulin production or reduced insulin effectiveness. Globally, the prevalence of type 2 DM continues to rise and is commonly associated with unhealthy lifestyle patterns. The management of type 2 DM not only relies on pharmacological therapy but also requires non-pharmacological interventions through lifestyle modifications. Adequate knowledge of the disease plays an important role in helping patients manage their daily lifestyle to reduce the risk of long-term complications and improve their quality of life. This study aims to analyze the relationship between the level of knowledge about diabetes mellitus and the lifestyle patterns of type 2 DM patients at a primary clinic in Bandung City. This research employed a quantitative method with a descriptive correlational design and a cross-sectional approach. Data were analyzed using the Spearman Rank Correlation test. The results showed a significant relationship between patients' knowledge levels and their lifestyle patterns (p = 0.000) with a correlation coefficient of 0.757, indicating a strong and positive relationship. Thus, the higher the patient’s knowledge about DM, the better the lifestyle they adopt.</w:t>
      </w:r>
    </w:p>
    <w:p w14:paraId="7732B166" w14:textId="77777777" w:rsidR="00596E58" w:rsidRPr="003904DD" w:rsidRDefault="00596E58" w:rsidP="00596E58">
      <w:pPr>
        <w:pStyle w:val="abstrak"/>
        <w:rPr>
          <w:lang w:val="id-ID"/>
        </w:rPr>
      </w:pPr>
    </w:p>
    <w:p w14:paraId="6B92E102" w14:textId="37B06AB1" w:rsidR="00E60638" w:rsidRPr="00A7320D" w:rsidRDefault="00E60638" w:rsidP="00E60638">
      <w:pPr>
        <w:pStyle w:val="abstrak"/>
        <w:jc w:val="left"/>
        <w:rPr>
          <w:lang w:val="id-ID"/>
        </w:rPr>
        <w:sectPr w:rsidR="00E60638" w:rsidRPr="00A7320D" w:rsidSect="00B84020">
          <w:headerReference w:type="even" r:id="rId7"/>
          <w:headerReference w:type="default" r:id="rId8"/>
          <w:footerReference w:type="default" r:id="rId9"/>
          <w:pgSz w:w="11909" w:h="16834" w:code="9"/>
          <w:pgMar w:top="1418" w:right="1134" w:bottom="1418" w:left="1134" w:header="720" w:footer="720" w:gutter="0"/>
          <w:cols w:space="720"/>
          <w:docGrid w:linePitch="360"/>
        </w:sectPr>
      </w:pPr>
      <w:r w:rsidRPr="003904DD">
        <w:rPr>
          <w:b/>
        </w:rPr>
        <w:t>Keywords:</w:t>
      </w:r>
      <w:r>
        <w:rPr>
          <w:lang w:val="id-ID"/>
        </w:rPr>
        <w:t xml:space="preserve"> </w:t>
      </w:r>
      <w:r w:rsidR="00596E58" w:rsidRPr="00596E58">
        <w:rPr>
          <w:lang w:val="id-ID"/>
        </w:rPr>
        <w:t>Type 2 Diabetes Mellitus, knowledge, lifestyle, correlation, Spearman.</w:t>
      </w:r>
    </w:p>
    <w:p w14:paraId="7CCEF399" w14:textId="77777777" w:rsidR="00E60638" w:rsidRPr="00A7320D" w:rsidRDefault="00E60638" w:rsidP="00E60638">
      <w:pPr>
        <w:pStyle w:val="Affiliation"/>
        <w:jc w:val="both"/>
        <w:rPr>
          <w:lang w:val="id-ID"/>
        </w:rPr>
      </w:pPr>
    </w:p>
    <w:p w14:paraId="2A6427C0" w14:textId="77777777" w:rsidR="00E60638" w:rsidRDefault="00E60638" w:rsidP="00E60638"/>
    <w:p w14:paraId="5F55AB44" w14:textId="77777777" w:rsidR="00E60638" w:rsidRPr="00337271" w:rsidRDefault="00E60638" w:rsidP="00E60638"/>
    <w:p w14:paraId="08304FE6" w14:textId="77777777" w:rsidR="00E60638" w:rsidRDefault="00E60638" w:rsidP="00E60638">
      <w:pPr>
        <w:jc w:val="both"/>
      </w:pPr>
    </w:p>
    <w:p w14:paraId="42B48ED4" w14:textId="77777777" w:rsidR="007E1802" w:rsidRDefault="007E1802" w:rsidP="00E60638">
      <w:pPr>
        <w:jc w:val="both"/>
      </w:pPr>
    </w:p>
    <w:p w14:paraId="380ECBA1" w14:textId="77777777" w:rsidR="007E1802" w:rsidRDefault="007E1802" w:rsidP="00E60638">
      <w:pPr>
        <w:jc w:val="both"/>
      </w:pPr>
    </w:p>
    <w:p w14:paraId="64C40EF7" w14:textId="77777777" w:rsidR="00CA4DC9" w:rsidRDefault="00CA4DC9" w:rsidP="00E60638">
      <w:pPr>
        <w:jc w:val="both"/>
      </w:pPr>
    </w:p>
    <w:p w14:paraId="36749E9C" w14:textId="77777777" w:rsidR="00CA4DC9" w:rsidRDefault="00CA4DC9" w:rsidP="00E60638">
      <w:pPr>
        <w:jc w:val="both"/>
      </w:pPr>
    </w:p>
    <w:p w14:paraId="13833A1E" w14:textId="77777777" w:rsidR="00CA4DC9" w:rsidRDefault="00CA4DC9" w:rsidP="00E60638">
      <w:pPr>
        <w:jc w:val="both"/>
      </w:pPr>
    </w:p>
    <w:p w14:paraId="74984A95" w14:textId="77777777" w:rsidR="00CA4DC9" w:rsidRPr="00337271" w:rsidRDefault="00CA4DC9" w:rsidP="00E60638">
      <w:pPr>
        <w:jc w:val="both"/>
        <w:sectPr w:rsidR="00CA4DC9" w:rsidRPr="00337271" w:rsidSect="002A2DFD">
          <w:type w:val="continuous"/>
          <w:pgSz w:w="11909" w:h="16834" w:code="9"/>
          <w:pgMar w:top="1418" w:right="1134" w:bottom="1418" w:left="1134" w:header="720" w:footer="720" w:gutter="0"/>
          <w:cols w:space="720"/>
          <w:docGrid w:linePitch="360"/>
        </w:sectPr>
      </w:pPr>
    </w:p>
    <w:p w14:paraId="11723223" w14:textId="3AA66C42" w:rsidR="00E60638" w:rsidRPr="00AE08FF" w:rsidRDefault="00E60638" w:rsidP="00FB13C3">
      <w:pPr>
        <w:pStyle w:val="Heading1"/>
        <w:numPr>
          <w:ilvl w:val="0"/>
          <w:numId w:val="0"/>
        </w:numPr>
        <w:spacing w:before="240" w:after="40"/>
        <w:jc w:val="both"/>
        <w:rPr>
          <w:b/>
          <w:lang w:val="id-ID"/>
        </w:rPr>
      </w:pPr>
      <w:r w:rsidRPr="00FB13C3">
        <w:rPr>
          <w:b/>
          <w:sz w:val="24"/>
          <w:szCs w:val="24"/>
          <w:lang w:val="id-ID"/>
        </w:rPr>
        <w:lastRenderedPageBreak/>
        <w:t>PENDAHULUAN</w:t>
      </w:r>
      <w:r>
        <w:rPr>
          <w:b/>
          <w:lang w:val="id-ID"/>
        </w:rPr>
        <w:t xml:space="preserve"> </w:t>
      </w:r>
    </w:p>
    <w:p w14:paraId="1ED80A32" w14:textId="5A8FDEC7" w:rsidR="00CA4DC9" w:rsidRPr="00CA4DC9" w:rsidRDefault="00CA4DC9" w:rsidP="00CA4DC9">
      <w:pPr>
        <w:pStyle w:val="BodyText"/>
        <w:spacing w:line="240" w:lineRule="auto"/>
        <w:ind w:firstLine="720"/>
      </w:pP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DM) </w:t>
      </w:r>
      <w:proofErr w:type="spellStart"/>
      <w:r w:rsidR="001658BB">
        <w:t>adalah</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yakit</w:t>
      </w:r>
      <w:proofErr w:type="spellEnd"/>
      <w:r w:rsidRPr="00CA4DC9">
        <w:t xml:space="preserve"> </w:t>
      </w:r>
      <w:proofErr w:type="spellStart"/>
      <w:r w:rsidRPr="00CA4DC9">
        <w:t>kronis</w:t>
      </w:r>
      <w:proofErr w:type="spellEnd"/>
      <w:r w:rsidRPr="00CA4DC9">
        <w:t xml:space="preserve"> yang </w:t>
      </w:r>
      <w:proofErr w:type="spellStart"/>
      <w:r w:rsidR="001658BB">
        <w:t>dis</w:t>
      </w:r>
      <w:r w:rsidR="00C860B4">
        <w:t>e</w:t>
      </w:r>
      <w:r w:rsidR="00C860B4" w:rsidRPr="00C860B4">
        <w:rPr>
          <w:rFonts w:ascii="Inspiring" w:hAnsi="Inspiring"/>
          <w:color w:val="DDDDDD"/>
          <w:spacing w:val="-20"/>
          <w:w w:val="1"/>
          <w:sz w:val="6"/>
        </w:rPr>
        <w:t>v</w:t>
      </w:r>
      <w:r w:rsidR="001658BB">
        <w:t>babkan</w:t>
      </w:r>
      <w:proofErr w:type="spellEnd"/>
      <w:r w:rsidRPr="00CA4DC9">
        <w:t xml:space="preserve"> </w:t>
      </w:r>
      <w:proofErr w:type="spellStart"/>
      <w:r w:rsidR="001658BB">
        <w:t>kar</w:t>
      </w:r>
      <w:r w:rsidR="00C860B4">
        <w:t>e</w:t>
      </w:r>
      <w:r w:rsidR="00C860B4" w:rsidRPr="00C860B4">
        <w:rPr>
          <w:rFonts w:ascii="Inspiring" w:hAnsi="Inspiring"/>
          <w:color w:val="DDDDDD"/>
          <w:spacing w:val="-20"/>
          <w:w w:val="1"/>
          <w:sz w:val="6"/>
        </w:rPr>
        <w:t>v</w:t>
      </w:r>
      <w:r w:rsidR="001658BB">
        <w:t>na</w:t>
      </w:r>
      <w:proofErr w:type="spellEnd"/>
      <w:r w:rsidRPr="00CA4DC9">
        <w:t xml:space="preserve"> </w:t>
      </w:r>
      <w:proofErr w:type="spellStart"/>
      <w:r w:rsidRPr="00CA4DC9">
        <w:t>pankr</w:t>
      </w:r>
      <w:r w:rsidR="00C860B4">
        <w:t>e</w:t>
      </w:r>
      <w:r w:rsidR="00C860B4" w:rsidRPr="00C860B4">
        <w:rPr>
          <w:rFonts w:ascii="Inspiring" w:hAnsi="Inspiring"/>
          <w:color w:val="DDDDDD"/>
          <w:spacing w:val="-20"/>
          <w:w w:val="1"/>
          <w:sz w:val="6"/>
        </w:rPr>
        <w:t>v</w:t>
      </w:r>
      <w:r w:rsidRPr="00CA4DC9">
        <w:t>as</w:t>
      </w:r>
      <w:proofErr w:type="spellEnd"/>
      <w:r w:rsidRPr="00CA4DC9">
        <w:t xml:space="preserve"> </w:t>
      </w:r>
      <w:proofErr w:type="spellStart"/>
      <w:r w:rsidRPr="00CA4DC9">
        <w:t>tidak</w:t>
      </w:r>
      <w:proofErr w:type="spellEnd"/>
      <w:r w:rsidRPr="00CA4DC9">
        <w:t xml:space="preserve"> </w:t>
      </w:r>
      <w:proofErr w:type="spellStart"/>
      <w:r w:rsidRPr="00CA4DC9">
        <w:t>mampu</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001658BB">
        <w:t>nghasilkan</w:t>
      </w:r>
      <w:proofErr w:type="spellEnd"/>
      <w:r w:rsidRPr="00CA4DC9">
        <w:t xml:space="preserve"> insulin </w:t>
      </w:r>
      <w:proofErr w:type="spellStart"/>
      <w:r w:rsidRPr="00CA4DC9">
        <w:t>dalam</w:t>
      </w:r>
      <w:proofErr w:type="spellEnd"/>
      <w:r w:rsidRPr="00CA4DC9">
        <w:t xml:space="preserve"> </w:t>
      </w:r>
      <w:proofErr w:type="spellStart"/>
      <w:r w:rsidRPr="00CA4DC9">
        <w:t>jumlah</w:t>
      </w:r>
      <w:proofErr w:type="spellEnd"/>
      <w:r w:rsidRPr="00CA4DC9">
        <w:t xml:space="preserve"> yang </w:t>
      </w:r>
      <w:proofErr w:type="spellStart"/>
      <w:r w:rsidR="001658BB">
        <w:t>m</w:t>
      </w:r>
      <w:r w:rsidR="00C860B4">
        <w:t>e</w:t>
      </w:r>
      <w:r w:rsidR="00C860B4" w:rsidRPr="00C860B4">
        <w:rPr>
          <w:rFonts w:ascii="Inspiring" w:hAnsi="Inspiring"/>
          <w:color w:val="DDDDDD"/>
          <w:spacing w:val="-20"/>
          <w:w w:val="1"/>
          <w:sz w:val="6"/>
        </w:rPr>
        <w:t>v</w:t>
      </w:r>
      <w:r w:rsidR="001658BB">
        <w:t>madai</w:t>
      </w:r>
      <w:proofErr w:type="spellEnd"/>
      <w:r w:rsidRPr="00CA4DC9">
        <w:t xml:space="preserve"> </w:t>
      </w:r>
      <w:proofErr w:type="spellStart"/>
      <w:r w:rsidRPr="00CA4DC9">
        <w:t>atau</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tika</w:t>
      </w:r>
      <w:proofErr w:type="spellEnd"/>
      <w:r w:rsidRPr="00CA4DC9">
        <w:t xml:space="preserve"> </w:t>
      </w:r>
      <w:proofErr w:type="spellStart"/>
      <w:r w:rsidRPr="00CA4DC9">
        <w:t>tubuh</w:t>
      </w:r>
      <w:proofErr w:type="spellEnd"/>
      <w:r w:rsidRPr="00CA4DC9">
        <w:t xml:space="preserve"> </w:t>
      </w:r>
      <w:proofErr w:type="spellStart"/>
      <w:r w:rsidRPr="00CA4DC9">
        <w:t>tidak</w:t>
      </w:r>
      <w:proofErr w:type="spellEnd"/>
      <w:r w:rsidRPr="00CA4DC9">
        <w:t xml:space="preserve"> </w:t>
      </w:r>
      <w:proofErr w:type="spellStart"/>
      <w:r w:rsidR="001658BB">
        <w:t>mampu</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001658BB">
        <w:t>makai</w:t>
      </w:r>
      <w:proofErr w:type="spellEnd"/>
      <w:r w:rsidRPr="00CA4DC9">
        <w:t xml:space="preserve"> insulin yang </w:t>
      </w:r>
      <w:proofErr w:type="spellStart"/>
      <w:r w:rsidRPr="00CA4DC9">
        <w:t>diproduksi</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00C860B4">
        <w:t>e</w:t>
      </w:r>
      <w:r w:rsidR="00C860B4" w:rsidRPr="00C860B4">
        <w:rPr>
          <w:rFonts w:ascii="Inspiring" w:hAnsi="Inspiring"/>
          <w:color w:val="DDDDDD"/>
          <w:spacing w:val="-20"/>
          <w:w w:val="1"/>
          <w:sz w:val="6"/>
        </w:rPr>
        <w:t>v</w:t>
      </w:r>
      <w:r w:rsidRPr="00CA4DC9">
        <w:t>f</w:t>
      </w:r>
      <w:r w:rsidR="00C860B4">
        <w:t>e</w:t>
      </w:r>
      <w:r w:rsidR="00C860B4" w:rsidRPr="00C860B4">
        <w:rPr>
          <w:rFonts w:ascii="Inspiring" w:hAnsi="Inspiring"/>
          <w:color w:val="DDDDDD"/>
          <w:spacing w:val="-20"/>
          <w:w w:val="1"/>
          <w:sz w:val="6"/>
        </w:rPr>
        <w:t>v</w:t>
      </w:r>
      <w:r w:rsidRPr="00CA4DC9">
        <w:t>ktif</w:t>
      </w:r>
      <w:proofErr w:type="spellEnd"/>
      <w:r w:rsidRPr="00CA4DC9">
        <w:t xml:space="preserve"> </w:t>
      </w:r>
      <w:r w:rsidRPr="00CA4DC9">
        <w:fldChar w:fldCharType="begin"/>
      </w:r>
      <w:r w:rsidRPr="00CA4DC9">
        <w:instrText xml:space="preserve"> ADDIN ZOTERO_ITEM CSL_CITATION {"citationID":"lmKQJ8pq","properties":{"formattedCitation":"(Murtiningsih dkk., 2021)","plainCitation":"(Murtiningsih dkk., 2021)","noteIndex":0},"citationItems":[{"id":54,"uris":["http://zotero.org/users/local/dmM2qeyj/items/NCV45DYZ"],"itemData":{"id":54,"type":"article-journal","abstract":"Type 2 diabetes mellitus (T2DM) is a metabolic disease caused by insulin resistance and beta cell dysfunction. It is ranked as the seventh of top 10 causes of death worldwide, and the highest prevalence of cases is T2DM. The dominant lifestyle that triggers T2DM is diet and physical inactivity. This study was aimed to determine whether lifestyle was a risk factor of T2DM. This was a literature review study using two databases, namely Pubmed and Google Scholar. The keywords used were \"lifestyle risk factors and type 2 diabetes mellitus\". There were 10 literatures obtained based on inclusion and exclusion criteria. The results showed that lifestyle such as unhealthy eating pattern and less physical activity significantly influence the risk factors of T2DM. In conclusion, lifestyles such as unhealthy foods and less physical activity are at high risk of suffering from T2DM.","container-title":"e-CliniC","DOI":"10.35790/ecl.v9i2.32852","ISSN":"2337-5949","issue":"2","journalAbbreviation":"eCL","language":"id","page":"328","source":"DOI.org (Crossref)","title":"Gaya Hidup sebagai Faktor Risiko Diabetes Melitus Tipe 2","volume":"9","author":[{"family":"Murtiningsih","given":"Made K."},{"family":"Pandelaki","given":"Karel"},{"family":"Sedli","given":"Bisuk P."}],"issued":{"date-parts":[["2021",3,16]]}}}],"schema":"https://github.com/citation-style-language/schema/raw/master/csl-citation.json"} </w:instrText>
      </w:r>
      <w:r w:rsidRPr="00CA4DC9">
        <w:fldChar w:fldCharType="separate"/>
      </w:r>
      <w:r w:rsidRPr="00CA4DC9">
        <w:rPr>
          <w:lang w:val="id"/>
        </w:rPr>
        <w:t>(Murtiningsih dkk., 2021)</w:t>
      </w:r>
      <w:r w:rsidRPr="00CA4DC9">
        <w:fldChar w:fldCharType="end"/>
      </w:r>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001658BB">
        <w:t>diklasifikasikan</w:t>
      </w:r>
      <w:proofErr w:type="spellEnd"/>
      <w:r w:rsidRPr="00CA4DC9">
        <w:t xml:space="preserve"> </w:t>
      </w:r>
      <w:proofErr w:type="spellStart"/>
      <w:r w:rsidR="001658BB">
        <w:t>k</w:t>
      </w:r>
      <w:r w:rsidR="00C860B4">
        <w:t>e</w:t>
      </w:r>
      <w:r w:rsidR="00C860B4" w:rsidRPr="00C860B4">
        <w:rPr>
          <w:rFonts w:ascii="Inspiring" w:hAnsi="Inspiring"/>
          <w:color w:val="DDDDDD"/>
          <w:spacing w:val="-20"/>
          <w:w w:val="1"/>
          <w:sz w:val="6"/>
        </w:rPr>
        <w:t>v</w:t>
      </w:r>
      <w:r w:rsidR="001658BB">
        <w:t>dalam</w:t>
      </w:r>
      <w:proofErr w:type="spellEnd"/>
      <w:r w:rsidR="001658BB">
        <w:t xml:space="preserve"> </w:t>
      </w:r>
      <w:r w:rsidRPr="00CA4DC9">
        <w:t xml:space="preserve"> dua </w:t>
      </w:r>
      <w:proofErr w:type="spellStart"/>
      <w:r w:rsidR="001658BB">
        <w:t>j</w:t>
      </w:r>
      <w:r w:rsidR="00C860B4">
        <w:t>e</w:t>
      </w:r>
      <w:r w:rsidR="00C860B4" w:rsidRPr="00C860B4">
        <w:rPr>
          <w:rFonts w:ascii="Inspiring" w:hAnsi="Inspiring"/>
          <w:color w:val="DDDDDD"/>
          <w:spacing w:val="-20"/>
          <w:w w:val="1"/>
          <w:sz w:val="6"/>
        </w:rPr>
        <w:t>v</w:t>
      </w:r>
      <w:r w:rsidR="001658BB">
        <w:t>nis</w:t>
      </w:r>
      <w:proofErr w:type="spellEnd"/>
      <w:r w:rsidRPr="00CA4DC9">
        <w:t xml:space="preserve"> </w:t>
      </w:r>
      <w:proofErr w:type="spellStart"/>
      <w:r w:rsidRPr="00CA4DC9">
        <w:t>utama</w:t>
      </w:r>
      <w:proofErr w:type="spellEnd"/>
      <w:r w:rsidRPr="00CA4DC9">
        <w:t xml:space="preserve">, </w:t>
      </w:r>
      <w:proofErr w:type="spellStart"/>
      <w:r w:rsidRPr="00CA4DC9">
        <w:t>yaitu</w:t>
      </w:r>
      <w:proofErr w:type="spellEnd"/>
      <w:r w:rsidRPr="00CA4DC9">
        <w:t xml:space="preserve"> </w:t>
      </w:r>
      <w:proofErr w:type="spellStart"/>
      <w:r w:rsidR="001658BB">
        <w:t>diab</w:t>
      </w:r>
      <w:r w:rsidR="00C860B4">
        <w:t>e</w:t>
      </w:r>
      <w:r w:rsidR="00C860B4" w:rsidRPr="00C860B4">
        <w:rPr>
          <w:rFonts w:ascii="Inspiring" w:hAnsi="Inspiring"/>
          <w:color w:val="DDDDDD"/>
          <w:spacing w:val="-20"/>
          <w:w w:val="1"/>
          <w:sz w:val="6"/>
        </w:rPr>
        <w:t>v</w:t>
      </w:r>
      <w:r w:rsidR="001658BB">
        <w:t>t</w:t>
      </w:r>
      <w:r w:rsidR="00C860B4">
        <w:t>e</w:t>
      </w:r>
      <w:r w:rsidR="00C860B4" w:rsidRPr="00C860B4">
        <w:rPr>
          <w:rFonts w:ascii="Inspiring" w:hAnsi="Inspiring"/>
          <w:color w:val="DDDDDD"/>
          <w:spacing w:val="-20"/>
          <w:w w:val="1"/>
          <w:sz w:val="6"/>
        </w:rPr>
        <w:t>v</w:t>
      </w:r>
      <w:r w:rsidR="001658BB">
        <w:t>s</w:t>
      </w:r>
      <w:proofErr w:type="spellEnd"/>
      <w:r w:rsidR="001658BB">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1 dan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w:t>
      </w:r>
      <w:r w:rsidRPr="00CA4DC9">
        <w:fldChar w:fldCharType="begin"/>
      </w:r>
      <w:r w:rsidRPr="00CA4DC9">
        <w:instrText xml:space="preserve"> ADDIN ZOTERO_ITEM CSL_CITATION {"citationID":"rXAKevl9","properties":{"formattedCitation":"(Astutisari dkk., 2022)","plainCitation":"(Astutisari dkk., 2022)","noteIndex":0},"citationItems":[{"id":74,"uris":["http://zotero.org/users/local/dmM2qeyj/items/BSZQ5PKS"],"itemData":{"id":74,"type":"article-journal","abstract":"Background : Type 2 diabetes mellitus is a non-communicable disease which occurs due to poor diet pattern and physical activity. Some factors affect diet pattern and physical activity that need to be know to assist patient in maintaining their blood sugar level. This study aims to determine the correlation between physical activity and blood sugar level in patient with type 2 diabetes mellitus in Public Health Centre Manggis I. Method : This study employed correlative analytics design with cross sectional approach. There were 109 respondents recruited as sample of study which were selected through total sampling technique. The data were collected by using FFQ questionnaire, PAL questionnaire and medical records. The data were analyzed statistically by using Spearman Rho correlation technique. Result : The finding showed that the majority of the respondents had often diet pattern (56%), (97.2%) of respondents had simple physical activity, (73.4%) had high blood sugar level. There was a positive correlation with p-value of diet pattern was 0.038 and 0.009 for physical activity. There was a significant correlation between physical activity and blood sugar level. Conclusion : The better the diet pattern the more regular the physical activity, the blood sugar level of the patient will be maintained under normal circumstances.","container-title":"Jurnal Riset Kesehatan Nasional","DOI":"10.37294/jrkn.v6i2.350","ISSN":"2548-6144, 2580-6173","issue":"2","journalAbbreviation":"JRKN","language":"id","license":"https://creativecommons.org/licenses/by-nc-sa/4.0","page":"79-87","source":"DOI.org (Crossref)","title":"Hubungan Pola Makan Dan Aktivitas Fisik Dengan Kadar Gula Darah Pada Pasien Diabetes Melitus Tipe 2 Di Puskesmas Manggis I","volume":"6","author":[{"family":"Astutisari","given":"I Dewa Ayu Eka Candra"},{"family":"Aaa Yuliati Darmini","given":"Aaa Yuliati Darmini"},{"family":"Ida Ayu Putri Wulandari","given":"Ida Ayu Putri Wulandari"}],"issued":{"date-parts":[["2022",10,31]]}}}],"schema":"https://github.com/citation-style-language/schema/raw/master/csl-citation.json"} </w:instrText>
      </w:r>
      <w:r w:rsidRPr="00CA4DC9">
        <w:fldChar w:fldCharType="separate"/>
      </w:r>
      <w:r w:rsidRPr="00CA4DC9">
        <w:rPr>
          <w:lang w:val="id"/>
        </w:rPr>
        <w:t>(Astutisari dkk., 2022)</w:t>
      </w:r>
      <w:r w:rsidRPr="00CA4DC9">
        <w:fldChar w:fldCharType="end"/>
      </w:r>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1 </w:t>
      </w:r>
      <w:proofErr w:type="spellStart"/>
      <w:r w:rsidRPr="00CA4DC9">
        <w:t>t</w:t>
      </w:r>
      <w:r w:rsidR="00C860B4">
        <w:t>e</w:t>
      </w:r>
      <w:r w:rsidR="00C860B4" w:rsidRPr="00C860B4">
        <w:rPr>
          <w:rFonts w:ascii="Inspiring" w:hAnsi="Inspiring"/>
          <w:color w:val="DDDDDD"/>
          <w:spacing w:val="-20"/>
          <w:w w:val="1"/>
          <w:sz w:val="6"/>
        </w:rPr>
        <w:t>v</w:t>
      </w:r>
      <w:r w:rsidRPr="00CA4DC9">
        <w:t>rjadi</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tika</w:t>
      </w:r>
      <w:proofErr w:type="spellEnd"/>
      <w:r w:rsidRPr="00CA4DC9">
        <w:t xml:space="preserve"> </w:t>
      </w:r>
      <w:proofErr w:type="spellStart"/>
      <w:r w:rsidRPr="00CA4DC9">
        <w:t>kadar</w:t>
      </w:r>
      <w:proofErr w:type="spellEnd"/>
      <w:r w:rsidRPr="00CA4DC9">
        <w:t xml:space="preserve"> insulin </w:t>
      </w:r>
      <w:proofErr w:type="spellStart"/>
      <w:r w:rsidRPr="00CA4DC9">
        <w:t>dalam</w:t>
      </w:r>
      <w:proofErr w:type="spellEnd"/>
      <w:r w:rsidRPr="00CA4DC9">
        <w:t xml:space="preserve"> </w:t>
      </w:r>
      <w:proofErr w:type="spellStart"/>
      <w:r w:rsidRPr="00CA4DC9">
        <w:t>tubuh</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ada</w:t>
      </w:r>
      <w:proofErr w:type="spellEnd"/>
      <w:r w:rsidRPr="00CA4DC9">
        <w:t xml:space="preserve"> di </w:t>
      </w:r>
      <w:proofErr w:type="spellStart"/>
      <w:r w:rsidRPr="00CA4DC9">
        <w:t>bawah</w:t>
      </w:r>
      <w:proofErr w:type="spellEnd"/>
      <w:r w:rsidRPr="00CA4DC9">
        <w:t xml:space="preserve"> normal. </w:t>
      </w:r>
      <w:proofErr w:type="spellStart"/>
      <w:r w:rsidRPr="00CA4DC9">
        <w:t>S</w:t>
      </w:r>
      <w:r w:rsidR="00C860B4">
        <w:t>e</w:t>
      </w:r>
      <w:r w:rsidR="00C860B4" w:rsidRPr="00C860B4">
        <w:rPr>
          <w:rFonts w:ascii="Inspiring" w:hAnsi="Inspiring"/>
          <w:color w:val="DDDDDD"/>
          <w:spacing w:val="-20"/>
          <w:w w:val="1"/>
          <w:sz w:val="6"/>
        </w:rPr>
        <w:t>v</w:t>
      </w:r>
      <w:r w:rsidRPr="00CA4DC9">
        <w:t>m</w:t>
      </w:r>
      <w:r w:rsidR="00C860B4">
        <w:t>e</w:t>
      </w:r>
      <w:r w:rsidR="00C860B4" w:rsidRPr="00C860B4">
        <w:rPr>
          <w:rFonts w:ascii="Inspiring" w:hAnsi="Inspiring"/>
          <w:color w:val="DDDDDD"/>
          <w:spacing w:val="-20"/>
          <w:w w:val="1"/>
          <w:sz w:val="6"/>
        </w:rPr>
        <w:t>v</w:t>
      </w:r>
      <w:r w:rsidRPr="00CA4DC9">
        <w:t>ntara</w:t>
      </w:r>
      <w:proofErr w:type="spellEnd"/>
      <w:r w:rsidRPr="00CA4DC9">
        <w:t xml:space="preserve"> </w:t>
      </w:r>
      <w:proofErr w:type="spellStart"/>
      <w:r w:rsidRPr="00CA4DC9">
        <w:t>itu</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w:t>
      </w:r>
      <w:proofErr w:type="spellStart"/>
      <w:r w:rsidRPr="00CA4DC9">
        <w:t>dis</w:t>
      </w:r>
      <w:r w:rsidR="00C860B4">
        <w:t>e</w:t>
      </w:r>
      <w:r w:rsidR="00C860B4" w:rsidRPr="00C860B4">
        <w:rPr>
          <w:rFonts w:ascii="Inspiring" w:hAnsi="Inspiring"/>
          <w:color w:val="DDDDDD"/>
          <w:spacing w:val="-20"/>
          <w:w w:val="1"/>
          <w:sz w:val="6"/>
        </w:rPr>
        <w:t>v</w:t>
      </w:r>
      <w:r w:rsidRPr="00CA4DC9">
        <w:t>babkan</w:t>
      </w:r>
      <w:proofErr w:type="spellEnd"/>
      <w:r w:rsidRPr="00CA4DC9">
        <w:t xml:space="preserve"> </w:t>
      </w:r>
      <w:proofErr w:type="spellStart"/>
      <w:r w:rsidRPr="00CA4DC9">
        <w:t>ol</w:t>
      </w:r>
      <w:r w:rsidR="00C860B4">
        <w:t>e</w:t>
      </w:r>
      <w:r w:rsidR="00C860B4" w:rsidRPr="00C860B4">
        <w:rPr>
          <w:rFonts w:ascii="Inspiring" w:hAnsi="Inspiring"/>
          <w:color w:val="DDDDDD"/>
          <w:spacing w:val="-20"/>
          <w:w w:val="1"/>
          <w:sz w:val="6"/>
        </w:rPr>
        <w:t>v</w:t>
      </w:r>
      <w:r w:rsidRPr="00CA4DC9">
        <w:t>h</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tidakmampuan</w:t>
      </w:r>
      <w:proofErr w:type="spellEnd"/>
      <w:r w:rsidRPr="00CA4DC9">
        <w:t xml:space="preserve"> </w:t>
      </w:r>
      <w:proofErr w:type="spellStart"/>
      <w:r w:rsidRPr="00CA4DC9">
        <w:t>tubuh</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manfaatkan</w:t>
      </w:r>
      <w:proofErr w:type="spellEnd"/>
      <w:r w:rsidRPr="00CA4DC9">
        <w:t xml:space="preserve"> insulin </w:t>
      </w:r>
      <w:proofErr w:type="spellStart"/>
      <w:r w:rsidRPr="00CA4DC9">
        <w:t>s</w:t>
      </w:r>
      <w:r w:rsidR="00C860B4">
        <w:t>e</w:t>
      </w:r>
      <w:r w:rsidR="00C860B4" w:rsidRPr="00C860B4">
        <w:rPr>
          <w:rFonts w:ascii="Inspiring" w:hAnsi="Inspiring"/>
          <w:color w:val="DDDDDD"/>
          <w:spacing w:val="-20"/>
          <w:w w:val="1"/>
          <w:sz w:val="6"/>
        </w:rPr>
        <w:t>v</w:t>
      </w:r>
      <w:r w:rsidRPr="00CA4DC9">
        <w:t>cara</w:t>
      </w:r>
      <w:proofErr w:type="spellEnd"/>
      <w:r w:rsidRPr="00CA4DC9">
        <w:t xml:space="preserve"> optimal, yang </w:t>
      </w:r>
      <w:proofErr w:type="spellStart"/>
      <w:r w:rsidRPr="00CA4DC9">
        <w:t>s</w:t>
      </w:r>
      <w:r w:rsidR="00C860B4">
        <w:t>e</w:t>
      </w:r>
      <w:r w:rsidR="00C860B4" w:rsidRPr="00C860B4">
        <w:rPr>
          <w:rFonts w:ascii="Inspiring" w:hAnsi="Inspiring"/>
          <w:color w:val="DDDDDD"/>
          <w:spacing w:val="-20"/>
          <w:w w:val="1"/>
          <w:sz w:val="6"/>
        </w:rPr>
        <w:t>v</w:t>
      </w:r>
      <w:r w:rsidRPr="00CA4DC9">
        <w:t>ring</w:t>
      </w:r>
      <w:proofErr w:type="spellEnd"/>
      <w:r w:rsidRPr="00CA4DC9">
        <w:t xml:space="preserve"> kali </w:t>
      </w:r>
      <w:proofErr w:type="spellStart"/>
      <w:r w:rsidRPr="00CA4DC9">
        <w:t>b</w:t>
      </w:r>
      <w:r w:rsidR="00C860B4">
        <w:t>e</w:t>
      </w:r>
      <w:r w:rsidR="00C860B4" w:rsidRPr="00C860B4">
        <w:rPr>
          <w:rFonts w:ascii="Inspiring" w:hAnsi="Inspiring"/>
          <w:color w:val="DDDDDD"/>
          <w:spacing w:val="-20"/>
          <w:w w:val="1"/>
          <w:sz w:val="6"/>
        </w:rPr>
        <w:t>v</w:t>
      </w:r>
      <w:r w:rsidRPr="00CA4DC9">
        <w:t>rhubungan</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ingkatan</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at</w:t>
      </w:r>
      <w:proofErr w:type="spellEnd"/>
      <w:r w:rsidRPr="00CA4DC9">
        <w:t xml:space="preserve"> badan dan </w:t>
      </w:r>
      <w:proofErr w:type="spellStart"/>
      <w:r w:rsidRPr="00CA4DC9">
        <w:t>kurangnya</w:t>
      </w:r>
      <w:proofErr w:type="spellEnd"/>
      <w:r w:rsidRPr="00CA4DC9">
        <w:t xml:space="preserve"> </w:t>
      </w:r>
      <w:proofErr w:type="spellStart"/>
      <w:r w:rsidRPr="00CA4DC9">
        <w:t>aktivitas</w:t>
      </w:r>
      <w:proofErr w:type="spellEnd"/>
      <w:r w:rsidRPr="00CA4DC9">
        <w:t xml:space="preserve"> </w:t>
      </w:r>
      <w:proofErr w:type="spellStart"/>
      <w:r w:rsidRPr="00CA4DC9">
        <w:t>fisik</w:t>
      </w:r>
      <w:proofErr w:type="spellEnd"/>
      <w:r w:rsidRPr="00CA4DC9">
        <w:t xml:space="preserve"> </w:t>
      </w:r>
      <w:r w:rsidRPr="00CA4DC9">
        <w:fldChar w:fldCharType="begin"/>
      </w:r>
      <w:r w:rsidRPr="00CA4DC9">
        <w:instrText xml:space="preserve"> ADDIN ZOTERO_ITEM CSL_CITATION {"citationID":"LxEut48A","properties":{"formattedCitation":"(Utomo, 2020)","plainCitation":"(Utomo, 2020)","noteIndex":0},"citationItems":[{"id":76,"uris":["http://zotero.org/users/local/dmM2qeyj/items/ZV65DJHD"],"itemData":{"id":76,"type":"article-journal","abstract":"IDF or the International Diabetes Federation revealed in 2015 the number of people with Diabetes Mellitus (DM) reached 415 million. More people affected by type 2 DM disease. Various kinds of complications can arise due to DM that is not handled properly. In addition, DM is also one of the factors causing cognitive impairment (GFK). Type 2 diabetes also causes a decrease in the quality of human resources, due to physical health and disturbed minds and increased spending on medical expenses for treatment. The purpose of this study was to determine risk factors for Type 2 diabetes. The research in this study uses a systematic method (systematic review). Search strategy used to obtain research articles using online database facilities through the Google Scholar, GARUDA Portal and PubMed pages. The articles that have been obtained are selected based on publications published between 2010 and 2020 (10 years). The results found are factors that can increase the risk of developing type 2 DM including age, genetics, hypertension, dyslipidemia, lack of physical activity, smoking and stress management. There are two types of risk factors that can increase the risk of developing type 2 diabetes, namely risk factors that cannot be changed and risk factors that can be changed. It is hoped that the Government can call on people to adopt a healthy lifestyle and make early detection as the first step in preventing type 2 DM.","language":"id","source":"Zotero","title":"FAKTOR RISIKO DIABETES MELLITUS TIPE 2:","volume":"01","author":[{"family":"Utomo","given":"Alya Azzahra"}],"issued":{"date-parts":[["2020"]]}}}],"schema":"https://github.com/citation-style-language/schema/raw/master/csl-citation.json"} </w:instrText>
      </w:r>
      <w:r w:rsidRPr="00CA4DC9">
        <w:fldChar w:fldCharType="separate"/>
      </w:r>
      <w:r w:rsidRPr="00CA4DC9">
        <w:rPr>
          <w:lang w:val="id"/>
        </w:rPr>
        <w:t>(Utomo, 2020)</w:t>
      </w:r>
      <w:r w:rsidRPr="00CA4DC9">
        <w:fldChar w:fldCharType="end"/>
      </w:r>
      <w:r w:rsidRPr="00CA4DC9">
        <w:t xml:space="preserve">. </w:t>
      </w:r>
    </w:p>
    <w:p w14:paraId="06FB35C5" w14:textId="6FC0D405" w:rsidR="00CA4DC9" w:rsidRDefault="00605C2A" w:rsidP="00CA4DC9">
      <w:pPr>
        <w:pStyle w:val="BodyText"/>
        <w:spacing w:line="240" w:lineRule="auto"/>
        <w:ind w:firstLine="720"/>
      </w:pPr>
      <w:proofErr w:type="spellStart"/>
      <w:r w:rsidRPr="00605C2A">
        <w:t>S</w:t>
      </w:r>
      <w:r w:rsidR="00C860B4">
        <w:t>e</w:t>
      </w:r>
      <w:r w:rsidR="00C860B4" w:rsidRPr="00C860B4">
        <w:rPr>
          <w:rFonts w:ascii="Inspiring" w:hAnsi="Inspiring"/>
          <w:color w:val="DDDDDD"/>
          <w:spacing w:val="-20"/>
          <w:w w:val="1"/>
          <w:sz w:val="6"/>
        </w:rPr>
        <w:t>v</w:t>
      </w:r>
      <w:r w:rsidRPr="00605C2A">
        <w:t>cara</w:t>
      </w:r>
      <w:proofErr w:type="spellEnd"/>
      <w:r w:rsidRPr="00605C2A">
        <w:t xml:space="preserve"> global </w:t>
      </w:r>
      <w:proofErr w:type="spellStart"/>
      <w:r w:rsidRPr="00605C2A">
        <w:t>s</w:t>
      </w:r>
      <w:r w:rsidR="00C860B4">
        <w:t>e</w:t>
      </w:r>
      <w:r w:rsidR="00C860B4" w:rsidRPr="00C860B4">
        <w:rPr>
          <w:rFonts w:ascii="Inspiring" w:hAnsi="Inspiring"/>
          <w:color w:val="DDDDDD"/>
          <w:spacing w:val="-20"/>
          <w:w w:val="1"/>
          <w:sz w:val="6"/>
        </w:rPr>
        <w:t>v</w:t>
      </w:r>
      <w:r w:rsidRPr="00605C2A">
        <w:t>jumlah</w:t>
      </w:r>
      <w:proofErr w:type="spellEnd"/>
      <w:r w:rsidRPr="00605C2A">
        <w:t xml:space="preserve"> </w:t>
      </w:r>
      <w:proofErr w:type="spellStart"/>
      <w:r w:rsidRPr="00605C2A">
        <w:t>p</w:t>
      </w:r>
      <w:r w:rsidR="00C860B4">
        <w:t>e</w:t>
      </w:r>
      <w:r w:rsidR="00C860B4" w:rsidRPr="00C860B4">
        <w:rPr>
          <w:rFonts w:ascii="Inspiring" w:hAnsi="Inspiring"/>
          <w:color w:val="DDDDDD"/>
          <w:spacing w:val="-20"/>
          <w:w w:val="1"/>
          <w:sz w:val="6"/>
        </w:rPr>
        <w:t>v</w:t>
      </w:r>
      <w:r w:rsidRPr="00605C2A">
        <w:t>n</w:t>
      </w:r>
      <w:r w:rsidR="00C860B4">
        <w:t>e</w:t>
      </w:r>
      <w:r w:rsidR="00C860B4" w:rsidRPr="00C860B4">
        <w:rPr>
          <w:rFonts w:ascii="Inspiring" w:hAnsi="Inspiring"/>
          <w:color w:val="DDDDDD"/>
          <w:spacing w:val="-20"/>
          <w:w w:val="1"/>
          <w:sz w:val="6"/>
        </w:rPr>
        <w:t>v</w:t>
      </w:r>
      <w:r w:rsidRPr="00605C2A">
        <w:t>litian</w:t>
      </w:r>
      <w:proofErr w:type="spellEnd"/>
      <w:r w:rsidRPr="00605C2A">
        <w:t xml:space="preserve"> </w:t>
      </w:r>
      <w:proofErr w:type="spellStart"/>
      <w:r w:rsidR="00C860B4">
        <w:t>e</w:t>
      </w:r>
      <w:r w:rsidR="00C860B4" w:rsidRPr="00C860B4">
        <w:rPr>
          <w:rFonts w:ascii="Inspiring" w:hAnsi="Inspiring"/>
          <w:color w:val="DDDDDD"/>
          <w:spacing w:val="-20"/>
          <w:w w:val="1"/>
          <w:sz w:val="6"/>
        </w:rPr>
        <w:t>v</w:t>
      </w:r>
      <w:r w:rsidRPr="00605C2A">
        <w:t>pid</w:t>
      </w:r>
      <w:r w:rsidR="00C860B4">
        <w:t>e</w:t>
      </w:r>
      <w:r w:rsidR="00C860B4" w:rsidRPr="00C860B4">
        <w:rPr>
          <w:rFonts w:ascii="Inspiring" w:hAnsi="Inspiring"/>
          <w:color w:val="DDDDDD"/>
          <w:spacing w:val="-20"/>
          <w:w w:val="1"/>
          <w:sz w:val="6"/>
        </w:rPr>
        <w:t>v</w:t>
      </w:r>
      <w:r w:rsidRPr="00605C2A">
        <w:t>miologi</w:t>
      </w:r>
      <w:proofErr w:type="spellEnd"/>
      <w:r w:rsidRPr="00605C2A">
        <w:t xml:space="preserve"> </w:t>
      </w:r>
      <w:proofErr w:type="spellStart"/>
      <w:r w:rsidRPr="00605C2A">
        <w:t>m</w:t>
      </w:r>
      <w:r w:rsidR="00C860B4">
        <w:t>e</w:t>
      </w:r>
      <w:r w:rsidR="00C860B4" w:rsidRPr="00C860B4">
        <w:rPr>
          <w:rFonts w:ascii="Inspiring" w:hAnsi="Inspiring"/>
          <w:color w:val="DDDDDD"/>
          <w:spacing w:val="-20"/>
          <w:w w:val="1"/>
          <w:sz w:val="6"/>
        </w:rPr>
        <w:t>v</w:t>
      </w:r>
      <w:r w:rsidRPr="00605C2A">
        <w:t>ngungkapkan</w:t>
      </w:r>
      <w:proofErr w:type="spellEnd"/>
      <w:r w:rsidRPr="00605C2A">
        <w:t xml:space="preserve"> </w:t>
      </w:r>
      <w:proofErr w:type="spellStart"/>
      <w:r w:rsidRPr="00605C2A">
        <w:t>adanya</w:t>
      </w:r>
      <w:proofErr w:type="spellEnd"/>
      <w:r w:rsidRPr="00605C2A">
        <w:t xml:space="preserve"> </w:t>
      </w:r>
      <w:proofErr w:type="spellStart"/>
      <w:r w:rsidRPr="00605C2A">
        <w:t>tr</w:t>
      </w:r>
      <w:r w:rsidR="00C860B4">
        <w:t>e</w:t>
      </w:r>
      <w:r w:rsidR="00C860B4" w:rsidRPr="00C860B4">
        <w:rPr>
          <w:rFonts w:ascii="Inspiring" w:hAnsi="Inspiring"/>
          <w:color w:val="DDDDDD"/>
          <w:spacing w:val="-20"/>
          <w:w w:val="1"/>
          <w:sz w:val="6"/>
        </w:rPr>
        <w:t>v</w:t>
      </w:r>
      <w:r w:rsidRPr="00605C2A">
        <w:t>n</w:t>
      </w:r>
      <w:proofErr w:type="spellEnd"/>
      <w:r w:rsidRPr="00605C2A">
        <w:t xml:space="preserve"> </w:t>
      </w:r>
      <w:proofErr w:type="spellStart"/>
      <w:r w:rsidRPr="00605C2A">
        <w:t>p</w:t>
      </w:r>
      <w:r w:rsidR="00C860B4">
        <w:t>e</w:t>
      </w:r>
      <w:r w:rsidR="00C860B4" w:rsidRPr="00C860B4">
        <w:rPr>
          <w:rFonts w:ascii="Inspiring" w:hAnsi="Inspiring"/>
          <w:color w:val="DDDDDD"/>
          <w:spacing w:val="-20"/>
          <w:w w:val="1"/>
          <w:sz w:val="6"/>
        </w:rPr>
        <w:t>v</w:t>
      </w:r>
      <w:r w:rsidRPr="00605C2A">
        <w:t>ningkatan</w:t>
      </w:r>
      <w:proofErr w:type="spellEnd"/>
      <w:r w:rsidRPr="00605C2A">
        <w:t xml:space="preserve"> </w:t>
      </w:r>
      <w:proofErr w:type="spellStart"/>
      <w:r w:rsidRPr="00605C2A">
        <w:t>insid</w:t>
      </w:r>
      <w:r w:rsidR="00C860B4">
        <w:t>e</w:t>
      </w:r>
      <w:r w:rsidR="00C860B4" w:rsidRPr="00C860B4">
        <w:rPr>
          <w:rFonts w:ascii="Inspiring" w:hAnsi="Inspiring"/>
          <w:color w:val="DDDDDD"/>
          <w:spacing w:val="-20"/>
          <w:w w:val="1"/>
          <w:sz w:val="6"/>
        </w:rPr>
        <w:t>v</w:t>
      </w:r>
      <w:r w:rsidRPr="00605C2A">
        <w:t>nsi</w:t>
      </w:r>
      <w:proofErr w:type="spellEnd"/>
      <w:r w:rsidRPr="00605C2A">
        <w:t xml:space="preserve"> dan </w:t>
      </w:r>
      <w:proofErr w:type="spellStart"/>
      <w:r w:rsidRPr="00605C2A">
        <w:t>pr</w:t>
      </w:r>
      <w:r w:rsidR="00C860B4">
        <w:t>e</w:t>
      </w:r>
      <w:r w:rsidR="00C860B4" w:rsidRPr="00C860B4">
        <w:rPr>
          <w:rFonts w:ascii="Inspiring" w:hAnsi="Inspiring"/>
          <w:color w:val="DDDDDD"/>
          <w:spacing w:val="-20"/>
          <w:w w:val="1"/>
          <w:sz w:val="6"/>
        </w:rPr>
        <w:t>v</w:t>
      </w:r>
      <w:r w:rsidRPr="00605C2A">
        <w:t>val</w:t>
      </w:r>
      <w:r w:rsidR="00C860B4">
        <w:t>e</w:t>
      </w:r>
      <w:r w:rsidR="00C860B4" w:rsidRPr="00C860B4">
        <w:rPr>
          <w:rFonts w:ascii="Inspiring" w:hAnsi="Inspiring"/>
          <w:color w:val="DDDDDD"/>
          <w:spacing w:val="-20"/>
          <w:w w:val="1"/>
          <w:sz w:val="6"/>
        </w:rPr>
        <w:t>v</w:t>
      </w:r>
      <w:r w:rsidRPr="00605C2A">
        <w:t>nsi</w:t>
      </w:r>
      <w:proofErr w:type="spellEnd"/>
      <w:r w:rsidRPr="00605C2A">
        <w:t xml:space="preserve"> </w:t>
      </w:r>
      <w:proofErr w:type="spellStart"/>
      <w:r w:rsidR="003A41FB">
        <w:t>d</w:t>
      </w:r>
      <w:r w:rsidRPr="00605C2A">
        <w:t>iab</w:t>
      </w:r>
      <w:r w:rsidR="00C860B4">
        <w:t>e</w:t>
      </w:r>
      <w:r w:rsidR="00C860B4" w:rsidRPr="00C860B4">
        <w:rPr>
          <w:rFonts w:ascii="Inspiring" w:hAnsi="Inspiring"/>
          <w:color w:val="DDDDDD"/>
          <w:spacing w:val="-20"/>
          <w:w w:val="1"/>
          <w:sz w:val="6"/>
        </w:rPr>
        <w:t>v</w:t>
      </w:r>
      <w:r w:rsidRPr="00605C2A">
        <w:t>t</w:t>
      </w:r>
      <w:r w:rsidR="00C860B4">
        <w:t>e</w:t>
      </w:r>
      <w:r w:rsidR="00C860B4" w:rsidRPr="00C860B4">
        <w:rPr>
          <w:rFonts w:ascii="Inspiring" w:hAnsi="Inspiring"/>
          <w:color w:val="DDDDDD"/>
          <w:spacing w:val="-20"/>
          <w:w w:val="1"/>
          <w:sz w:val="6"/>
        </w:rPr>
        <w:t>v</w:t>
      </w:r>
      <w:r w:rsidRPr="00605C2A">
        <w:t>s</w:t>
      </w:r>
      <w:proofErr w:type="spellEnd"/>
      <w:r w:rsidRPr="00605C2A">
        <w:t xml:space="preserve"> </w:t>
      </w:r>
      <w:proofErr w:type="spellStart"/>
      <w:r w:rsidR="003A41FB">
        <w:t>m</w:t>
      </w:r>
      <w:r w:rsidR="00C860B4">
        <w:t>e</w:t>
      </w:r>
      <w:r w:rsidR="00C860B4" w:rsidRPr="00C860B4">
        <w:rPr>
          <w:rFonts w:ascii="Inspiring" w:hAnsi="Inspiring"/>
          <w:color w:val="DDDDDD"/>
          <w:spacing w:val="-20"/>
          <w:w w:val="1"/>
          <w:sz w:val="6"/>
        </w:rPr>
        <w:t>v</w:t>
      </w:r>
      <w:r w:rsidRPr="00605C2A">
        <w:t>litus</w:t>
      </w:r>
      <w:proofErr w:type="spellEnd"/>
      <w:r w:rsidRPr="00605C2A">
        <w:t xml:space="preserve"> (DM) </w:t>
      </w:r>
      <w:proofErr w:type="spellStart"/>
      <w:r w:rsidRPr="00605C2A">
        <w:t>tip</w:t>
      </w:r>
      <w:r w:rsidR="00C860B4">
        <w:t>e</w:t>
      </w:r>
      <w:r w:rsidR="00C860B4" w:rsidRPr="00C860B4">
        <w:rPr>
          <w:rFonts w:ascii="Inspiring" w:hAnsi="Inspiring"/>
          <w:color w:val="DDDDDD"/>
          <w:spacing w:val="-20"/>
          <w:w w:val="1"/>
          <w:sz w:val="6"/>
        </w:rPr>
        <w:t>v</w:t>
      </w:r>
      <w:proofErr w:type="spellEnd"/>
      <w:r w:rsidRPr="00605C2A">
        <w:t xml:space="preserve"> 2</w:t>
      </w:r>
      <w:r>
        <w:t xml:space="preserve">. </w:t>
      </w:r>
      <w:proofErr w:type="spellStart"/>
      <w:r w:rsidR="00CA4DC9" w:rsidRPr="00CA4DC9">
        <w:t>kondisi</w:t>
      </w:r>
      <w:proofErr w:type="spellEnd"/>
      <w:r w:rsidR="00CA4DC9" w:rsidRPr="00CA4DC9">
        <w:t xml:space="preserve"> </w:t>
      </w:r>
      <w:proofErr w:type="spellStart"/>
      <w:r w:rsidR="00CA4DC9" w:rsidRPr="00CA4DC9">
        <w:t>ini</w:t>
      </w:r>
      <w:proofErr w:type="spellEnd"/>
      <w:r w:rsidR="00CA4DC9" w:rsidRPr="00CA4DC9">
        <w:t xml:space="preserve"> </w:t>
      </w:r>
      <w:proofErr w:type="spellStart"/>
      <w:r w:rsidR="00CA4DC9" w:rsidRPr="00CA4DC9">
        <w:t>biasanya</w:t>
      </w:r>
      <w:proofErr w:type="spellEnd"/>
      <w:r w:rsidR="00CA4DC9" w:rsidRPr="00CA4DC9">
        <w:t xml:space="preserve"> </w:t>
      </w:r>
      <w:proofErr w:type="spellStart"/>
      <w:r w:rsidR="00CA4DC9" w:rsidRPr="00CA4DC9">
        <w:t>b</w:t>
      </w:r>
      <w:r w:rsidR="00C860B4">
        <w:t>e</w:t>
      </w:r>
      <w:r w:rsidR="00C860B4" w:rsidRPr="00C860B4">
        <w:rPr>
          <w:rFonts w:ascii="Inspiring" w:hAnsi="Inspiring"/>
          <w:color w:val="DDDDDD"/>
          <w:spacing w:val="-20"/>
          <w:w w:val="1"/>
          <w:sz w:val="6"/>
        </w:rPr>
        <w:t>v</w:t>
      </w:r>
      <w:r w:rsidR="00CA4DC9" w:rsidRPr="00CA4DC9">
        <w:t>rkaitan</w:t>
      </w:r>
      <w:proofErr w:type="spellEnd"/>
      <w:r w:rsidR="00CA4DC9" w:rsidRPr="00CA4DC9">
        <w:t xml:space="preserve"> </w:t>
      </w:r>
      <w:proofErr w:type="spellStart"/>
      <w:r w:rsidR="00CA4DC9" w:rsidRPr="00CA4DC9">
        <w:t>d</w:t>
      </w:r>
      <w:r w:rsidR="00C860B4">
        <w:t>e</w:t>
      </w:r>
      <w:r w:rsidR="00C860B4" w:rsidRPr="00C860B4">
        <w:rPr>
          <w:rFonts w:ascii="Inspiring" w:hAnsi="Inspiring"/>
          <w:color w:val="DDDDDD"/>
          <w:spacing w:val="-20"/>
          <w:w w:val="1"/>
          <w:sz w:val="6"/>
        </w:rPr>
        <w:t>v</w:t>
      </w:r>
      <w:r w:rsidR="00CA4DC9" w:rsidRPr="00CA4DC9">
        <w:t>ngan</w:t>
      </w:r>
      <w:proofErr w:type="spellEnd"/>
      <w:r w:rsidR="00CA4DC9" w:rsidRPr="00CA4DC9">
        <w:t xml:space="preserve"> </w:t>
      </w:r>
      <w:proofErr w:type="spellStart"/>
      <w:r w:rsidR="00CA4DC9" w:rsidRPr="00CA4DC9">
        <w:t>pola</w:t>
      </w:r>
      <w:proofErr w:type="spellEnd"/>
      <w:r w:rsidR="00CA4DC9" w:rsidRPr="00CA4DC9">
        <w:t xml:space="preserve"> </w:t>
      </w:r>
      <w:proofErr w:type="spellStart"/>
      <w:r w:rsidR="00CA4DC9" w:rsidRPr="00CA4DC9">
        <w:t>gaya</w:t>
      </w:r>
      <w:proofErr w:type="spellEnd"/>
      <w:r w:rsidR="00CA4DC9" w:rsidRPr="00CA4DC9">
        <w:t xml:space="preserve"> </w:t>
      </w:r>
      <w:proofErr w:type="spellStart"/>
      <w:r w:rsidR="00CA4DC9" w:rsidRPr="00CA4DC9">
        <w:t>hidup</w:t>
      </w:r>
      <w:proofErr w:type="spellEnd"/>
      <w:r w:rsidR="00CA4DC9" w:rsidRPr="00CA4DC9">
        <w:t xml:space="preserve"> yang </w:t>
      </w:r>
      <w:proofErr w:type="spellStart"/>
      <w:r w:rsidR="00CA4DC9" w:rsidRPr="00CA4DC9">
        <w:t>kurang</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hat</w:t>
      </w:r>
      <w:proofErr w:type="spellEnd"/>
      <w:r w:rsidR="00CA4DC9" w:rsidRPr="00CA4DC9">
        <w:t xml:space="preserve">. di </w:t>
      </w:r>
      <w:proofErr w:type="spellStart"/>
      <w:r w:rsidR="00CA4DC9" w:rsidRPr="00CA4DC9">
        <w:t>Indon</w:t>
      </w:r>
      <w:r w:rsidR="00C860B4">
        <w:t>e</w:t>
      </w:r>
      <w:r w:rsidR="00C860B4" w:rsidRPr="00C860B4">
        <w:rPr>
          <w:rFonts w:ascii="Inspiring" w:hAnsi="Inspiring"/>
          <w:color w:val="DDDDDD"/>
          <w:spacing w:val="-20"/>
          <w:w w:val="1"/>
          <w:sz w:val="6"/>
        </w:rPr>
        <w:t>v</w:t>
      </w:r>
      <w:r w:rsidR="00CA4DC9" w:rsidRPr="00CA4DC9">
        <w:t>sia</w:t>
      </w:r>
      <w:proofErr w:type="spellEnd"/>
      <w:r w:rsidR="00CA4DC9" w:rsidRPr="00CA4DC9">
        <w:t xml:space="preserve">, WHO </w:t>
      </w:r>
      <w:proofErr w:type="spellStart"/>
      <w:r w:rsidR="00CA4DC9" w:rsidRPr="00CA4DC9">
        <w:t>m</w:t>
      </w:r>
      <w:r w:rsidR="00C860B4">
        <w:t>e</w:t>
      </w:r>
      <w:r w:rsidR="00C860B4" w:rsidRPr="00C860B4">
        <w:rPr>
          <w:rFonts w:ascii="Inspiring" w:hAnsi="Inspiring"/>
          <w:color w:val="DDDDDD"/>
          <w:spacing w:val="-20"/>
          <w:w w:val="1"/>
          <w:sz w:val="6"/>
        </w:rPr>
        <w:t>v</w:t>
      </w:r>
      <w:r w:rsidR="00CA4DC9" w:rsidRPr="00CA4DC9">
        <w:t>mp</w:t>
      </w:r>
      <w:r w:rsidR="00C860B4">
        <w:t>e</w:t>
      </w:r>
      <w:r w:rsidR="00C860B4" w:rsidRPr="00C860B4">
        <w:rPr>
          <w:rFonts w:ascii="Inspiring" w:hAnsi="Inspiring"/>
          <w:color w:val="DDDDDD"/>
          <w:spacing w:val="-20"/>
          <w:w w:val="1"/>
          <w:sz w:val="6"/>
        </w:rPr>
        <w:t>v</w:t>
      </w:r>
      <w:r w:rsidR="00CA4DC9" w:rsidRPr="00CA4DC9">
        <w:t>rkirakan</w:t>
      </w:r>
      <w:proofErr w:type="spellEnd"/>
      <w:r w:rsidR="00CA4DC9" w:rsidRPr="00CA4DC9">
        <w:t xml:space="preserve"> </w:t>
      </w:r>
      <w:proofErr w:type="spellStart"/>
      <w:r w:rsidR="00CA4DC9" w:rsidRPr="00CA4DC9">
        <w:t>jumlah</w:t>
      </w:r>
      <w:proofErr w:type="spellEnd"/>
      <w:r w:rsidR="00CA4DC9" w:rsidRPr="00CA4DC9">
        <w:t xml:space="preserve"> </w:t>
      </w:r>
      <w:proofErr w:type="spellStart"/>
      <w:r w:rsidR="00CA4DC9" w:rsidRPr="00CA4DC9">
        <w:t>p</w:t>
      </w:r>
      <w:r w:rsidR="00C860B4">
        <w:t>e</w:t>
      </w:r>
      <w:r w:rsidR="00C860B4" w:rsidRPr="00C860B4">
        <w:rPr>
          <w:rFonts w:ascii="Inspiring" w:hAnsi="Inspiring"/>
          <w:color w:val="DDDDDD"/>
          <w:spacing w:val="-20"/>
          <w:w w:val="1"/>
          <w:sz w:val="6"/>
        </w:rPr>
        <w:t>v</w:t>
      </w:r>
      <w:r>
        <w:t>nd</w:t>
      </w:r>
      <w:r w:rsidR="00C860B4">
        <w:t>e</w:t>
      </w:r>
      <w:r w:rsidR="00C860B4" w:rsidRPr="00C860B4">
        <w:rPr>
          <w:rFonts w:ascii="Inspiring" w:hAnsi="Inspiring"/>
          <w:color w:val="DDDDDD"/>
          <w:spacing w:val="-20"/>
          <w:w w:val="1"/>
          <w:sz w:val="6"/>
        </w:rPr>
        <w:t>v</w:t>
      </w:r>
      <w:r>
        <w:t>rita</w:t>
      </w:r>
      <w:proofErr w:type="spellEnd"/>
      <w:r>
        <w:t xml:space="preserve"> </w:t>
      </w:r>
      <w:r w:rsidR="00CA4DC9" w:rsidRPr="00CA4DC9">
        <w:t xml:space="preserve">DM </w:t>
      </w:r>
      <w:proofErr w:type="spellStart"/>
      <w:r w:rsidR="00CA4DC9" w:rsidRPr="00CA4DC9">
        <w:t>tip</w:t>
      </w:r>
      <w:r w:rsidR="00C860B4">
        <w:t>e</w:t>
      </w:r>
      <w:r w:rsidR="00C860B4" w:rsidRPr="00C860B4">
        <w:rPr>
          <w:rFonts w:ascii="Inspiring" w:hAnsi="Inspiring"/>
          <w:color w:val="DDDDDD"/>
          <w:spacing w:val="-20"/>
          <w:w w:val="1"/>
          <w:sz w:val="6"/>
        </w:rPr>
        <w:t>v</w:t>
      </w:r>
      <w:proofErr w:type="spellEnd"/>
      <w:r w:rsidR="00CA4DC9" w:rsidRPr="00CA4DC9">
        <w:t xml:space="preserve"> 2 </w:t>
      </w:r>
      <w:proofErr w:type="spellStart"/>
      <w:r w:rsidR="00CA4DC9" w:rsidRPr="00CA4DC9">
        <w:t>akan</w:t>
      </w:r>
      <w:proofErr w:type="spellEnd"/>
      <w:r w:rsidR="00CA4DC9" w:rsidRPr="00CA4DC9">
        <w:t xml:space="preserve"> </w:t>
      </w:r>
      <w:proofErr w:type="spellStart"/>
      <w:r w:rsidR="00CA4DC9" w:rsidRPr="00CA4DC9">
        <w:t>m</w:t>
      </w:r>
      <w:r w:rsidR="00C860B4">
        <w:t>e</w:t>
      </w:r>
      <w:r w:rsidR="00C860B4" w:rsidRPr="00C860B4">
        <w:rPr>
          <w:rFonts w:ascii="Inspiring" w:hAnsi="Inspiring"/>
          <w:color w:val="DDDDDD"/>
          <w:spacing w:val="-20"/>
          <w:w w:val="1"/>
          <w:sz w:val="6"/>
        </w:rPr>
        <w:t>v</w:t>
      </w:r>
      <w:r>
        <w:t>ngalami</w:t>
      </w:r>
      <w:proofErr w:type="spellEnd"/>
      <w:r>
        <w:t xml:space="preserve"> </w:t>
      </w:r>
      <w:proofErr w:type="spellStart"/>
      <w:r>
        <w:t>k</w:t>
      </w:r>
      <w:r w:rsidR="00C860B4">
        <w:t>e</w:t>
      </w:r>
      <w:r w:rsidR="00C860B4" w:rsidRPr="00C860B4">
        <w:rPr>
          <w:rFonts w:ascii="Inspiring" w:hAnsi="Inspiring"/>
          <w:color w:val="DDDDDD"/>
          <w:spacing w:val="-20"/>
          <w:w w:val="1"/>
          <w:sz w:val="6"/>
        </w:rPr>
        <w:t>v</w:t>
      </w:r>
      <w:r>
        <w:t>naikan</w:t>
      </w:r>
      <w:proofErr w:type="spellEnd"/>
      <w:r>
        <w:t xml:space="preserve">, </w:t>
      </w:r>
      <w:r w:rsidR="00CA4DC9" w:rsidRPr="00CA4DC9">
        <w:t xml:space="preserve"> </w:t>
      </w:r>
      <w:proofErr w:type="spellStart"/>
      <w:r w:rsidR="00CA4DC9" w:rsidRPr="00CA4DC9">
        <w:t>dari</w:t>
      </w:r>
      <w:proofErr w:type="spellEnd"/>
      <w:r w:rsidR="00CA4DC9" w:rsidRPr="00CA4DC9">
        <w:t xml:space="preserve"> 8,4 </w:t>
      </w:r>
      <w:proofErr w:type="spellStart"/>
      <w:r w:rsidR="00CA4DC9" w:rsidRPr="00CA4DC9">
        <w:t>juta</w:t>
      </w:r>
      <w:proofErr w:type="spellEnd"/>
      <w:r w:rsidR="00CA4DC9" w:rsidRPr="00CA4DC9">
        <w:t xml:space="preserve"> </w:t>
      </w:r>
      <w:proofErr w:type="spellStart"/>
      <w:r>
        <w:t>kasus</w:t>
      </w:r>
      <w:proofErr w:type="spellEnd"/>
      <w:r>
        <w:t xml:space="preserve"> </w:t>
      </w:r>
      <w:r w:rsidR="00CA4DC9" w:rsidRPr="00CA4DC9">
        <w:t xml:space="preserve">pada </w:t>
      </w:r>
      <w:proofErr w:type="spellStart"/>
      <w:r w:rsidR="00CA4DC9" w:rsidRPr="00CA4DC9">
        <w:t>tahun</w:t>
      </w:r>
      <w:proofErr w:type="spellEnd"/>
      <w:r w:rsidR="00CA4DC9" w:rsidRPr="00CA4DC9">
        <w:t xml:space="preserve"> 2000 </w:t>
      </w:r>
      <w:proofErr w:type="spellStart"/>
      <w:r w:rsidR="00CA4DC9" w:rsidRPr="00CA4DC9">
        <w:t>m</w:t>
      </w:r>
      <w:r w:rsidR="00C860B4">
        <w:t>e</w:t>
      </w:r>
      <w:r w:rsidR="00C860B4" w:rsidRPr="00C860B4">
        <w:rPr>
          <w:rFonts w:ascii="Inspiring" w:hAnsi="Inspiring"/>
          <w:color w:val="DDDDDD"/>
          <w:spacing w:val="-20"/>
          <w:w w:val="1"/>
          <w:sz w:val="6"/>
        </w:rPr>
        <w:t>v</w:t>
      </w:r>
      <w:r w:rsidR="00CA4DC9" w:rsidRPr="00CA4DC9">
        <w:t>njadi</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kitar</w:t>
      </w:r>
      <w:proofErr w:type="spellEnd"/>
      <w:r w:rsidR="00CA4DC9" w:rsidRPr="00CA4DC9">
        <w:t xml:space="preserve"> 21,3 </w:t>
      </w:r>
      <w:proofErr w:type="spellStart"/>
      <w:r w:rsidR="00CA4DC9" w:rsidRPr="00CA4DC9">
        <w:t>juta</w:t>
      </w:r>
      <w:proofErr w:type="spellEnd"/>
      <w:r w:rsidR="00CA4DC9" w:rsidRPr="00CA4DC9">
        <w:t xml:space="preserve"> </w:t>
      </w:r>
      <w:proofErr w:type="spellStart"/>
      <w:r>
        <w:t>kasus</w:t>
      </w:r>
      <w:proofErr w:type="spellEnd"/>
      <w:r>
        <w:t xml:space="preserve"> </w:t>
      </w:r>
      <w:r w:rsidR="00CA4DC9" w:rsidRPr="00CA4DC9">
        <w:t xml:space="preserve">pada </w:t>
      </w:r>
      <w:proofErr w:type="spellStart"/>
      <w:r w:rsidR="00CA4DC9" w:rsidRPr="00CA4DC9">
        <w:t>tahun</w:t>
      </w:r>
      <w:proofErr w:type="spellEnd"/>
      <w:r w:rsidR="00CA4DC9" w:rsidRPr="00CA4DC9">
        <w:t xml:space="preserve"> 2030 </w:t>
      </w:r>
      <w:r w:rsidR="00CA4DC9" w:rsidRPr="00CA4DC9">
        <w:fldChar w:fldCharType="begin"/>
      </w:r>
      <w:r w:rsidR="00CA4DC9" w:rsidRPr="00CA4DC9">
        <w:instrText xml:space="preserve"> ADDIN ZOTERO_ITEM CSL_CITATION {"citationID":"8RYb0Inf","properties":{"formattedCitation":"(PERKENI, 2021)","plainCitation":"(PERKENI, 2021)","noteIndex":0},"citationItems":[{"id":85,"uris":["http://zotero.org/users/local/dmM2qeyj/items/UFV8FHBI"],"itemData":{"id":85,"type":"book","publisher":"PB. PERKENI","title":"pedoman pengelolaan dan pencegahan diabetes melitus dewasa tipe 2 di indonesia 2021","author":[{"family":"PERKENI","given":"Perkumpulan Endokrinologi Indonesia"}],"issued":{"date-parts":[["2021",7]]}}}],"schema":"https://github.com/citation-style-language/schema/raw/master/csl-citation.json"} </w:instrText>
      </w:r>
      <w:r w:rsidR="00CA4DC9" w:rsidRPr="00CA4DC9">
        <w:fldChar w:fldCharType="separate"/>
      </w:r>
      <w:r w:rsidR="00CA4DC9" w:rsidRPr="00CA4DC9">
        <w:rPr>
          <w:lang w:val="id"/>
        </w:rPr>
        <w:t>(P</w:t>
      </w:r>
      <w:r w:rsidR="00C860B4">
        <w:rPr>
          <w:lang w:val="id"/>
        </w:rPr>
        <w:t>E</w:t>
      </w:r>
      <w:r w:rsidR="00C860B4" w:rsidRPr="00C860B4">
        <w:rPr>
          <w:rFonts w:ascii="Inspiring" w:hAnsi="Inspiring"/>
          <w:color w:val="DDDDDD"/>
          <w:spacing w:val="-20"/>
          <w:w w:val="1"/>
          <w:sz w:val="6"/>
          <w:lang w:val="id"/>
        </w:rPr>
        <w:t>v</w:t>
      </w:r>
      <w:r w:rsidR="00CA4DC9" w:rsidRPr="00CA4DC9">
        <w:rPr>
          <w:lang w:val="id"/>
        </w:rPr>
        <w:t>RK</w:t>
      </w:r>
      <w:r w:rsidR="00C860B4">
        <w:rPr>
          <w:lang w:val="id"/>
        </w:rPr>
        <w:t>E</w:t>
      </w:r>
      <w:r w:rsidR="00C860B4" w:rsidRPr="00C860B4">
        <w:rPr>
          <w:rFonts w:ascii="Inspiring" w:hAnsi="Inspiring"/>
          <w:color w:val="DDDDDD"/>
          <w:spacing w:val="-20"/>
          <w:w w:val="1"/>
          <w:sz w:val="6"/>
          <w:lang w:val="id"/>
        </w:rPr>
        <w:t>v</w:t>
      </w:r>
      <w:r w:rsidR="00CA4DC9" w:rsidRPr="00CA4DC9">
        <w:rPr>
          <w:lang w:val="id"/>
        </w:rPr>
        <w:t>NI, 2021)</w:t>
      </w:r>
      <w:r w:rsidR="00CA4DC9" w:rsidRPr="00CA4DC9">
        <w:fldChar w:fldCharType="end"/>
      </w:r>
      <w:r w:rsidR="00CA4DC9" w:rsidRPr="00CA4DC9">
        <w:t>.</w:t>
      </w:r>
    </w:p>
    <w:p w14:paraId="1FA8D665" w14:textId="495FA82F" w:rsidR="00CA4DC9" w:rsidRPr="00CA4DC9" w:rsidRDefault="00605C2A" w:rsidP="00CA4DC9">
      <w:pPr>
        <w:pStyle w:val="BodyText"/>
        <w:spacing w:line="240" w:lineRule="auto"/>
        <w:ind w:firstLine="720"/>
      </w:pPr>
      <w:proofErr w:type="spellStart"/>
      <w:r>
        <w:t>B</w:t>
      </w:r>
      <w:r w:rsidR="00C860B4">
        <w:t>e</w:t>
      </w:r>
      <w:r w:rsidR="00C860B4" w:rsidRPr="00C860B4">
        <w:rPr>
          <w:rFonts w:ascii="Inspiring" w:hAnsi="Inspiring"/>
          <w:color w:val="DDDDDD"/>
          <w:spacing w:val="-20"/>
          <w:w w:val="1"/>
          <w:sz w:val="6"/>
        </w:rPr>
        <w:t>v</w:t>
      </w:r>
      <w:r>
        <w:t>rdasarkan</w:t>
      </w:r>
      <w:proofErr w:type="spellEnd"/>
      <w:r>
        <w:t xml:space="preserve"> </w:t>
      </w:r>
      <w:r w:rsidR="00CA4DC9" w:rsidRPr="00CA4DC9">
        <w:t xml:space="preserve">data </w:t>
      </w:r>
      <w:proofErr w:type="spellStart"/>
      <w:r>
        <w:t>dari</w:t>
      </w:r>
      <w:proofErr w:type="spellEnd"/>
      <w:r>
        <w:t xml:space="preserve"> </w:t>
      </w:r>
      <w:proofErr w:type="spellStart"/>
      <w:r w:rsidR="00CA4DC9" w:rsidRPr="00CA4DC9">
        <w:t>Int</w:t>
      </w:r>
      <w:r w:rsidR="00C860B4">
        <w:t>e</w:t>
      </w:r>
      <w:r w:rsidR="00C860B4" w:rsidRPr="00C860B4">
        <w:rPr>
          <w:rFonts w:ascii="Inspiring" w:hAnsi="Inspiring"/>
          <w:color w:val="DDDDDD"/>
          <w:spacing w:val="-20"/>
          <w:w w:val="1"/>
          <w:sz w:val="6"/>
        </w:rPr>
        <w:t>v</w:t>
      </w:r>
      <w:r w:rsidR="00CA4DC9" w:rsidRPr="00CA4DC9">
        <w:t>rnational</w:t>
      </w:r>
      <w:proofErr w:type="spellEnd"/>
      <w:r w:rsidR="00CA4DC9" w:rsidRPr="00CA4DC9">
        <w:t xml:space="preserve"> </w:t>
      </w:r>
      <w:proofErr w:type="spellStart"/>
      <w:r w:rsidR="00CA4DC9" w:rsidRPr="00CA4DC9">
        <w:t>Diab</w:t>
      </w:r>
      <w:r w:rsidR="00C860B4">
        <w:t>e</w:t>
      </w:r>
      <w:r w:rsidR="00C860B4" w:rsidRPr="00C860B4">
        <w:rPr>
          <w:rFonts w:ascii="Inspiring" w:hAnsi="Inspiring"/>
          <w:color w:val="DDDDDD"/>
          <w:spacing w:val="-20"/>
          <w:w w:val="1"/>
          <w:sz w:val="6"/>
        </w:rPr>
        <w:t>v</w:t>
      </w:r>
      <w:r w:rsidR="00CA4DC9" w:rsidRPr="00CA4DC9">
        <w:t>t</w:t>
      </w:r>
      <w:r w:rsidR="00C860B4">
        <w:t>e</w:t>
      </w:r>
      <w:r w:rsidR="00C860B4" w:rsidRPr="00C860B4">
        <w:rPr>
          <w:rFonts w:ascii="Inspiring" w:hAnsi="Inspiring"/>
          <w:color w:val="DDDDDD"/>
          <w:spacing w:val="-20"/>
          <w:w w:val="1"/>
          <w:sz w:val="6"/>
        </w:rPr>
        <w:t>v</w:t>
      </w:r>
      <w:r w:rsidR="00CA4DC9" w:rsidRPr="00CA4DC9">
        <w:t>s</w:t>
      </w:r>
      <w:proofErr w:type="spellEnd"/>
      <w:r w:rsidR="00CA4DC9" w:rsidRPr="00CA4DC9">
        <w:t xml:space="preserve"> </w:t>
      </w:r>
      <w:proofErr w:type="spellStart"/>
      <w:r w:rsidR="00CA4DC9" w:rsidRPr="00CA4DC9">
        <w:t>F</w:t>
      </w:r>
      <w:r w:rsidR="00C860B4">
        <w:t>e</w:t>
      </w:r>
      <w:r w:rsidR="00C860B4" w:rsidRPr="00C860B4">
        <w:rPr>
          <w:rFonts w:ascii="Inspiring" w:hAnsi="Inspiring"/>
          <w:color w:val="DDDDDD"/>
          <w:spacing w:val="-20"/>
          <w:w w:val="1"/>
          <w:sz w:val="6"/>
        </w:rPr>
        <w:t>v</w:t>
      </w:r>
      <w:r w:rsidR="00CA4DC9" w:rsidRPr="00CA4DC9">
        <w:t>d</w:t>
      </w:r>
      <w:r w:rsidR="00C860B4">
        <w:t>e</w:t>
      </w:r>
      <w:r w:rsidR="00C860B4" w:rsidRPr="00C860B4">
        <w:rPr>
          <w:rFonts w:ascii="Inspiring" w:hAnsi="Inspiring"/>
          <w:color w:val="DDDDDD"/>
          <w:spacing w:val="-20"/>
          <w:w w:val="1"/>
          <w:sz w:val="6"/>
        </w:rPr>
        <w:t>v</w:t>
      </w:r>
      <w:r w:rsidR="00CA4DC9" w:rsidRPr="00CA4DC9">
        <w:t>ration</w:t>
      </w:r>
      <w:proofErr w:type="spellEnd"/>
      <w:r w:rsidR="00CA4DC9" w:rsidRPr="00CA4DC9">
        <w:t xml:space="preserve"> (IDF) </w:t>
      </w:r>
      <w:proofErr w:type="spellStart"/>
      <w:r w:rsidR="00CA4DC9" w:rsidRPr="00CA4DC9">
        <w:t>tahun</w:t>
      </w:r>
      <w:proofErr w:type="spellEnd"/>
      <w:r w:rsidR="00CA4DC9" w:rsidRPr="00CA4DC9">
        <w:t xml:space="preserve"> 2021, </w:t>
      </w:r>
      <w:proofErr w:type="spellStart"/>
      <w:r w:rsidR="00CA4DC9" w:rsidRPr="00CA4DC9">
        <w:t>Indon</w:t>
      </w:r>
      <w:r w:rsidR="00C860B4">
        <w:t>e</w:t>
      </w:r>
      <w:r w:rsidR="00C860B4" w:rsidRPr="00C860B4">
        <w:rPr>
          <w:rFonts w:ascii="Inspiring" w:hAnsi="Inspiring"/>
          <w:color w:val="DDDDDD"/>
          <w:spacing w:val="-20"/>
          <w:w w:val="1"/>
          <w:sz w:val="6"/>
        </w:rPr>
        <w:t>v</w:t>
      </w:r>
      <w:r w:rsidR="00CA4DC9" w:rsidRPr="00CA4DC9">
        <w:t>sia</w:t>
      </w:r>
      <w:proofErr w:type="spellEnd"/>
      <w:r w:rsidR="00CA4DC9" w:rsidRPr="00CA4DC9">
        <w:t xml:space="preserve"> </w:t>
      </w:r>
      <w:proofErr w:type="spellStart"/>
      <w:r>
        <w:t>b</w:t>
      </w:r>
      <w:r w:rsidR="00C860B4">
        <w:t>e</w:t>
      </w:r>
      <w:r w:rsidR="00C860B4" w:rsidRPr="00C860B4">
        <w:rPr>
          <w:rFonts w:ascii="Inspiring" w:hAnsi="Inspiring"/>
          <w:color w:val="DDDDDD"/>
          <w:spacing w:val="-20"/>
          <w:w w:val="1"/>
          <w:sz w:val="6"/>
        </w:rPr>
        <w:t>v</w:t>
      </w:r>
      <w:r>
        <w:t>rada</w:t>
      </w:r>
      <w:proofErr w:type="spellEnd"/>
      <w:r>
        <w:t xml:space="preserve"> </w:t>
      </w:r>
      <w:proofErr w:type="gramStart"/>
      <w:r>
        <w:t xml:space="preserve">di </w:t>
      </w:r>
      <w:r w:rsidR="00CA4DC9" w:rsidRPr="00CA4DC9">
        <w:t xml:space="preserve"> </w:t>
      </w:r>
      <w:proofErr w:type="spellStart"/>
      <w:r w:rsidR="00CA4DC9" w:rsidRPr="00CA4DC9">
        <w:t>p</w:t>
      </w:r>
      <w:r w:rsidR="00C860B4">
        <w:t>e</w:t>
      </w:r>
      <w:r w:rsidR="00C860B4" w:rsidRPr="00C860B4">
        <w:rPr>
          <w:rFonts w:ascii="Inspiring" w:hAnsi="Inspiring"/>
          <w:color w:val="DDDDDD"/>
          <w:spacing w:val="-20"/>
          <w:w w:val="1"/>
          <w:sz w:val="6"/>
        </w:rPr>
        <w:t>v</w:t>
      </w:r>
      <w:r w:rsidR="00CA4DC9" w:rsidRPr="00CA4DC9">
        <w:t>ringkat</w:t>
      </w:r>
      <w:proofErr w:type="spellEnd"/>
      <w:proofErr w:type="gramEnd"/>
      <w:r w:rsidR="00CA4DC9" w:rsidRPr="00CA4DC9">
        <w:t xml:space="preserve"> </w:t>
      </w:r>
      <w:proofErr w:type="spellStart"/>
      <w:r w:rsidR="00CA4DC9" w:rsidRPr="00CA4DC9">
        <w:t>k</w:t>
      </w:r>
      <w:r w:rsidR="00C860B4">
        <w:t>e</w:t>
      </w:r>
      <w:r w:rsidR="00C860B4" w:rsidRPr="00C860B4">
        <w:rPr>
          <w:rFonts w:ascii="Inspiring" w:hAnsi="Inspiring"/>
          <w:color w:val="DDDDDD"/>
          <w:spacing w:val="-20"/>
          <w:w w:val="1"/>
          <w:sz w:val="6"/>
        </w:rPr>
        <w:t>v</w:t>
      </w:r>
      <w:r w:rsidR="00CA4DC9" w:rsidRPr="00CA4DC9">
        <w:t>lima</w:t>
      </w:r>
      <w:proofErr w:type="spellEnd"/>
      <w:r w:rsidR="00CA4DC9" w:rsidRPr="00CA4DC9">
        <w:t xml:space="preserve"> </w:t>
      </w:r>
      <w:r>
        <w:t xml:space="preserve">dunia </w:t>
      </w:r>
      <w:proofErr w:type="spellStart"/>
      <w:r w:rsidR="00CA4DC9" w:rsidRPr="00CA4DC9">
        <w:t>d</w:t>
      </w:r>
      <w:r w:rsidR="00C860B4">
        <w:t>e</w:t>
      </w:r>
      <w:r w:rsidR="00C860B4" w:rsidRPr="00C860B4">
        <w:rPr>
          <w:rFonts w:ascii="Inspiring" w:hAnsi="Inspiring"/>
          <w:color w:val="DDDDDD"/>
          <w:spacing w:val="-20"/>
          <w:w w:val="1"/>
          <w:sz w:val="6"/>
        </w:rPr>
        <w:t>v</w:t>
      </w:r>
      <w:r w:rsidR="00CA4DC9" w:rsidRPr="00CA4DC9">
        <w:t>ngan</w:t>
      </w:r>
      <w:proofErr w:type="spellEnd"/>
      <w:r w:rsidR="00CA4DC9" w:rsidRPr="00CA4DC9">
        <w:t xml:space="preserve"> </w:t>
      </w:r>
      <w:proofErr w:type="spellStart"/>
      <w:r w:rsidR="00CA4DC9" w:rsidRPr="00CA4DC9">
        <w:t>jumlah</w:t>
      </w:r>
      <w:proofErr w:type="spellEnd"/>
      <w:r w:rsidR="00CA4DC9" w:rsidRPr="00CA4DC9">
        <w:t xml:space="preserve"> </w:t>
      </w:r>
      <w:proofErr w:type="spellStart"/>
      <w:r w:rsidR="00CA4DC9" w:rsidRPr="00CA4DC9">
        <w:t>p</w:t>
      </w:r>
      <w:r w:rsidR="00C860B4">
        <w:t>e</w:t>
      </w:r>
      <w:r w:rsidR="00C860B4" w:rsidRPr="00C860B4">
        <w:rPr>
          <w:rFonts w:ascii="Inspiring" w:hAnsi="Inspiring"/>
          <w:color w:val="DDDDDD"/>
          <w:spacing w:val="-20"/>
          <w:w w:val="1"/>
          <w:sz w:val="6"/>
        </w:rPr>
        <w:t>v</w:t>
      </w:r>
      <w:r w:rsidR="00CA4DC9" w:rsidRPr="00CA4DC9">
        <w:t>nd</w:t>
      </w:r>
      <w:r w:rsidR="00C860B4">
        <w:t>e</w:t>
      </w:r>
      <w:r w:rsidR="00C860B4" w:rsidRPr="00C860B4">
        <w:rPr>
          <w:rFonts w:ascii="Inspiring" w:hAnsi="Inspiring"/>
          <w:color w:val="DDDDDD"/>
          <w:spacing w:val="-20"/>
          <w:w w:val="1"/>
          <w:sz w:val="6"/>
        </w:rPr>
        <w:t>v</w:t>
      </w:r>
      <w:r w:rsidR="00CA4DC9" w:rsidRPr="00CA4DC9">
        <w:t>rita</w:t>
      </w:r>
      <w:proofErr w:type="spellEnd"/>
      <w:r w:rsidR="00CA4DC9" w:rsidRPr="00CA4DC9">
        <w:t xml:space="preserve"> </w:t>
      </w:r>
      <w:proofErr w:type="spellStart"/>
      <w:r w:rsidR="00CA4DC9" w:rsidRPr="00CA4DC9">
        <w:t>diab</w:t>
      </w:r>
      <w:r w:rsidR="00C860B4">
        <w:t>e</w:t>
      </w:r>
      <w:r w:rsidR="00C860B4" w:rsidRPr="00C860B4">
        <w:rPr>
          <w:rFonts w:ascii="Inspiring" w:hAnsi="Inspiring"/>
          <w:color w:val="DDDDDD"/>
          <w:spacing w:val="-20"/>
          <w:w w:val="1"/>
          <w:sz w:val="6"/>
        </w:rPr>
        <w:t>v</w:t>
      </w:r>
      <w:r w:rsidR="00CA4DC9" w:rsidRPr="00CA4DC9">
        <w:t>t</w:t>
      </w:r>
      <w:r w:rsidR="00C860B4">
        <w:t>e</w:t>
      </w:r>
      <w:r w:rsidR="00C860B4" w:rsidRPr="00C860B4">
        <w:rPr>
          <w:rFonts w:ascii="Inspiring" w:hAnsi="Inspiring"/>
          <w:color w:val="DDDDDD"/>
          <w:spacing w:val="-20"/>
          <w:w w:val="1"/>
          <w:sz w:val="6"/>
        </w:rPr>
        <w:t>v</w:t>
      </w:r>
      <w:r w:rsidR="00CA4DC9" w:rsidRPr="00CA4DC9">
        <w:t>s</w:t>
      </w:r>
      <w:proofErr w:type="spellEnd"/>
      <w:r w:rsidR="00CA4DC9" w:rsidRPr="00CA4DC9">
        <w:t xml:space="preserve"> </w:t>
      </w:r>
      <w:proofErr w:type="spellStart"/>
      <w:r>
        <w:t>m</w:t>
      </w:r>
      <w:r w:rsidR="00C860B4">
        <w:t>e</w:t>
      </w:r>
      <w:r w:rsidR="00C860B4" w:rsidRPr="00C860B4">
        <w:rPr>
          <w:rFonts w:ascii="Inspiring" w:hAnsi="Inspiring"/>
          <w:color w:val="DDDDDD"/>
          <w:spacing w:val="-20"/>
          <w:w w:val="1"/>
          <w:sz w:val="6"/>
        </w:rPr>
        <w:t>v</w:t>
      </w:r>
      <w:r>
        <w:t>ncapai</w:t>
      </w:r>
      <w:proofErr w:type="spellEnd"/>
      <w:r w:rsidR="00CA4DC9" w:rsidRPr="00CA4DC9">
        <w:t xml:space="preserve"> 19,47 </w:t>
      </w:r>
      <w:proofErr w:type="spellStart"/>
      <w:r w:rsidR="00CA4DC9" w:rsidRPr="00CA4DC9">
        <w:t>juta</w:t>
      </w:r>
      <w:proofErr w:type="spellEnd"/>
      <w:r w:rsidR="00CA4DC9" w:rsidRPr="00CA4DC9">
        <w:t xml:space="preserve"> orang. </w:t>
      </w:r>
      <w:proofErr w:type="spellStart"/>
      <w:r w:rsidR="00CA4DC9" w:rsidRPr="00CA4DC9">
        <w:t>Pr</w:t>
      </w:r>
      <w:r w:rsidR="00C860B4">
        <w:t>e</w:t>
      </w:r>
      <w:r w:rsidR="00C860B4" w:rsidRPr="00C860B4">
        <w:rPr>
          <w:rFonts w:ascii="Inspiring" w:hAnsi="Inspiring"/>
          <w:color w:val="DDDDDD"/>
          <w:spacing w:val="-20"/>
          <w:w w:val="1"/>
          <w:sz w:val="6"/>
        </w:rPr>
        <w:t>v</w:t>
      </w:r>
      <w:r w:rsidR="00CA4DC9" w:rsidRPr="00CA4DC9">
        <w:t>val</w:t>
      </w:r>
      <w:r w:rsidR="00C860B4">
        <w:t>e</w:t>
      </w:r>
      <w:r w:rsidR="00C860B4" w:rsidRPr="00C860B4">
        <w:rPr>
          <w:rFonts w:ascii="Inspiring" w:hAnsi="Inspiring"/>
          <w:color w:val="DDDDDD"/>
          <w:spacing w:val="-20"/>
          <w:w w:val="1"/>
          <w:sz w:val="6"/>
        </w:rPr>
        <w:t>v</w:t>
      </w:r>
      <w:r w:rsidR="00CA4DC9" w:rsidRPr="00CA4DC9">
        <w:t>nsi</w:t>
      </w:r>
      <w:proofErr w:type="spellEnd"/>
      <w:r w:rsidR="00CA4DC9" w:rsidRPr="00CA4DC9">
        <w:t xml:space="preserve"> </w:t>
      </w:r>
      <w:proofErr w:type="spellStart"/>
      <w:r w:rsidR="003A41FB">
        <w:t>d</w:t>
      </w:r>
      <w:r w:rsidR="00CA4DC9" w:rsidRPr="00CA4DC9">
        <w:t>iab</w:t>
      </w:r>
      <w:r w:rsidR="00C860B4">
        <w:t>e</w:t>
      </w:r>
      <w:r w:rsidR="00C860B4" w:rsidRPr="00C860B4">
        <w:rPr>
          <w:rFonts w:ascii="Inspiring" w:hAnsi="Inspiring"/>
          <w:color w:val="DDDDDD"/>
          <w:spacing w:val="-20"/>
          <w:w w:val="1"/>
          <w:sz w:val="6"/>
        </w:rPr>
        <w:t>v</w:t>
      </w:r>
      <w:r w:rsidR="00CA4DC9" w:rsidRPr="00CA4DC9">
        <w:t>t</w:t>
      </w:r>
      <w:r w:rsidR="00C860B4">
        <w:t>e</w:t>
      </w:r>
      <w:r w:rsidR="00C860B4" w:rsidRPr="00C860B4">
        <w:rPr>
          <w:rFonts w:ascii="Inspiring" w:hAnsi="Inspiring"/>
          <w:color w:val="DDDDDD"/>
          <w:spacing w:val="-20"/>
          <w:w w:val="1"/>
          <w:sz w:val="6"/>
        </w:rPr>
        <w:t>v</w:t>
      </w:r>
      <w:r w:rsidR="00CA4DC9" w:rsidRPr="00CA4DC9">
        <w:t>s</w:t>
      </w:r>
      <w:proofErr w:type="spellEnd"/>
      <w:r w:rsidR="00CA4DC9" w:rsidRPr="00CA4DC9">
        <w:t xml:space="preserve"> </w:t>
      </w:r>
      <w:proofErr w:type="spellStart"/>
      <w:r w:rsidR="003A41FB">
        <w:t>m</w:t>
      </w:r>
      <w:r w:rsidR="00C860B4">
        <w:t>e</w:t>
      </w:r>
      <w:r w:rsidR="00C860B4" w:rsidRPr="00C860B4">
        <w:rPr>
          <w:rFonts w:ascii="Inspiring" w:hAnsi="Inspiring"/>
          <w:color w:val="DDDDDD"/>
          <w:spacing w:val="-20"/>
          <w:w w:val="1"/>
          <w:sz w:val="6"/>
        </w:rPr>
        <w:t>v</w:t>
      </w:r>
      <w:r w:rsidR="00CA4DC9" w:rsidRPr="00CA4DC9">
        <w:t>litus</w:t>
      </w:r>
      <w:proofErr w:type="spellEnd"/>
      <w:r w:rsidR="00CA4DC9" w:rsidRPr="00CA4DC9">
        <w:t xml:space="preserve"> (DM) di </w:t>
      </w:r>
      <w:proofErr w:type="spellStart"/>
      <w:r w:rsidR="00CA4DC9" w:rsidRPr="00CA4DC9">
        <w:t>Indon</w:t>
      </w:r>
      <w:r w:rsidR="00C860B4">
        <w:t>e</w:t>
      </w:r>
      <w:r w:rsidR="00C860B4" w:rsidRPr="00C860B4">
        <w:rPr>
          <w:rFonts w:ascii="Inspiring" w:hAnsi="Inspiring"/>
          <w:color w:val="DDDDDD"/>
          <w:spacing w:val="-20"/>
          <w:w w:val="1"/>
          <w:sz w:val="6"/>
        </w:rPr>
        <w:t>v</w:t>
      </w:r>
      <w:r w:rsidR="00CA4DC9" w:rsidRPr="00CA4DC9">
        <w:t>sia</w:t>
      </w:r>
      <w:proofErr w:type="spellEnd"/>
      <w:r w:rsidR="00CA4DC9" w:rsidRPr="00CA4DC9">
        <w:t xml:space="preserve">, </w:t>
      </w:r>
      <w:proofErr w:type="spellStart"/>
      <w:r w:rsidR="00CA4DC9" w:rsidRPr="00CA4DC9">
        <w:t>d</w:t>
      </w:r>
      <w:r w:rsidR="00C860B4">
        <w:t>e</w:t>
      </w:r>
      <w:r w:rsidR="00C860B4" w:rsidRPr="00C860B4">
        <w:rPr>
          <w:rFonts w:ascii="Inspiring" w:hAnsi="Inspiring"/>
          <w:color w:val="DDDDDD"/>
          <w:spacing w:val="-20"/>
          <w:w w:val="1"/>
          <w:sz w:val="6"/>
        </w:rPr>
        <w:t>v</w:t>
      </w:r>
      <w:r w:rsidR="00CA4DC9" w:rsidRPr="00CA4DC9">
        <w:t>ngan</w:t>
      </w:r>
      <w:proofErr w:type="spellEnd"/>
      <w:r w:rsidR="00CA4DC9" w:rsidRPr="00CA4DC9">
        <w:t xml:space="preserve"> total </w:t>
      </w:r>
      <w:proofErr w:type="spellStart"/>
      <w:r w:rsidR="00CA4DC9" w:rsidRPr="00CA4DC9">
        <w:t>populasi</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banyak</w:t>
      </w:r>
      <w:proofErr w:type="spellEnd"/>
      <w:r w:rsidR="00CA4DC9" w:rsidRPr="00CA4DC9">
        <w:t xml:space="preserve"> 179,72 </w:t>
      </w:r>
      <w:proofErr w:type="spellStart"/>
      <w:r w:rsidR="00CA4DC9" w:rsidRPr="00CA4DC9">
        <w:t>juta</w:t>
      </w:r>
      <w:proofErr w:type="spellEnd"/>
      <w:r w:rsidR="00CA4DC9" w:rsidRPr="00CA4DC9">
        <w:t xml:space="preserve">, </w:t>
      </w:r>
      <w:proofErr w:type="spellStart"/>
      <w:r w:rsidR="00CA4DC9" w:rsidRPr="00CA4DC9">
        <w:t>m</w:t>
      </w:r>
      <w:r w:rsidR="00C860B4">
        <w:t>e</w:t>
      </w:r>
      <w:r w:rsidR="00C860B4" w:rsidRPr="00C860B4">
        <w:rPr>
          <w:rFonts w:ascii="Inspiring" w:hAnsi="Inspiring"/>
          <w:color w:val="DDDDDD"/>
          <w:spacing w:val="-20"/>
          <w:w w:val="1"/>
          <w:sz w:val="6"/>
        </w:rPr>
        <w:t>v</w:t>
      </w:r>
      <w:r w:rsidR="00CA4DC9" w:rsidRPr="00CA4DC9">
        <w:t>ncapai</w:t>
      </w:r>
      <w:proofErr w:type="spellEnd"/>
      <w:r w:rsidR="00CA4DC9" w:rsidRPr="00CA4DC9">
        <w:t xml:space="preserve"> 10,6% </w:t>
      </w:r>
      <w:r w:rsidR="00CA4DC9" w:rsidRPr="00CA4DC9">
        <w:fldChar w:fldCharType="begin"/>
      </w:r>
      <w:r w:rsidR="00CA4DC9" w:rsidRPr="00CA4DC9">
        <w:instrText xml:space="preserve"> ADDIN ZOTERO_ITEM CSL_CITATION {"citationID":"YQNYE3bk","properties":{"formattedCitation":"(Supriadi dkk., 2024)","plainCitation":"(Supriadi dkk., 2024)","noteIndex":0},"citationItems":[{"id":95,"uris":["http://zotero.org/users/local/dmM2qeyj/items/RAAJCBNX"],"itemData":{"id":95,"type":"article-journal","abstract":"Management of diabetes mellitus (DM) has been carried out through various government policies, but has not shown optimal results. The main obstacle is the low level of client compliance in treatment. The task of ensuring that DM clients comply with treatment is not only borne by health service providers, but clients are also responsible for this. This study aims to explore empowerment through behavioral education in helping type 2 DM clients adhere to treatment. This research uses quasiexperimental pre-test and post-test design without control methods. The sample was 15 people with inclusion criteria, namely type 2 DM clients, aged over 15 years, able to communicate and normal general condition. Data was collected through interview techniques using the Morisky Medication Adherence Scale 8 instrument. Data analysis used the T test. The results of the study showed that there was an influence of behavioral education on type 2 DM clients' compliance with treatment with p-value: 0.001. Empowerment through constructed behavioral education can help Type 2 DM clients comply with treatment, namely through changes in antecedents, behavior and consequences (ABC).","container-title":"JURNAL RISET KESEHATAN POLTEKKES DEPKES BANDUNG","DOI":"10.34011/juriskesbdg.v16i2.2655","ISSN":"2579-8103, 1979-8253","issue":"2","journalAbbreviation":"JRKPDB","language":"id","license":"http://creativecommons.org/licenses/by-nc-nd/4.0","page":"576-584","source":"DOI.org (Crossref)","title":"PEMBERDAYAAN MELALUI PENDIDIKAN PERILAKU DAPAT MENINGKATKAN KEPATUHAN PENGOBATAN KLIEN DIABETES TIPE 2","volume":"16","author":[{"family":"Supriadi","given":"Supriadi"},{"family":"Kamil","given":"Mutofa"},{"family":"Saripah","given":"Iip"},{"family":"Parmudia","given":"Joni Rahmat"}],"issued":{"date-parts":[["2024",7,27]]}}}],"schema":"https://github.com/citation-style-language/schema/raw/master/csl-citation.json"} </w:instrText>
      </w:r>
      <w:r w:rsidR="00CA4DC9" w:rsidRPr="00CA4DC9">
        <w:fldChar w:fldCharType="separate"/>
      </w:r>
      <w:r w:rsidR="00CA4DC9" w:rsidRPr="00CA4DC9">
        <w:rPr>
          <w:lang w:val="id"/>
        </w:rPr>
        <w:t>(Supriadi dkk., 2024)</w:t>
      </w:r>
      <w:r w:rsidR="00CA4DC9" w:rsidRPr="00CA4DC9">
        <w:fldChar w:fldCharType="end"/>
      </w:r>
      <w:r w:rsidR="00CA4DC9" w:rsidRPr="00CA4DC9">
        <w:t xml:space="preserve">. </w:t>
      </w:r>
      <w:proofErr w:type="spellStart"/>
      <w:r w:rsidR="00CA4DC9" w:rsidRPr="00CA4DC9">
        <w:t>B</w:t>
      </w:r>
      <w:r w:rsidR="00C860B4">
        <w:t>e</w:t>
      </w:r>
      <w:r w:rsidR="00C860B4" w:rsidRPr="00C860B4">
        <w:rPr>
          <w:rFonts w:ascii="Inspiring" w:hAnsi="Inspiring"/>
          <w:color w:val="DDDDDD"/>
          <w:spacing w:val="-20"/>
          <w:w w:val="1"/>
          <w:sz w:val="6"/>
        </w:rPr>
        <w:t>v</w:t>
      </w:r>
      <w:r w:rsidR="00CA4DC9" w:rsidRPr="00CA4DC9">
        <w:t>rdasarkan</w:t>
      </w:r>
      <w:proofErr w:type="spellEnd"/>
      <w:r w:rsidR="00CA4DC9" w:rsidRPr="00CA4DC9">
        <w:t xml:space="preserve"> </w:t>
      </w:r>
      <w:proofErr w:type="spellStart"/>
      <w:r w:rsidR="00CA4DC9" w:rsidRPr="00CA4DC9">
        <w:t>hasil</w:t>
      </w:r>
      <w:proofErr w:type="spellEnd"/>
      <w:r w:rsidR="00CA4DC9" w:rsidRPr="00CA4DC9">
        <w:t xml:space="preserve"> </w:t>
      </w:r>
      <w:proofErr w:type="spellStart"/>
      <w:r w:rsidR="00CA4DC9" w:rsidRPr="00CA4DC9">
        <w:t>Surv</w:t>
      </w:r>
      <w:r w:rsidR="00C860B4">
        <w:t>e</w:t>
      </w:r>
      <w:r w:rsidR="00C860B4" w:rsidRPr="00C860B4">
        <w:rPr>
          <w:rFonts w:ascii="Inspiring" w:hAnsi="Inspiring"/>
          <w:color w:val="DDDDDD"/>
          <w:spacing w:val="-20"/>
          <w:w w:val="1"/>
          <w:sz w:val="6"/>
        </w:rPr>
        <w:t>v</w:t>
      </w:r>
      <w:r w:rsidR="00CA4DC9" w:rsidRPr="00CA4DC9">
        <w:t>i</w:t>
      </w:r>
      <w:proofErr w:type="spellEnd"/>
      <w:r w:rsidR="00CA4DC9" w:rsidRPr="00CA4DC9">
        <w:t xml:space="preserve"> </w:t>
      </w:r>
      <w:proofErr w:type="spellStart"/>
      <w:r w:rsidR="00CA4DC9" w:rsidRPr="00CA4DC9">
        <w:t>K</w:t>
      </w:r>
      <w:r w:rsidR="00C860B4">
        <w:t>e</w:t>
      </w:r>
      <w:r w:rsidR="00C860B4" w:rsidRPr="00C860B4">
        <w:rPr>
          <w:rFonts w:ascii="Inspiring" w:hAnsi="Inspiring"/>
          <w:color w:val="DDDDDD"/>
          <w:spacing w:val="-20"/>
          <w:w w:val="1"/>
          <w:sz w:val="6"/>
        </w:rPr>
        <w:t>v</w:t>
      </w:r>
      <w:r w:rsidR="00CA4DC9" w:rsidRPr="00CA4DC9">
        <w:t>s</w:t>
      </w:r>
      <w:r w:rsidR="00C860B4">
        <w:t>e</w:t>
      </w:r>
      <w:r w:rsidR="00C860B4" w:rsidRPr="00C860B4">
        <w:rPr>
          <w:rFonts w:ascii="Inspiring" w:hAnsi="Inspiring"/>
          <w:color w:val="DDDDDD"/>
          <w:spacing w:val="-20"/>
          <w:w w:val="1"/>
          <w:sz w:val="6"/>
        </w:rPr>
        <w:t>v</w:t>
      </w:r>
      <w:r w:rsidR="00CA4DC9" w:rsidRPr="00CA4DC9">
        <w:t>hatan</w:t>
      </w:r>
      <w:proofErr w:type="spellEnd"/>
      <w:r w:rsidR="00CA4DC9" w:rsidRPr="00CA4DC9">
        <w:t xml:space="preserve"> </w:t>
      </w:r>
      <w:proofErr w:type="spellStart"/>
      <w:r w:rsidR="00CA4DC9" w:rsidRPr="00CA4DC9">
        <w:t>Indon</w:t>
      </w:r>
      <w:r w:rsidR="00C860B4">
        <w:t>e</w:t>
      </w:r>
      <w:r w:rsidR="00C860B4" w:rsidRPr="00C860B4">
        <w:rPr>
          <w:rFonts w:ascii="Inspiring" w:hAnsi="Inspiring"/>
          <w:color w:val="DDDDDD"/>
          <w:spacing w:val="-20"/>
          <w:w w:val="1"/>
          <w:sz w:val="6"/>
        </w:rPr>
        <w:t>v</w:t>
      </w:r>
      <w:r w:rsidR="00CA4DC9" w:rsidRPr="00CA4DC9">
        <w:t>sia</w:t>
      </w:r>
      <w:proofErr w:type="spellEnd"/>
      <w:r w:rsidR="00CA4DC9" w:rsidRPr="00CA4DC9">
        <w:t xml:space="preserve"> </w:t>
      </w:r>
      <w:proofErr w:type="spellStart"/>
      <w:r w:rsidR="00CA4DC9" w:rsidRPr="00CA4DC9">
        <w:t>tahun</w:t>
      </w:r>
      <w:proofErr w:type="spellEnd"/>
      <w:r w:rsidR="00CA4DC9" w:rsidRPr="00CA4DC9">
        <w:t xml:space="preserve"> 2023, </w:t>
      </w:r>
      <w:proofErr w:type="spellStart"/>
      <w:r w:rsidR="00CA4DC9" w:rsidRPr="00CA4DC9">
        <w:t>pr</w:t>
      </w:r>
      <w:r w:rsidR="00C860B4">
        <w:t>e</w:t>
      </w:r>
      <w:r w:rsidR="00C860B4" w:rsidRPr="00C860B4">
        <w:rPr>
          <w:rFonts w:ascii="Inspiring" w:hAnsi="Inspiring"/>
          <w:color w:val="DDDDDD"/>
          <w:spacing w:val="-20"/>
          <w:w w:val="1"/>
          <w:sz w:val="6"/>
        </w:rPr>
        <w:t>v</w:t>
      </w:r>
      <w:r w:rsidR="00CA4DC9" w:rsidRPr="00CA4DC9">
        <w:t>val</w:t>
      </w:r>
      <w:r w:rsidR="00C860B4">
        <w:t>e</w:t>
      </w:r>
      <w:r w:rsidR="00C860B4" w:rsidRPr="00C860B4">
        <w:rPr>
          <w:rFonts w:ascii="Inspiring" w:hAnsi="Inspiring"/>
          <w:color w:val="DDDDDD"/>
          <w:spacing w:val="-20"/>
          <w:w w:val="1"/>
          <w:sz w:val="6"/>
        </w:rPr>
        <w:t>v</w:t>
      </w:r>
      <w:r w:rsidR="00CA4DC9" w:rsidRPr="00CA4DC9">
        <w:t>nsi</w:t>
      </w:r>
      <w:proofErr w:type="spellEnd"/>
      <w:r w:rsidR="00CA4DC9" w:rsidRPr="00CA4DC9">
        <w:t xml:space="preserve"> DM di Jawa Barat </w:t>
      </w:r>
      <w:proofErr w:type="spellStart"/>
      <w:r w:rsidR="00CA4DC9" w:rsidRPr="00CA4DC9">
        <w:t>t</w:t>
      </w:r>
      <w:r w:rsidR="00C860B4">
        <w:t>e</w:t>
      </w:r>
      <w:r w:rsidR="00C860B4" w:rsidRPr="00C860B4">
        <w:rPr>
          <w:rFonts w:ascii="Inspiring" w:hAnsi="Inspiring"/>
          <w:color w:val="DDDDDD"/>
          <w:spacing w:val="-20"/>
          <w:w w:val="1"/>
          <w:sz w:val="6"/>
        </w:rPr>
        <w:t>v</w:t>
      </w:r>
      <w:r w:rsidR="00CA4DC9" w:rsidRPr="00CA4DC9">
        <w:t>rcatat</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b</w:t>
      </w:r>
      <w:r w:rsidR="00C860B4">
        <w:t>e</w:t>
      </w:r>
      <w:r w:rsidR="00C860B4" w:rsidRPr="00C860B4">
        <w:rPr>
          <w:rFonts w:ascii="Inspiring" w:hAnsi="Inspiring"/>
          <w:color w:val="DDDDDD"/>
          <w:spacing w:val="-20"/>
          <w:w w:val="1"/>
          <w:sz w:val="6"/>
        </w:rPr>
        <w:t>v</w:t>
      </w:r>
      <w:r w:rsidR="00CA4DC9" w:rsidRPr="00CA4DC9">
        <w:t>sar</w:t>
      </w:r>
      <w:proofErr w:type="spellEnd"/>
      <w:r w:rsidR="00CA4DC9" w:rsidRPr="00CA4DC9">
        <w:t xml:space="preserve"> 1,7% </w:t>
      </w:r>
      <w:r w:rsidR="00CA4DC9" w:rsidRPr="00CA4DC9">
        <w:fldChar w:fldCharType="begin"/>
      </w:r>
      <w:r w:rsidR="00CA4DC9" w:rsidRPr="00CA4DC9">
        <w:instrText xml:space="preserve"> ADDIN ZOTERO_ITEM CSL_CITATION {"citationID":"XpR9d5MA","properties":{"formattedCitation":"(Supriadi dkk., 2024)","plainCitation":"(Supriadi dkk., 2024)","noteIndex":0},"citationItems":[{"id":95,"uris":["http://zotero.org/users/local/dmM2qeyj/items/RAAJCBNX"],"itemData":{"id":95,"type":"article-journal","abstract":"Management of diabetes mellitus (DM) has been carried out through various government policies, but has not shown optimal results. The main obstacle is the low level of client compliance in treatment. The task of ensuring that DM clients comply with treatment is not only borne by health service providers, but clients are also responsible for this. This study aims to explore empowerment through behavioral education in helping type 2 DM clients adhere to treatment. This research uses quasiexperimental pre-test and post-test design without control methods. The sample was 15 people with inclusion criteria, namely type 2 DM clients, aged over 15 years, able to communicate and normal general condition. Data was collected through interview techniques using the Morisky Medication Adherence Scale 8 instrument. Data analysis used the T test. The results of the study showed that there was an influence of behavioral education on type 2 DM clients' compliance with treatment with p-value: 0.001. Empowerment through constructed behavioral education can help Type 2 DM clients comply with treatment, namely through changes in antecedents, behavior and consequences (ABC).","container-title":"JURNAL RISET KESEHATAN POLTEKKES DEPKES BANDUNG","DOI":"10.34011/juriskesbdg.v16i2.2655","ISSN":"2579-8103, 1979-8253","issue":"2","journalAbbreviation":"JRKPDB","language":"id","license":"http://creativecommons.org/licenses/by-nc-nd/4.0","page":"576-584","source":"DOI.org (Crossref)","title":"PEMBERDAYAAN MELALUI PENDIDIKAN PERILAKU DAPAT MENINGKATKAN KEPATUHAN PENGOBATAN KLIEN DIABETES TIPE 2","volume":"16","author":[{"family":"Supriadi","given":"Supriadi"},{"family":"Kamil","given":"Mutofa"},{"family":"Saripah","given":"Iip"},{"family":"Parmudia","given":"Joni Rahmat"}],"issued":{"date-parts":[["2024",7,27]]}}}],"schema":"https://github.com/citation-style-language/schema/raw/master/csl-citation.json"} </w:instrText>
      </w:r>
      <w:r w:rsidR="00CA4DC9" w:rsidRPr="00CA4DC9">
        <w:fldChar w:fldCharType="separate"/>
      </w:r>
      <w:r w:rsidR="00CA4DC9" w:rsidRPr="00CA4DC9">
        <w:rPr>
          <w:lang w:val="id"/>
        </w:rPr>
        <w:t>(Supriadi dkk., 2024)</w:t>
      </w:r>
      <w:r w:rsidR="00CA4DC9" w:rsidRPr="00CA4DC9">
        <w:fldChar w:fldCharType="end"/>
      </w:r>
      <w:r w:rsidR="00CA4DC9" w:rsidRPr="00CA4DC9">
        <w:t xml:space="preserve">. Pada </w:t>
      </w:r>
      <w:proofErr w:type="spellStart"/>
      <w:r w:rsidR="00CA4DC9" w:rsidRPr="00CA4DC9">
        <w:t>tahun</w:t>
      </w:r>
      <w:proofErr w:type="spellEnd"/>
      <w:r w:rsidR="00CA4DC9" w:rsidRPr="00CA4DC9">
        <w:t xml:space="preserve"> </w:t>
      </w:r>
      <w:r w:rsidR="00CA4DC9" w:rsidRPr="00CA4DC9">
        <w:rPr>
          <w:lang w:val="id"/>
        </w:rPr>
        <w:t>2023</w:t>
      </w:r>
      <w:r w:rsidR="00CA4DC9" w:rsidRPr="00CA4DC9">
        <w:t xml:space="preserve">, </w:t>
      </w:r>
      <w:proofErr w:type="spellStart"/>
      <w:r w:rsidR="00CA4DC9" w:rsidRPr="00CA4DC9">
        <w:t>pr</w:t>
      </w:r>
      <w:r w:rsidR="00C860B4">
        <w:t>e</w:t>
      </w:r>
      <w:r w:rsidR="00C860B4" w:rsidRPr="00C860B4">
        <w:rPr>
          <w:rFonts w:ascii="Inspiring" w:hAnsi="Inspiring"/>
          <w:color w:val="DDDDDD"/>
          <w:spacing w:val="-20"/>
          <w:w w:val="1"/>
          <w:sz w:val="6"/>
        </w:rPr>
        <w:t>v</w:t>
      </w:r>
      <w:r w:rsidR="00CA4DC9" w:rsidRPr="00CA4DC9">
        <w:t>val</w:t>
      </w:r>
      <w:r w:rsidR="00C860B4">
        <w:t>e</w:t>
      </w:r>
      <w:r w:rsidR="00C860B4" w:rsidRPr="00C860B4">
        <w:rPr>
          <w:rFonts w:ascii="Inspiring" w:hAnsi="Inspiring"/>
          <w:color w:val="DDDDDD"/>
          <w:spacing w:val="-20"/>
          <w:w w:val="1"/>
          <w:sz w:val="6"/>
        </w:rPr>
        <w:t>v</w:t>
      </w:r>
      <w:r w:rsidR="00CA4DC9" w:rsidRPr="00CA4DC9">
        <w:t>nsi</w:t>
      </w:r>
      <w:proofErr w:type="spellEnd"/>
      <w:r w:rsidR="00CA4DC9" w:rsidRPr="00CA4DC9">
        <w:t xml:space="preserve"> </w:t>
      </w:r>
      <w:proofErr w:type="spellStart"/>
      <w:r w:rsidR="00CA4DC9" w:rsidRPr="00CA4DC9">
        <w:t>diab</w:t>
      </w:r>
      <w:r w:rsidR="00C860B4">
        <w:t>e</w:t>
      </w:r>
      <w:r w:rsidR="00C860B4" w:rsidRPr="00C860B4">
        <w:rPr>
          <w:rFonts w:ascii="Inspiring" w:hAnsi="Inspiring"/>
          <w:color w:val="DDDDDD"/>
          <w:spacing w:val="-20"/>
          <w:w w:val="1"/>
          <w:sz w:val="6"/>
        </w:rPr>
        <w:t>v</w:t>
      </w:r>
      <w:r w:rsidR="00CA4DC9" w:rsidRPr="00CA4DC9">
        <w:t>t</w:t>
      </w:r>
      <w:r w:rsidR="00C860B4">
        <w:t>e</w:t>
      </w:r>
      <w:r w:rsidR="00C860B4" w:rsidRPr="00C860B4">
        <w:rPr>
          <w:rFonts w:ascii="Inspiring" w:hAnsi="Inspiring"/>
          <w:color w:val="DDDDDD"/>
          <w:spacing w:val="-20"/>
          <w:w w:val="1"/>
          <w:sz w:val="6"/>
        </w:rPr>
        <w:t>v</w:t>
      </w:r>
      <w:r w:rsidR="00CA4DC9" w:rsidRPr="00CA4DC9">
        <w:t>s</w:t>
      </w:r>
      <w:proofErr w:type="spellEnd"/>
      <w:r w:rsidR="00CA4DC9" w:rsidRPr="00CA4DC9">
        <w:t xml:space="preserve"> </w:t>
      </w:r>
      <w:proofErr w:type="spellStart"/>
      <w:r w:rsidR="00CA4DC9" w:rsidRPr="00CA4DC9">
        <w:t>m</w:t>
      </w:r>
      <w:r w:rsidR="00C860B4">
        <w:t>e</w:t>
      </w:r>
      <w:r w:rsidR="00C860B4" w:rsidRPr="00C860B4">
        <w:rPr>
          <w:rFonts w:ascii="Inspiring" w:hAnsi="Inspiring"/>
          <w:color w:val="DDDDDD"/>
          <w:spacing w:val="-20"/>
          <w:w w:val="1"/>
          <w:sz w:val="6"/>
        </w:rPr>
        <w:t>v</w:t>
      </w:r>
      <w:r w:rsidR="00CA4DC9" w:rsidRPr="00CA4DC9">
        <w:t>litus</w:t>
      </w:r>
      <w:proofErr w:type="spellEnd"/>
      <w:r w:rsidR="00CA4DC9" w:rsidRPr="00CA4DC9">
        <w:t xml:space="preserve"> (DM) di Kota Bandung </w:t>
      </w:r>
      <w:proofErr w:type="spellStart"/>
      <w:r w:rsidR="00CA4DC9" w:rsidRPr="00CA4DC9">
        <w:t>t</w:t>
      </w:r>
      <w:r w:rsidR="00C860B4">
        <w:t>e</w:t>
      </w:r>
      <w:r w:rsidR="00C860B4" w:rsidRPr="00C860B4">
        <w:rPr>
          <w:rFonts w:ascii="Inspiring" w:hAnsi="Inspiring"/>
          <w:color w:val="DDDDDD"/>
          <w:spacing w:val="-20"/>
          <w:w w:val="1"/>
          <w:sz w:val="6"/>
        </w:rPr>
        <w:t>v</w:t>
      </w:r>
      <w:r w:rsidR="00CA4DC9" w:rsidRPr="00CA4DC9">
        <w:t>rcatat</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b</w:t>
      </w:r>
      <w:r w:rsidR="00C860B4">
        <w:t>e</w:t>
      </w:r>
      <w:r w:rsidR="00C860B4" w:rsidRPr="00C860B4">
        <w:rPr>
          <w:rFonts w:ascii="Inspiring" w:hAnsi="Inspiring"/>
          <w:color w:val="DDDDDD"/>
          <w:spacing w:val="-20"/>
          <w:w w:val="1"/>
          <w:sz w:val="6"/>
        </w:rPr>
        <w:t>v</w:t>
      </w:r>
      <w:r w:rsidR="00CA4DC9" w:rsidRPr="00CA4DC9">
        <w:t>sar</w:t>
      </w:r>
      <w:proofErr w:type="spellEnd"/>
      <w:r w:rsidR="00CA4DC9" w:rsidRPr="00CA4DC9">
        <w:t xml:space="preserve"> 1,6% </w:t>
      </w:r>
      <w:proofErr w:type="spellStart"/>
      <w:r w:rsidR="00CA4DC9" w:rsidRPr="00CA4DC9">
        <w:t>d</w:t>
      </w:r>
      <w:r w:rsidR="00C860B4">
        <w:t>e</w:t>
      </w:r>
      <w:r w:rsidR="00C860B4" w:rsidRPr="00C860B4">
        <w:rPr>
          <w:rFonts w:ascii="Inspiring" w:hAnsi="Inspiring"/>
          <w:color w:val="DDDDDD"/>
          <w:spacing w:val="-20"/>
          <w:w w:val="1"/>
          <w:sz w:val="6"/>
        </w:rPr>
        <w:t>v</w:t>
      </w:r>
      <w:r w:rsidR="00CA4DC9" w:rsidRPr="00CA4DC9">
        <w:t>ngan</w:t>
      </w:r>
      <w:proofErr w:type="spellEnd"/>
      <w:r w:rsidR="00CA4DC9" w:rsidRPr="00CA4DC9">
        <w:t xml:space="preserve"> </w:t>
      </w:r>
      <w:proofErr w:type="spellStart"/>
      <w:r w:rsidR="00CA4DC9" w:rsidRPr="00CA4DC9">
        <w:t>jumlah</w:t>
      </w:r>
      <w:proofErr w:type="spellEnd"/>
      <w:r w:rsidR="00CA4DC9" w:rsidRPr="00CA4DC9">
        <w:t xml:space="preserve"> </w:t>
      </w:r>
      <w:proofErr w:type="spellStart"/>
      <w:r w:rsidR="00CA4DC9" w:rsidRPr="00CA4DC9">
        <w:t>p</w:t>
      </w:r>
      <w:r w:rsidR="00C860B4">
        <w:t>e</w:t>
      </w:r>
      <w:r w:rsidR="00C860B4" w:rsidRPr="00C860B4">
        <w:rPr>
          <w:rFonts w:ascii="Inspiring" w:hAnsi="Inspiring"/>
          <w:color w:val="DDDDDD"/>
          <w:spacing w:val="-20"/>
          <w:w w:val="1"/>
          <w:sz w:val="6"/>
        </w:rPr>
        <w:t>v</w:t>
      </w:r>
      <w:r w:rsidR="00CA4DC9" w:rsidRPr="00CA4DC9">
        <w:t>nd</w:t>
      </w:r>
      <w:r w:rsidR="00C860B4">
        <w:t>e</w:t>
      </w:r>
      <w:r w:rsidR="00C860B4" w:rsidRPr="00C860B4">
        <w:rPr>
          <w:rFonts w:ascii="Inspiring" w:hAnsi="Inspiring"/>
          <w:color w:val="DDDDDD"/>
          <w:spacing w:val="-20"/>
          <w:w w:val="1"/>
          <w:sz w:val="6"/>
        </w:rPr>
        <w:t>v</w:t>
      </w:r>
      <w:r w:rsidR="00CA4DC9" w:rsidRPr="00CA4DC9">
        <w:t>rita</w:t>
      </w:r>
      <w:proofErr w:type="spellEnd"/>
      <w:r w:rsidR="00CA4DC9" w:rsidRPr="00CA4DC9">
        <w:t xml:space="preserve"> </w:t>
      </w:r>
      <w:proofErr w:type="spellStart"/>
      <w:r w:rsidR="00CA4DC9" w:rsidRPr="00CA4DC9">
        <w:t>s</w:t>
      </w:r>
      <w:r w:rsidR="00C860B4">
        <w:t>e</w:t>
      </w:r>
      <w:r w:rsidR="00C860B4" w:rsidRPr="00C860B4">
        <w:rPr>
          <w:rFonts w:ascii="Inspiring" w:hAnsi="Inspiring"/>
          <w:color w:val="DDDDDD"/>
          <w:spacing w:val="-20"/>
          <w:w w:val="1"/>
          <w:sz w:val="6"/>
        </w:rPr>
        <w:t>v</w:t>
      </w:r>
      <w:r w:rsidR="00CA4DC9" w:rsidRPr="00CA4DC9">
        <w:t>banyak</w:t>
      </w:r>
      <w:proofErr w:type="spellEnd"/>
      <w:r w:rsidR="00CA4DC9" w:rsidRPr="00CA4DC9">
        <w:t xml:space="preserve"> 41.413 orang </w:t>
      </w:r>
      <w:r w:rsidR="00CA4DC9" w:rsidRPr="00CA4DC9">
        <w:fldChar w:fldCharType="begin"/>
      </w:r>
      <w:r w:rsidR="00CA4DC9" w:rsidRPr="00CA4DC9">
        <w:instrText xml:space="preserve"> ADDIN ZOTERO_ITEM CSL_CITATION {"citationID":"TsOaLRdS","properties":{"formattedCitation":"(DINKES JABAR, 2023)","plainCitation":"(DINKES JABAR, 2023)","noteIndex":0},"citationItems":[{"id":97,"uris":["http://zotero.org/users/local/dmM2qeyj/items/8PA6ILUF"],"itemData":{"id":97,"type":"post-weblog","container-title":"Jumlah Penderita Diabetes Melitus Berdasarkan Kabupaten/Kota di Jawa Barat","title":"Jumlah Penderita Diabetes Melitus Berdasarkan Kabupaten/Kota di Jawa Barat","URL":"https://opendata.jabarprov.go.id/id/dataset/jumlah-penderita-diabetes-melitus-berdasarkan-kabupatenkota-di-jawa-barat","author":[{"family":"DINKES JABAR","given":""}],"accessed":{"date-parts":[["2025",4,1]]},"issued":{"date-parts":[["2023"]]}}}],"schema":"https://github.com/citation-style-language/schema/raw/master/csl-citation.json"} </w:instrText>
      </w:r>
      <w:r w:rsidR="00CA4DC9" w:rsidRPr="00CA4DC9">
        <w:fldChar w:fldCharType="separate"/>
      </w:r>
      <w:r w:rsidR="00CA4DC9" w:rsidRPr="00CA4DC9">
        <w:rPr>
          <w:lang w:val="id"/>
        </w:rPr>
        <w:t>(DINK</w:t>
      </w:r>
      <w:r w:rsidR="00C860B4">
        <w:rPr>
          <w:lang w:val="id"/>
        </w:rPr>
        <w:t>E</w:t>
      </w:r>
      <w:r w:rsidR="00C860B4" w:rsidRPr="00C860B4">
        <w:rPr>
          <w:rFonts w:ascii="Inspiring" w:hAnsi="Inspiring"/>
          <w:color w:val="DDDDDD"/>
          <w:spacing w:val="-20"/>
          <w:w w:val="1"/>
          <w:sz w:val="6"/>
          <w:lang w:val="id"/>
        </w:rPr>
        <w:t>v</w:t>
      </w:r>
      <w:r w:rsidR="00CA4DC9" w:rsidRPr="00CA4DC9">
        <w:rPr>
          <w:lang w:val="id"/>
        </w:rPr>
        <w:t>S JABAR, 2023)</w:t>
      </w:r>
      <w:r w:rsidR="00CA4DC9" w:rsidRPr="00CA4DC9">
        <w:fldChar w:fldCharType="end"/>
      </w:r>
      <w:r w:rsidR="00CA4DC9" w:rsidRPr="00CA4DC9">
        <w:t xml:space="preserve"> </w:t>
      </w:r>
      <w:proofErr w:type="spellStart"/>
      <w:r w:rsidR="00CA4DC9" w:rsidRPr="00CA4DC9">
        <w:t>dari</w:t>
      </w:r>
      <w:proofErr w:type="spellEnd"/>
      <w:r w:rsidR="00CA4DC9" w:rsidRPr="00CA4DC9">
        <w:t xml:space="preserve"> total </w:t>
      </w:r>
      <w:proofErr w:type="spellStart"/>
      <w:r w:rsidR="00CA4DC9" w:rsidRPr="00CA4DC9">
        <w:t>populasi</w:t>
      </w:r>
      <w:proofErr w:type="spellEnd"/>
      <w:r w:rsidR="00CA4DC9" w:rsidRPr="00CA4DC9">
        <w:t xml:space="preserve"> 2.569.107 </w:t>
      </w:r>
      <w:proofErr w:type="spellStart"/>
      <w:r w:rsidR="00CA4DC9" w:rsidRPr="00CA4DC9">
        <w:t>jiwa</w:t>
      </w:r>
      <w:proofErr w:type="spellEnd"/>
      <w:r w:rsidR="00CA4DC9" w:rsidRPr="00CA4DC9">
        <w:t xml:space="preserve"> </w:t>
      </w:r>
      <w:r w:rsidR="00CA4DC9" w:rsidRPr="00CA4DC9">
        <w:fldChar w:fldCharType="begin"/>
      </w:r>
      <w:r w:rsidR="00CA4DC9" w:rsidRPr="00CA4DC9">
        <w:instrText xml:space="preserve"> ADDIN ZOTERO_ITEM CSL_CITATION {"citationID":"Jk9HxVfd","properties":{"formattedCitation":"(Badan Pusat Statistik Kota Bandung, 2024)","plainCitation":"(Badan Pusat Statistik Kota Bandung, 2024)","noteIndex":0},"citationItems":[{"id":124,"uris":["http://zotero.org/users/local/dmM2qeyj/items/FZQX58ZD"],"itemData":{"id":124,"type":"post-weblog","container-title":"Jumlah Penduduk Kota Bandung menurut Kecamatan (Jiwa), 2023","title":"Badan Pusat Statistik Kota Bandung","URL":"https://bandungkota.bps.go.id/id/statistics-table/2/MjI0OCMy/jumlah-penduduk-kota-bandung-menurut-kecamatan.html","author":[{"literal":"Badan Pusat Statistik Kota Bandung"}],"accessed":{"date-parts":[["2025",2,1]]},"issued":{"date-parts":[["2024"]],"season":"Mei"}}}],"schema":"https://github.com/citation-style-language/schema/raw/master/csl-citation.json"} </w:instrText>
      </w:r>
      <w:r w:rsidR="00CA4DC9" w:rsidRPr="00CA4DC9">
        <w:fldChar w:fldCharType="separate"/>
      </w:r>
      <w:r w:rsidR="00CA4DC9" w:rsidRPr="00CA4DC9">
        <w:rPr>
          <w:lang w:val="id"/>
        </w:rPr>
        <w:t>(Badan Pusat Statistik Kota Bandung, 2024)</w:t>
      </w:r>
      <w:r w:rsidR="00CA4DC9" w:rsidRPr="00CA4DC9">
        <w:fldChar w:fldCharType="end"/>
      </w:r>
      <w:r w:rsidR="00CA4DC9" w:rsidRPr="00CA4DC9">
        <w:t>.</w:t>
      </w:r>
    </w:p>
    <w:p w14:paraId="0B552C5C" w14:textId="6BF31730" w:rsidR="003A41FB" w:rsidRDefault="00CA4DC9" w:rsidP="003A41FB">
      <w:pPr>
        <w:pStyle w:val="BodyText"/>
        <w:spacing w:line="240" w:lineRule="auto"/>
        <w:ind w:firstLine="720"/>
      </w:pPr>
      <w:proofErr w:type="spellStart"/>
      <w:r w:rsidRPr="00CA4DC9">
        <w:t>T</w:t>
      </w:r>
      <w:r w:rsidR="00C860B4">
        <w:t>e</w:t>
      </w:r>
      <w:r w:rsidR="00C860B4" w:rsidRPr="00C860B4">
        <w:rPr>
          <w:rFonts w:ascii="Inspiring" w:hAnsi="Inspiring"/>
          <w:color w:val="DDDDDD"/>
          <w:spacing w:val="-20"/>
          <w:w w:val="1"/>
          <w:sz w:val="6"/>
        </w:rPr>
        <w:t>v</w:t>
      </w:r>
      <w:r w:rsidRPr="00CA4DC9">
        <w:t>rapi</w:t>
      </w:r>
      <w:proofErr w:type="spellEnd"/>
      <w:r w:rsidRPr="00CA4DC9">
        <w:t xml:space="preserve"> non-</w:t>
      </w:r>
      <w:proofErr w:type="spellStart"/>
      <w:r w:rsidRPr="00CA4DC9">
        <w:t>farmakologis</w:t>
      </w:r>
      <w:proofErr w:type="spellEnd"/>
      <w:r w:rsidRPr="00CA4DC9">
        <w:t xml:space="preserve"> pada </w:t>
      </w:r>
      <w:proofErr w:type="spellStart"/>
      <w:r w:rsidRPr="00CA4DC9">
        <w:t>p</w:t>
      </w:r>
      <w:r w:rsidR="00C860B4">
        <w:t>e</w:t>
      </w:r>
      <w:r w:rsidR="00C860B4" w:rsidRPr="00C860B4">
        <w:rPr>
          <w:rFonts w:ascii="Inspiring" w:hAnsi="Inspiring"/>
          <w:color w:val="DDDDDD"/>
          <w:spacing w:val="-20"/>
          <w:w w:val="1"/>
          <w:sz w:val="6"/>
        </w:rPr>
        <w:t>v</w:t>
      </w:r>
      <w:r w:rsidRPr="00CA4DC9">
        <w:t>nanganan</w:t>
      </w:r>
      <w:proofErr w:type="spellEnd"/>
      <w:r w:rsidRPr="00CA4DC9">
        <w:t xml:space="preserve"> </w:t>
      </w:r>
      <w:proofErr w:type="spellStart"/>
      <w:r w:rsidR="00430002">
        <w:t>d</w:t>
      </w:r>
      <w:r w:rsidRPr="00CA4DC9">
        <w:t>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00430002">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w:t>
      </w:r>
      <w:proofErr w:type="spellStart"/>
      <w:r w:rsidRPr="00CA4DC9">
        <w:t>b</w:t>
      </w:r>
      <w:r w:rsidR="00C860B4">
        <w:t>e</w:t>
      </w:r>
      <w:r w:rsidR="00C860B4" w:rsidRPr="00C860B4">
        <w:rPr>
          <w:rFonts w:ascii="Inspiring" w:hAnsi="Inspiring"/>
          <w:color w:val="DDDDDD"/>
          <w:spacing w:val="-20"/>
          <w:w w:val="1"/>
          <w:sz w:val="6"/>
        </w:rPr>
        <w:t>v</w:t>
      </w:r>
      <w:r w:rsidRPr="00CA4DC9">
        <w:t>rfokus</w:t>
      </w:r>
      <w:proofErr w:type="spellEnd"/>
      <w:r w:rsidRPr="00CA4DC9">
        <w:t xml:space="preserve"> pada </w:t>
      </w:r>
      <w:proofErr w:type="spellStart"/>
      <w:r w:rsidRPr="00CA4DC9">
        <w:t>p</w:t>
      </w:r>
      <w:r w:rsidR="00C860B4">
        <w:t>e</w:t>
      </w:r>
      <w:r w:rsidR="00C860B4" w:rsidRPr="00C860B4">
        <w:rPr>
          <w:rFonts w:ascii="Inspiring" w:hAnsi="Inspiring"/>
          <w:color w:val="DDDDDD"/>
          <w:spacing w:val="-20"/>
          <w:w w:val="1"/>
          <w:sz w:val="6"/>
        </w:rPr>
        <w:t>v</w:t>
      </w:r>
      <w:r w:rsidRPr="00CA4DC9">
        <w:t>rubahan</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Hal </w:t>
      </w:r>
      <w:proofErr w:type="spellStart"/>
      <w:r w:rsidRPr="00CA4DC9">
        <w:t>ini</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cakup</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003A41FB">
        <w:t>lolaan</w:t>
      </w:r>
      <w:proofErr w:type="spellEnd"/>
      <w:r w:rsidRPr="00CA4DC9">
        <w:t xml:space="preserve"> </w:t>
      </w:r>
      <w:proofErr w:type="spellStart"/>
      <w:r w:rsidR="003A41FB">
        <w:t>asupan</w:t>
      </w:r>
      <w:proofErr w:type="spellEnd"/>
      <w:r w:rsidR="003A41FB">
        <w:t xml:space="preserve"> </w:t>
      </w:r>
      <w:proofErr w:type="spellStart"/>
      <w:r w:rsidR="003A41FB">
        <w:t>makanan</w:t>
      </w:r>
      <w:proofErr w:type="spellEnd"/>
      <w:r w:rsidR="003A41FB">
        <w:t xml:space="preserve"> </w:t>
      </w:r>
      <w:r w:rsidRPr="00CA4DC9">
        <w:t xml:space="preserve"> yang </w:t>
      </w:r>
      <w:proofErr w:type="spellStart"/>
      <w:r w:rsidRPr="00CA4DC9">
        <w:t>dik</w:t>
      </w:r>
      <w:r w:rsidR="00C860B4">
        <w:t>e</w:t>
      </w:r>
      <w:r w:rsidR="00C860B4" w:rsidRPr="00C860B4">
        <w:rPr>
          <w:rFonts w:ascii="Inspiring" w:hAnsi="Inspiring"/>
          <w:color w:val="DDDDDD"/>
          <w:spacing w:val="-20"/>
          <w:w w:val="1"/>
          <w:sz w:val="6"/>
        </w:rPr>
        <w:t>v</w:t>
      </w:r>
      <w:r w:rsidRPr="00CA4DC9">
        <w:t>nal</w:t>
      </w:r>
      <w:proofErr w:type="spellEnd"/>
      <w:r w:rsidRPr="00CA4DC9">
        <w:t xml:space="preserve"> </w:t>
      </w:r>
      <w:proofErr w:type="spellStart"/>
      <w:r w:rsidR="003A41FB">
        <w:t>d</w:t>
      </w:r>
      <w:r w:rsidR="00C860B4">
        <w:t>e</w:t>
      </w:r>
      <w:r w:rsidR="00C860B4" w:rsidRPr="00C860B4">
        <w:rPr>
          <w:rFonts w:ascii="Inspiring" w:hAnsi="Inspiring"/>
          <w:color w:val="DDDDDD"/>
          <w:spacing w:val="-20"/>
          <w:w w:val="1"/>
          <w:sz w:val="6"/>
        </w:rPr>
        <w:t>v</w:t>
      </w:r>
      <w:r w:rsidR="003A41FB">
        <w:t>ngan</w:t>
      </w:r>
      <w:proofErr w:type="spellEnd"/>
      <w:r w:rsidR="003A41FB">
        <w:t xml:space="preserve"> </w:t>
      </w:r>
      <w:proofErr w:type="spellStart"/>
      <w:r w:rsidR="003A41FB">
        <w:t>s</w:t>
      </w:r>
      <w:r w:rsidR="00C860B4">
        <w:t>e</w:t>
      </w:r>
      <w:r w:rsidR="00C860B4" w:rsidRPr="00C860B4">
        <w:rPr>
          <w:rFonts w:ascii="Inspiring" w:hAnsi="Inspiring"/>
          <w:color w:val="DDDDDD"/>
          <w:spacing w:val="-20"/>
          <w:w w:val="1"/>
          <w:sz w:val="6"/>
        </w:rPr>
        <w:t>v</w:t>
      </w:r>
      <w:r w:rsidR="003A41FB">
        <w:t>butan</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api</w:t>
      </w:r>
      <w:proofErr w:type="spellEnd"/>
      <w:r w:rsidRPr="00CA4DC9">
        <w:t xml:space="preserve"> </w:t>
      </w:r>
      <w:proofErr w:type="spellStart"/>
      <w:r w:rsidRPr="00CA4DC9">
        <w:t>gizi</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dis</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ingkatan</w:t>
      </w:r>
      <w:proofErr w:type="spellEnd"/>
      <w:r w:rsidRPr="00CA4DC9">
        <w:t xml:space="preserve"> </w:t>
      </w:r>
      <w:proofErr w:type="spellStart"/>
      <w:r w:rsidR="003A41FB">
        <w:t>k</w:t>
      </w:r>
      <w:r w:rsidR="00C860B4">
        <w:t>e</w:t>
      </w:r>
      <w:r w:rsidR="00C860B4" w:rsidRPr="00C860B4">
        <w:rPr>
          <w:rFonts w:ascii="Inspiring" w:hAnsi="Inspiring"/>
          <w:color w:val="DDDDDD"/>
          <w:spacing w:val="-20"/>
          <w:w w:val="1"/>
          <w:sz w:val="6"/>
        </w:rPr>
        <w:t>v</w:t>
      </w:r>
      <w:r w:rsidR="003A41FB">
        <w:t>giatan</w:t>
      </w:r>
      <w:proofErr w:type="spellEnd"/>
      <w:r w:rsidR="003A41FB">
        <w:t xml:space="preserve"> </w:t>
      </w:r>
      <w:proofErr w:type="spellStart"/>
      <w:r w:rsidRPr="00CA4DC9">
        <w:t>fisik</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rta</w:t>
      </w:r>
      <w:proofErr w:type="spellEnd"/>
      <w:r w:rsidRPr="00CA4DC9">
        <w:t xml:space="preserve"> </w:t>
      </w:r>
      <w:proofErr w:type="spellStart"/>
      <w:r w:rsidR="003A41FB">
        <w:t>p</w:t>
      </w:r>
      <w:r w:rsidR="00C860B4">
        <w:t>e</w:t>
      </w:r>
      <w:r w:rsidR="00C860B4" w:rsidRPr="00C860B4">
        <w:rPr>
          <w:rFonts w:ascii="Inspiring" w:hAnsi="Inspiring"/>
          <w:color w:val="DDDDDD"/>
          <w:spacing w:val="-20"/>
          <w:w w:val="1"/>
          <w:sz w:val="6"/>
        </w:rPr>
        <w:t>v</w:t>
      </w:r>
      <w:r w:rsidR="003A41FB">
        <w:t>ndidikan</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k</w:t>
      </w:r>
      <w:r w:rsidR="00C860B4">
        <w:t>e</w:t>
      </w:r>
      <w:r w:rsidR="00C860B4" w:rsidRPr="00C860B4">
        <w:rPr>
          <w:rFonts w:ascii="Inspiring" w:hAnsi="Inspiring"/>
          <w:color w:val="DDDDDD"/>
          <w:spacing w:val="-20"/>
          <w:w w:val="1"/>
          <w:sz w:val="6"/>
        </w:rPr>
        <w:t>v</w:t>
      </w:r>
      <w:r w:rsidRPr="00CA4DC9">
        <w:t>lanjutan</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nai</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w:t>
      </w:r>
      <w:r w:rsidR="003A41FB">
        <w:t>agam</w:t>
      </w:r>
      <w:proofErr w:type="spellEnd"/>
      <w:r w:rsidR="003A41FB">
        <w:t xml:space="preserve"> </w:t>
      </w:r>
      <w:proofErr w:type="spellStart"/>
      <w:r w:rsidR="003A41FB">
        <w:t>hal</w:t>
      </w:r>
      <w:proofErr w:type="spellEnd"/>
      <w:r w:rsidR="003A41FB">
        <w:t xml:space="preserve"> yang </w:t>
      </w:r>
      <w:proofErr w:type="spellStart"/>
      <w:r w:rsidR="003A41FB">
        <w:t>b</w:t>
      </w:r>
      <w:r w:rsidR="00C860B4">
        <w:t>e</w:t>
      </w:r>
      <w:r w:rsidR="00C860B4" w:rsidRPr="00C860B4">
        <w:rPr>
          <w:rFonts w:ascii="Inspiring" w:hAnsi="Inspiring"/>
          <w:color w:val="DDDDDD"/>
          <w:spacing w:val="-20"/>
          <w:w w:val="1"/>
          <w:sz w:val="6"/>
        </w:rPr>
        <w:t>v</w:t>
      </w:r>
      <w:r w:rsidR="003A41FB">
        <w:t>rkaitan</w:t>
      </w:r>
      <w:proofErr w:type="spellEnd"/>
      <w:r w:rsidR="003A41FB">
        <w:t xml:space="preserve"> </w:t>
      </w:r>
      <w:proofErr w:type="spellStart"/>
      <w:r w:rsidR="003A41FB">
        <w:t>d</w:t>
      </w:r>
      <w:r w:rsidR="00C860B4">
        <w:t>e</w:t>
      </w:r>
      <w:r w:rsidR="00C860B4" w:rsidRPr="00C860B4">
        <w:rPr>
          <w:rFonts w:ascii="Inspiring" w:hAnsi="Inspiring"/>
          <w:color w:val="DDDDDD"/>
          <w:spacing w:val="-20"/>
          <w:w w:val="1"/>
          <w:sz w:val="6"/>
        </w:rPr>
        <w:t>v</w:t>
      </w:r>
      <w:r w:rsidR="003A41FB">
        <w:t>ngan</w:t>
      </w:r>
      <w:proofErr w:type="spellEnd"/>
      <w:r w:rsidRPr="00CA4DC9">
        <w:t xml:space="preserve"> </w:t>
      </w:r>
      <w:proofErr w:type="spellStart"/>
      <w:r w:rsidR="003A41FB">
        <w:t>d</w:t>
      </w:r>
      <w:r w:rsidRPr="00CA4DC9">
        <w:t>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003A41FB">
        <w:t>m</w:t>
      </w:r>
      <w:r w:rsidR="00C860B4">
        <w:t>e</w:t>
      </w:r>
      <w:r w:rsidR="00C860B4" w:rsidRPr="00C860B4">
        <w:rPr>
          <w:rFonts w:ascii="Inspiring" w:hAnsi="Inspiring"/>
          <w:color w:val="DDDDDD"/>
          <w:spacing w:val="-20"/>
          <w:w w:val="1"/>
          <w:sz w:val="6"/>
        </w:rPr>
        <w:t>v</w:t>
      </w:r>
      <w:r w:rsidRPr="00CA4DC9">
        <w:t>litus</w:t>
      </w:r>
      <w:proofErr w:type="spellEnd"/>
      <w:r w:rsidR="003A41FB">
        <w:t xml:space="preserve"> (DM) </w:t>
      </w:r>
      <w:r w:rsidRPr="00CA4DC9">
        <w:t xml:space="preserve"> </w:t>
      </w:r>
      <w:r w:rsidRPr="00CA4DC9">
        <w:fldChar w:fldCharType="begin"/>
      </w:r>
      <w:r w:rsidRPr="00CA4DC9">
        <w:instrText xml:space="preserve"> ADDIN ZOTERO_ITEM CSL_CITATION {"citationID":"jCLYKvqg","properties":{"formattedCitation":"(Sukarmin dkk., 2020)","plainCitation":"(Sukarmin dkk., 2020)","noteIndex":0},"citationItems":[{"id":66,"uris":["http://zotero.org/users/local/dmM2qeyj/items/5VFCGRFA"],"itemData":{"id":66,"type":"article-journal","abstract":"Background: Preliminary survey in RSU outpatient Unit Dr. Loekmono Hadi Holy, Diabetes Mellitus in January – March 2019 amounted to 1104 cases, in April – June 2019 was obtained 1119 cases, and in July – September 2019 of 1034 cases. Objectives: To know the factors related to the increase in blood sugar in Diabetes Mellitus patients in the outpatient unit of the hospital. Method: This type of quantitative descriptive research with correlation method using cross sectional research draft. The population in the study amounted to 377 people with a sample of 79 people. The independent variable in this study is weight loss, adherence to diit, drug consumption and variable dependent in this study is an increase in blood sugar. Analysis in this study uses the Rank of Spearman. Result: There is a weight loss relationship with the increase of blood sugar in patients with diabetes mellitus with a value of 0.000, there is a elemental compliance relationship with the increase of blood sugar in patients with diabetes mellitus with a value of P value of 0.005, there is a relationship of drug consumption with increased blood sugar patients diabetes mellitus with a value of P value of 0.009. Conclusion: There is a relationship of obesity, elemental obedience and drinking habits with an increase in blood sugar patients Diabetes Mellitus in care Unit of Dr. Loekmono Hadi Kudus Hospital.","container-title":"Jurnal Ilmu Keperawatan dan Kebidanan","DOI":"10.26751/jikk.v11i2.860","ISSN":"2442-9902, 2088-4451","issue":"2","journalAbbreviation":"Jurnal Ilmu Keperawatan dan Kebidanan","language":"id","page":"272","source":"DOI.org (Crossref)","title":"FAKTOR-FAKTOR YANG BERHUBUNGAN DENGAN PENINGKATAN GULA DARAH PADA PASIEN DIABETES MELITUS DI UNIT RAWAT JALAN DI RSUD DR. LOEKMONO HADI KUDUS","volume":"11","author":[{"family":"Sukarmin","given":"Sukarmin"},{"family":"Tri Rahayuningrum","given":"Endah"},{"family":"Yulisetyaningrum","given":"Yulisetyaningrum"}],"issued":{"date-parts":[["2020",9,9]]}}}],"schema":"https://github.com/citation-style-language/schema/raw/master/csl-citation.json"} </w:instrText>
      </w:r>
      <w:r w:rsidRPr="00CA4DC9">
        <w:fldChar w:fldCharType="separate"/>
      </w:r>
      <w:r w:rsidRPr="00CA4DC9">
        <w:rPr>
          <w:lang w:val="id"/>
        </w:rPr>
        <w:t>(Sukarmin dkk., 2020)</w:t>
      </w:r>
      <w:r w:rsidRPr="00CA4DC9">
        <w:fldChar w:fldCharType="end"/>
      </w:r>
      <w:r w:rsidRPr="00CA4DC9">
        <w:t>.</w:t>
      </w:r>
    </w:p>
    <w:p w14:paraId="464D7012" w14:textId="2935016D" w:rsidR="00CA4DC9" w:rsidRPr="00CA4DC9" w:rsidRDefault="00CA4DC9" w:rsidP="003A41FB">
      <w:pPr>
        <w:pStyle w:val="BodyText"/>
        <w:spacing w:line="240" w:lineRule="auto"/>
        <w:ind w:firstLine="720"/>
      </w:pPr>
      <w:r w:rsidRPr="00CA4DC9">
        <w:t xml:space="preserve">Pola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hat</w:t>
      </w:r>
      <w:proofErr w:type="spellEnd"/>
      <w:r w:rsidRPr="00CA4DC9">
        <w:t xml:space="preserve"> pada </w:t>
      </w:r>
      <w:proofErr w:type="spellStart"/>
      <w:r w:rsidRPr="00CA4DC9">
        <w:t>p</w:t>
      </w:r>
      <w:r w:rsidR="00C860B4">
        <w:t>e</w:t>
      </w:r>
      <w:r w:rsidR="00C860B4" w:rsidRPr="00C860B4">
        <w:rPr>
          <w:rFonts w:ascii="Inspiring" w:hAnsi="Inspiring"/>
          <w:color w:val="DDDDDD"/>
          <w:spacing w:val="-20"/>
          <w:w w:val="1"/>
          <w:sz w:val="6"/>
        </w:rPr>
        <w:t>v</w:t>
      </w:r>
      <w:r w:rsidRPr="00CA4DC9">
        <w:t>nd</w:t>
      </w:r>
      <w:r w:rsidR="00C860B4">
        <w:t>e</w:t>
      </w:r>
      <w:r w:rsidR="00C860B4" w:rsidRPr="00C860B4">
        <w:rPr>
          <w:rFonts w:ascii="Inspiring" w:hAnsi="Inspiring"/>
          <w:color w:val="DDDDDD"/>
          <w:spacing w:val="-20"/>
          <w:w w:val="1"/>
          <w:sz w:val="6"/>
        </w:rPr>
        <w:t>v</w:t>
      </w:r>
      <w:r w:rsidRPr="00CA4DC9">
        <w:t>rita</w:t>
      </w:r>
      <w:proofErr w:type="spellEnd"/>
      <w:r w:rsidRPr="00CA4DC9">
        <w:t xml:space="preserve"> </w:t>
      </w:r>
      <w:proofErr w:type="spellStart"/>
      <w:r w:rsidR="00430002">
        <w:t>d</w:t>
      </w:r>
      <w:r w:rsidRPr="00CA4DC9">
        <w:t>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c</w:t>
      </w:r>
      <w:r w:rsidR="00C860B4">
        <w:t>e</w:t>
      </w:r>
      <w:r w:rsidR="00C860B4" w:rsidRPr="00C860B4">
        <w:rPr>
          <w:rFonts w:ascii="Inspiring" w:hAnsi="Inspiring"/>
          <w:color w:val="DDDDDD"/>
          <w:spacing w:val="-20"/>
          <w:w w:val="1"/>
          <w:sz w:val="6"/>
        </w:rPr>
        <w:t>v</w:t>
      </w:r>
      <w:r w:rsidRPr="00CA4DC9">
        <w:t>rminkan</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biasaan</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hari-hari</w:t>
      </w:r>
      <w:proofErr w:type="spellEnd"/>
      <w:r w:rsidRPr="00CA4DC9">
        <w:t xml:space="preserve"> yang </w:t>
      </w:r>
      <w:proofErr w:type="spellStart"/>
      <w:r w:rsidRPr="00CA4DC9">
        <w:t>b</w:t>
      </w:r>
      <w:r w:rsidR="00C860B4">
        <w:t>e</w:t>
      </w:r>
      <w:r w:rsidR="00C860B4" w:rsidRPr="00C860B4">
        <w:rPr>
          <w:rFonts w:ascii="Inspiring" w:hAnsi="Inspiring"/>
          <w:color w:val="DDDDDD"/>
          <w:spacing w:val="-20"/>
          <w:w w:val="1"/>
          <w:sz w:val="6"/>
        </w:rPr>
        <w:t>v</w:t>
      </w:r>
      <w:r w:rsidRPr="00CA4DC9">
        <w:t>rtujuan</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jaga</w:t>
      </w:r>
      <w:proofErr w:type="spellEnd"/>
      <w:r w:rsidRPr="00CA4DC9">
        <w:t xml:space="preserve"> </w:t>
      </w:r>
      <w:proofErr w:type="spellStart"/>
      <w:r w:rsidRPr="00CA4DC9">
        <w:t>fisi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tal</w:t>
      </w:r>
      <w:proofErr w:type="spellEnd"/>
      <w:r w:rsidRPr="00CA4DC9">
        <w:t xml:space="preserve">, dan </w:t>
      </w:r>
      <w:proofErr w:type="spellStart"/>
      <w:r w:rsidRPr="00CA4DC9">
        <w:t>sosial</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cara</w:t>
      </w:r>
      <w:proofErr w:type="spellEnd"/>
      <w:r w:rsidRPr="00CA4DC9">
        <w:t xml:space="preserve"> </w:t>
      </w:r>
      <w:proofErr w:type="spellStart"/>
      <w:r w:rsidRPr="00CA4DC9">
        <w:t>positif</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biasaan</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s</w:t>
      </w:r>
      <w:r w:rsidR="00C860B4">
        <w:t>e</w:t>
      </w:r>
      <w:r w:rsidR="00C860B4" w:rsidRPr="00C860B4">
        <w:rPr>
          <w:rFonts w:ascii="Inspiring" w:hAnsi="Inspiring"/>
          <w:color w:val="DDDDDD"/>
          <w:spacing w:val="-20"/>
          <w:w w:val="1"/>
          <w:sz w:val="6"/>
        </w:rPr>
        <w:t>v</w:t>
      </w:r>
      <w:r w:rsidRPr="00CA4DC9">
        <w:t>but</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cakup</w:t>
      </w:r>
      <w:proofErr w:type="spellEnd"/>
      <w:r w:rsidRPr="00CA4DC9">
        <w:t xml:space="preserve"> </w:t>
      </w:r>
      <w:proofErr w:type="spellStart"/>
      <w:r w:rsidRPr="00CA4DC9">
        <w:t>tidur</w:t>
      </w:r>
      <w:proofErr w:type="spellEnd"/>
      <w:r w:rsidRPr="00CA4DC9">
        <w:t xml:space="preserve"> yang </w:t>
      </w:r>
      <w:proofErr w:type="spellStart"/>
      <w:r w:rsidRPr="00CA4DC9">
        <w:t>cukup</w:t>
      </w:r>
      <w:proofErr w:type="spellEnd"/>
      <w:r w:rsidRPr="00CA4DC9">
        <w:t xml:space="preserve">, </w:t>
      </w:r>
      <w:proofErr w:type="spellStart"/>
      <w:r w:rsidRPr="00CA4DC9">
        <w:t>pola</w:t>
      </w:r>
      <w:proofErr w:type="spellEnd"/>
      <w:r w:rsidRPr="00CA4DC9">
        <w:t xml:space="preserve"> </w:t>
      </w:r>
      <w:proofErr w:type="spellStart"/>
      <w:r w:rsidRPr="00CA4DC9">
        <w:t>makan</w:t>
      </w:r>
      <w:proofErr w:type="spellEnd"/>
      <w:r w:rsidRPr="00CA4DC9">
        <w:t xml:space="preserve"> yang </w:t>
      </w:r>
      <w:proofErr w:type="spellStart"/>
      <w:r w:rsidRPr="00CA4DC9">
        <w:t>s</w:t>
      </w:r>
      <w:r w:rsidR="00C860B4">
        <w:t>e</w:t>
      </w:r>
      <w:r w:rsidR="00C860B4" w:rsidRPr="00C860B4">
        <w:rPr>
          <w:rFonts w:ascii="Inspiring" w:hAnsi="Inspiring"/>
          <w:color w:val="DDDDDD"/>
          <w:spacing w:val="-20"/>
          <w:w w:val="1"/>
          <w:sz w:val="6"/>
        </w:rPr>
        <w:t>v</w:t>
      </w:r>
      <w:r w:rsidRPr="00CA4DC9">
        <w:t>hat</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lolaan</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at</w:t>
      </w:r>
      <w:proofErr w:type="spellEnd"/>
      <w:r w:rsidRPr="00CA4DC9">
        <w:t xml:space="preserve"> badan, </w:t>
      </w:r>
      <w:proofErr w:type="spellStart"/>
      <w:r w:rsidRPr="00CA4DC9">
        <w:t>tida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rokok</w:t>
      </w:r>
      <w:proofErr w:type="spellEnd"/>
      <w:r w:rsidRPr="00CA4DC9">
        <w:t xml:space="preserve">, </w:t>
      </w:r>
      <w:proofErr w:type="spellStart"/>
      <w:r w:rsidRPr="00CA4DC9">
        <w:t>olahraga</w:t>
      </w:r>
      <w:proofErr w:type="spellEnd"/>
      <w:r w:rsidRPr="00CA4DC9">
        <w:t xml:space="preserve"> rutin, </w:t>
      </w:r>
      <w:proofErr w:type="spellStart"/>
      <w:r w:rsidRPr="00CA4DC9">
        <w:t>k</w:t>
      </w:r>
      <w:r w:rsidR="00C860B4">
        <w:t>e</w:t>
      </w:r>
      <w:r w:rsidR="00C860B4" w:rsidRPr="00C860B4">
        <w:rPr>
          <w:rFonts w:ascii="Inspiring" w:hAnsi="Inspiring"/>
          <w:color w:val="DDDDDD"/>
          <w:spacing w:val="-20"/>
          <w:w w:val="1"/>
          <w:sz w:val="6"/>
        </w:rPr>
        <w:t>v</w:t>
      </w:r>
      <w:r w:rsidRPr="00CA4DC9">
        <w:t>mampuan</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lola</w:t>
      </w:r>
      <w:proofErr w:type="spellEnd"/>
      <w:r w:rsidRPr="00CA4DC9">
        <w:t xml:space="preserve"> </w:t>
      </w:r>
      <w:proofErr w:type="spellStart"/>
      <w:r w:rsidRPr="00CA4DC9">
        <w:t>str</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mantauan</w:t>
      </w:r>
      <w:proofErr w:type="spellEnd"/>
      <w:r w:rsidRPr="00CA4DC9">
        <w:t xml:space="preserve"> </w:t>
      </w:r>
      <w:proofErr w:type="spellStart"/>
      <w:r w:rsidRPr="00CA4DC9">
        <w:t>kadar</w:t>
      </w:r>
      <w:proofErr w:type="spellEnd"/>
      <w:r w:rsidRPr="00CA4DC9">
        <w:t xml:space="preserve"> </w:t>
      </w:r>
      <w:proofErr w:type="spellStart"/>
      <w:r w:rsidRPr="00CA4DC9">
        <w:t>glukosa</w:t>
      </w:r>
      <w:proofErr w:type="spellEnd"/>
      <w:r w:rsidRPr="00CA4DC9">
        <w:t xml:space="preserve"> </w:t>
      </w:r>
      <w:proofErr w:type="spellStart"/>
      <w:r w:rsidRPr="00CA4DC9">
        <w:t>darah</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rta</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obatan</w:t>
      </w:r>
      <w:proofErr w:type="spellEnd"/>
      <w:r w:rsidRPr="00CA4DC9">
        <w:t xml:space="preserve">. Jika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ini</w:t>
      </w:r>
      <w:proofErr w:type="spellEnd"/>
      <w:r w:rsidRPr="00CA4DC9">
        <w:t xml:space="preserve"> </w:t>
      </w:r>
      <w:proofErr w:type="spellStart"/>
      <w:r w:rsidRPr="00CA4DC9">
        <w:t>tidak</w:t>
      </w:r>
      <w:proofErr w:type="spellEnd"/>
      <w:r w:rsidRPr="00CA4DC9">
        <w:t xml:space="preserve"> </w:t>
      </w:r>
      <w:proofErr w:type="spellStart"/>
      <w:r w:rsidRPr="00CA4DC9">
        <w:t>dit</w:t>
      </w:r>
      <w:r w:rsidR="00C860B4">
        <w:t>e</w:t>
      </w:r>
      <w:r w:rsidR="00C860B4" w:rsidRPr="00C860B4">
        <w:rPr>
          <w:rFonts w:ascii="Inspiring" w:hAnsi="Inspiring"/>
          <w:color w:val="DDDDDD"/>
          <w:spacing w:val="-20"/>
          <w:w w:val="1"/>
          <w:sz w:val="6"/>
        </w:rPr>
        <w:t>v</w:t>
      </w:r>
      <w:r w:rsidRPr="00CA4DC9">
        <w:t>rapkan</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baik</w:t>
      </w:r>
      <w:proofErr w:type="spellEnd"/>
      <w:r w:rsidRPr="00CA4DC9">
        <w:t xml:space="preserve">, </w:t>
      </w:r>
      <w:proofErr w:type="spellStart"/>
      <w:r w:rsidRPr="00CA4DC9">
        <w:t>hal</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s</w:t>
      </w:r>
      <w:r w:rsidR="00C860B4">
        <w:t>e</w:t>
      </w:r>
      <w:r w:rsidR="00C860B4" w:rsidRPr="00C860B4">
        <w:rPr>
          <w:rFonts w:ascii="Inspiring" w:hAnsi="Inspiring"/>
          <w:color w:val="DDDDDD"/>
          <w:spacing w:val="-20"/>
          <w:w w:val="1"/>
          <w:sz w:val="6"/>
        </w:rPr>
        <w:t>v</w:t>
      </w:r>
      <w:r w:rsidRPr="00CA4DC9">
        <w:t>but</w:t>
      </w:r>
      <w:proofErr w:type="spellEnd"/>
      <w:r w:rsidRPr="00CA4DC9">
        <w:t xml:space="preserve"> </w:t>
      </w:r>
      <w:proofErr w:type="spellStart"/>
      <w:r w:rsidRPr="00CA4DC9">
        <w:t>dapat</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ingkatkan</w:t>
      </w:r>
      <w:proofErr w:type="spellEnd"/>
      <w:r w:rsidRPr="00CA4DC9">
        <w:t xml:space="preserve"> </w:t>
      </w:r>
      <w:proofErr w:type="spellStart"/>
      <w:r w:rsidRPr="00CA4DC9">
        <w:t>risiko</w:t>
      </w:r>
      <w:proofErr w:type="spellEnd"/>
      <w:r w:rsidRPr="00CA4DC9">
        <w:t xml:space="preserve"> dan </w:t>
      </w:r>
      <w:proofErr w:type="spellStart"/>
      <w:r w:rsidRPr="00CA4DC9">
        <w:t>m</w:t>
      </w:r>
      <w:r w:rsidR="00C860B4">
        <w:t>e</w:t>
      </w:r>
      <w:r w:rsidR="00C860B4" w:rsidRPr="00C860B4">
        <w:rPr>
          <w:rFonts w:ascii="Inspiring" w:hAnsi="Inspiring"/>
          <w:color w:val="DDDDDD"/>
          <w:spacing w:val="-20"/>
          <w:w w:val="1"/>
          <w:sz w:val="6"/>
        </w:rPr>
        <w:t>v</w:t>
      </w:r>
      <w:r w:rsidRPr="00CA4DC9">
        <w:t>nimbulkan</w:t>
      </w:r>
      <w:proofErr w:type="spellEnd"/>
      <w:r w:rsidRPr="00CA4DC9">
        <w:t xml:space="preserve"> </w:t>
      </w:r>
      <w:proofErr w:type="spellStart"/>
      <w:r w:rsidRPr="00CA4DC9">
        <w:t>komplikasi</w:t>
      </w:r>
      <w:proofErr w:type="spellEnd"/>
      <w:r w:rsidRPr="00CA4DC9">
        <w:t xml:space="preserve"> </w:t>
      </w:r>
      <w:proofErr w:type="spellStart"/>
      <w:r w:rsidR="00430002">
        <w:t>d</w:t>
      </w:r>
      <w:r w:rsidRPr="00CA4DC9">
        <w:t>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00430002">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r w:rsidRPr="00CA4DC9">
        <w:fldChar w:fldCharType="begin"/>
      </w:r>
      <w:r w:rsidRPr="00CA4DC9">
        <w:instrText xml:space="preserve"> ADDIN ZOTERO_ITEM CSL_CITATION {"citationID":"BCwf7iYR","properties":{"formattedCitation":"(Irwansyah dkk., 2021)","plainCitation":"(Irwansyah dkk., 2021)","noteIndex":0},"citationItems":[{"id":64,"uris":["http://zotero.org/users/local/dmM2qeyj/items/9L2IFC7X"],"itemData":{"id":64,"type":"article-journal","abstract":"BACKGROUND: An unhealthy lifestyle can lead to high cases of diabetes mellitus, especially in adults and adolescents. AIM: This study aims to determine the relationship between lifestyle and the risk of diabetes mellitus. METHODS: This research is a cross-sectional study. The population in this study was 198 with a sample of 91 respondents, obtained using purposive sampling technique.\nRESULTS: There were 50 (55%) respondents who had a good lifestyle and 41 (45%) had a poor lifestyle. There were 53 (58%) respondents who are at risk for diabetes mellitus, 38 (42%) respondents were not at risk, and there is the relationship between lifestyle with diabetes risk with p = 0.00.\nCONCLUSION: Staff and lecturers Universitas Megarezky have a higher risk of developing diabetes mellitus. An unhealthy lifestyle is a risk factor for diabetes mellitus in staff and lecturers at Universitas Megarezky.","container-title":"Open Access Macedonian Journal of Medical Sciences","DOI":"10.3889/oamjms.2021.5681","ISSN":"1857-9655","issue":"E","journalAbbreviation":"Open Access Maced J Med Sci","language":"en","license":"http://creativecommons.org/licenses/by-nc/4.0","page":"198-202","source":"DOI.org (Crossref)","title":"The RelationsThe Relationship between Lifestyle with the Risk of Diabetes Mellitus in Staff and Lecturers of Universitas Megarezky","volume":"9","author":[{"family":"Irwansyah","given":"Irwansyah"},{"family":"Kasim","given":"Ilcham Syarief"},{"family":"Bohari","given":"Bohari"}],"issued":{"date-parts":[["2021",3,3]]}}}],"schema":"https://github.com/citation-style-language/schema/raw/master/csl-citation.json"} </w:instrText>
      </w:r>
      <w:r w:rsidRPr="00CA4DC9">
        <w:fldChar w:fldCharType="separate"/>
      </w:r>
      <w:r w:rsidRPr="00CA4DC9">
        <w:rPr>
          <w:lang w:val="id"/>
        </w:rPr>
        <w:t>(Irwansyah dkk., 2021)</w:t>
      </w:r>
      <w:r w:rsidRPr="00CA4DC9">
        <w:fldChar w:fldCharType="end"/>
      </w:r>
      <w:r w:rsidRPr="00CA4DC9">
        <w:t>.</w:t>
      </w:r>
    </w:p>
    <w:p w14:paraId="23D140F3" w14:textId="75114FD5" w:rsidR="00CA4DC9" w:rsidRPr="00CA4DC9" w:rsidRDefault="003A41FB" w:rsidP="00CA4DC9">
      <w:pPr>
        <w:pStyle w:val="BodyText"/>
        <w:spacing w:line="240" w:lineRule="auto"/>
        <w:ind w:firstLine="720"/>
      </w:pPr>
      <w:proofErr w:type="spellStart"/>
      <w:r w:rsidRPr="003A41FB">
        <w:t>Diab</w:t>
      </w:r>
      <w:r w:rsidR="00C860B4">
        <w:t>e</w:t>
      </w:r>
      <w:r w:rsidR="00C860B4" w:rsidRPr="00C860B4">
        <w:rPr>
          <w:rFonts w:ascii="Inspiring" w:hAnsi="Inspiring"/>
          <w:color w:val="DDDDDD"/>
          <w:spacing w:val="-20"/>
          <w:w w:val="1"/>
          <w:sz w:val="6"/>
        </w:rPr>
        <w:t>v</w:t>
      </w:r>
      <w:r w:rsidRPr="003A41FB">
        <w:t>t</w:t>
      </w:r>
      <w:r w:rsidR="00C860B4">
        <w:t>e</w:t>
      </w:r>
      <w:r w:rsidR="00C860B4" w:rsidRPr="00C860B4">
        <w:rPr>
          <w:rFonts w:ascii="Inspiring" w:hAnsi="Inspiring"/>
          <w:color w:val="DDDDDD"/>
          <w:spacing w:val="-20"/>
          <w:w w:val="1"/>
          <w:sz w:val="6"/>
        </w:rPr>
        <w:t>v</w:t>
      </w:r>
      <w:r w:rsidRPr="003A41FB">
        <w:t>s</w:t>
      </w:r>
      <w:proofErr w:type="spellEnd"/>
      <w:r w:rsidRPr="003A41FB">
        <w:t xml:space="preserve"> </w:t>
      </w:r>
      <w:proofErr w:type="spellStart"/>
      <w:r>
        <w:t>m</w:t>
      </w:r>
      <w:r w:rsidR="00C860B4">
        <w:t>e</w:t>
      </w:r>
      <w:r w:rsidR="00C860B4" w:rsidRPr="00C860B4">
        <w:rPr>
          <w:rFonts w:ascii="Inspiring" w:hAnsi="Inspiring"/>
          <w:color w:val="DDDDDD"/>
          <w:spacing w:val="-20"/>
          <w:w w:val="1"/>
          <w:sz w:val="6"/>
        </w:rPr>
        <w:t>v</w:t>
      </w:r>
      <w:r w:rsidRPr="003A41FB">
        <w:t>litus</w:t>
      </w:r>
      <w:proofErr w:type="spellEnd"/>
      <w:r w:rsidRPr="003A41FB">
        <w:t xml:space="preserve"> (DM) </w:t>
      </w:r>
      <w:proofErr w:type="spellStart"/>
      <w:r w:rsidRPr="003A41FB">
        <w:t>dapat</w:t>
      </w:r>
      <w:proofErr w:type="spellEnd"/>
      <w:r w:rsidRPr="003A41FB">
        <w:t xml:space="preserve"> </w:t>
      </w:r>
      <w:proofErr w:type="spellStart"/>
      <w:r w:rsidRPr="003A41FB">
        <w:t>m</w:t>
      </w:r>
      <w:r w:rsidR="00C860B4">
        <w:t>e</w:t>
      </w:r>
      <w:r w:rsidR="00C860B4" w:rsidRPr="00C860B4">
        <w:rPr>
          <w:rFonts w:ascii="Inspiring" w:hAnsi="Inspiring"/>
          <w:color w:val="DDDDDD"/>
          <w:spacing w:val="-20"/>
          <w:w w:val="1"/>
          <w:sz w:val="6"/>
        </w:rPr>
        <w:t>v</w:t>
      </w:r>
      <w:r w:rsidRPr="003A41FB">
        <w:t>nimbulkan</w:t>
      </w:r>
      <w:proofErr w:type="spellEnd"/>
      <w:r w:rsidRPr="003A41FB">
        <w:t xml:space="preserve"> </w:t>
      </w:r>
      <w:proofErr w:type="spellStart"/>
      <w:r w:rsidRPr="003A41FB">
        <w:t>b</w:t>
      </w:r>
      <w:r w:rsidR="00C860B4">
        <w:t>e</w:t>
      </w:r>
      <w:r w:rsidR="00C860B4" w:rsidRPr="00C860B4">
        <w:rPr>
          <w:rFonts w:ascii="Inspiring" w:hAnsi="Inspiring"/>
          <w:color w:val="DDDDDD"/>
          <w:spacing w:val="-20"/>
          <w:w w:val="1"/>
          <w:sz w:val="6"/>
        </w:rPr>
        <w:t>v</w:t>
      </w:r>
      <w:r w:rsidRPr="003A41FB">
        <w:t>rbagai</w:t>
      </w:r>
      <w:proofErr w:type="spellEnd"/>
      <w:r w:rsidRPr="003A41FB">
        <w:t xml:space="preserve"> </w:t>
      </w:r>
      <w:proofErr w:type="spellStart"/>
      <w:r w:rsidRPr="003A41FB">
        <w:t>komplikasi</w:t>
      </w:r>
      <w:proofErr w:type="spellEnd"/>
      <w:r w:rsidRPr="003A41FB">
        <w:t xml:space="preserve">, </w:t>
      </w:r>
      <w:proofErr w:type="spellStart"/>
      <w:r w:rsidRPr="003A41FB">
        <w:t>t</w:t>
      </w:r>
      <w:r w:rsidR="00C860B4">
        <w:t>e</w:t>
      </w:r>
      <w:r w:rsidR="00C860B4" w:rsidRPr="00C860B4">
        <w:rPr>
          <w:rFonts w:ascii="Inspiring" w:hAnsi="Inspiring"/>
          <w:color w:val="DDDDDD"/>
          <w:spacing w:val="-20"/>
          <w:w w:val="1"/>
          <w:sz w:val="6"/>
        </w:rPr>
        <w:t>v</w:t>
      </w:r>
      <w:r w:rsidRPr="003A41FB">
        <w:t>rmasuk</w:t>
      </w:r>
      <w:proofErr w:type="spellEnd"/>
      <w:r w:rsidRPr="003A41FB">
        <w:t xml:space="preserve"> </w:t>
      </w:r>
      <w:proofErr w:type="spellStart"/>
      <w:r w:rsidRPr="003A41FB">
        <w:t>k</w:t>
      </w:r>
      <w:r w:rsidR="00C860B4">
        <w:t>e</w:t>
      </w:r>
      <w:r w:rsidR="00C860B4" w:rsidRPr="00C860B4">
        <w:rPr>
          <w:rFonts w:ascii="Inspiring" w:hAnsi="Inspiring"/>
          <w:color w:val="DDDDDD"/>
          <w:spacing w:val="-20"/>
          <w:w w:val="1"/>
          <w:sz w:val="6"/>
        </w:rPr>
        <w:t>v</w:t>
      </w:r>
      <w:r w:rsidRPr="003A41FB">
        <w:t>rusakan</w:t>
      </w:r>
      <w:proofErr w:type="spellEnd"/>
      <w:r w:rsidRPr="003A41FB">
        <w:t xml:space="preserve"> pada </w:t>
      </w:r>
      <w:proofErr w:type="spellStart"/>
      <w:r w:rsidRPr="003A41FB">
        <w:t>p</w:t>
      </w:r>
      <w:r w:rsidR="00C860B4">
        <w:t>e</w:t>
      </w:r>
      <w:r w:rsidR="00C860B4" w:rsidRPr="00C860B4">
        <w:rPr>
          <w:rFonts w:ascii="Inspiring" w:hAnsi="Inspiring"/>
          <w:color w:val="DDDDDD"/>
          <w:spacing w:val="-20"/>
          <w:w w:val="1"/>
          <w:sz w:val="6"/>
        </w:rPr>
        <w:t>v</w:t>
      </w:r>
      <w:r w:rsidRPr="003A41FB">
        <w:t>mbuluh</w:t>
      </w:r>
      <w:proofErr w:type="spellEnd"/>
      <w:r w:rsidRPr="003A41FB">
        <w:t xml:space="preserve"> </w:t>
      </w:r>
      <w:proofErr w:type="spellStart"/>
      <w:r w:rsidRPr="003A41FB">
        <w:t>darah</w:t>
      </w:r>
      <w:proofErr w:type="spellEnd"/>
      <w:r w:rsidRPr="003A41FB">
        <w:t xml:space="preserve"> </w:t>
      </w:r>
      <w:proofErr w:type="spellStart"/>
      <w:r w:rsidRPr="003A41FB">
        <w:t>b</w:t>
      </w:r>
      <w:r w:rsidR="00C860B4">
        <w:t>e</w:t>
      </w:r>
      <w:r w:rsidR="00C860B4" w:rsidRPr="00C860B4">
        <w:rPr>
          <w:rFonts w:ascii="Inspiring" w:hAnsi="Inspiring"/>
          <w:color w:val="DDDDDD"/>
          <w:spacing w:val="-20"/>
          <w:w w:val="1"/>
          <w:sz w:val="6"/>
        </w:rPr>
        <w:t>v</w:t>
      </w:r>
      <w:r w:rsidRPr="003A41FB">
        <w:t>sar</w:t>
      </w:r>
      <w:proofErr w:type="spellEnd"/>
      <w:r w:rsidRPr="003A41FB">
        <w:t xml:space="preserve"> (</w:t>
      </w:r>
      <w:proofErr w:type="spellStart"/>
      <w:r w:rsidRPr="003A41FB">
        <w:t>makrovaskular</w:t>
      </w:r>
      <w:proofErr w:type="spellEnd"/>
      <w:r w:rsidRPr="003A41FB">
        <w:t xml:space="preserve">) </w:t>
      </w:r>
      <w:proofErr w:type="spellStart"/>
      <w:r w:rsidRPr="003A41FB">
        <w:t>maupun</w:t>
      </w:r>
      <w:proofErr w:type="spellEnd"/>
      <w:r w:rsidRPr="003A41FB">
        <w:t xml:space="preserve"> </w:t>
      </w:r>
      <w:proofErr w:type="spellStart"/>
      <w:r w:rsidRPr="003A41FB">
        <w:t>k</w:t>
      </w:r>
      <w:r w:rsidR="00C860B4">
        <w:t>e</w:t>
      </w:r>
      <w:r w:rsidR="00C860B4" w:rsidRPr="00C860B4">
        <w:rPr>
          <w:rFonts w:ascii="Inspiring" w:hAnsi="Inspiring"/>
          <w:color w:val="DDDDDD"/>
          <w:spacing w:val="-20"/>
          <w:w w:val="1"/>
          <w:sz w:val="6"/>
        </w:rPr>
        <w:t>v</w:t>
      </w:r>
      <w:r w:rsidRPr="003A41FB">
        <w:t>cil</w:t>
      </w:r>
      <w:proofErr w:type="spellEnd"/>
      <w:r w:rsidRPr="003A41FB">
        <w:t xml:space="preserve"> (</w:t>
      </w:r>
      <w:proofErr w:type="spellStart"/>
      <w:r w:rsidRPr="003A41FB">
        <w:t>mikrovaskular</w:t>
      </w:r>
      <w:proofErr w:type="spellEnd"/>
      <w:r w:rsidRPr="003A41FB">
        <w:t xml:space="preserve">), </w:t>
      </w:r>
      <w:proofErr w:type="spellStart"/>
      <w:r w:rsidRPr="003A41FB">
        <w:t>s</w:t>
      </w:r>
      <w:r w:rsidR="00C860B4">
        <w:t>e</w:t>
      </w:r>
      <w:r w:rsidR="00C860B4" w:rsidRPr="00C860B4">
        <w:rPr>
          <w:rFonts w:ascii="Inspiring" w:hAnsi="Inspiring"/>
          <w:color w:val="DDDDDD"/>
          <w:spacing w:val="-20"/>
          <w:w w:val="1"/>
          <w:sz w:val="6"/>
        </w:rPr>
        <w:t>v</w:t>
      </w:r>
      <w:r w:rsidRPr="003A41FB">
        <w:t>rta</w:t>
      </w:r>
      <w:proofErr w:type="spellEnd"/>
      <w:r w:rsidRPr="003A41FB">
        <w:t xml:space="preserve"> </w:t>
      </w:r>
      <w:proofErr w:type="spellStart"/>
      <w:r w:rsidRPr="003A41FB">
        <w:t>gangguan</w:t>
      </w:r>
      <w:proofErr w:type="spellEnd"/>
      <w:r w:rsidRPr="003A41FB">
        <w:t xml:space="preserve"> pada </w:t>
      </w:r>
      <w:proofErr w:type="spellStart"/>
      <w:r w:rsidRPr="003A41FB">
        <w:t>sist</w:t>
      </w:r>
      <w:r w:rsidR="00C860B4">
        <w:t>e</w:t>
      </w:r>
      <w:r w:rsidR="00C860B4" w:rsidRPr="00C860B4">
        <w:rPr>
          <w:rFonts w:ascii="Inspiring" w:hAnsi="Inspiring"/>
          <w:color w:val="DDDDDD"/>
          <w:spacing w:val="-20"/>
          <w:w w:val="1"/>
          <w:sz w:val="6"/>
        </w:rPr>
        <w:t>v</w:t>
      </w:r>
      <w:r w:rsidRPr="003A41FB">
        <w:t>m</w:t>
      </w:r>
      <w:proofErr w:type="spellEnd"/>
      <w:r w:rsidRPr="003A41FB">
        <w:t xml:space="preserve"> </w:t>
      </w:r>
      <w:proofErr w:type="spellStart"/>
      <w:r w:rsidRPr="003A41FB">
        <w:t>saraf</w:t>
      </w:r>
      <w:proofErr w:type="spellEnd"/>
      <w:r w:rsidRPr="003A41FB">
        <w:t xml:space="preserve"> </w:t>
      </w:r>
      <w:proofErr w:type="spellStart"/>
      <w:r w:rsidRPr="003A41FB">
        <w:t>atau</w:t>
      </w:r>
      <w:proofErr w:type="spellEnd"/>
      <w:r w:rsidRPr="003A41FB">
        <w:t xml:space="preserve"> </w:t>
      </w:r>
      <w:proofErr w:type="spellStart"/>
      <w:r w:rsidRPr="003A41FB">
        <w:t>n</w:t>
      </w:r>
      <w:r w:rsidR="00C860B4">
        <w:t>e</w:t>
      </w:r>
      <w:r w:rsidR="00C860B4" w:rsidRPr="00C860B4">
        <w:rPr>
          <w:rFonts w:ascii="Inspiring" w:hAnsi="Inspiring"/>
          <w:color w:val="DDDDDD"/>
          <w:spacing w:val="-20"/>
          <w:w w:val="1"/>
          <w:sz w:val="6"/>
        </w:rPr>
        <w:t>v</w:t>
      </w:r>
      <w:r w:rsidRPr="003A41FB">
        <w:t>uropati</w:t>
      </w:r>
      <w:proofErr w:type="spellEnd"/>
      <w:r w:rsidRPr="003A41FB">
        <w:t xml:space="preserve">. </w:t>
      </w:r>
      <w:proofErr w:type="spellStart"/>
      <w:r w:rsidRPr="003A41FB">
        <w:t>Komplikasi</w:t>
      </w:r>
      <w:proofErr w:type="spellEnd"/>
      <w:r w:rsidRPr="003A41FB">
        <w:t xml:space="preserve"> </w:t>
      </w:r>
      <w:proofErr w:type="spellStart"/>
      <w:r w:rsidRPr="003A41FB">
        <w:t>makrovaskular</w:t>
      </w:r>
      <w:proofErr w:type="spellEnd"/>
      <w:r w:rsidRPr="003A41FB">
        <w:t xml:space="preserve"> </w:t>
      </w:r>
      <w:proofErr w:type="spellStart"/>
      <w:r w:rsidRPr="003A41FB">
        <w:t>umumnya</w:t>
      </w:r>
      <w:proofErr w:type="spellEnd"/>
      <w:r w:rsidRPr="003A41FB">
        <w:t xml:space="preserve"> </w:t>
      </w:r>
      <w:proofErr w:type="spellStart"/>
      <w:r w:rsidRPr="003A41FB">
        <w:t>b</w:t>
      </w:r>
      <w:r w:rsidR="00C860B4">
        <w:t>e</w:t>
      </w:r>
      <w:r w:rsidR="00C860B4" w:rsidRPr="00C860B4">
        <w:rPr>
          <w:rFonts w:ascii="Inspiring" w:hAnsi="Inspiring"/>
          <w:color w:val="DDDDDD"/>
          <w:spacing w:val="-20"/>
          <w:w w:val="1"/>
          <w:sz w:val="6"/>
        </w:rPr>
        <w:t>v</w:t>
      </w:r>
      <w:r w:rsidRPr="003A41FB">
        <w:t>rdampak</w:t>
      </w:r>
      <w:proofErr w:type="spellEnd"/>
      <w:r w:rsidRPr="003A41FB">
        <w:t xml:space="preserve"> pada organ vital </w:t>
      </w:r>
      <w:proofErr w:type="spellStart"/>
      <w:r w:rsidRPr="003A41FB">
        <w:t>s</w:t>
      </w:r>
      <w:r w:rsidR="00C860B4">
        <w:t>e</w:t>
      </w:r>
      <w:r w:rsidR="00C860B4" w:rsidRPr="00C860B4">
        <w:rPr>
          <w:rFonts w:ascii="Inspiring" w:hAnsi="Inspiring"/>
          <w:color w:val="DDDDDD"/>
          <w:spacing w:val="-20"/>
          <w:w w:val="1"/>
          <w:sz w:val="6"/>
        </w:rPr>
        <w:t>v</w:t>
      </w:r>
      <w:r w:rsidRPr="003A41FB">
        <w:t>p</w:t>
      </w:r>
      <w:r w:rsidR="00C860B4">
        <w:t>e</w:t>
      </w:r>
      <w:r w:rsidR="00C860B4" w:rsidRPr="00C860B4">
        <w:rPr>
          <w:rFonts w:ascii="Inspiring" w:hAnsi="Inspiring"/>
          <w:color w:val="DDDDDD"/>
          <w:spacing w:val="-20"/>
          <w:w w:val="1"/>
          <w:sz w:val="6"/>
        </w:rPr>
        <w:t>v</w:t>
      </w:r>
      <w:r w:rsidRPr="003A41FB">
        <w:t>rti</w:t>
      </w:r>
      <w:proofErr w:type="spellEnd"/>
      <w:r w:rsidRPr="003A41FB">
        <w:t xml:space="preserve"> </w:t>
      </w:r>
      <w:proofErr w:type="spellStart"/>
      <w:r w:rsidRPr="003A41FB">
        <w:t>jantung</w:t>
      </w:r>
      <w:proofErr w:type="spellEnd"/>
      <w:r w:rsidRPr="003A41FB">
        <w:t xml:space="preserve">, </w:t>
      </w:r>
      <w:proofErr w:type="spellStart"/>
      <w:r w:rsidRPr="003A41FB">
        <w:t>otak</w:t>
      </w:r>
      <w:proofErr w:type="spellEnd"/>
      <w:r w:rsidRPr="003A41FB">
        <w:t xml:space="preserve">, dan </w:t>
      </w:r>
      <w:proofErr w:type="spellStart"/>
      <w:r w:rsidRPr="003A41FB">
        <w:t>p</w:t>
      </w:r>
      <w:r w:rsidR="00C860B4">
        <w:t>e</w:t>
      </w:r>
      <w:r w:rsidR="00C860B4" w:rsidRPr="00C860B4">
        <w:rPr>
          <w:rFonts w:ascii="Inspiring" w:hAnsi="Inspiring"/>
          <w:color w:val="DDDDDD"/>
          <w:spacing w:val="-20"/>
          <w:w w:val="1"/>
          <w:sz w:val="6"/>
        </w:rPr>
        <w:t>v</w:t>
      </w:r>
      <w:r w:rsidRPr="003A41FB">
        <w:t>mbuluh</w:t>
      </w:r>
      <w:proofErr w:type="spellEnd"/>
      <w:r w:rsidRPr="003A41FB">
        <w:t xml:space="preserve"> </w:t>
      </w:r>
      <w:proofErr w:type="spellStart"/>
      <w:r w:rsidRPr="003A41FB">
        <w:t>darah</w:t>
      </w:r>
      <w:proofErr w:type="spellEnd"/>
      <w:r w:rsidRPr="003A41FB">
        <w:t xml:space="preserve"> </w:t>
      </w:r>
      <w:proofErr w:type="spellStart"/>
      <w:r w:rsidRPr="003A41FB">
        <w:t>b</w:t>
      </w:r>
      <w:r w:rsidR="00C860B4">
        <w:t>e</w:t>
      </w:r>
      <w:r w:rsidR="00C860B4" w:rsidRPr="00C860B4">
        <w:rPr>
          <w:rFonts w:ascii="Inspiring" w:hAnsi="Inspiring"/>
          <w:color w:val="DDDDDD"/>
          <w:spacing w:val="-20"/>
          <w:w w:val="1"/>
          <w:sz w:val="6"/>
        </w:rPr>
        <w:t>v</w:t>
      </w:r>
      <w:r w:rsidRPr="003A41FB">
        <w:t>sar</w:t>
      </w:r>
      <w:proofErr w:type="spellEnd"/>
      <w:r w:rsidRPr="003A41FB">
        <w:t xml:space="preserve">. </w:t>
      </w:r>
      <w:proofErr w:type="spellStart"/>
      <w:r w:rsidRPr="003A41FB">
        <w:t>S</w:t>
      </w:r>
      <w:r w:rsidR="00C860B4">
        <w:t>e</w:t>
      </w:r>
      <w:r w:rsidR="00C860B4" w:rsidRPr="00C860B4">
        <w:rPr>
          <w:rFonts w:ascii="Inspiring" w:hAnsi="Inspiring"/>
          <w:color w:val="DDDDDD"/>
          <w:spacing w:val="-20"/>
          <w:w w:val="1"/>
          <w:sz w:val="6"/>
        </w:rPr>
        <w:t>v</w:t>
      </w:r>
      <w:r w:rsidRPr="003A41FB">
        <w:t>m</w:t>
      </w:r>
      <w:r w:rsidR="00C860B4">
        <w:t>e</w:t>
      </w:r>
      <w:r w:rsidR="00C860B4" w:rsidRPr="00C860B4">
        <w:rPr>
          <w:rFonts w:ascii="Inspiring" w:hAnsi="Inspiring"/>
          <w:color w:val="DDDDDD"/>
          <w:spacing w:val="-20"/>
          <w:w w:val="1"/>
          <w:sz w:val="6"/>
        </w:rPr>
        <w:t>v</w:t>
      </w:r>
      <w:r w:rsidRPr="003A41FB">
        <w:t>ntara</w:t>
      </w:r>
      <w:proofErr w:type="spellEnd"/>
      <w:r w:rsidRPr="003A41FB">
        <w:t xml:space="preserve"> </w:t>
      </w:r>
      <w:proofErr w:type="spellStart"/>
      <w:r w:rsidRPr="003A41FB">
        <w:t>itu</w:t>
      </w:r>
      <w:proofErr w:type="spellEnd"/>
      <w:r w:rsidRPr="003A41FB">
        <w:t xml:space="preserve">, </w:t>
      </w:r>
      <w:proofErr w:type="spellStart"/>
      <w:r w:rsidRPr="003A41FB">
        <w:t>komplikasi</w:t>
      </w:r>
      <w:proofErr w:type="spellEnd"/>
      <w:r w:rsidRPr="003A41FB">
        <w:t xml:space="preserve"> </w:t>
      </w:r>
      <w:proofErr w:type="spellStart"/>
      <w:r w:rsidRPr="003A41FB">
        <w:t>mikrovaskular</w:t>
      </w:r>
      <w:proofErr w:type="spellEnd"/>
      <w:r w:rsidRPr="003A41FB">
        <w:t xml:space="preserve"> </w:t>
      </w:r>
      <w:proofErr w:type="spellStart"/>
      <w:r w:rsidRPr="003A41FB">
        <w:t>l</w:t>
      </w:r>
      <w:r w:rsidR="00C860B4">
        <w:t>e</w:t>
      </w:r>
      <w:r w:rsidR="00C860B4" w:rsidRPr="00C860B4">
        <w:rPr>
          <w:rFonts w:ascii="Inspiring" w:hAnsi="Inspiring"/>
          <w:color w:val="DDDDDD"/>
          <w:spacing w:val="-20"/>
          <w:w w:val="1"/>
          <w:sz w:val="6"/>
        </w:rPr>
        <w:t>v</w:t>
      </w:r>
      <w:r w:rsidRPr="003A41FB">
        <w:t>bih</w:t>
      </w:r>
      <w:proofErr w:type="spellEnd"/>
      <w:r w:rsidRPr="003A41FB">
        <w:t xml:space="preserve"> </w:t>
      </w:r>
      <w:proofErr w:type="spellStart"/>
      <w:r w:rsidRPr="003A41FB">
        <w:t>s</w:t>
      </w:r>
      <w:r w:rsidR="00C860B4">
        <w:t>e</w:t>
      </w:r>
      <w:r w:rsidR="00C860B4" w:rsidRPr="00C860B4">
        <w:rPr>
          <w:rFonts w:ascii="Inspiring" w:hAnsi="Inspiring"/>
          <w:color w:val="DDDDDD"/>
          <w:spacing w:val="-20"/>
          <w:w w:val="1"/>
          <w:sz w:val="6"/>
        </w:rPr>
        <w:t>v</w:t>
      </w:r>
      <w:r w:rsidRPr="003A41FB">
        <w:t>ring</w:t>
      </w:r>
      <w:proofErr w:type="spellEnd"/>
      <w:r w:rsidRPr="003A41FB">
        <w:t xml:space="preserve"> </w:t>
      </w:r>
      <w:proofErr w:type="spellStart"/>
      <w:r w:rsidRPr="003A41FB">
        <w:t>m</w:t>
      </w:r>
      <w:r w:rsidR="00C860B4">
        <w:t>e</w:t>
      </w:r>
      <w:r w:rsidR="00C860B4" w:rsidRPr="00C860B4">
        <w:rPr>
          <w:rFonts w:ascii="Inspiring" w:hAnsi="Inspiring"/>
          <w:color w:val="DDDDDD"/>
          <w:spacing w:val="-20"/>
          <w:w w:val="1"/>
          <w:sz w:val="6"/>
        </w:rPr>
        <w:t>v</w:t>
      </w:r>
      <w:r w:rsidRPr="003A41FB">
        <w:t>ny</w:t>
      </w:r>
      <w:r w:rsidR="00C860B4">
        <w:t>e</w:t>
      </w:r>
      <w:r w:rsidR="00C860B4" w:rsidRPr="00C860B4">
        <w:rPr>
          <w:rFonts w:ascii="Inspiring" w:hAnsi="Inspiring"/>
          <w:color w:val="DDDDDD"/>
          <w:spacing w:val="-20"/>
          <w:w w:val="1"/>
          <w:sz w:val="6"/>
        </w:rPr>
        <w:t>v</w:t>
      </w:r>
      <w:r w:rsidRPr="003A41FB">
        <w:t>rang</w:t>
      </w:r>
      <w:proofErr w:type="spellEnd"/>
      <w:r w:rsidRPr="003A41FB">
        <w:t xml:space="preserve"> organ </w:t>
      </w:r>
      <w:proofErr w:type="spellStart"/>
      <w:r w:rsidRPr="003A41FB">
        <w:t>s</w:t>
      </w:r>
      <w:r w:rsidR="00C860B4">
        <w:t>e</w:t>
      </w:r>
      <w:r w:rsidR="00C860B4" w:rsidRPr="00C860B4">
        <w:rPr>
          <w:rFonts w:ascii="Inspiring" w:hAnsi="Inspiring"/>
          <w:color w:val="DDDDDD"/>
          <w:spacing w:val="-20"/>
          <w:w w:val="1"/>
          <w:sz w:val="6"/>
        </w:rPr>
        <w:t>v</w:t>
      </w:r>
      <w:r w:rsidRPr="003A41FB">
        <w:t>p</w:t>
      </w:r>
      <w:r w:rsidR="00C860B4">
        <w:t>e</w:t>
      </w:r>
      <w:r w:rsidR="00C860B4" w:rsidRPr="00C860B4">
        <w:rPr>
          <w:rFonts w:ascii="Inspiring" w:hAnsi="Inspiring"/>
          <w:color w:val="DDDDDD"/>
          <w:spacing w:val="-20"/>
          <w:w w:val="1"/>
          <w:sz w:val="6"/>
        </w:rPr>
        <w:t>v</w:t>
      </w:r>
      <w:r w:rsidRPr="003A41FB">
        <w:t>rti</w:t>
      </w:r>
      <w:proofErr w:type="spellEnd"/>
      <w:r w:rsidRPr="003A41FB">
        <w:t xml:space="preserve"> </w:t>
      </w:r>
      <w:proofErr w:type="spellStart"/>
      <w:r w:rsidRPr="003A41FB">
        <w:t>mata</w:t>
      </w:r>
      <w:proofErr w:type="spellEnd"/>
      <w:r w:rsidRPr="003A41FB">
        <w:t xml:space="preserve"> </w:t>
      </w:r>
      <w:r w:rsidRPr="003A41FB">
        <w:t xml:space="preserve">dan </w:t>
      </w:r>
      <w:proofErr w:type="spellStart"/>
      <w:r w:rsidRPr="003A41FB">
        <w:t>ginjal</w:t>
      </w:r>
      <w:proofErr w:type="spellEnd"/>
      <w:r w:rsidRPr="003A41FB">
        <w:t xml:space="preserve">. </w:t>
      </w:r>
      <w:proofErr w:type="spellStart"/>
      <w:r w:rsidRPr="003A41FB">
        <w:t>N</w:t>
      </w:r>
      <w:r w:rsidR="00C860B4">
        <w:t>e</w:t>
      </w:r>
      <w:r w:rsidR="00C860B4" w:rsidRPr="00C860B4">
        <w:rPr>
          <w:rFonts w:ascii="Inspiring" w:hAnsi="Inspiring"/>
          <w:color w:val="DDDDDD"/>
          <w:spacing w:val="-20"/>
          <w:w w:val="1"/>
          <w:sz w:val="6"/>
        </w:rPr>
        <w:t>v</w:t>
      </w:r>
      <w:r w:rsidRPr="003A41FB">
        <w:t>uropati</w:t>
      </w:r>
      <w:proofErr w:type="spellEnd"/>
      <w:r w:rsidRPr="003A41FB">
        <w:t xml:space="preserve"> juga </w:t>
      </w:r>
      <w:proofErr w:type="spellStart"/>
      <w:r w:rsidRPr="003A41FB">
        <w:t>m</w:t>
      </w:r>
      <w:r w:rsidR="00C860B4">
        <w:t>e</w:t>
      </w:r>
      <w:r w:rsidR="00C860B4" w:rsidRPr="00C860B4">
        <w:rPr>
          <w:rFonts w:ascii="Inspiring" w:hAnsi="Inspiring"/>
          <w:color w:val="DDDDDD"/>
          <w:spacing w:val="-20"/>
          <w:w w:val="1"/>
          <w:sz w:val="6"/>
        </w:rPr>
        <w:t>v</w:t>
      </w:r>
      <w:r w:rsidRPr="003A41FB">
        <w:t>njadi</w:t>
      </w:r>
      <w:proofErr w:type="spellEnd"/>
      <w:r w:rsidRPr="003A41FB">
        <w:t xml:space="preserve"> salah </w:t>
      </w:r>
      <w:proofErr w:type="spellStart"/>
      <w:r w:rsidRPr="003A41FB">
        <w:t>satu</w:t>
      </w:r>
      <w:proofErr w:type="spellEnd"/>
      <w:r w:rsidRPr="003A41FB">
        <w:t xml:space="preserve"> </w:t>
      </w:r>
      <w:proofErr w:type="spellStart"/>
      <w:r w:rsidRPr="003A41FB">
        <w:t>k</w:t>
      </w:r>
      <w:r w:rsidR="00C860B4">
        <w:t>e</w:t>
      </w:r>
      <w:r w:rsidR="00C860B4" w:rsidRPr="00C860B4">
        <w:rPr>
          <w:rFonts w:ascii="Inspiring" w:hAnsi="Inspiring"/>
          <w:color w:val="DDDDDD"/>
          <w:spacing w:val="-20"/>
          <w:w w:val="1"/>
          <w:sz w:val="6"/>
        </w:rPr>
        <w:t>v</w:t>
      </w:r>
      <w:r w:rsidRPr="003A41FB">
        <w:t>luhan</w:t>
      </w:r>
      <w:proofErr w:type="spellEnd"/>
      <w:r w:rsidRPr="003A41FB">
        <w:t xml:space="preserve"> yang </w:t>
      </w:r>
      <w:proofErr w:type="spellStart"/>
      <w:r w:rsidRPr="003A41FB">
        <w:t>s</w:t>
      </w:r>
      <w:r w:rsidR="00C860B4">
        <w:t>e</w:t>
      </w:r>
      <w:r w:rsidR="00C860B4" w:rsidRPr="00C860B4">
        <w:rPr>
          <w:rFonts w:ascii="Inspiring" w:hAnsi="Inspiring"/>
          <w:color w:val="DDDDDD"/>
          <w:spacing w:val="-20"/>
          <w:w w:val="1"/>
          <w:sz w:val="6"/>
        </w:rPr>
        <w:t>v</w:t>
      </w:r>
      <w:r w:rsidRPr="003A41FB">
        <w:t>ring</w:t>
      </w:r>
      <w:proofErr w:type="spellEnd"/>
      <w:r w:rsidRPr="003A41FB">
        <w:t xml:space="preserve"> </w:t>
      </w:r>
      <w:proofErr w:type="spellStart"/>
      <w:r w:rsidRPr="003A41FB">
        <w:t>dialami</w:t>
      </w:r>
      <w:proofErr w:type="spellEnd"/>
      <w:r w:rsidRPr="003A41FB">
        <w:t xml:space="preserve"> </w:t>
      </w:r>
      <w:proofErr w:type="spellStart"/>
      <w:r w:rsidRPr="003A41FB">
        <w:t>ol</w:t>
      </w:r>
      <w:r w:rsidR="00C860B4">
        <w:t>e</w:t>
      </w:r>
      <w:r w:rsidR="00C860B4" w:rsidRPr="00C860B4">
        <w:rPr>
          <w:rFonts w:ascii="Inspiring" w:hAnsi="Inspiring"/>
          <w:color w:val="DDDDDD"/>
          <w:spacing w:val="-20"/>
          <w:w w:val="1"/>
          <w:sz w:val="6"/>
        </w:rPr>
        <w:t>v</w:t>
      </w:r>
      <w:r w:rsidRPr="003A41FB">
        <w:t>h</w:t>
      </w:r>
      <w:proofErr w:type="spellEnd"/>
      <w:r w:rsidRPr="003A41FB">
        <w:t xml:space="preserve"> </w:t>
      </w:r>
      <w:proofErr w:type="spellStart"/>
      <w:r w:rsidRPr="003A41FB">
        <w:t>p</w:t>
      </w:r>
      <w:r w:rsidR="00C860B4">
        <w:t>e</w:t>
      </w:r>
      <w:r w:rsidR="00C860B4" w:rsidRPr="00C860B4">
        <w:rPr>
          <w:rFonts w:ascii="Inspiring" w:hAnsi="Inspiring"/>
          <w:color w:val="DDDDDD"/>
          <w:spacing w:val="-20"/>
          <w:w w:val="1"/>
          <w:sz w:val="6"/>
        </w:rPr>
        <w:t>v</w:t>
      </w:r>
      <w:r w:rsidRPr="003A41FB">
        <w:t>nd</w:t>
      </w:r>
      <w:r w:rsidR="00C860B4">
        <w:t>e</w:t>
      </w:r>
      <w:r w:rsidR="00C860B4" w:rsidRPr="00C860B4">
        <w:rPr>
          <w:rFonts w:ascii="Inspiring" w:hAnsi="Inspiring"/>
          <w:color w:val="DDDDDD"/>
          <w:spacing w:val="-20"/>
          <w:w w:val="1"/>
          <w:sz w:val="6"/>
        </w:rPr>
        <w:t>v</w:t>
      </w:r>
      <w:r w:rsidRPr="003A41FB">
        <w:t>rita</w:t>
      </w:r>
      <w:proofErr w:type="spellEnd"/>
      <w:r w:rsidRPr="003A41FB">
        <w:t xml:space="preserve"> DM, yang </w:t>
      </w:r>
      <w:proofErr w:type="spellStart"/>
      <w:r w:rsidRPr="003A41FB">
        <w:t>dapat</w:t>
      </w:r>
      <w:proofErr w:type="spellEnd"/>
      <w:r w:rsidRPr="003A41FB">
        <w:t xml:space="preserve"> </w:t>
      </w:r>
      <w:proofErr w:type="spellStart"/>
      <w:r w:rsidRPr="003A41FB">
        <w:t>muncul</w:t>
      </w:r>
      <w:proofErr w:type="spellEnd"/>
      <w:r w:rsidRPr="003A41FB">
        <w:t xml:space="preserve"> </w:t>
      </w:r>
      <w:proofErr w:type="spellStart"/>
      <w:r w:rsidRPr="003A41FB">
        <w:t>dalam</w:t>
      </w:r>
      <w:proofErr w:type="spellEnd"/>
      <w:r w:rsidRPr="003A41FB">
        <w:t xml:space="preserve"> </w:t>
      </w:r>
      <w:proofErr w:type="spellStart"/>
      <w:r w:rsidRPr="003A41FB">
        <w:t>b</w:t>
      </w:r>
      <w:r w:rsidR="00C860B4">
        <w:t>e</w:t>
      </w:r>
      <w:r w:rsidR="00C860B4" w:rsidRPr="00C860B4">
        <w:rPr>
          <w:rFonts w:ascii="Inspiring" w:hAnsi="Inspiring"/>
          <w:color w:val="DDDDDD"/>
          <w:spacing w:val="-20"/>
          <w:w w:val="1"/>
          <w:sz w:val="6"/>
        </w:rPr>
        <w:t>v</w:t>
      </w:r>
      <w:r w:rsidRPr="003A41FB">
        <w:t>ntuk</w:t>
      </w:r>
      <w:proofErr w:type="spellEnd"/>
      <w:r w:rsidRPr="003A41FB">
        <w:t xml:space="preserve"> </w:t>
      </w:r>
      <w:proofErr w:type="spellStart"/>
      <w:r w:rsidRPr="003A41FB">
        <w:t>gangguan</w:t>
      </w:r>
      <w:proofErr w:type="spellEnd"/>
      <w:r w:rsidRPr="003A41FB">
        <w:t xml:space="preserve"> motorik, </w:t>
      </w:r>
      <w:proofErr w:type="spellStart"/>
      <w:r w:rsidRPr="003A41FB">
        <w:t>s</w:t>
      </w:r>
      <w:r w:rsidR="00C860B4">
        <w:t>e</w:t>
      </w:r>
      <w:r w:rsidR="00C860B4" w:rsidRPr="00C860B4">
        <w:rPr>
          <w:rFonts w:ascii="Inspiring" w:hAnsi="Inspiring"/>
          <w:color w:val="DDDDDD"/>
          <w:spacing w:val="-20"/>
          <w:w w:val="1"/>
          <w:sz w:val="6"/>
        </w:rPr>
        <w:t>v</w:t>
      </w:r>
      <w:r w:rsidRPr="003A41FB">
        <w:t>nsorik</w:t>
      </w:r>
      <w:proofErr w:type="spellEnd"/>
      <w:r w:rsidRPr="003A41FB">
        <w:t xml:space="preserve">, </w:t>
      </w:r>
      <w:proofErr w:type="spellStart"/>
      <w:r w:rsidRPr="003A41FB">
        <w:t>maupun</w:t>
      </w:r>
      <w:proofErr w:type="spellEnd"/>
      <w:r w:rsidRPr="003A41FB">
        <w:t xml:space="preserve"> </w:t>
      </w:r>
      <w:proofErr w:type="spellStart"/>
      <w:r w:rsidRPr="003A41FB">
        <w:t>otonom</w:t>
      </w:r>
      <w:proofErr w:type="spellEnd"/>
      <w:r w:rsidRPr="003A41FB">
        <w:t xml:space="preserve">. </w:t>
      </w:r>
      <w:r w:rsidR="00CA4DC9" w:rsidRPr="00CA4DC9">
        <w:fldChar w:fldCharType="begin"/>
      </w:r>
      <w:r w:rsidR="00CA4DC9" w:rsidRPr="00CA4DC9">
        <w:instrText xml:space="preserve"> ADDIN ZOTERO_ITEM CSL_CITATION {"citationID":"Nu6AEGcL","properties":{"formattedCitation":"(PERKENI, 2021)","plainCitation":"(PERKENI, 2021)","noteIndex":0},"citationItems":[{"id":85,"uris":["http://zotero.org/users/local/dmM2qeyj/items/UFV8FHBI"],"itemData":{"id":85,"type":"book","publisher":"PB. PERKENI","title":"pedoman pengelolaan dan pencegahan diabetes melitus dewasa tipe 2 di indonesia 2021","author":[{"family":"PERKENI","given":"Perkumpulan Endokrinologi Indonesia"}],"issued":{"date-parts":[["2021",7]]}}}],"schema":"https://github.com/citation-style-language/schema/raw/master/csl-citation.json"} </w:instrText>
      </w:r>
      <w:r w:rsidR="00CA4DC9" w:rsidRPr="00CA4DC9">
        <w:fldChar w:fldCharType="separate"/>
      </w:r>
      <w:r w:rsidR="00CA4DC9" w:rsidRPr="00CA4DC9">
        <w:rPr>
          <w:lang w:val="id"/>
        </w:rPr>
        <w:t>(P</w:t>
      </w:r>
      <w:r w:rsidR="00C860B4">
        <w:rPr>
          <w:lang w:val="id"/>
        </w:rPr>
        <w:t>E</w:t>
      </w:r>
      <w:r w:rsidR="00C860B4" w:rsidRPr="00C860B4">
        <w:rPr>
          <w:rFonts w:ascii="Inspiring" w:hAnsi="Inspiring"/>
          <w:color w:val="DDDDDD"/>
          <w:spacing w:val="-20"/>
          <w:w w:val="1"/>
          <w:sz w:val="6"/>
          <w:lang w:val="id"/>
        </w:rPr>
        <w:t>v</w:t>
      </w:r>
      <w:r w:rsidR="00CA4DC9" w:rsidRPr="00CA4DC9">
        <w:rPr>
          <w:lang w:val="id"/>
        </w:rPr>
        <w:t>RK</w:t>
      </w:r>
      <w:r w:rsidR="00C860B4">
        <w:rPr>
          <w:lang w:val="id"/>
        </w:rPr>
        <w:t>E</w:t>
      </w:r>
      <w:r w:rsidR="00C860B4" w:rsidRPr="00C860B4">
        <w:rPr>
          <w:rFonts w:ascii="Inspiring" w:hAnsi="Inspiring"/>
          <w:color w:val="DDDDDD"/>
          <w:spacing w:val="-20"/>
          <w:w w:val="1"/>
          <w:sz w:val="6"/>
          <w:lang w:val="id"/>
        </w:rPr>
        <w:t>v</w:t>
      </w:r>
      <w:r w:rsidR="00CA4DC9" w:rsidRPr="00CA4DC9">
        <w:rPr>
          <w:lang w:val="id"/>
        </w:rPr>
        <w:t>NI, 2021)</w:t>
      </w:r>
      <w:r w:rsidR="00CA4DC9" w:rsidRPr="00CA4DC9">
        <w:fldChar w:fldCharType="end"/>
      </w:r>
      <w:r w:rsidR="00CA4DC9" w:rsidRPr="00CA4DC9">
        <w:t>.</w:t>
      </w:r>
    </w:p>
    <w:p w14:paraId="2DB57F06" w14:textId="7E9BE64A" w:rsidR="00CA4DC9" w:rsidRPr="00CA4DC9" w:rsidRDefault="00CA4DC9" w:rsidP="00CA4DC9">
      <w:pPr>
        <w:pStyle w:val="BodyText"/>
        <w:spacing w:line="240" w:lineRule="auto"/>
        <w:ind w:firstLine="720"/>
      </w:pPr>
      <w:r w:rsidRPr="00CA4DC9">
        <w:t xml:space="preserve">Tingkat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00FA2727">
        <w:t xml:space="preserve"> </w:t>
      </w:r>
      <w:proofErr w:type="spellStart"/>
      <w:r w:rsidR="00FA2727">
        <w:t>m</w:t>
      </w:r>
      <w:r w:rsidR="00C860B4">
        <w:t>e</w:t>
      </w:r>
      <w:r w:rsidR="00C860B4" w:rsidRPr="00C860B4">
        <w:rPr>
          <w:rFonts w:ascii="Inspiring" w:hAnsi="Inspiring"/>
          <w:color w:val="DDDDDD"/>
          <w:spacing w:val="-20"/>
          <w:w w:val="1"/>
          <w:sz w:val="6"/>
        </w:rPr>
        <w:t>v</w:t>
      </w:r>
      <w:r w:rsidR="00FA2727">
        <w:t>ngacu</w:t>
      </w:r>
      <w:proofErr w:type="spellEnd"/>
      <w:r w:rsidR="00FA2727">
        <w:t xml:space="preserve"> pada </w:t>
      </w:r>
      <w:proofErr w:type="spellStart"/>
      <w:r w:rsidR="00FA2727">
        <w:t>k</w:t>
      </w:r>
      <w:r w:rsidR="00C860B4">
        <w:t>e</w:t>
      </w:r>
      <w:r w:rsidR="00C860B4" w:rsidRPr="00C860B4">
        <w:rPr>
          <w:rFonts w:ascii="Inspiring" w:hAnsi="Inspiring"/>
          <w:color w:val="DDDDDD"/>
          <w:spacing w:val="-20"/>
          <w:w w:val="1"/>
          <w:sz w:val="6"/>
        </w:rPr>
        <w:t>v</w:t>
      </w:r>
      <w:r w:rsidR="00FA2727">
        <w:t>dalaman</w:t>
      </w:r>
      <w:proofErr w:type="spellEnd"/>
      <w:r w:rsidR="00FA2727">
        <w:t xml:space="preserve"> dan </w:t>
      </w:r>
      <w:proofErr w:type="spellStart"/>
      <w:r w:rsidR="00FA2727">
        <w:t>kualitas</w:t>
      </w:r>
      <w:proofErr w:type="spellEnd"/>
      <w:r w:rsidR="00FA2727">
        <w:t xml:space="preserve"> </w:t>
      </w:r>
      <w:proofErr w:type="spellStart"/>
      <w:r w:rsidR="00FA2727">
        <w:t>p</w:t>
      </w:r>
      <w:r w:rsidR="00C860B4">
        <w:t>e</w:t>
      </w:r>
      <w:r w:rsidR="00C860B4" w:rsidRPr="00C860B4">
        <w:rPr>
          <w:rFonts w:ascii="Inspiring" w:hAnsi="Inspiring"/>
          <w:color w:val="DDDDDD"/>
          <w:spacing w:val="-20"/>
          <w:w w:val="1"/>
          <w:sz w:val="6"/>
        </w:rPr>
        <w:t>v</w:t>
      </w:r>
      <w:r w:rsidR="00FA2727">
        <w:t>mahaman</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rampilan</w:t>
      </w:r>
      <w:proofErr w:type="spellEnd"/>
      <w:r w:rsidRPr="00CA4DC9">
        <w:t xml:space="preserve">, </w:t>
      </w:r>
      <w:proofErr w:type="spellStart"/>
      <w:r w:rsidR="00FA2727">
        <w:t>s</w:t>
      </w:r>
      <w:r w:rsidR="00C860B4">
        <w:t>e</w:t>
      </w:r>
      <w:r w:rsidR="00C860B4" w:rsidRPr="00C860B4">
        <w:rPr>
          <w:rFonts w:ascii="Inspiring" w:hAnsi="Inspiring"/>
          <w:color w:val="DDDDDD"/>
          <w:spacing w:val="-20"/>
          <w:w w:val="1"/>
          <w:sz w:val="6"/>
        </w:rPr>
        <w:t>v</w:t>
      </w:r>
      <w:r w:rsidR="00FA2727">
        <w:t>rta</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mampuan</w:t>
      </w:r>
      <w:proofErr w:type="spellEnd"/>
      <w:r w:rsidRPr="00CA4DC9">
        <w:t xml:space="preserve"> </w:t>
      </w:r>
      <w:proofErr w:type="spellStart"/>
      <w:r w:rsidRPr="00CA4DC9">
        <w:t>dalam</w:t>
      </w:r>
      <w:proofErr w:type="spellEnd"/>
      <w:r w:rsidRPr="00CA4DC9">
        <w:t xml:space="preserve"> </w:t>
      </w:r>
      <w:proofErr w:type="spellStart"/>
      <w:r w:rsidRPr="00CA4DC9">
        <w:t>suatu</w:t>
      </w:r>
      <w:proofErr w:type="spellEnd"/>
      <w:r w:rsidRPr="00CA4DC9">
        <w:t xml:space="preserve"> </w:t>
      </w:r>
      <w:proofErr w:type="spellStart"/>
      <w:r w:rsidRPr="00CA4DC9">
        <w:t>bidang</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t</w:t>
      </w:r>
      <w:r w:rsidR="00C860B4">
        <w:t>e</w:t>
      </w:r>
      <w:r w:rsidR="00C860B4" w:rsidRPr="00C860B4">
        <w:rPr>
          <w:rFonts w:ascii="Inspiring" w:hAnsi="Inspiring"/>
          <w:color w:val="DDDDDD"/>
          <w:spacing w:val="-20"/>
          <w:w w:val="1"/>
          <w:sz w:val="6"/>
        </w:rPr>
        <w:t>v</w:t>
      </w:r>
      <w:r w:rsidRPr="00CA4DC9">
        <w:t>ntu</w:t>
      </w:r>
      <w:proofErr w:type="spellEnd"/>
      <w:r w:rsidRPr="00CA4DC9">
        <w:t xml:space="preserve"> </w:t>
      </w:r>
      <w:r w:rsidRPr="00CA4DC9">
        <w:fldChar w:fldCharType="begin"/>
      </w:r>
      <w:r w:rsidRPr="00CA4DC9">
        <w:instrText xml:space="preserve"> ADDIN ZOTERO_ITEM CSL_CITATION {"citationID":"l5mvGHZO","properties":{"formattedCitation":"(Law Insider, 2025)","plainCitation":"(Law Insider, 2025)","noteIndex":0},"citationItems":[{"id":125,"uris":["http://zotero.org/users/local/dmM2qeyj/items/UNGQEB8A"],"itemData":{"id":125,"type":"post-weblog","container-title":"Level of Knowledge Definition","title":"Level of Knowledge Definition","URL":"https://www.lawinsider.com/dictionary/level-of-knowledge","author":[{"literal":"Law Insider"}],"accessed":{"date-parts":[["2025",2,1]]},"issued":{"date-parts":[["2025"]]}}}],"schema":"https://github.com/citation-style-language/schema/raw/master/csl-citation.json"} </w:instrText>
      </w:r>
      <w:r w:rsidRPr="00CA4DC9">
        <w:fldChar w:fldCharType="separate"/>
      </w:r>
      <w:r w:rsidRPr="00CA4DC9">
        <w:rPr>
          <w:lang w:val="id"/>
        </w:rPr>
        <w:t>(Law Insid</w:t>
      </w:r>
      <w:r w:rsidR="00C860B4">
        <w:rPr>
          <w:lang w:val="id"/>
        </w:rPr>
        <w:t>e</w:t>
      </w:r>
      <w:r w:rsidR="00C860B4" w:rsidRPr="00C860B4">
        <w:rPr>
          <w:rFonts w:ascii="Inspiring" w:hAnsi="Inspiring"/>
          <w:color w:val="DDDDDD"/>
          <w:spacing w:val="-20"/>
          <w:w w:val="1"/>
          <w:sz w:val="6"/>
          <w:lang w:val="id"/>
        </w:rPr>
        <w:t>v</w:t>
      </w:r>
      <w:r w:rsidRPr="00CA4DC9">
        <w:rPr>
          <w:lang w:val="id"/>
        </w:rPr>
        <w:t>r, 2025)</w:t>
      </w:r>
      <w:r w:rsidRPr="00CA4DC9">
        <w:fldChar w:fldCharType="end"/>
      </w:r>
      <w:r w:rsidRPr="00CA4DC9">
        <w:t xml:space="preserve">. Tingkat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yang </w:t>
      </w:r>
      <w:proofErr w:type="spellStart"/>
      <w:r w:rsidRPr="00CA4DC9">
        <w:t>baik</w:t>
      </w:r>
      <w:proofErr w:type="spellEnd"/>
      <w:r w:rsidRPr="00CA4DC9">
        <w:t xml:space="preserve"> </w:t>
      </w:r>
      <w:proofErr w:type="spellStart"/>
      <w:r w:rsidR="00FA2727">
        <w:t>t</w:t>
      </w:r>
      <w:r w:rsidR="00C860B4">
        <w:t>e</w:t>
      </w:r>
      <w:r w:rsidR="00C860B4" w:rsidRPr="00C860B4">
        <w:rPr>
          <w:rFonts w:ascii="Inspiring" w:hAnsi="Inspiring"/>
          <w:color w:val="DDDDDD"/>
          <w:spacing w:val="-20"/>
          <w:w w:val="1"/>
          <w:sz w:val="6"/>
        </w:rPr>
        <w:t>v</w:t>
      </w:r>
      <w:r w:rsidR="00FA2727">
        <w:t>ntang</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r w:rsidR="00FA2727">
        <w:t xml:space="preserve">sangat </w:t>
      </w:r>
      <w:proofErr w:type="spellStart"/>
      <w:r w:rsidR="00FA2727">
        <w:t>p</w:t>
      </w:r>
      <w:r w:rsidR="00C860B4">
        <w:t>e</w:t>
      </w:r>
      <w:r w:rsidR="00C860B4" w:rsidRPr="00C860B4">
        <w:rPr>
          <w:rFonts w:ascii="Inspiring" w:hAnsi="Inspiring"/>
          <w:color w:val="DDDDDD"/>
          <w:spacing w:val="-20"/>
          <w:w w:val="1"/>
          <w:sz w:val="6"/>
        </w:rPr>
        <w:t>v</w:t>
      </w:r>
      <w:r w:rsidR="00FA2727">
        <w:t>nting</w:t>
      </w:r>
      <w:proofErr w:type="spellEnd"/>
      <w:r w:rsidR="00FA2727">
        <w:t xml:space="preserve"> </w:t>
      </w:r>
      <w:proofErr w:type="spellStart"/>
      <w:r w:rsidR="00FA2727">
        <w:t>bagi</w:t>
      </w:r>
      <w:proofErr w:type="spellEnd"/>
      <w:r w:rsidR="00FA2727">
        <w:t xml:space="preserve"> </w:t>
      </w:r>
      <w:proofErr w:type="spellStart"/>
      <w:r w:rsidR="00FA2727">
        <w:t>pasi</w:t>
      </w:r>
      <w:r w:rsidR="00C860B4">
        <w:t>e</w:t>
      </w:r>
      <w:r w:rsidR="00C860B4" w:rsidRPr="00C860B4">
        <w:rPr>
          <w:rFonts w:ascii="Inspiring" w:hAnsi="Inspiring"/>
          <w:color w:val="DDDDDD"/>
          <w:spacing w:val="-20"/>
          <w:w w:val="1"/>
          <w:sz w:val="6"/>
        </w:rPr>
        <w:t>v</w:t>
      </w:r>
      <w:r w:rsidR="00FA2727">
        <w:t>n</w:t>
      </w:r>
      <w:proofErr w:type="spellEnd"/>
      <w:r w:rsidR="00FA2727">
        <w:t xml:space="preserve">, </w:t>
      </w:r>
      <w:proofErr w:type="spellStart"/>
      <w:r w:rsidR="00FA2727">
        <w:t>kar</w:t>
      </w:r>
      <w:r w:rsidR="00C860B4">
        <w:t>e</w:t>
      </w:r>
      <w:r w:rsidR="00C860B4" w:rsidRPr="00C860B4">
        <w:rPr>
          <w:rFonts w:ascii="Inspiring" w:hAnsi="Inspiring"/>
          <w:color w:val="DDDDDD"/>
          <w:spacing w:val="-20"/>
          <w:w w:val="1"/>
          <w:sz w:val="6"/>
        </w:rPr>
        <w:t>v</w:t>
      </w:r>
      <w:r w:rsidR="00FA2727">
        <w:t>na</w:t>
      </w:r>
      <w:proofErr w:type="spellEnd"/>
      <w:r w:rsidR="00FA2727">
        <w:t xml:space="preserve"> </w:t>
      </w:r>
      <w:proofErr w:type="spellStart"/>
      <w:r w:rsidR="00FA2727">
        <w:t>dapat</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00FA2727">
        <w:t>mbantu</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dalam</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jalani</w:t>
      </w:r>
      <w:proofErr w:type="spellEnd"/>
      <w:r w:rsidR="00FA2727">
        <w:t xml:space="preserve"> </w:t>
      </w:r>
      <w:proofErr w:type="spellStart"/>
      <w:r w:rsidR="00FA2727">
        <w:t>p</w:t>
      </w:r>
      <w:r w:rsidR="00C860B4">
        <w:t>e</w:t>
      </w:r>
      <w:r w:rsidR="00C860B4" w:rsidRPr="00C860B4">
        <w:rPr>
          <w:rFonts w:ascii="Inspiring" w:hAnsi="Inspiring"/>
          <w:color w:val="DDDDDD"/>
          <w:spacing w:val="-20"/>
          <w:w w:val="1"/>
          <w:sz w:val="6"/>
        </w:rPr>
        <w:t>v</w:t>
      </w:r>
      <w:r w:rsidR="00FA2727">
        <w:t>ngobatan</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makin</w:t>
      </w:r>
      <w:proofErr w:type="spellEnd"/>
      <w:r w:rsidRPr="00CA4DC9">
        <w:t xml:space="preserve"> </w:t>
      </w:r>
      <w:proofErr w:type="spellStart"/>
      <w:r w:rsidR="00FA2727">
        <w:t>tinggi</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mahaman</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00B91B25">
        <w:t>ntang</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yakit</w:t>
      </w:r>
      <w:proofErr w:type="spellEnd"/>
      <w:r w:rsidR="00B91B25">
        <w:t xml:space="preserve"> yang </w:t>
      </w:r>
      <w:proofErr w:type="spellStart"/>
      <w:r w:rsidR="00B91B25">
        <w:t>did</w:t>
      </w:r>
      <w:r w:rsidR="00C860B4">
        <w:t>e</w:t>
      </w:r>
      <w:r w:rsidR="00C860B4" w:rsidRPr="00C860B4">
        <w:rPr>
          <w:rFonts w:ascii="Inspiring" w:hAnsi="Inspiring"/>
          <w:color w:val="DDDDDD"/>
          <w:spacing w:val="-20"/>
          <w:w w:val="1"/>
          <w:sz w:val="6"/>
        </w:rPr>
        <w:t>v</w:t>
      </w:r>
      <w:r w:rsidR="00B91B25">
        <w:t>ritanya</w:t>
      </w:r>
      <w:proofErr w:type="spellEnd"/>
      <w:r w:rsidRPr="00CA4DC9">
        <w:t xml:space="preserve">, </w:t>
      </w:r>
      <w:proofErr w:type="spellStart"/>
      <w:r w:rsidR="00B91B25">
        <w:t>s</w:t>
      </w:r>
      <w:r w:rsidR="00C860B4">
        <w:t>e</w:t>
      </w:r>
      <w:r w:rsidR="00C860B4" w:rsidRPr="00C860B4">
        <w:rPr>
          <w:rFonts w:ascii="Inspiring" w:hAnsi="Inspiring"/>
          <w:color w:val="DDDDDD"/>
          <w:spacing w:val="-20"/>
          <w:w w:val="1"/>
          <w:sz w:val="6"/>
        </w:rPr>
        <w:t>v</w:t>
      </w:r>
      <w:r w:rsidR="00B91B25">
        <w:t>makin</w:t>
      </w:r>
      <w:proofErr w:type="spellEnd"/>
      <w:r w:rsidR="00B91B25">
        <w:t xml:space="preserve"> </w:t>
      </w:r>
      <w:proofErr w:type="spellStart"/>
      <w:r w:rsidR="00B91B25">
        <w:t>b</w:t>
      </w:r>
      <w:r w:rsidR="00C860B4">
        <w:t>e</w:t>
      </w:r>
      <w:r w:rsidR="00C860B4" w:rsidRPr="00C860B4">
        <w:rPr>
          <w:rFonts w:ascii="Inspiring" w:hAnsi="Inspiring"/>
          <w:color w:val="DDDDDD"/>
          <w:spacing w:val="-20"/>
          <w:w w:val="1"/>
          <w:sz w:val="6"/>
        </w:rPr>
        <w:t>v</w:t>
      </w:r>
      <w:r w:rsidR="00B91B25">
        <w:t>sar</w:t>
      </w:r>
      <w:proofErr w:type="spellEnd"/>
      <w:r w:rsidR="00B91B25">
        <w:t xml:space="preserve"> </w:t>
      </w:r>
      <w:proofErr w:type="spellStart"/>
      <w:r w:rsidR="00B91B25">
        <w:t>k</w:t>
      </w:r>
      <w:r w:rsidR="00C860B4">
        <w:t>e</w:t>
      </w:r>
      <w:r w:rsidR="00C860B4" w:rsidRPr="00C860B4">
        <w:rPr>
          <w:rFonts w:ascii="Inspiring" w:hAnsi="Inspiring"/>
          <w:color w:val="DDDDDD"/>
          <w:spacing w:val="-20"/>
          <w:w w:val="1"/>
          <w:sz w:val="6"/>
        </w:rPr>
        <w:t>v</w:t>
      </w:r>
      <w:r w:rsidR="00B91B25">
        <w:t>mungkinan</w:t>
      </w:r>
      <w:proofErr w:type="spellEnd"/>
      <w:r w:rsidR="00B91B25">
        <w:t xml:space="preserve"> </w:t>
      </w:r>
      <w:proofErr w:type="spellStart"/>
      <w:r w:rsidR="00B91B25">
        <w:t>t</w:t>
      </w:r>
      <w:r w:rsidR="00C860B4">
        <w:t>e</w:t>
      </w:r>
      <w:r w:rsidR="00C860B4" w:rsidRPr="00C860B4">
        <w:rPr>
          <w:rFonts w:ascii="Inspiring" w:hAnsi="Inspiring"/>
          <w:color w:val="DDDDDD"/>
          <w:spacing w:val="-20"/>
          <w:w w:val="1"/>
          <w:sz w:val="6"/>
        </w:rPr>
        <w:t>v</w:t>
      </w:r>
      <w:r w:rsidR="00B91B25">
        <w:t>rjadinya</w:t>
      </w:r>
      <w:proofErr w:type="spellEnd"/>
      <w:r w:rsidR="00B91B25">
        <w:t xml:space="preserve"> </w:t>
      </w:r>
      <w:proofErr w:type="spellStart"/>
      <w:r w:rsidRPr="00CA4DC9">
        <w:t>p</w:t>
      </w:r>
      <w:r w:rsidR="00C860B4">
        <w:t>e</w:t>
      </w:r>
      <w:r w:rsidR="00C860B4" w:rsidRPr="00C860B4">
        <w:rPr>
          <w:rFonts w:ascii="Inspiring" w:hAnsi="Inspiring"/>
          <w:color w:val="DDDDDD"/>
          <w:spacing w:val="-20"/>
          <w:w w:val="1"/>
          <w:sz w:val="6"/>
        </w:rPr>
        <w:t>v</w:t>
      </w:r>
      <w:r w:rsidRPr="00CA4DC9">
        <w:t>rubahan</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rilaku</w:t>
      </w:r>
      <w:proofErr w:type="spellEnd"/>
      <w:r w:rsidRPr="00CA4DC9">
        <w:t xml:space="preserve"> yang </w:t>
      </w:r>
      <w:proofErr w:type="spellStart"/>
      <w:r w:rsidRPr="00CA4DC9">
        <w:t>positif</w:t>
      </w:r>
      <w:proofErr w:type="spellEnd"/>
      <w:r w:rsidR="00B91B25">
        <w:t xml:space="preserve">, </w:t>
      </w:r>
      <w:proofErr w:type="spellStart"/>
      <w:r w:rsidRPr="00CA4DC9">
        <w:t>s</w:t>
      </w:r>
      <w:r w:rsidR="00C860B4">
        <w:t>e</w:t>
      </w:r>
      <w:r w:rsidR="00C860B4" w:rsidRPr="00C860B4">
        <w:rPr>
          <w:rFonts w:ascii="Inspiring" w:hAnsi="Inspiring"/>
          <w:color w:val="DDDDDD"/>
          <w:spacing w:val="-20"/>
          <w:w w:val="1"/>
          <w:sz w:val="6"/>
        </w:rPr>
        <w:t>v</w:t>
      </w:r>
      <w:r w:rsidRPr="00CA4DC9">
        <w:t>hingga</w:t>
      </w:r>
      <w:proofErr w:type="spellEnd"/>
      <w:r w:rsidRPr="00CA4DC9">
        <w:t xml:space="preserve"> </w:t>
      </w:r>
      <w:proofErr w:type="spellStart"/>
      <w:r w:rsidRPr="00CA4DC9">
        <w:t>kondisi</w:t>
      </w:r>
      <w:proofErr w:type="spellEnd"/>
      <w:r w:rsidR="00B91B25">
        <w:t xml:space="preserve"> </w:t>
      </w:r>
      <w:proofErr w:type="spellStart"/>
      <w:r w:rsidR="00B91B25">
        <w:t>k</w:t>
      </w:r>
      <w:r w:rsidR="00C860B4">
        <w:t>e</w:t>
      </w:r>
      <w:r w:rsidR="00C860B4" w:rsidRPr="00C860B4">
        <w:rPr>
          <w:rFonts w:ascii="Inspiring" w:hAnsi="Inspiring"/>
          <w:color w:val="DDDDDD"/>
          <w:spacing w:val="-20"/>
          <w:w w:val="1"/>
          <w:sz w:val="6"/>
        </w:rPr>
        <w:t>v</w:t>
      </w:r>
      <w:r w:rsidR="00B91B25">
        <w:t>s</w:t>
      </w:r>
      <w:r w:rsidR="00C860B4">
        <w:t>e</w:t>
      </w:r>
      <w:r w:rsidR="00C860B4" w:rsidRPr="00C860B4">
        <w:rPr>
          <w:rFonts w:ascii="Inspiring" w:hAnsi="Inspiring"/>
          <w:color w:val="DDDDDD"/>
          <w:spacing w:val="-20"/>
          <w:w w:val="1"/>
          <w:sz w:val="6"/>
        </w:rPr>
        <w:t>v</w:t>
      </w:r>
      <w:r w:rsidR="00B91B25">
        <w:t>hatan</w:t>
      </w:r>
      <w:proofErr w:type="spellEnd"/>
      <w:r w:rsidR="00B91B25">
        <w:t xml:space="preserve"> </w:t>
      </w:r>
      <w:proofErr w:type="spellStart"/>
      <w:r w:rsidR="00B91B25">
        <w:t>dapat</w:t>
      </w:r>
      <w:proofErr w:type="spellEnd"/>
      <w:r w:rsidR="00B91B25">
        <w:t xml:space="preserve"> </w:t>
      </w:r>
      <w:proofErr w:type="spellStart"/>
      <w:r w:rsidR="00B91B25">
        <w:t>l</w:t>
      </w:r>
      <w:r w:rsidR="00C860B4">
        <w:t>e</w:t>
      </w:r>
      <w:r w:rsidR="00C860B4" w:rsidRPr="00C860B4">
        <w:rPr>
          <w:rFonts w:ascii="Inspiring" w:hAnsi="Inspiring"/>
          <w:color w:val="DDDDDD"/>
          <w:spacing w:val="-20"/>
          <w:w w:val="1"/>
          <w:sz w:val="6"/>
        </w:rPr>
        <w:t>v</w:t>
      </w:r>
      <w:r w:rsidR="00B91B25">
        <w:t>bih</w:t>
      </w:r>
      <w:proofErr w:type="spellEnd"/>
      <w:r w:rsidR="00B91B25">
        <w:t xml:space="preserve"> </w:t>
      </w:r>
      <w:proofErr w:type="spellStart"/>
      <w:r w:rsidR="00B91B25">
        <w:t>t</w:t>
      </w:r>
      <w:r w:rsidR="00C860B4">
        <w:t>e</w:t>
      </w:r>
      <w:r w:rsidR="00C860B4" w:rsidRPr="00C860B4">
        <w:rPr>
          <w:rFonts w:ascii="Inspiring" w:hAnsi="Inspiring"/>
          <w:color w:val="DDDDDD"/>
          <w:spacing w:val="-20"/>
          <w:w w:val="1"/>
          <w:sz w:val="6"/>
        </w:rPr>
        <w:t>v</w:t>
      </w:r>
      <w:r w:rsidR="00B91B25">
        <w:t>rkontrol</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mikian</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diharapkan</w:t>
      </w:r>
      <w:proofErr w:type="spellEnd"/>
      <w:r w:rsidRPr="00CA4DC9">
        <w:t xml:space="preserve"> </w:t>
      </w:r>
      <w:proofErr w:type="spellStart"/>
      <w:r w:rsidR="00B91B25">
        <w:t>mampu</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jalani</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hidupan</w:t>
      </w:r>
      <w:proofErr w:type="spellEnd"/>
      <w:r w:rsidRPr="00CA4DC9">
        <w:t xml:space="preserve"> yang </w:t>
      </w:r>
      <w:proofErr w:type="spellStart"/>
      <w:r w:rsidRPr="00CA4DC9">
        <w:t>l</w:t>
      </w:r>
      <w:r w:rsidR="00C860B4">
        <w:t>e</w:t>
      </w:r>
      <w:r w:rsidR="00C860B4" w:rsidRPr="00C860B4">
        <w:rPr>
          <w:rFonts w:ascii="Inspiring" w:hAnsi="Inspiring"/>
          <w:color w:val="DDDDDD"/>
          <w:spacing w:val="-20"/>
          <w:w w:val="1"/>
          <w:sz w:val="6"/>
        </w:rPr>
        <w:t>v</w:t>
      </w:r>
      <w:r w:rsidRPr="00CA4DC9">
        <w:t>bih</w:t>
      </w:r>
      <w:proofErr w:type="spellEnd"/>
      <w:r w:rsidR="00B91B25">
        <w:t xml:space="preserve"> </w:t>
      </w:r>
      <w:proofErr w:type="spellStart"/>
      <w:r w:rsidR="00B91B25">
        <w:t>s</w:t>
      </w:r>
      <w:r w:rsidR="00C860B4">
        <w:t>e</w:t>
      </w:r>
      <w:r w:rsidR="00C860B4" w:rsidRPr="00C860B4">
        <w:rPr>
          <w:rFonts w:ascii="Inspiring" w:hAnsi="Inspiring"/>
          <w:color w:val="DDDDDD"/>
          <w:spacing w:val="-20"/>
          <w:w w:val="1"/>
          <w:sz w:val="6"/>
        </w:rPr>
        <w:t>v</w:t>
      </w:r>
      <w:r w:rsidR="00B91B25">
        <w:t>hat</w:t>
      </w:r>
      <w:proofErr w:type="spellEnd"/>
      <w:r w:rsidRPr="00CA4DC9">
        <w:t xml:space="preserve">, </w:t>
      </w:r>
      <w:proofErr w:type="spellStart"/>
      <w:r w:rsidR="00B91B25">
        <w:t>t</w:t>
      </w:r>
      <w:r w:rsidR="00C860B4">
        <w:t>e</w:t>
      </w:r>
      <w:r w:rsidR="00C860B4" w:rsidRPr="00C860B4">
        <w:rPr>
          <w:rFonts w:ascii="Inspiring" w:hAnsi="Inspiring"/>
          <w:color w:val="DDDDDD"/>
          <w:spacing w:val="-20"/>
          <w:w w:val="1"/>
          <w:sz w:val="6"/>
        </w:rPr>
        <w:t>v</w:t>
      </w:r>
      <w:r w:rsidR="00B91B25">
        <w:t>rmas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jaga</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stabilan</w:t>
      </w:r>
      <w:proofErr w:type="spellEnd"/>
      <w:r w:rsidRPr="00CA4DC9">
        <w:t xml:space="preserve"> </w:t>
      </w:r>
      <w:proofErr w:type="spellStart"/>
      <w:r w:rsidRPr="00CA4DC9">
        <w:t>kadar</w:t>
      </w:r>
      <w:proofErr w:type="spellEnd"/>
      <w:r w:rsidRPr="00CA4DC9">
        <w:t xml:space="preserve"> gula </w:t>
      </w:r>
      <w:proofErr w:type="spellStart"/>
      <w:r w:rsidRPr="00CA4DC9">
        <w:t>darah</w:t>
      </w:r>
      <w:proofErr w:type="spellEnd"/>
      <w:r w:rsidRPr="00CA4DC9">
        <w:t xml:space="preserve"> </w:t>
      </w:r>
      <w:proofErr w:type="spellStart"/>
      <w:r w:rsidR="00B91B25">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c</w:t>
      </w:r>
      <w:r w:rsidR="00C860B4">
        <w:t>e</w:t>
      </w:r>
      <w:r w:rsidR="00C860B4" w:rsidRPr="00C860B4">
        <w:rPr>
          <w:rFonts w:ascii="Inspiring" w:hAnsi="Inspiring"/>
          <w:color w:val="DDDDDD"/>
          <w:spacing w:val="-20"/>
          <w:w w:val="1"/>
          <w:sz w:val="6"/>
        </w:rPr>
        <w:t>v</w:t>
      </w:r>
      <w:r w:rsidRPr="00CA4DC9">
        <w:t>gah</w:t>
      </w:r>
      <w:proofErr w:type="spellEnd"/>
      <w:r w:rsidRPr="00CA4DC9">
        <w:t xml:space="preserve"> </w:t>
      </w:r>
      <w:proofErr w:type="spellStart"/>
      <w:r w:rsidRPr="00CA4DC9">
        <w:t>komplikasi</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di masa </w:t>
      </w:r>
      <w:proofErr w:type="spellStart"/>
      <w:r w:rsidR="00B91B25">
        <w:t>d</w:t>
      </w:r>
      <w:r w:rsidR="00C860B4">
        <w:t>e</w:t>
      </w:r>
      <w:r w:rsidR="00C860B4" w:rsidRPr="00C860B4">
        <w:rPr>
          <w:rFonts w:ascii="Inspiring" w:hAnsi="Inspiring"/>
          <w:color w:val="DDDDDD"/>
          <w:spacing w:val="-20"/>
          <w:w w:val="1"/>
          <w:sz w:val="6"/>
        </w:rPr>
        <w:t>v</w:t>
      </w:r>
      <w:r w:rsidR="00B91B25">
        <w:t>pan</w:t>
      </w:r>
      <w:proofErr w:type="spellEnd"/>
      <w:r w:rsidRPr="00CA4DC9">
        <w:t xml:space="preserve">. </w:t>
      </w:r>
      <w:r w:rsidRPr="00CA4DC9">
        <w:fldChar w:fldCharType="begin"/>
      </w:r>
      <w:r w:rsidRPr="00CA4DC9">
        <w:instrText xml:space="preserve"> ADDIN ZOTERO_ITEM CSL_CITATION {"citationID":"J8cESSaW","properties":{"formattedCitation":"(Farida dkk., 2023)","plainCitation":"(Farida dkk., 2023)","noteIndex":0},"citationItems":[{"id":68,"uris":["http://zotero.org/users/local/dmM2qeyj/items/VEBDQ2LP"],"itemData":{"id":68,"type":"article-journal","abstract":"Diabetic Mellitus is a chronic disease caused a limited or inneffective insulin produced by pancreas. Diabetes is a big health problems that has reached an worry level and is a global threat. A knowledge has an important role for behavior. This research is used to look a correlation between level of knowledge with of blood sugar levels in patients of diabetic mellitus at the X Health Center. This research used an analytic survey design with a cross-sectional program. The samples was 93 patients with inclusion criteria in the form in patient of diabetic mellitus at the X Health Center and willing to be respondents. This research was held in December 2022 until January 2023. The research used instrument a questionnaire sheet by DKQ 24. The results of the univariate research were obtained by 64,5% of patient had a good levels knowledge and 35,5% had a not good level of knowledge, 60,2% of patient had a normal blood sugar levels and 39,8% of patient had abnormal blood sugar levels. The bivariate with a Chi-Square statistical test found that there a correlation between the level of knowledge with of blood sugar levels in diabetic mellitus patients at the X Health Center in Kediri City with a P value of 0.014. From this research it can be conclude that there a significant correlation between the level knowledge with of blood sugar levels patients of diabetic mellitus at the X Health Center. Hoped the results this research will give information to the X Health Center to continue providing education about diabetes mellitus to patients as a support the stability of the patient's blood sugar levels with a better life.","container-title":"Indonesian Journal of Pharmaceutical Education","DOI":"10.37311/ijpe.v3i1.19052","ISSN":"2775-3670","issue":"1","journalAbbreviation":"IJPE","language":"id","license":"https://creativecommons.org/licenses/by-nc-sa/4.0","source":"DOI.org (Crossref)","title":"Hubungan Tingkat Pengetahuan Diabetes Mellitus Terhadap Kadar Gula Darah Pasien Diabetes Mellitus di Puskesmas X","URL":"https://ejurnal.ung.ac.id/index.php/ijpe/article/view/19052","volume":"3","author":[{"family":"Farida","given":"Umul"},{"family":"Sugeng Walujo","given":"Djembor"},{"family":"Aulia Mar'atina","given":"Nanda"}],"accessed":{"date-parts":[["2024",12,15]]},"issued":{"date-parts":[["2023",3,9]]}}}],"schema":"https://github.com/citation-style-language/schema/raw/master/csl-citation.json"} </w:instrText>
      </w:r>
      <w:r w:rsidRPr="00CA4DC9">
        <w:fldChar w:fldCharType="separate"/>
      </w:r>
      <w:r w:rsidRPr="00CA4DC9">
        <w:rPr>
          <w:lang w:val="id"/>
        </w:rPr>
        <w:t>(Farida dkk., 2023)</w:t>
      </w:r>
      <w:r w:rsidRPr="00CA4DC9">
        <w:fldChar w:fldCharType="end"/>
      </w:r>
      <w:r w:rsidRPr="00CA4DC9">
        <w:t>.</w:t>
      </w:r>
    </w:p>
    <w:p w14:paraId="26D6CD5E" w14:textId="6E39BAFD" w:rsidR="00CA4DC9" w:rsidRPr="00CA4DC9" w:rsidRDefault="00CA4DC9" w:rsidP="00CA4DC9">
      <w:pPr>
        <w:pStyle w:val="BodyText"/>
        <w:spacing w:line="240" w:lineRule="auto"/>
        <w:ind w:firstLine="720"/>
      </w:pPr>
      <w:r w:rsidRPr="00CA4DC9">
        <w:t xml:space="preserve">Tingkat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yang</w:t>
      </w:r>
      <w:r w:rsidR="00B91B25">
        <w:t xml:space="preserve"> </w:t>
      </w:r>
      <w:proofErr w:type="spellStart"/>
      <w:r w:rsidR="00B91B25">
        <w:t>tinggi</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ntang</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00B91B25">
        <w:t xml:space="preserve"> </w:t>
      </w:r>
      <w:proofErr w:type="spellStart"/>
      <w:r w:rsidR="00B91B25">
        <w:t>m</w:t>
      </w:r>
      <w:r w:rsidR="00C860B4">
        <w:t>e</w:t>
      </w:r>
      <w:r w:rsidR="00C860B4" w:rsidRPr="00C860B4">
        <w:rPr>
          <w:rFonts w:ascii="Inspiring" w:hAnsi="Inspiring"/>
          <w:color w:val="DDDDDD"/>
          <w:spacing w:val="-20"/>
          <w:w w:val="1"/>
          <w:sz w:val="6"/>
        </w:rPr>
        <w:t>v</w:t>
      </w:r>
      <w:r w:rsidR="00B91B25">
        <w:t>litus</w:t>
      </w:r>
      <w:proofErr w:type="spellEnd"/>
      <w:r w:rsidRPr="00CA4DC9">
        <w:t xml:space="preserve"> sangat </w:t>
      </w:r>
      <w:proofErr w:type="spellStart"/>
      <w:r w:rsidRPr="00CA4DC9">
        <w:t>p</w:t>
      </w:r>
      <w:r w:rsidR="00C860B4">
        <w:t>e</w:t>
      </w:r>
      <w:r w:rsidR="00C860B4" w:rsidRPr="00C860B4">
        <w:rPr>
          <w:rFonts w:ascii="Inspiring" w:hAnsi="Inspiring"/>
          <w:color w:val="DDDDDD"/>
          <w:spacing w:val="-20"/>
          <w:w w:val="1"/>
          <w:sz w:val="6"/>
        </w:rPr>
        <w:t>v</w:t>
      </w:r>
      <w:r w:rsidRPr="00CA4DC9">
        <w:t>nting</w:t>
      </w:r>
      <w:proofErr w:type="spellEnd"/>
      <w:r w:rsidRPr="00CA4DC9">
        <w:t xml:space="preserve"> </w:t>
      </w:r>
      <w:proofErr w:type="spellStart"/>
      <w:r w:rsidRPr="00CA4DC9">
        <w:t>bagi</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00B91B25">
        <w:t>dalam</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00B91B25">
        <w:t>lola</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w:t>
      </w:r>
      <w:r w:rsidR="00B91B25">
        <w:t>gatasi</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yakit</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an</w:t>
      </w:r>
      <w:proofErr w:type="spellEnd"/>
      <w:r w:rsidRPr="00CA4DC9">
        <w:t xml:space="preserve"> yang </w:t>
      </w:r>
      <w:proofErr w:type="spellStart"/>
      <w:r w:rsidRPr="00CA4DC9">
        <w:t>dilakukan</w:t>
      </w:r>
      <w:proofErr w:type="spellEnd"/>
      <w:r w:rsidRPr="00CA4DC9">
        <w:t xml:space="preserve"> </w:t>
      </w:r>
      <w:proofErr w:type="spellStart"/>
      <w:r w:rsidRPr="00CA4DC9">
        <w:t>ol</w:t>
      </w:r>
      <w:r w:rsidR="00C860B4">
        <w:t>e</w:t>
      </w:r>
      <w:r w:rsidR="00C860B4" w:rsidRPr="00C860B4">
        <w:rPr>
          <w:rFonts w:ascii="Inspiring" w:hAnsi="Inspiring"/>
          <w:color w:val="DDDDDD"/>
          <w:spacing w:val="-20"/>
          <w:w w:val="1"/>
          <w:sz w:val="6"/>
        </w:rPr>
        <w:t>v</w:t>
      </w:r>
      <w:r w:rsidRPr="00CA4DC9">
        <w:t>h</w:t>
      </w:r>
      <w:proofErr w:type="spellEnd"/>
      <w:r w:rsidRPr="00CA4DC9">
        <w:t xml:space="preserve"> Majid &amp; Rahmat, 2022 </w:t>
      </w:r>
      <w:proofErr w:type="spellStart"/>
      <w:r w:rsidRPr="00CA4DC9">
        <w:t>m</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00B91B25">
        <w:t>mukan</w:t>
      </w:r>
      <w:proofErr w:type="spellEnd"/>
      <w:r w:rsidR="00B91B25">
        <w:t xml:space="preserve"> </w:t>
      </w:r>
      <w:proofErr w:type="spellStart"/>
      <w:r w:rsidR="00B91B25">
        <w:t>adanya</w:t>
      </w:r>
      <w:proofErr w:type="spellEnd"/>
      <w:r w:rsidR="00B91B25">
        <w:t xml:space="preserve"> </w:t>
      </w:r>
      <w:proofErr w:type="spellStart"/>
      <w:r w:rsidR="00B91B25">
        <w:t>k</w:t>
      </w:r>
      <w:r w:rsidR="00C860B4">
        <w:t>e</w:t>
      </w:r>
      <w:r w:rsidR="00C860B4" w:rsidRPr="00C860B4">
        <w:rPr>
          <w:rFonts w:ascii="Inspiring" w:hAnsi="Inspiring"/>
          <w:color w:val="DDDDDD"/>
          <w:spacing w:val="-20"/>
          <w:w w:val="1"/>
          <w:sz w:val="6"/>
        </w:rPr>
        <w:t>v</w:t>
      </w:r>
      <w:r w:rsidR="00B91B25">
        <w:t>t</w:t>
      </w:r>
      <w:r w:rsidR="00C860B4">
        <w:t>e</w:t>
      </w:r>
      <w:r w:rsidR="00C860B4" w:rsidRPr="00C860B4">
        <w:rPr>
          <w:rFonts w:ascii="Inspiring" w:hAnsi="Inspiring"/>
          <w:color w:val="DDDDDD"/>
          <w:spacing w:val="-20"/>
          <w:w w:val="1"/>
          <w:sz w:val="6"/>
        </w:rPr>
        <w:t>v</w:t>
      </w:r>
      <w:r w:rsidR="00B91B25">
        <w:t>rkaitan</w:t>
      </w:r>
      <w:proofErr w:type="spellEnd"/>
      <w:r w:rsidR="00B91B25">
        <w:t xml:space="preserve"> </w:t>
      </w:r>
      <w:proofErr w:type="spellStart"/>
      <w:r w:rsidR="00B91B25">
        <w:t>antara</w:t>
      </w:r>
      <w:proofErr w:type="spellEnd"/>
      <w:r w:rsidR="00B91B25">
        <w:t xml:space="preserve"> </w:t>
      </w:r>
      <w:proofErr w:type="spellStart"/>
      <w:r w:rsidR="00B91B25">
        <w:t>tingkat</w:t>
      </w:r>
      <w:proofErr w:type="spellEnd"/>
      <w:r w:rsidR="00B91B25">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pada </w:t>
      </w:r>
      <w:proofErr w:type="spellStart"/>
      <w:r w:rsidRPr="00CA4DC9">
        <w:t>p</w:t>
      </w:r>
      <w:r w:rsidR="00C860B4">
        <w:t>e</w:t>
      </w:r>
      <w:r w:rsidR="00C860B4" w:rsidRPr="00C860B4">
        <w:rPr>
          <w:rFonts w:ascii="Inspiring" w:hAnsi="Inspiring"/>
          <w:color w:val="DDDDDD"/>
          <w:spacing w:val="-20"/>
          <w:w w:val="1"/>
          <w:sz w:val="6"/>
        </w:rPr>
        <w:t>v</w:t>
      </w:r>
      <w:r w:rsidRPr="00CA4DC9">
        <w:t>nd</w:t>
      </w:r>
      <w:r w:rsidR="00C860B4">
        <w:t>e</w:t>
      </w:r>
      <w:r w:rsidR="00C860B4" w:rsidRPr="00C860B4">
        <w:rPr>
          <w:rFonts w:ascii="Inspiring" w:hAnsi="Inspiring"/>
          <w:color w:val="DDDDDD"/>
          <w:spacing w:val="-20"/>
          <w:w w:val="1"/>
          <w:sz w:val="6"/>
        </w:rPr>
        <w:t>v</w:t>
      </w:r>
      <w:r w:rsidRPr="00CA4DC9">
        <w:t>rita</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di wilayah </w:t>
      </w:r>
      <w:proofErr w:type="spellStart"/>
      <w:r w:rsidRPr="00CA4DC9">
        <w:t>k</w:t>
      </w:r>
      <w:r w:rsidR="00C860B4">
        <w:t>e</w:t>
      </w:r>
      <w:r w:rsidR="00C860B4" w:rsidRPr="00C860B4">
        <w:rPr>
          <w:rFonts w:ascii="Inspiring" w:hAnsi="Inspiring"/>
          <w:color w:val="DDDDDD"/>
          <w:spacing w:val="-20"/>
          <w:w w:val="1"/>
          <w:sz w:val="6"/>
        </w:rPr>
        <w:t>v</w:t>
      </w:r>
      <w:r w:rsidRPr="00CA4DC9">
        <w:t>rja</w:t>
      </w:r>
      <w:proofErr w:type="spellEnd"/>
      <w:r w:rsidRPr="00CA4DC9">
        <w:t xml:space="preserve"> </w:t>
      </w:r>
      <w:proofErr w:type="spellStart"/>
      <w:r w:rsidRPr="00CA4DC9">
        <w:t>Pusk</w:t>
      </w:r>
      <w:r w:rsidR="00C860B4">
        <w:t>e</w:t>
      </w:r>
      <w:r w:rsidR="00C860B4" w:rsidRPr="00C860B4">
        <w:rPr>
          <w:rFonts w:ascii="Inspiring" w:hAnsi="Inspiring"/>
          <w:color w:val="DDDDDD"/>
          <w:spacing w:val="-20"/>
          <w:w w:val="1"/>
          <w:sz w:val="6"/>
        </w:rPr>
        <w:t>v</w:t>
      </w:r>
      <w:r w:rsidRPr="00CA4DC9">
        <w:t>smas</w:t>
      </w:r>
      <w:proofErr w:type="spellEnd"/>
      <w:r w:rsidRPr="00CA4DC9">
        <w:t xml:space="preserve"> </w:t>
      </w:r>
      <w:proofErr w:type="spellStart"/>
      <w:r w:rsidRPr="00CA4DC9">
        <w:t>Klapanunggal</w:t>
      </w:r>
      <w:proofErr w:type="spellEnd"/>
      <w:r w:rsidRPr="00CA4DC9">
        <w:t xml:space="preserve"> Bogor 2022. </w:t>
      </w:r>
      <w:proofErr w:type="spellStart"/>
      <w:r w:rsidR="00B91B25">
        <w:t>S</w:t>
      </w:r>
      <w:r w:rsidR="00C860B4">
        <w:t>e</w:t>
      </w:r>
      <w:r w:rsidR="00C860B4" w:rsidRPr="00C860B4">
        <w:rPr>
          <w:rFonts w:ascii="Inspiring" w:hAnsi="Inspiring"/>
          <w:color w:val="DDDDDD"/>
          <w:spacing w:val="-20"/>
          <w:w w:val="1"/>
          <w:sz w:val="6"/>
        </w:rPr>
        <w:t>v</w:t>
      </w:r>
      <w:r w:rsidR="00B91B25">
        <w:t>lain</w:t>
      </w:r>
      <w:proofErr w:type="spellEnd"/>
      <w:r w:rsidR="00B91B25">
        <w:t xml:space="preserve"> </w:t>
      </w:r>
      <w:proofErr w:type="spellStart"/>
      <w:r w:rsidR="00B91B25">
        <w:t>itu</w:t>
      </w:r>
      <w:proofErr w:type="spellEnd"/>
      <w:r w:rsidR="00B91B25">
        <w:t xml:space="preserve">, </w:t>
      </w:r>
      <w:proofErr w:type="spellStart"/>
      <w:r w:rsidR="00B91B25">
        <w:t>p</w:t>
      </w:r>
      <w:r w:rsidR="00C860B4">
        <w:t>e</w:t>
      </w:r>
      <w:r w:rsidR="00C860B4" w:rsidRPr="00C860B4">
        <w:rPr>
          <w:rFonts w:ascii="Inspiring" w:hAnsi="Inspiring"/>
          <w:color w:val="DDDDDD"/>
          <w:spacing w:val="-20"/>
          <w:w w:val="1"/>
          <w:sz w:val="6"/>
        </w:rPr>
        <w:t>v</w:t>
      </w:r>
      <w:r w:rsidR="00B91B25">
        <w:t>n</w:t>
      </w:r>
      <w:r w:rsidR="00C860B4">
        <w:t>e</w:t>
      </w:r>
      <w:r w:rsidR="00C860B4" w:rsidRPr="00C860B4">
        <w:rPr>
          <w:rFonts w:ascii="Inspiring" w:hAnsi="Inspiring"/>
          <w:color w:val="DDDDDD"/>
          <w:spacing w:val="-20"/>
          <w:w w:val="1"/>
          <w:sz w:val="6"/>
        </w:rPr>
        <w:t>v</w:t>
      </w:r>
      <w:r w:rsidR="00B91B25">
        <w:t>litian</w:t>
      </w:r>
      <w:proofErr w:type="spellEnd"/>
      <w:r w:rsidRPr="00CA4DC9">
        <w:t xml:space="preserve"> Azis </w:t>
      </w:r>
      <w:proofErr w:type="spellStart"/>
      <w:r w:rsidRPr="00CA4DC9">
        <w:t>dkk</w:t>
      </w:r>
      <w:proofErr w:type="spellEnd"/>
      <w:r w:rsidRPr="00CA4DC9">
        <w:t xml:space="preserve">., 2020 </w:t>
      </w:r>
      <w:r w:rsidR="00B91B25">
        <w:t xml:space="preserve">juga </w:t>
      </w:r>
      <w:proofErr w:type="spellStart"/>
      <w:r w:rsidRPr="00CA4DC9">
        <w:t>m</w:t>
      </w:r>
      <w:r w:rsidR="00C860B4">
        <w:t>e</w:t>
      </w:r>
      <w:r w:rsidR="00C860B4" w:rsidRPr="00C860B4">
        <w:rPr>
          <w:rFonts w:ascii="Inspiring" w:hAnsi="Inspiring"/>
          <w:color w:val="DDDDDD"/>
          <w:spacing w:val="-20"/>
          <w:w w:val="1"/>
          <w:sz w:val="6"/>
        </w:rPr>
        <w:t>v</w:t>
      </w:r>
      <w:r w:rsidRPr="00CA4DC9">
        <w:t>nunjukkan</w:t>
      </w:r>
      <w:proofErr w:type="spellEnd"/>
      <w:r w:rsidR="00B91B25">
        <w:t xml:space="preserve"> </w:t>
      </w:r>
      <w:proofErr w:type="spellStart"/>
      <w:r w:rsidRPr="00CA4DC9">
        <w:t>hubungan</w:t>
      </w:r>
      <w:proofErr w:type="spellEnd"/>
      <w:r w:rsidRPr="00CA4DC9">
        <w:t xml:space="preserve"> </w:t>
      </w:r>
      <w:proofErr w:type="spellStart"/>
      <w:r w:rsidRPr="00CA4DC9">
        <w:t>antara</w:t>
      </w:r>
      <w:proofErr w:type="spellEnd"/>
      <w:r w:rsidRPr="00CA4DC9">
        <w:t xml:space="preserve"> </w:t>
      </w:r>
      <w:proofErr w:type="spellStart"/>
      <w:r w:rsidRPr="00CA4DC9">
        <w:t>tingkat</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w:t>
      </w:r>
      <w:proofErr w:type="spellStart"/>
      <w:r w:rsidR="00772472">
        <w:t>t</w:t>
      </w:r>
      <w:r w:rsidR="00C860B4">
        <w:t>e</w:t>
      </w:r>
      <w:r w:rsidR="00C860B4" w:rsidRPr="00C860B4">
        <w:rPr>
          <w:rFonts w:ascii="Inspiring" w:hAnsi="Inspiring"/>
          <w:color w:val="DDDDDD"/>
          <w:spacing w:val="-20"/>
          <w:w w:val="1"/>
          <w:sz w:val="6"/>
        </w:rPr>
        <w:t>v</w:t>
      </w:r>
      <w:r w:rsidR="00772472">
        <w:t>ntang</w:t>
      </w:r>
      <w:proofErr w:type="spellEnd"/>
      <w:r w:rsidR="00772472">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p</w:t>
      </w:r>
      <w:r w:rsidR="00772472">
        <w:t>asi</w:t>
      </w:r>
      <w:r w:rsidR="00C860B4">
        <w:t>e</w:t>
      </w:r>
      <w:r w:rsidR="00C860B4" w:rsidRPr="00C860B4">
        <w:rPr>
          <w:rFonts w:ascii="Inspiring" w:hAnsi="Inspiring"/>
          <w:color w:val="DDDDDD"/>
          <w:spacing w:val="-20"/>
          <w:w w:val="1"/>
          <w:sz w:val="6"/>
        </w:rPr>
        <w:t>v</w:t>
      </w:r>
      <w:r w:rsidR="00772472">
        <w:t>n</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yang </w:t>
      </w:r>
      <w:proofErr w:type="spellStart"/>
      <w:r w:rsidRPr="00CA4DC9">
        <w:t>b</w:t>
      </w:r>
      <w:r w:rsidR="00C860B4">
        <w:t>e</w:t>
      </w:r>
      <w:r w:rsidR="00C860B4" w:rsidRPr="00C860B4">
        <w:rPr>
          <w:rFonts w:ascii="Inspiring" w:hAnsi="Inspiring"/>
          <w:color w:val="DDDDDD"/>
          <w:spacing w:val="-20"/>
          <w:w w:val="1"/>
          <w:sz w:val="6"/>
        </w:rPr>
        <w:t>v</w:t>
      </w:r>
      <w:r w:rsidRPr="00CA4DC9">
        <w:t>robat</w:t>
      </w:r>
      <w:proofErr w:type="spellEnd"/>
      <w:r w:rsidRPr="00CA4DC9">
        <w:t xml:space="preserve"> di </w:t>
      </w:r>
      <w:proofErr w:type="spellStart"/>
      <w:r w:rsidRPr="00CA4DC9">
        <w:t>Pusk</w:t>
      </w:r>
      <w:r w:rsidR="00C860B4">
        <w:t>e</w:t>
      </w:r>
      <w:r w:rsidR="00C860B4" w:rsidRPr="00C860B4">
        <w:rPr>
          <w:rFonts w:ascii="Inspiring" w:hAnsi="Inspiring"/>
          <w:color w:val="DDDDDD"/>
          <w:spacing w:val="-20"/>
          <w:w w:val="1"/>
          <w:sz w:val="6"/>
        </w:rPr>
        <w:t>v</w:t>
      </w:r>
      <w:r w:rsidRPr="00CA4DC9">
        <w:t>sma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om</w:t>
      </w:r>
      <w:r w:rsidR="00C860B4">
        <w:t>e</w:t>
      </w:r>
      <w:r w:rsidR="00C860B4" w:rsidRPr="00C860B4">
        <w:rPr>
          <w:rFonts w:ascii="Inspiring" w:hAnsi="Inspiring"/>
          <w:color w:val="DDDDDD"/>
          <w:spacing w:val="-20"/>
          <w:w w:val="1"/>
          <w:sz w:val="6"/>
        </w:rPr>
        <w:t>v</w:t>
      </w:r>
      <w:r w:rsidRPr="00CA4DC9">
        <w:t>o</w:t>
      </w:r>
      <w:proofErr w:type="spellEnd"/>
      <w:r w:rsidRPr="00CA4DC9">
        <w:t xml:space="preserve">. </w:t>
      </w:r>
    </w:p>
    <w:p w14:paraId="526A792E" w14:textId="4020C412" w:rsidR="00CA4DC9" w:rsidRDefault="00CA4DC9" w:rsidP="00830260">
      <w:pPr>
        <w:pStyle w:val="BodyText"/>
        <w:spacing w:line="240" w:lineRule="auto"/>
        <w:ind w:firstLine="720"/>
      </w:pP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an</w:t>
      </w:r>
      <w:proofErr w:type="spellEnd"/>
      <w:r w:rsidRPr="00CA4DC9">
        <w:t xml:space="preserve"> </w:t>
      </w:r>
      <w:proofErr w:type="spellStart"/>
      <w:r w:rsidRPr="00CA4DC9">
        <w:t>ini</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tujuan</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analisis</w:t>
      </w:r>
      <w:proofErr w:type="spellEnd"/>
      <w:r w:rsidRPr="00CA4DC9">
        <w:t xml:space="preserve"> </w:t>
      </w:r>
      <w:proofErr w:type="spellStart"/>
      <w:r w:rsidRPr="00CA4DC9">
        <w:t>kor</w:t>
      </w:r>
      <w:r w:rsidR="00C860B4">
        <w:t>e</w:t>
      </w:r>
      <w:r w:rsidR="00C860B4" w:rsidRPr="00C860B4">
        <w:rPr>
          <w:rFonts w:ascii="Inspiring" w:hAnsi="Inspiring"/>
          <w:color w:val="DDDDDD"/>
          <w:spacing w:val="-20"/>
          <w:w w:val="1"/>
          <w:sz w:val="6"/>
        </w:rPr>
        <w:t>v</w:t>
      </w:r>
      <w:r w:rsidRPr="00CA4DC9">
        <w:t>lasi</w:t>
      </w:r>
      <w:proofErr w:type="spellEnd"/>
      <w:r w:rsidRPr="00CA4DC9">
        <w:t xml:space="preserve"> </w:t>
      </w:r>
      <w:proofErr w:type="spellStart"/>
      <w:r w:rsidRPr="00CA4DC9">
        <w:t>antara</w:t>
      </w:r>
      <w:proofErr w:type="spellEnd"/>
      <w:r w:rsidRPr="00CA4DC9">
        <w:t xml:space="preserve"> </w:t>
      </w:r>
      <w:proofErr w:type="spellStart"/>
      <w:r w:rsidRPr="00CA4DC9">
        <w:t>tingkat</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nai</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pola</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di </w:t>
      </w:r>
      <w:r w:rsidR="00772472">
        <w:t xml:space="preserve">salah </w:t>
      </w:r>
      <w:proofErr w:type="spellStart"/>
      <w:r w:rsidR="00772472">
        <w:t>satu</w:t>
      </w:r>
      <w:proofErr w:type="spellEnd"/>
      <w:r w:rsidR="00772472">
        <w:t xml:space="preserve"> </w:t>
      </w:r>
      <w:proofErr w:type="spellStart"/>
      <w:r w:rsidRPr="00CA4DC9">
        <w:t>Klinik</w:t>
      </w:r>
      <w:proofErr w:type="spellEnd"/>
      <w:r w:rsidRPr="00CA4DC9">
        <w:t xml:space="preserve"> Utama</w:t>
      </w:r>
      <w:r w:rsidR="00772472">
        <w:t xml:space="preserve"> di Kota</w:t>
      </w:r>
      <w:r w:rsidRPr="00CA4DC9">
        <w:t xml:space="preserve"> Bandung. </w:t>
      </w:r>
      <w:proofErr w:type="spellStart"/>
      <w:r w:rsidRPr="00CA4DC9">
        <w:t>Analisis</w:t>
      </w:r>
      <w:proofErr w:type="spellEnd"/>
      <w:r w:rsidRPr="00CA4DC9">
        <w:t xml:space="preserve"> </w:t>
      </w:r>
      <w:proofErr w:type="spellStart"/>
      <w:r w:rsidRPr="00CA4DC9">
        <w:t>kor</w:t>
      </w:r>
      <w:r w:rsidR="00C860B4">
        <w:t>e</w:t>
      </w:r>
      <w:r w:rsidR="00C860B4" w:rsidRPr="00C860B4">
        <w:rPr>
          <w:rFonts w:ascii="Inspiring" w:hAnsi="Inspiring"/>
          <w:color w:val="DDDDDD"/>
          <w:spacing w:val="-20"/>
          <w:w w:val="1"/>
          <w:sz w:val="6"/>
        </w:rPr>
        <w:t>v</w:t>
      </w:r>
      <w:r w:rsidRPr="00CA4DC9">
        <w:t>lasi</w:t>
      </w:r>
      <w:proofErr w:type="spellEnd"/>
      <w:r w:rsidRPr="00CA4DC9">
        <w:t xml:space="preserve"> </w:t>
      </w:r>
      <w:proofErr w:type="spellStart"/>
      <w:r w:rsidRPr="00CA4DC9">
        <w:t>adalah</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tod</w:t>
      </w:r>
      <w:r w:rsidR="00C860B4">
        <w:t>e</w:t>
      </w:r>
      <w:r w:rsidR="00C860B4" w:rsidRPr="00C860B4">
        <w:rPr>
          <w:rFonts w:ascii="Inspiring" w:hAnsi="Inspiring"/>
          <w:color w:val="DDDDDD"/>
          <w:spacing w:val="-20"/>
          <w:w w:val="1"/>
          <w:sz w:val="6"/>
        </w:rPr>
        <w:t>v</w:t>
      </w:r>
      <w:proofErr w:type="spellEnd"/>
      <w:r w:rsidRPr="00CA4DC9">
        <w:t xml:space="preserve"> </w:t>
      </w:r>
      <w:proofErr w:type="spellStart"/>
      <w:r w:rsidRPr="00CA4DC9">
        <w:t>statistik</w:t>
      </w:r>
      <w:proofErr w:type="spellEnd"/>
      <w:r w:rsidRPr="00CA4DC9">
        <w:t xml:space="preserve"> yang </w:t>
      </w:r>
      <w:proofErr w:type="spellStart"/>
      <w:r w:rsidRPr="00CA4DC9">
        <w:t>digunakan</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id</w:t>
      </w:r>
      <w:r w:rsidR="00C860B4">
        <w:t>e</w:t>
      </w:r>
      <w:r w:rsidR="00C860B4" w:rsidRPr="00C860B4">
        <w:rPr>
          <w:rFonts w:ascii="Inspiring" w:hAnsi="Inspiring"/>
          <w:color w:val="DDDDDD"/>
          <w:spacing w:val="-20"/>
          <w:w w:val="1"/>
          <w:sz w:val="6"/>
        </w:rPr>
        <w:t>v</w:t>
      </w:r>
      <w:r w:rsidRPr="00CA4DC9">
        <w:t>ntifikasi</w:t>
      </w:r>
      <w:proofErr w:type="spellEnd"/>
      <w:r w:rsidRPr="00CA4DC9">
        <w:t xml:space="preserve"> </w:t>
      </w:r>
      <w:proofErr w:type="spellStart"/>
      <w:r w:rsidRPr="00CA4DC9">
        <w:t>kor</w:t>
      </w:r>
      <w:r w:rsidR="00C860B4">
        <w:t>e</w:t>
      </w:r>
      <w:r w:rsidR="00C860B4" w:rsidRPr="00C860B4">
        <w:rPr>
          <w:rFonts w:ascii="Inspiring" w:hAnsi="Inspiring"/>
          <w:color w:val="DDDDDD"/>
          <w:spacing w:val="-20"/>
          <w:w w:val="1"/>
          <w:sz w:val="6"/>
        </w:rPr>
        <w:t>v</w:t>
      </w:r>
      <w:r w:rsidRPr="00CA4DC9">
        <w:t>lasi</w:t>
      </w:r>
      <w:proofErr w:type="spellEnd"/>
      <w:r w:rsidRPr="00CA4DC9">
        <w:t xml:space="preserve"> </w:t>
      </w:r>
      <w:proofErr w:type="spellStart"/>
      <w:r w:rsidRPr="00CA4DC9">
        <w:t>atau</w:t>
      </w:r>
      <w:proofErr w:type="spellEnd"/>
      <w:r w:rsidRPr="00CA4DC9">
        <w:t xml:space="preserve"> </w:t>
      </w:r>
      <w:proofErr w:type="spellStart"/>
      <w:r w:rsidRPr="00CA4DC9">
        <w:t>hubungan</w:t>
      </w:r>
      <w:proofErr w:type="spellEnd"/>
      <w:r w:rsidRPr="00CA4DC9">
        <w:t xml:space="preserve"> </w:t>
      </w:r>
      <w:proofErr w:type="spellStart"/>
      <w:r w:rsidRPr="00CA4DC9">
        <w:t>antara</w:t>
      </w:r>
      <w:proofErr w:type="spellEnd"/>
      <w:r w:rsidRPr="00CA4DC9">
        <w:t xml:space="preserve"> dua </w:t>
      </w:r>
      <w:proofErr w:type="spellStart"/>
      <w:r w:rsidRPr="00CA4DC9">
        <w:t>variab</w:t>
      </w:r>
      <w:r w:rsidR="00C860B4">
        <w:t>e</w:t>
      </w:r>
      <w:r w:rsidR="00C860B4" w:rsidRPr="00C860B4">
        <w:rPr>
          <w:rFonts w:ascii="Inspiring" w:hAnsi="Inspiring"/>
          <w:color w:val="DDDDDD"/>
          <w:spacing w:val="-20"/>
          <w:w w:val="1"/>
          <w:sz w:val="6"/>
        </w:rPr>
        <w:t>v</w:t>
      </w:r>
      <w:r w:rsidRPr="00CA4DC9">
        <w:t>l</w:t>
      </w:r>
      <w:proofErr w:type="spellEnd"/>
      <w:r w:rsidRPr="00CA4DC9">
        <w:t xml:space="preserve"> </w:t>
      </w:r>
      <w:proofErr w:type="spellStart"/>
      <w:r w:rsidRPr="00CA4DC9">
        <w:t>b</w:t>
      </w:r>
      <w:r w:rsidR="00C860B4">
        <w:t>e</w:t>
      </w:r>
      <w:r w:rsidR="00C860B4" w:rsidRPr="00C860B4">
        <w:rPr>
          <w:rFonts w:ascii="Inspiring" w:hAnsi="Inspiring"/>
          <w:color w:val="DDDDDD"/>
          <w:spacing w:val="-20"/>
          <w:w w:val="1"/>
          <w:sz w:val="6"/>
        </w:rPr>
        <w:t>v</w:t>
      </w:r>
      <w:r w:rsidRPr="00CA4DC9">
        <w:t>rskala</w:t>
      </w:r>
      <w:proofErr w:type="spellEnd"/>
      <w:r w:rsidRPr="00CA4DC9">
        <w:t xml:space="preserve"> </w:t>
      </w:r>
      <w:proofErr w:type="spellStart"/>
      <w:r w:rsidRPr="00CA4DC9">
        <w:t>num</w:t>
      </w:r>
      <w:r w:rsidR="00C860B4">
        <w:t>e</w:t>
      </w:r>
      <w:r w:rsidR="00C860B4" w:rsidRPr="00C860B4">
        <w:rPr>
          <w:rFonts w:ascii="Inspiring" w:hAnsi="Inspiring"/>
          <w:color w:val="DDDDDD"/>
          <w:spacing w:val="-20"/>
          <w:w w:val="1"/>
          <w:sz w:val="6"/>
        </w:rPr>
        <w:t>v</w:t>
      </w:r>
      <w:r w:rsidRPr="00CA4DC9">
        <w:t>rik</w:t>
      </w:r>
      <w:proofErr w:type="spellEnd"/>
      <w:r w:rsidRPr="00CA4DC9">
        <w:t xml:space="preserve"> </w:t>
      </w:r>
      <w:r w:rsidRPr="00CA4DC9">
        <w:fldChar w:fldCharType="begin"/>
      </w:r>
      <w:r w:rsidRPr="00CA4DC9">
        <w:instrText xml:space="preserve"> ADDIN ZOTERO_ITEM CSL_CITATION {"citationID":"gKzjfbvO","properties":{"formattedCitation":"(Pratama dkk., 2023)","plainCitation":"(Pratama dkk., 2023)","noteIndex":0},"citationItems":[{"id":152,"uris":["http://zotero.org/users/local/dmM2qeyj/items/WEQM3I9H"],"itemData":{"id":152,"type":"article-journal","container-title":"JIIP (Jurnal Ilmiah Ilmu Pendidikan)","issue":"3","page":"1754-1759","title":"Correlational Research","volume":"6","author":[{"family":"Pratama","given":"Rendi"},{"family":"Aisyah","given":"Siti Ayu"},{"family":"putra","given":"Agung Mandala"}],"issued":{"date-parts":[["2023",3]]}}}],"schema":"https://github.com/citation-style-language/schema/raw/master/csl-citation.json"} </w:instrText>
      </w:r>
      <w:r w:rsidRPr="00CA4DC9">
        <w:fldChar w:fldCharType="separate"/>
      </w:r>
      <w:r w:rsidRPr="00CA4DC9">
        <w:rPr>
          <w:lang w:val="id"/>
        </w:rPr>
        <w:t>(Pratama dkk., 2023)</w:t>
      </w:r>
      <w:r w:rsidRPr="00CA4DC9">
        <w:fldChar w:fldCharType="end"/>
      </w:r>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milih</w:t>
      </w:r>
      <w:proofErr w:type="spellEnd"/>
      <w:r w:rsidRPr="00CA4DC9">
        <w:t xml:space="preserve"> uji </w:t>
      </w:r>
      <w:proofErr w:type="spellStart"/>
      <w:r w:rsidRPr="00CA4DC9">
        <w:t>Kor</w:t>
      </w:r>
      <w:r w:rsidR="00C860B4">
        <w:t>e</w:t>
      </w:r>
      <w:r w:rsidR="00C860B4" w:rsidRPr="00C860B4">
        <w:rPr>
          <w:rFonts w:ascii="Inspiring" w:hAnsi="Inspiring"/>
          <w:color w:val="DDDDDD"/>
          <w:spacing w:val="-20"/>
          <w:w w:val="1"/>
          <w:sz w:val="6"/>
        </w:rPr>
        <w:t>v</w:t>
      </w:r>
      <w:r w:rsidRPr="00CA4DC9">
        <w:t>lasi</w:t>
      </w:r>
      <w:proofErr w:type="spellEnd"/>
      <w:r w:rsidRPr="00CA4DC9">
        <w:t xml:space="preserve"> Rank </w:t>
      </w:r>
      <w:proofErr w:type="spellStart"/>
      <w:r w:rsidRPr="00CA4DC9">
        <w:t>Sp</w:t>
      </w:r>
      <w:r w:rsidR="00C860B4">
        <w:t>e</w:t>
      </w:r>
      <w:r w:rsidR="00C860B4" w:rsidRPr="00C860B4">
        <w:rPr>
          <w:rFonts w:ascii="Inspiring" w:hAnsi="Inspiring"/>
          <w:color w:val="DDDDDD"/>
          <w:spacing w:val="-20"/>
          <w:w w:val="1"/>
          <w:sz w:val="6"/>
        </w:rPr>
        <w:t>v</w:t>
      </w:r>
      <w:r w:rsidRPr="00CA4DC9">
        <w:t>arman</w:t>
      </w:r>
      <w:proofErr w:type="spellEnd"/>
      <w:r w:rsidRPr="00CA4DC9">
        <w:t xml:space="preserve"> </w:t>
      </w:r>
      <w:proofErr w:type="spellStart"/>
      <w:r w:rsidRPr="00CA4DC9">
        <w:t>kar</w:t>
      </w:r>
      <w:r w:rsidR="00C860B4">
        <w:t>e</w:t>
      </w:r>
      <w:r w:rsidR="00C860B4" w:rsidRPr="00C860B4">
        <w:rPr>
          <w:rFonts w:ascii="Inspiring" w:hAnsi="Inspiring"/>
          <w:color w:val="DDDDDD"/>
          <w:spacing w:val="-20"/>
          <w:w w:val="1"/>
          <w:sz w:val="6"/>
        </w:rPr>
        <w:t>v</w:t>
      </w:r>
      <w:r w:rsidRPr="00CA4DC9">
        <w:t>na</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dua</w:t>
      </w:r>
      <w:proofErr w:type="spellEnd"/>
      <w:r w:rsidRPr="00CA4DC9">
        <w:t xml:space="preserve"> </w:t>
      </w:r>
      <w:proofErr w:type="spellStart"/>
      <w:r w:rsidRPr="00CA4DC9">
        <w:t>variab</w:t>
      </w:r>
      <w:r w:rsidR="00C860B4">
        <w:t>e</w:t>
      </w:r>
      <w:r w:rsidR="00C860B4" w:rsidRPr="00C860B4">
        <w:rPr>
          <w:rFonts w:ascii="Inspiring" w:hAnsi="Inspiring"/>
          <w:color w:val="DDDDDD"/>
          <w:spacing w:val="-20"/>
          <w:w w:val="1"/>
          <w:sz w:val="6"/>
        </w:rPr>
        <w:t>v</w:t>
      </w:r>
      <w:r w:rsidRPr="00CA4DC9">
        <w:t>l</w:t>
      </w:r>
      <w:proofErr w:type="spellEnd"/>
      <w:r w:rsidRPr="00CA4DC9">
        <w:t xml:space="preserve"> </w:t>
      </w:r>
      <w:proofErr w:type="spellStart"/>
      <w:r w:rsidRPr="00CA4DC9">
        <w:t>diukur</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skala</w:t>
      </w:r>
      <w:proofErr w:type="spellEnd"/>
      <w:r w:rsidRPr="00CA4DC9">
        <w:t xml:space="preserve"> ordinal. Tingkat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tahuan</w:t>
      </w:r>
      <w:proofErr w:type="spellEnd"/>
      <w:r w:rsidRPr="00CA4DC9">
        <w:t xml:space="preserve"> </w:t>
      </w:r>
      <w:proofErr w:type="spellStart"/>
      <w:r w:rsidRPr="00CA4DC9">
        <w:t>diukur</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alui</w:t>
      </w:r>
      <w:proofErr w:type="spellEnd"/>
      <w:r w:rsidRPr="00CA4DC9">
        <w:t xml:space="preserve"> </w:t>
      </w:r>
      <w:proofErr w:type="spellStart"/>
      <w:r w:rsidRPr="00CA4DC9">
        <w:t>ku</w:t>
      </w:r>
      <w:r w:rsidR="00C860B4">
        <w:t>e</w:t>
      </w:r>
      <w:r w:rsidR="00C860B4" w:rsidRPr="00C860B4">
        <w:rPr>
          <w:rFonts w:ascii="Inspiring" w:hAnsi="Inspiring"/>
          <w:color w:val="DDDDDD"/>
          <w:spacing w:val="-20"/>
          <w:w w:val="1"/>
          <w:sz w:val="6"/>
        </w:rPr>
        <w:t>v</w:t>
      </w:r>
      <w:r w:rsidRPr="00CA4DC9">
        <w:t>sion</w:t>
      </w:r>
      <w:r w:rsidR="00C860B4">
        <w:t>e</w:t>
      </w:r>
      <w:r w:rsidR="00C860B4" w:rsidRPr="00C860B4">
        <w:rPr>
          <w:rFonts w:ascii="Inspiring" w:hAnsi="Inspiring"/>
          <w:color w:val="DDDDDD"/>
          <w:spacing w:val="-20"/>
          <w:w w:val="1"/>
          <w:sz w:val="6"/>
        </w:rPr>
        <w:t>v</w:t>
      </w:r>
      <w:r w:rsidRPr="00CA4DC9">
        <w:t>r</w:t>
      </w:r>
      <w:proofErr w:type="spellEnd"/>
      <w:r w:rsidRPr="00CA4DC9">
        <w:t xml:space="preserve"> DKQ-24, </w:t>
      </w:r>
      <w:proofErr w:type="spellStart"/>
      <w:r w:rsidRPr="00CA4DC9">
        <w:t>s</w:t>
      </w:r>
      <w:r w:rsidR="00C860B4">
        <w:t>e</w:t>
      </w:r>
      <w:r w:rsidR="00C860B4" w:rsidRPr="00C860B4">
        <w:rPr>
          <w:rFonts w:ascii="Inspiring" w:hAnsi="Inspiring"/>
          <w:color w:val="DDDDDD"/>
          <w:spacing w:val="-20"/>
          <w:w w:val="1"/>
          <w:sz w:val="6"/>
        </w:rPr>
        <w:t>v</w:t>
      </w:r>
      <w:r w:rsidRPr="00CA4DC9">
        <w:t>dangkan</w:t>
      </w:r>
      <w:proofErr w:type="spellEnd"/>
      <w:r w:rsidRPr="00CA4DC9">
        <w:t xml:space="preserve"> </w:t>
      </w:r>
      <w:proofErr w:type="spellStart"/>
      <w:r w:rsidRPr="00CA4DC9">
        <w:t>pola</w:t>
      </w:r>
      <w:proofErr w:type="spellEnd"/>
      <w:r w:rsidRPr="00CA4DC9">
        <w:t xml:space="preserve"> </w:t>
      </w:r>
      <w:proofErr w:type="spellStart"/>
      <w:r w:rsidRPr="00CA4DC9">
        <w:t>gaya</w:t>
      </w:r>
      <w:proofErr w:type="spellEnd"/>
      <w:r w:rsidRPr="00CA4DC9">
        <w:t xml:space="preserve"> </w:t>
      </w:r>
      <w:proofErr w:type="spellStart"/>
      <w:r w:rsidRPr="00CA4DC9">
        <w:t>hidup</w:t>
      </w:r>
      <w:proofErr w:type="spellEnd"/>
      <w:r w:rsidRPr="00CA4DC9">
        <w:t xml:space="preserve"> </w:t>
      </w:r>
      <w:proofErr w:type="spellStart"/>
      <w:r w:rsidRPr="00CA4DC9">
        <w:t>diukur</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gunakan</w:t>
      </w:r>
      <w:proofErr w:type="spellEnd"/>
      <w:r w:rsidRPr="00CA4DC9">
        <w:t xml:space="preserve"> </w:t>
      </w:r>
      <w:proofErr w:type="spellStart"/>
      <w:r w:rsidRPr="00CA4DC9">
        <w:t>ku</w:t>
      </w:r>
      <w:r w:rsidR="00C860B4">
        <w:t>e</w:t>
      </w:r>
      <w:r w:rsidR="00C860B4" w:rsidRPr="00C860B4">
        <w:rPr>
          <w:rFonts w:ascii="Inspiring" w:hAnsi="Inspiring"/>
          <w:color w:val="DDDDDD"/>
          <w:spacing w:val="-20"/>
          <w:w w:val="1"/>
          <w:sz w:val="6"/>
        </w:rPr>
        <w:t>v</w:t>
      </w:r>
      <w:r w:rsidRPr="00CA4DC9">
        <w:t>sion</w:t>
      </w:r>
      <w:r w:rsidR="00C860B4">
        <w:t>e</w:t>
      </w:r>
      <w:r w:rsidR="00C860B4" w:rsidRPr="00C860B4">
        <w:rPr>
          <w:rFonts w:ascii="Inspiring" w:hAnsi="Inspiring"/>
          <w:color w:val="DDDDDD"/>
          <w:spacing w:val="-20"/>
          <w:w w:val="1"/>
          <w:sz w:val="6"/>
        </w:rPr>
        <w:t>v</w:t>
      </w:r>
      <w:r w:rsidRPr="00CA4DC9">
        <w:t>r</w:t>
      </w:r>
      <w:proofErr w:type="spellEnd"/>
      <w:r w:rsidRPr="00CA4DC9">
        <w:t xml:space="preserve"> yang </w:t>
      </w:r>
      <w:proofErr w:type="spellStart"/>
      <w:r w:rsidRPr="00CA4DC9">
        <w:t>diambil</w:t>
      </w:r>
      <w:proofErr w:type="spellEnd"/>
      <w:r w:rsidRPr="00CA4DC9">
        <w:t xml:space="preserve"> </w:t>
      </w:r>
      <w:proofErr w:type="spellStart"/>
      <w:r w:rsidRPr="00CA4DC9">
        <w:t>dari</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an</w:t>
      </w:r>
      <w:proofErr w:type="spellEnd"/>
      <w:r w:rsidRPr="00CA4DC9">
        <w:t xml:space="preserve"> </w:t>
      </w:r>
      <w:proofErr w:type="spellStart"/>
      <w:r w:rsidRPr="00CA4DC9">
        <w:t>Fathya</w:t>
      </w:r>
      <w:proofErr w:type="spellEnd"/>
      <w:r w:rsidRPr="00CA4DC9">
        <w:t xml:space="preserve"> Khadijah Lal</w:t>
      </w:r>
      <w:r w:rsidR="00C860B4">
        <w:t>e</w:t>
      </w:r>
      <w:r w:rsidR="00C860B4" w:rsidRPr="00C860B4">
        <w:rPr>
          <w:rFonts w:ascii="Inspiring" w:hAnsi="Inspiring"/>
          <w:color w:val="DDDDDD"/>
          <w:spacing w:val="-20"/>
          <w:w w:val="1"/>
          <w:sz w:val="6"/>
        </w:rPr>
        <w:t>v</w:t>
      </w:r>
      <w:r w:rsidRPr="00CA4DC9">
        <w:t xml:space="preserve">no (2023),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modifikasi</w:t>
      </w:r>
      <w:proofErr w:type="spellEnd"/>
      <w:r w:rsidRPr="00CA4DC9">
        <w:t xml:space="preserve"> pada </w:t>
      </w:r>
      <w:proofErr w:type="spellStart"/>
      <w:r w:rsidRPr="00CA4DC9">
        <w:t>bagian</w:t>
      </w:r>
      <w:proofErr w:type="spellEnd"/>
      <w:r w:rsidRPr="00CA4DC9">
        <w:t xml:space="preserve"> “</w:t>
      </w:r>
      <w:proofErr w:type="spellStart"/>
      <w:r w:rsidRPr="00CA4DC9">
        <w:t>Dokt</w:t>
      </w:r>
      <w:r w:rsidR="00C860B4">
        <w:t>e</w:t>
      </w:r>
      <w:r w:rsidR="00C860B4" w:rsidRPr="00C860B4">
        <w:rPr>
          <w:rFonts w:ascii="Inspiring" w:hAnsi="Inspiring"/>
          <w:color w:val="DDDDDD"/>
          <w:spacing w:val="-20"/>
          <w:w w:val="1"/>
          <w:sz w:val="6"/>
        </w:rPr>
        <w:t>v</w:t>
      </w:r>
      <w:r w:rsidRPr="00CA4DC9">
        <w:t>r</w:t>
      </w:r>
      <w:proofErr w:type="spellEnd"/>
      <w:r w:rsidRPr="00CA4DC9">
        <w:t xml:space="preserve"> dan </w:t>
      </w:r>
      <w:proofErr w:type="spellStart"/>
      <w:r w:rsidRPr="00CA4DC9">
        <w:t>obat-obatan</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y</w:t>
      </w:r>
      <w:r w:rsidR="00C860B4">
        <w:t>e</w:t>
      </w:r>
      <w:r w:rsidR="00C860B4" w:rsidRPr="00C860B4">
        <w:rPr>
          <w:rFonts w:ascii="Inspiring" w:hAnsi="Inspiring"/>
          <w:color w:val="DDDDDD"/>
          <w:spacing w:val="-20"/>
          <w:w w:val="1"/>
          <w:sz w:val="6"/>
        </w:rPr>
        <w:t>v</w:t>
      </w:r>
      <w:r w:rsidRPr="00CA4DC9">
        <w:t>suaikan</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kondisi</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yang </w:t>
      </w:r>
      <w:proofErr w:type="spellStart"/>
      <w:r w:rsidRPr="00CA4DC9">
        <w:t>b</w:t>
      </w:r>
      <w:r w:rsidR="00C860B4">
        <w:t>e</w:t>
      </w:r>
      <w:r w:rsidR="00C860B4" w:rsidRPr="00C860B4">
        <w:rPr>
          <w:rFonts w:ascii="Inspiring" w:hAnsi="Inspiring"/>
          <w:color w:val="DDDDDD"/>
          <w:spacing w:val="-20"/>
          <w:w w:val="1"/>
          <w:sz w:val="6"/>
        </w:rPr>
        <w:t>v</w:t>
      </w:r>
      <w:r w:rsidRPr="00CA4DC9">
        <w:t>robat</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tiap</w:t>
      </w:r>
      <w:proofErr w:type="spellEnd"/>
      <w:r w:rsidRPr="00CA4DC9">
        <w:t xml:space="preserve"> </w:t>
      </w:r>
      <w:proofErr w:type="spellStart"/>
      <w:r w:rsidRPr="00CA4DC9">
        <w:t>bulan</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rta</w:t>
      </w:r>
      <w:proofErr w:type="spellEnd"/>
      <w:r w:rsidRPr="00CA4DC9">
        <w:t xml:space="preserve"> </w:t>
      </w:r>
      <w:proofErr w:type="spellStart"/>
      <w:r w:rsidRPr="00CA4DC9">
        <w:t>dil</w:t>
      </w:r>
      <w:r w:rsidR="00C860B4">
        <w:t>e</w:t>
      </w:r>
      <w:r w:rsidR="00C860B4" w:rsidRPr="00C860B4">
        <w:rPr>
          <w:rFonts w:ascii="Inspiring" w:hAnsi="Inspiring"/>
          <w:color w:val="DDDDDD"/>
          <w:spacing w:val="-20"/>
          <w:w w:val="1"/>
          <w:sz w:val="6"/>
        </w:rPr>
        <w:t>v</w:t>
      </w:r>
      <w:r w:rsidRPr="00CA4DC9">
        <w:t>ngkapi</w:t>
      </w:r>
      <w:proofErr w:type="spellEnd"/>
      <w:r w:rsidRPr="00CA4DC9">
        <w:t xml:space="preserve"> </w:t>
      </w:r>
      <w:proofErr w:type="spellStart"/>
      <w:r w:rsidRPr="00CA4DC9">
        <w:t>d</w:t>
      </w:r>
      <w:r w:rsidR="00C860B4">
        <w:t>e</w:t>
      </w:r>
      <w:r w:rsidR="00C860B4" w:rsidRPr="00C860B4">
        <w:rPr>
          <w:rFonts w:ascii="Inspiring" w:hAnsi="Inspiring"/>
          <w:color w:val="DDDDDD"/>
          <w:spacing w:val="-20"/>
          <w:w w:val="1"/>
          <w:sz w:val="6"/>
        </w:rPr>
        <w:t>v</w:t>
      </w:r>
      <w:r w:rsidRPr="00CA4DC9">
        <w:t>ngan</w:t>
      </w:r>
      <w:proofErr w:type="spellEnd"/>
      <w:r w:rsidRPr="00CA4DC9">
        <w:t xml:space="preserve"> </w:t>
      </w:r>
      <w:proofErr w:type="spellStart"/>
      <w:r w:rsidRPr="00CA4DC9">
        <w:t>asp</w:t>
      </w:r>
      <w:r w:rsidR="00C860B4">
        <w:t>e</w:t>
      </w:r>
      <w:r w:rsidR="00C860B4" w:rsidRPr="00C860B4">
        <w:rPr>
          <w:rFonts w:ascii="Inspiring" w:hAnsi="Inspiring"/>
          <w:color w:val="DDDDDD"/>
          <w:spacing w:val="-20"/>
          <w:w w:val="1"/>
          <w:sz w:val="6"/>
        </w:rPr>
        <w:t>v</w:t>
      </w:r>
      <w:r w:rsidRPr="00CA4DC9">
        <w:t>k</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rtanyaan</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nai</w:t>
      </w:r>
      <w:proofErr w:type="spellEnd"/>
      <w:r w:rsidRPr="00CA4DC9">
        <w:t xml:space="preserve"> </w:t>
      </w:r>
      <w:proofErr w:type="spellStart"/>
      <w:r w:rsidRPr="00CA4DC9">
        <w:t>manaj</w:t>
      </w:r>
      <w:r w:rsidR="00C860B4">
        <w:t>e</w:t>
      </w:r>
      <w:r w:rsidR="00C860B4" w:rsidRPr="00C860B4">
        <w:rPr>
          <w:rFonts w:ascii="Inspiring" w:hAnsi="Inspiring"/>
          <w:color w:val="DDDDDD"/>
          <w:spacing w:val="-20"/>
          <w:w w:val="1"/>
          <w:sz w:val="6"/>
        </w:rPr>
        <w:t>v</w:t>
      </w:r>
      <w:r w:rsidRPr="00CA4DC9">
        <w:t>m</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str</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baruan</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an</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l</w:t>
      </w:r>
      <w:r w:rsidR="00C860B4">
        <w:t>e</w:t>
      </w:r>
      <w:r w:rsidR="00C860B4" w:rsidRPr="00C860B4">
        <w:rPr>
          <w:rFonts w:ascii="Inspiring" w:hAnsi="Inspiring"/>
          <w:color w:val="DDDDDD"/>
          <w:spacing w:val="-20"/>
          <w:w w:val="1"/>
          <w:sz w:val="6"/>
        </w:rPr>
        <w:t>v</w:t>
      </w:r>
      <w:r w:rsidRPr="00CA4DC9">
        <w:t>tak</w:t>
      </w:r>
      <w:proofErr w:type="spellEnd"/>
      <w:r w:rsidRPr="00CA4DC9">
        <w:t xml:space="preserve"> pada </w:t>
      </w:r>
      <w:proofErr w:type="spellStart"/>
      <w:r w:rsidRPr="00CA4DC9">
        <w:t>analisis</w:t>
      </w:r>
      <w:proofErr w:type="spellEnd"/>
      <w:r w:rsidRPr="00CA4DC9">
        <w:t xml:space="preserve"> yang </w:t>
      </w:r>
      <w:proofErr w:type="spellStart"/>
      <w:r w:rsidRPr="00CA4DC9">
        <w:t>tidak</w:t>
      </w:r>
      <w:proofErr w:type="spellEnd"/>
      <w:r w:rsidRPr="00CA4DC9">
        <w:t xml:space="preserve"> </w:t>
      </w:r>
      <w:proofErr w:type="spellStart"/>
      <w:r w:rsidRPr="00CA4DC9">
        <w:t>hanya</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guji</w:t>
      </w:r>
      <w:proofErr w:type="spellEnd"/>
      <w:r w:rsidRPr="00CA4DC9">
        <w:t xml:space="preserve"> </w:t>
      </w:r>
      <w:proofErr w:type="spellStart"/>
      <w:r w:rsidRPr="00CA4DC9">
        <w:t>signifikansi</w:t>
      </w:r>
      <w:proofErr w:type="spellEnd"/>
      <w:r w:rsidRPr="00CA4DC9">
        <w:t xml:space="preserve"> </w:t>
      </w:r>
      <w:proofErr w:type="spellStart"/>
      <w:r w:rsidRPr="00CA4DC9">
        <w:t>hubungan</w:t>
      </w:r>
      <w:proofErr w:type="spellEnd"/>
      <w:r w:rsidRPr="00CA4DC9">
        <w:t xml:space="preserve"> </w:t>
      </w:r>
      <w:proofErr w:type="spellStart"/>
      <w:r w:rsidRPr="00CA4DC9">
        <w:t>antara</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dua</w:t>
      </w:r>
      <w:proofErr w:type="spellEnd"/>
      <w:r w:rsidRPr="00CA4DC9">
        <w:t xml:space="preserve"> </w:t>
      </w:r>
      <w:proofErr w:type="spellStart"/>
      <w:r w:rsidRPr="00CA4DC9">
        <w:t>variab</w:t>
      </w:r>
      <w:r w:rsidR="00C860B4">
        <w:t>e</w:t>
      </w:r>
      <w:r w:rsidR="00C860B4" w:rsidRPr="00C860B4">
        <w:rPr>
          <w:rFonts w:ascii="Inspiring" w:hAnsi="Inspiring"/>
          <w:color w:val="DDDDDD"/>
          <w:spacing w:val="-20"/>
          <w:w w:val="1"/>
          <w:sz w:val="6"/>
        </w:rPr>
        <w:t>v</w:t>
      </w:r>
      <w:r w:rsidRPr="00CA4DC9">
        <w:t>l</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tapi</w:t>
      </w:r>
      <w:proofErr w:type="spellEnd"/>
      <w:r w:rsidRPr="00CA4DC9">
        <w:t xml:space="preserve"> juga </w:t>
      </w:r>
      <w:proofErr w:type="spellStart"/>
      <w:r w:rsidRPr="00CA4DC9">
        <w:t>m</w:t>
      </w:r>
      <w:r w:rsidR="00C860B4">
        <w:t>e</w:t>
      </w:r>
      <w:r w:rsidR="00C860B4" w:rsidRPr="00C860B4">
        <w:rPr>
          <w:rFonts w:ascii="Inspiring" w:hAnsi="Inspiring"/>
          <w:color w:val="DDDDDD"/>
          <w:spacing w:val="-20"/>
          <w:w w:val="1"/>
          <w:sz w:val="6"/>
        </w:rPr>
        <w:t>v</w:t>
      </w:r>
      <w:r w:rsidRPr="00CA4DC9">
        <w:t>nilai</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r w:rsidRPr="00CA4DC9">
        <w:t>kuatan</w:t>
      </w:r>
      <w:proofErr w:type="spellEnd"/>
      <w:r w:rsidRPr="00CA4DC9">
        <w:t xml:space="preserve"> dan </w:t>
      </w:r>
      <w:proofErr w:type="spellStart"/>
      <w:r w:rsidRPr="00CA4DC9">
        <w:t>m</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ntukan</w:t>
      </w:r>
      <w:proofErr w:type="spellEnd"/>
      <w:r w:rsidRPr="00CA4DC9">
        <w:t xml:space="preserve"> </w:t>
      </w:r>
      <w:proofErr w:type="spellStart"/>
      <w:r w:rsidRPr="00CA4DC9">
        <w:t>arah</w:t>
      </w:r>
      <w:proofErr w:type="spellEnd"/>
      <w:r w:rsidRPr="00CA4DC9">
        <w:t xml:space="preserve"> </w:t>
      </w:r>
      <w:proofErr w:type="spellStart"/>
      <w:r w:rsidRPr="00CA4DC9">
        <w:t>hubungan</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s</w:t>
      </w:r>
      <w:r w:rsidR="00C860B4">
        <w:t>e</w:t>
      </w:r>
      <w:r w:rsidR="00C860B4" w:rsidRPr="00C860B4">
        <w:rPr>
          <w:rFonts w:ascii="Inspiring" w:hAnsi="Inspiring"/>
          <w:color w:val="DDDDDD"/>
          <w:spacing w:val="-20"/>
          <w:w w:val="1"/>
          <w:sz w:val="6"/>
        </w:rPr>
        <w:t>v</w:t>
      </w:r>
      <w:r w:rsidRPr="00CA4DC9">
        <w:t>but</w:t>
      </w:r>
      <w:proofErr w:type="spellEnd"/>
      <w:r w:rsidRPr="00CA4DC9">
        <w:t xml:space="preserve">. Hasil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an</w:t>
      </w:r>
      <w:proofErr w:type="spellEnd"/>
      <w:r w:rsidRPr="00CA4DC9">
        <w:t xml:space="preserve"> </w:t>
      </w:r>
      <w:proofErr w:type="spellStart"/>
      <w:r w:rsidRPr="00CA4DC9">
        <w:t>diharapkan</w:t>
      </w:r>
      <w:proofErr w:type="spellEnd"/>
      <w:r w:rsidRPr="00CA4DC9">
        <w:t xml:space="preserve"> </w:t>
      </w:r>
      <w:proofErr w:type="spellStart"/>
      <w:r w:rsidRPr="00CA4DC9">
        <w:t>dapat</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dukung</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g</w:t>
      </w:r>
      <w:r w:rsidR="00C860B4">
        <w:t>e</w:t>
      </w:r>
      <w:r w:rsidR="00C860B4" w:rsidRPr="00C860B4">
        <w:rPr>
          <w:rFonts w:ascii="Inspiring" w:hAnsi="Inspiring"/>
          <w:color w:val="DDDDDD"/>
          <w:spacing w:val="-20"/>
          <w:w w:val="1"/>
          <w:sz w:val="6"/>
        </w:rPr>
        <w:t>v</w:t>
      </w:r>
      <w:r w:rsidRPr="00CA4DC9">
        <w:t>mbangan</w:t>
      </w:r>
      <w:proofErr w:type="spellEnd"/>
      <w:r w:rsidRPr="00CA4DC9">
        <w:t xml:space="preserve"> program </w:t>
      </w:r>
      <w:proofErr w:type="spellStart"/>
      <w:r w:rsidR="00C860B4">
        <w:t>e</w:t>
      </w:r>
      <w:r w:rsidR="00C860B4" w:rsidRPr="00C860B4">
        <w:rPr>
          <w:rFonts w:ascii="Inspiring" w:hAnsi="Inspiring"/>
          <w:color w:val="DDDDDD"/>
          <w:spacing w:val="-20"/>
          <w:w w:val="1"/>
          <w:sz w:val="6"/>
        </w:rPr>
        <w:t>v</w:t>
      </w:r>
      <w:r w:rsidRPr="00CA4DC9">
        <w:t>dukasi</w:t>
      </w:r>
      <w:proofErr w:type="spellEnd"/>
      <w:r w:rsidRPr="00CA4DC9">
        <w:t xml:space="preserve"> yang </w:t>
      </w:r>
      <w:proofErr w:type="spellStart"/>
      <w:r w:rsidRPr="00CA4DC9">
        <w:t>l</w:t>
      </w:r>
      <w:r w:rsidR="00C860B4">
        <w:t>e</w:t>
      </w:r>
      <w:r w:rsidR="00C860B4" w:rsidRPr="00C860B4">
        <w:rPr>
          <w:rFonts w:ascii="Inspiring" w:hAnsi="Inspiring"/>
          <w:color w:val="DDDDDD"/>
          <w:spacing w:val="-20"/>
          <w:w w:val="1"/>
          <w:sz w:val="6"/>
        </w:rPr>
        <w:t>v</w:t>
      </w:r>
      <w:r w:rsidRPr="00CA4DC9">
        <w:t>bih</w:t>
      </w:r>
      <w:proofErr w:type="spellEnd"/>
      <w:r w:rsidRPr="00CA4DC9">
        <w:t xml:space="preserve"> </w:t>
      </w:r>
      <w:proofErr w:type="spellStart"/>
      <w:r w:rsidR="00C860B4">
        <w:t>e</w:t>
      </w:r>
      <w:r w:rsidR="00C860B4" w:rsidRPr="00C860B4">
        <w:rPr>
          <w:rFonts w:ascii="Inspiring" w:hAnsi="Inspiring"/>
          <w:color w:val="DDDDDD"/>
          <w:spacing w:val="-20"/>
          <w:w w:val="1"/>
          <w:sz w:val="6"/>
        </w:rPr>
        <w:t>v</w:t>
      </w:r>
      <w:r w:rsidRPr="00CA4DC9">
        <w:t>f</w:t>
      </w:r>
      <w:r w:rsidR="00C860B4">
        <w:t>e</w:t>
      </w:r>
      <w:r w:rsidR="00C860B4" w:rsidRPr="00C860B4">
        <w:rPr>
          <w:rFonts w:ascii="Inspiring" w:hAnsi="Inspiring"/>
          <w:color w:val="DDDDDD"/>
          <w:spacing w:val="-20"/>
          <w:w w:val="1"/>
          <w:sz w:val="6"/>
        </w:rPr>
        <w:t>v</w:t>
      </w:r>
      <w:r w:rsidRPr="00CA4DC9">
        <w:t>ktif</w:t>
      </w:r>
      <w:proofErr w:type="spellEnd"/>
      <w:r w:rsidRPr="00CA4DC9">
        <w:t xml:space="preserve"> </w:t>
      </w:r>
      <w:proofErr w:type="spellStart"/>
      <w:r w:rsidRPr="00CA4DC9">
        <w:t>untuk</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nc</w:t>
      </w:r>
      <w:r w:rsidR="00C860B4">
        <w:t>e</w:t>
      </w:r>
      <w:r w:rsidR="00C860B4" w:rsidRPr="00C860B4">
        <w:rPr>
          <w:rFonts w:ascii="Inspiring" w:hAnsi="Inspiring"/>
          <w:color w:val="DDDDDD"/>
          <w:spacing w:val="-20"/>
          <w:w w:val="1"/>
          <w:sz w:val="6"/>
        </w:rPr>
        <w:t>v</w:t>
      </w:r>
      <w:r w:rsidRPr="00CA4DC9">
        <w:t>gah</w:t>
      </w:r>
      <w:proofErr w:type="spellEnd"/>
      <w:r w:rsidRPr="00CA4DC9">
        <w:t xml:space="preserve"> </w:t>
      </w:r>
      <w:proofErr w:type="spellStart"/>
      <w:r w:rsidRPr="00CA4DC9">
        <w:t>komplikasi</w:t>
      </w:r>
      <w:proofErr w:type="spellEnd"/>
      <w:r w:rsidRPr="00CA4DC9">
        <w:t xml:space="preserve"> dan </w:t>
      </w:r>
      <w:proofErr w:type="spellStart"/>
      <w:r w:rsidRPr="00CA4DC9">
        <w:t>m</w:t>
      </w:r>
      <w:r w:rsidR="00C860B4">
        <w:t>e</w:t>
      </w:r>
      <w:r w:rsidR="00C860B4" w:rsidRPr="00C860B4">
        <w:rPr>
          <w:rFonts w:ascii="Inspiring" w:hAnsi="Inspiring"/>
          <w:color w:val="DDDDDD"/>
          <w:spacing w:val="-20"/>
          <w:w w:val="1"/>
          <w:sz w:val="6"/>
        </w:rPr>
        <w:t>v</w:t>
      </w:r>
      <w:r w:rsidRPr="00CA4DC9">
        <w:t>ningkatkan</w:t>
      </w:r>
      <w:proofErr w:type="spellEnd"/>
      <w:r w:rsidRPr="00CA4DC9">
        <w:t xml:space="preserve"> </w:t>
      </w:r>
      <w:proofErr w:type="spellStart"/>
      <w:r w:rsidRPr="00CA4DC9">
        <w:t>kualitas</w:t>
      </w:r>
      <w:proofErr w:type="spellEnd"/>
      <w:r w:rsidRPr="00CA4DC9">
        <w:t xml:space="preserve"> </w:t>
      </w:r>
      <w:proofErr w:type="spellStart"/>
      <w:r w:rsidRPr="00CA4DC9">
        <w:t>hidup</w:t>
      </w:r>
      <w:proofErr w:type="spellEnd"/>
      <w:r w:rsidRPr="00CA4DC9">
        <w:t xml:space="preserve"> </w:t>
      </w:r>
      <w:proofErr w:type="spellStart"/>
      <w:r w:rsidRPr="00CA4DC9">
        <w:t>pasi</w:t>
      </w:r>
      <w:r w:rsidR="00C860B4">
        <w:t>e</w:t>
      </w:r>
      <w:r w:rsidR="00C860B4" w:rsidRPr="00C860B4">
        <w:rPr>
          <w:rFonts w:ascii="Inspiring" w:hAnsi="Inspiring"/>
          <w:color w:val="DDDDDD"/>
          <w:spacing w:val="-20"/>
          <w:w w:val="1"/>
          <w:sz w:val="6"/>
        </w:rPr>
        <w:t>v</w:t>
      </w:r>
      <w:r w:rsidRPr="00CA4DC9">
        <w:t>n</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lain</w:t>
      </w:r>
      <w:proofErr w:type="spellEnd"/>
      <w:r w:rsidRPr="00CA4DC9">
        <w:t xml:space="preserve"> </w:t>
      </w:r>
      <w:proofErr w:type="spellStart"/>
      <w:r w:rsidRPr="00CA4DC9">
        <w:t>itu</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w:t>
      </w:r>
      <w:r w:rsidR="00C860B4">
        <w:t>e</w:t>
      </w:r>
      <w:r w:rsidR="00C860B4" w:rsidRPr="00C860B4">
        <w:rPr>
          <w:rFonts w:ascii="Inspiring" w:hAnsi="Inspiring"/>
          <w:color w:val="DDDDDD"/>
          <w:spacing w:val="-20"/>
          <w:w w:val="1"/>
          <w:sz w:val="6"/>
        </w:rPr>
        <w:t>v</w:t>
      </w:r>
      <w:r w:rsidRPr="00CA4DC9">
        <w:t>liti</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lah</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akukan</w:t>
      </w:r>
      <w:proofErr w:type="spellEnd"/>
      <w:r w:rsidRPr="00CA4DC9">
        <w:t xml:space="preserve"> </w:t>
      </w:r>
      <w:proofErr w:type="spellStart"/>
      <w:r w:rsidRPr="00CA4DC9">
        <w:t>studi</w:t>
      </w:r>
      <w:proofErr w:type="spellEnd"/>
      <w:r w:rsidRPr="00CA4DC9">
        <w:t xml:space="preserve"> </w:t>
      </w:r>
      <w:proofErr w:type="spellStart"/>
      <w:r w:rsidRPr="00CA4DC9">
        <w:t>p</w:t>
      </w:r>
      <w:r w:rsidR="00C860B4">
        <w:t>e</w:t>
      </w:r>
      <w:r w:rsidR="00C860B4" w:rsidRPr="00C860B4">
        <w:rPr>
          <w:rFonts w:ascii="Inspiring" w:hAnsi="Inspiring"/>
          <w:color w:val="DDDDDD"/>
          <w:spacing w:val="-20"/>
          <w:w w:val="1"/>
          <w:sz w:val="6"/>
        </w:rPr>
        <w:t>v</w:t>
      </w:r>
      <w:r w:rsidRPr="00CA4DC9">
        <w:t>ndahuluan</w:t>
      </w:r>
      <w:proofErr w:type="spellEnd"/>
      <w:r w:rsidRPr="00CA4DC9">
        <w:t xml:space="preserve"> di </w:t>
      </w:r>
      <w:r w:rsidR="00772472">
        <w:t xml:space="preserve">salah </w:t>
      </w:r>
      <w:proofErr w:type="spellStart"/>
      <w:r w:rsidR="00772472">
        <w:t>satu</w:t>
      </w:r>
      <w:proofErr w:type="spellEnd"/>
      <w:r w:rsidR="00772472">
        <w:t xml:space="preserve"> </w:t>
      </w:r>
      <w:proofErr w:type="spellStart"/>
      <w:r w:rsidRPr="00CA4DC9">
        <w:t>Klinik</w:t>
      </w:r>
      <w:proofErr w:type="spellEnd"/>
      <w:r w:rsidRPr="00CA4DC9">
        <w:t xml:space="preserve"> Utama</w:t>
      </w:r>
      <w:r w:rsidR="00772472">
        <w:t xml:space="preserve"> di </w:t>
      </w:r>
      <w:proofErr w:type="spellStart"/>
      <w:r w:rsidR="00772472">
        <w:t>kota</w:t>
      </w:r>
      <w:proofErr w:type="spellEnd"/>
      <w:r w:rsidR="00772472">
        <w:t xml:space="preserve"> </w:t>
      </w:r>
      <w:r w:rsidRPr="00CA4DC9">
        <w:t xml:space="preserve">Bandung pada </w:t>
      </w:r>
      <w:proofErr w:type="spellStart"/>
      <w:r w:rsidRPr="00CA4DC9">
        <w:t>tanggal</w:t>
      </w:r>
      <w:proofErr w:type="spellEnd"/>
      <w:r w:rsidRPr="00CA4DC9">
        <w:t xml:space="preserve"> 4 Januari 2025 dan </w:t>
      </w:r>
      <w:proofErr w:type="spellStart"/>
      <w:r w:rsidRPr="00CA4DC9">
        <w:t>m</w:t>
      </w:r>
      <w:r w:rsidR="00C860B4">
        <w:t>e</w:t>
      </w:r>
      <w:r w:rsidR="00C860B4" w:rsidRPr="00C860B4">
        <w:rPr>
          <w:rFonts w:ascii="Inspiring" w:hAnsi="Inspiring"/>
          <w:color w:val="DDDDDD"/>
          <w:spacing w:val="-20"/>
          <w:w w:val="1"/>
          <w:sz w:val="6"/>
        </w:rPr>
        <w:t>v</w:t>
      </w:r>
      <w:r w:rsidRPr="00CA4DC9">
        <w:t>mp</w:t>
      </w:r>
      <w:r w:rsidR="00C860B4">
        <w:t>e</w:t>
      </w:r>
      <w:r w:rsidR="00C860B4" w:rsidRPr="00C860B4">
        <w:rPr>
          <w:rFonts w:ascii="Inspiring" w:hAnsi="Inspiring"/>
          <w:color w:val="DDDDDD"/>
          <w:spacing w:val="-20"/>
          <w:w w:val="1"/>
          <w:sz w:val="6"/>
        </w:rPr>
        <w:t>v</w:t>
      </w:r>
      <w:r w:rsidRPr="00CA4DC9">
        <w:t>rol</w:t>
      </w:r>
      <w:r w:rsidR="00C860B4">
        <w:t>e</w:t>
      </w:r>
      <w:r w:rsidR="00C860B4" w:rsidRPr="00C860B4">
        <w:rPr>
          <w:rFonts w:ascii="Inspiring" w:hAnsi="Inspiring"/>
          <w:color w:val="DDDDDD"/>
          <w:spacing w:val="-20"/>
          <w:w w:val="1"/>
          <w:sz w:val="6"/>
        </w:rPr>
        <w:t>v</w:t>
      </w:r>
      <w:r w:rsidRPr="00CA4DC9">
        <w:t>h</w:t>
      </w:r>
      <w:proofErr w:type="spellEnd"/>
      <w:r w:rsidRPr="00CA4DC9">
        <w:t xml:space="preserve"> data </w:t>
      </w:r>
      <w:proofErr w:type="spellStart"/>
      <w:r w:rsidRPr="00CA4DC9">
        <w:t>bahwa</w:t>
      </w:r>
      <w:proofErr w:type="spellEnd"/>
      <w:r w:rsidRPr="00CA4DC9">
        <w:t xml:space="preserve"> </w:t>
      </w:r>
      <w:proofErr w:type="spellStart"/>
      <w:r w:rsidRPr="00CA4DC9">
        <w:t>t</w:t>
      </w:r>
      <w:r w:rsidR="00C860B4">
        <w:t>e</w:t>
      </w:r>
      <w:r w:rsidR="00C860B4" w:rsidRPr="00C860B4">
        <w:rPr>
          <w:rFonts w:ascii="Inspiring" w:hAnsi="Inspiring"/>
          <w:color w:val="DDDDDD"/>
          <w:spacing w:val="-20"/>
          <w:w w:val="1"/>
          <w:sz w:val="6"/>
        </w:rPr>
        <w:t>v</w:t>
      </w:r>
      <w:r w:rsidRPr="00CA4DC9">
        <w:t>rdapat</w:t>
      </w:r>
      <w:proofErr w:type="spellEnd"/>
      <w:r w:rsidRPr="00CA4DC9">
        <w:t xml:space="preserve"> 200 </w:t>
      </w:r>
      <w:proofErr w:type="spellStart"/>
      <w:r w:rsidRPr="00CA4DC9">
        <w:t>p</w:t>
      </w:r>
      <w:r w:rsidR="00C860B4">
        <w:t>e</w:t>
      </w:r>
      <w:r w:rsidR="00C860B4" w:rsidRPr="00C860B4">
        <w:rPr>
          <w:rFonts w:ascii="Inspiring" w:hAnsi="Inspiring"/>
          <w:color w:val="DDDDDD"/>
          <w:spacing w:val="-20"/>
          <w:w w:val="1"/>
          <w:sz w:val="6"/>
        </w:rPr>
        <w:t>v</w:t>
      </w:r>
      <w:r w:rsidRPr="00CA4DC9">
        <w:t>nd</w:t>
      </w:r>
      <w:r w:rsidR="00C860B4">
        <w:t>e</w:t>
      </w:r>
      <w:r w:rsidR="00C860B4" w:rsidRPr="00C860B4">
        <w:rPr>
          <w:rFonts w:ascii="Inspiring" w:hAnsi="Inspiring"/>
          <w:color w:val="DDDDDD"/>
          <w:spacing w:val="-20"/>
          <w:w w:val="1"/>
          <w:sz w:val="6"/>
        </w:rPr>
        <w:t>v</w:t>
      </w:r>
      <w:r w:rsidRPr="00CA4DC9">
        <w:t>rita</w:t>
      </w:r>
      <w:proofErr w:type="spellEnd"/>
      <w:r w:rsidRPr="00CA4DC9">
        <w:t xml:space="preserve"> </w:t>
      </w:r>
      <w:proofErr w:type="spellStart"/>
      <w:r w:rsidRPr="00CA4DC9">
        <w:t>diab</w:t>
      </w:r>
      <w:r w:rsidR="00C860B4">
        <w:t>e</w:t>
      </w:r>
      <w:r w:rsidR="00C860B4" w:rsidRPr="00C860B4">
        <w:rPr>
          <w:rFonts w:ascii="Inspiring" w:hAnsi="Inspiring"/>
          <w:color w:val="DDDDDD"/>
          <w:spacing w:val="-20"/>
          <w:w w:val="1"/>
          <w:sz w:val="6"/>
        </w:rPr>
        <w:t>v</w:t>
      </w:r>
      <w:r w:rsidRPr="00CA4DC9">
        <w:t>t</w:t>
      </w:r>
      <w:r w:rsidR="00C860B4">
        <w:t>e</w:t>
      </w:r>
      <w:r w:rsidR="00C860B4" w:rsidRPr="00C860B4">
        <w:rPr>
          <w:rFonts w:ascii="Inspiring" w:hAnsi="Inspiring"/>
          <w:color w:val="DDDDDD"/>
          <w:spacing w:val="-20"/>
          <w:w w:val="1"/>
          <w:sz w:val="6"/>
        </w:rPr>
        <w:t>v</w:t>
      </w:r>
      <w:r w:rsidRPr="00CA4DC9">
        <w:t>s</w:t>
      </w:r>
      <w:proofErr w:type="spellEnd"/>
      <w:r w:rsidRPr="00CA4DC9">
        <w:t xml:space="preserve"> </w:t>
      </w:r>
      <w:proofErr w:type="spellStart"/>
      <w:r w:rsidRPr="00CA4DC9">
        <w:t>m</w:t>
      </w:r>
      <w:r w:rsidR="00C860B4">
        <w:t>e</w:t>
      </w:r>
      <w:r w:rsidR="00C860B4" w:rsidRPr="00C860B4">
        <w:rPr>
          <w:rFonts w:ascii="Inspiring" w:hAnsi="Inspiring"/>
          <w:color w:val="DDDDDD"/>
          <w:spacing w:val="-20"/>
          <w:w w:val="1"/>
          <w:sz w:val="6"/>
        </w:rPr>
        <w:t>v</w:t>
      </w:r>
      <w:r w:rsidRPr="00CA4DC9">
        <w:t>litus</w:t>
      </w:r>
      <w:proofErr w:type="spellEnd"/>
      <w:r w:rsidRPr="00CA4DC9">
        <w:t xml:space="preserve"> </w:t>
      </w:r>
      <w:proofErr w:type="spellStart"/>
      <w:r w:rsidRPr="00CA4DC9">
        <w:t>tip</w:t>
      </w:r>
      <w:r w:rsidR="00C860B4">
        <w:t>e</w:t>
      </w:r>
      <w:r w:rsidR="00C860B4" w:rsidRPr="00C860B4">
        <w:rPr>
          <w:rFonts w:ascii="Inspiring" w:hAnsi="Inspiring"/>
          <w:color w:val="DDDDDD"/>
          <w:spacing w:val="-20"/>
          <w:w w:val="1"/>
          <w:sz w:val="6"/>
        </w:rPr>
        <w:t>v</w:t>
      </w:r>
      <w:proofErr w:type="spellEnd"/>
      <w:r w:rsidRPr="00CA4DC9">
        <w:t xml:space="preserve"> 2 yang rutin </w:t>
      </w:r>
      <w:proofErr w:type="spellStart"/>
      <w:r w:rsidRPr="00CA4DC9">
        <w:t>b</w:t>
      </w:r>
      <w:r w:rsidR="00C860B4">
        <w:t>e</w:t>
      </w:r>
      <w:r w:rsidR="00C860B4" w:rsidRPr="00C860B4">
        <w:rPr>
          <w:rFonts w:ascii="Inspiring" w:hAnsi="Inspiring"/>
          <w:color w:val="DDDDDD"/>
          <w:spacing w:val="-20"/>
          <w:w w:val="1"/>
          <w:sz w:val="6"/>
        </w:rPr>
        <w:t>v</w:t>
      </w:r>
      <w:r w:rsidRPr="00CA4DC9">
        <w:t>robat</w:t>
      </w:r>
      <w:proofErr w:type="spellEnd"/>
      <w:r w:rsidRPr="00CA4DC9">
        <w:t xml:space="preserve"> </w:t>
      </w:r>
      <w:proofErr w:type="spellStart"/>
      <w:r w:rsidRPr="00CA4DC9">
        <w:t>k</w:t>
      </w:r>
      <w:r w:rsidR="00C860B4">
        <w:t>e</w:t>
      </w:r>
      <w:r w:rsidR="00C860B4" w:rsidRPr="00C860B4">
        <w:rPr>
          <w:rFonts w:ascii="Inspiring" w:hAnsi="Inspiring"/>
          <w:color w:val="DDDDDD"/>
          <w:spacing w:val="-20"/>
          <w:w w:val="1"/>
          <w:sz w:val="6"/>
        </w:rPr>
        <w:t>v</w:t>
      </w:r>
      <w:proofErr w:type="spellEnd"/>
      <w:r w:rsidRPr="00CA4DC9">
        <w:t xml:space="preserve"> </w:t>
      </w:r>
      <w:proofErr w:type="spellStart"/>
      <w:r w:rsidRPr="00CA4DC9">
        <w:t>Klinik</w:t>
      </w:r>
      <w:proofErr w:type="spellEnd"/>
      <w:r w:rsidRPr="00CA4DC9">
        <w:t xml:space="preserve"> </w:t>
      </w:r>
      <w:proofErr w:type="spellStart"/>
      <w:r w:rsidRPr="00CA4DC9">
        <w:t>s</w:t>
      </w:r>
      <w:r w:rsidR="00C860B4">
        <w:t>e</w:t>
      </w:r>
      <w:r w:rsidR="00C860B4" w:rsidRPr="00C860B4">
        <w:rPr>
          <w:rFonts w:ascii="Inspiring" w:hAnsi="Inspiring"/>
          <w:color w:val="DDDDDD"/>
          <w:spacing w:val="-20"/>
          <w:w w:val="1"/>
          <w:sz w:val="6"/>
        </w:rPr>
        <w:t>v</w:t>
      </w:r>
      <w:r w:rsidRPr="00CA4DC9">
        <w:t>tiap</w:t>
      </w:r>
      <w:proofErr w:type="spellEnd"/>
      <w:r w:rsidRPr="00CA4DC9">
        <w:t xml:space="preserve"> </w:t>
      </w:r>
      <w:proofErr w:type="spellStart"/>
      <w:r w:rsidRPr="00CA4DC9">
        <w:t>bulan</w:t>
      </w:r>
      <w:proofErr w:type="spellEnd"/>
      <w:r w:rsidRPr="00CA4DC9">
        <w:t>.</w:t>
      </w:r>
    </w:p>
    <w:p w14:paraId="1DE41EF5" w14:textId="50F41A45" w:rsidR="00830260" w:rsidRPr="00830260" w:rsidRDefault="00830260" w:rsidP="00830260">
      <w:pPr>
        <w:pStyle w:val="Heading1"/>
        <w:numPr>
          <w:ilvl w:val="0"/>
          <w:numId w:val="0"/>
        </w:numPr>
        <w:spacing w:before="240" w:after="40"/>
        <w:ind w:firstLine="216"/>
        <w:jc w:val="left"/>
        <w:rPr>
          <w:b/>
          <w:bCs/>
          <w:sz w:val="24"/>
          <w:szCs w:val="24"/>
        </w:rPr>
      </w:pPr>
      <w:r w:rsidRPr="00830260">
        <w:rPr>
          <w:b/>
          <w:bCs/>
          <w:sz w:val="24"/>
          <w:szCs w:val="24"/>
        </w:rPr>
        <w:t>RUMUSAN MASALAH</w:t>
      </w:r>
    </w:p>
    <w:p w14:paraId="538467C8" w14:textId="5639A738" w:rsidR="00830260" w:rsidRPr="00830260" w:rsidRDefault="00830260" w:rsidP="00513CB1">
      <w:pPr>
        <w:numPr>
          <w:ilvl w:val="0"/>
          <w:numId w:val="4"/>
        </w:numPr>
        <w:spacing w:line="240" w:lineRule="auto"/>
        <w:ind w:left="630" w:hanging="450"/>
        <w:jc w:val="both"/>
        <w:rPr>
          <w:rFonts w:ascii="Times New Roman" w:hAnsi="Times New Roman" w:cs="Times New Roman"/>
          <w:sz w:val="20"/>
          <w:szCs w:val="20"/>
          <w:lang w:val="id"/>
        </w:rPr>
      </w:pPr>
      <w:r w:rsidRPr="00830260">
        <w:rPr>
          <w:rFonts w:ascii="Times New Roman" w:hAnsi="Times New Roman" w:cs="Times New Roman"/>
          <w:sz w:val="20"/>
          <w:szCs w:val="20"/>
          <w:lang w:val="id"/>
        </w:rPr>
        <w:t>Bagaimana tingkat p</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g</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tahuan pasi</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 diab</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t</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s m</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litus tip</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 xml:space="preserve"> 2 di </w:t>
      </w:r>
      <w:r w:rsidR="00772472">
        <w:rPr>
          <w:rFonts w:ascii="Times New Roman" w:hAnsi="Times New Roman" w:cs="Times New Roman"/>
          <w:sz w:val="20"/>
          <w:szCs w:val="20"/>
          <w:lang w:val="id"/>
        </w:rPr>
        <w:t xml:space="preserve">salah satu </w:t>
      </w:r>
      <w:r w:rsidRPr="00830260">
        <w:rPr>
          <w:rFonts w:ascii="Times New Roman" w:hAnsi="Times New Roman" w:cs="Times New Roman"/>
          <w:sz w:val="20"/>
          <w:szCs w:val="20"/>
          <w:lang w:val="id"/>
        </w:rPr>
        <w:t>Klinik Utama</w:t>
      </w:r>
      <w:r w:rsidR="00772472">
        <w:rPr>
          <w:rFonts w:ascii="Times New Roman" w:hAnsi="Times New Roman" w:cs="Times New Roman"/>
          <w:sz w:val="20"/>
          <w:szCs w:val="20"/>
          <w:lang w:val="id"/>
        </w:rPr>
        <w:t xml:space="preserve"> di Kota Bandung</w:t>
      </w:r>
      <w:r w:rsidRPr="00830260">
        <w:rPr>
          <w:rFonts w:ascii="Times New Roman" w:hAnsi="Times New Roman" w:cs="Times New Roman"/>
          <w:sz w:val="20"/>
          <w:szCs w:val="20"/>
          <w:lang w:val="id"/>
        </w:rPr>
        <w:t>?</w:t>
      </w:r>
    </w:p>
    <w:p w14:paraId="6D6E48C6" w14:textId="7A3FC2D3" w:rsidR="00FB13C3" w:rsidRPr="005710B3" w:rsidRDefault="00830260" w:rsidP="005710B3">
      <w:pPr>
        <w:numPr>
          <w:ilvl w:val="0"/>
          <w:numId w:val="4"/>
        </w:numPr>
        <w:spacing w:line="240" w:lineRule="auto"/>
        <w:ind w:left="630" w:hanging="450"/>
        <w:jc w:val="both"/>
        <w:rPr>
          <w:rFonts w:ascii="Times New Roman" w:hAnsi="Times New Roman" w:cs="Times New Roman"/>
          <w:sz w:val="20"/>
          <w:szCs w:val="20"/>
          <w:lang w:val="id"/>
        </w:rPr>
      </w:pPr>
      <w:r w:rsidRPr="00830260">
        <w:rPr>
          <w:rFonts w:ascii="Times New Roman" w:hAnsi="Times New Roman" w:cs="Times New Roman"/>
          <w:sz w:val="20"/>
          <w:szCs w:val="20"/>
          <w:lang w:val="id"/>
        </w:rPr>
        <w:lastRenderedPageBreak/>
        <w:t>Apakah t</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rdapat kor</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lasi antara tingkat p</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g</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tahuan m</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g</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ai diab</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t</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s m</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litus d</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gan pola gaya hidup pada pasi</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n diab</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t</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s m</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litus tip</w:t>
      </w:r>
      <w:r w:rsidR="00C860B4">
        <w:rPr>
          <w:rFonts w:ascii="Times New Roman" w:hAnsi="Times New Roman" w:cs="Times New Roman"/>
          <w:sz w:val="20"/>
          <w:szCs w:val="20"/>
          <w:lang w:val="id"/>
        </w:rPr>
        <w:t>e</w:t>
      </w:r>
      <w:r w:rsidR="00C860B4" w:rsidRPr="00C860B4">
        <w:rPr>
          <w:rFonts w:ascii="Inspiring" w:hAnsi="Inspiring" w:cs="Times New Roman"/>
          <w:color w:val="DDDDDD"/>
          <w:spacing w:val="-20"/>
          <w:w w:val="1"/>
          <w:sz w:val="6"/>
          <w:szCs w:val="20"/>
          <w:lang w:val="id"/>
        </w:rPr>
        <w:t>v</w:t>
      </w:r>
      <w:r w:rsidRPr="00830260">
        <w:rPr>
          <w:rFonts w:ascii="Times New Roman" w:hAnsi="Times New Roman" w:cs="Times New Roman"/>
          <w:sz w:val="20"/>
          <w:szCs w:val="20"/>
          <w:lang w:val="id"/>
        </w:rPr>
        <w:t xml:space="preserve"> 2?</w:t>
      </w:r>
    </w:p>
    <w:p w14:paraId="617E91CB" w14:textId="5009E19C" w:rsidR="00E60638" w:rsidRPr="00827D89" w:rsidRDefault="00E60638" w:rsidP="00513CB1">
      <w:pPr>
        <w:pStyle w:val="Heading1"/>
        <w:numPr>
          <w:ilvl w:val="0"/>
          <w:numId w:val="0"/>
        </w:numPr>
        <w:spacing w:before="240" w:after="40"/>
        <w:jc w:val="left"/>
        <w:rPr>
          <w:b/>
          <w:bCs/>
          <w:sz w:val="24"/>
          <w:szCs w:val="24"/>
        </w:rPr>
      </w:pPr>
      <w:r w:rsidRPr="00827D89">
        <w:rPr>
          <w:b/>
          <w:bCs/>
          <w:sz w:val="24"/>
          <w:szCs w:val="24"/>
        </w:rPr>
        <w:t>METODE</w:t>
      </w:r>
      <w:r w:rsidR="00830260" w:rsidRPr="00827D89">
        <w:rPr>
          <w:b/>
          <w:bCs/>
          <w:sz w:val="24"/>
          <w:szCs w:val="24"/>
        </w:rPr>
        <w:t xml:space="preserve"> </w:t>
      </w:r>
    </w:p>
    <w:p w14:paraId="4B249FE4" w14:textId="73CA50C3" w:rsidR="00A72F77" w:rsidRPr="00A72F77" w:rsidRDefault="00830260" w:rsidP="00A46B1B">
      <w:pPr>
        <w:pStyle w:val="BodyText"/>
        <w:spacing w:line="240" w:lineRule="auto"/>
        <w:ind w:firstLine="720"/>
        <w:rPr>
          <w:bCs/>
        </w:rPr>
      </w:pPr>
      <w:proofErr w:type="spellStart"/>
      <w:r w:rsidRPr="00830260">
        <w:rPr>
          <w:bCs/>
        </w:rPr>
        <w:t>J</w:t>
      </w:r>
      <w:r w:rsidR="00C860B4">
        <w:rPr>
          <w:bCs/>
        </w:rPr>
        <w:t>e</w:t>
      </w:r>
      <w:r w:rsidR="00C860B4" w:rsidRPr="00C860B4">
        <w:rPr>
          <w:rFonts w:ascii="Inspiring" w:hAnsi="Inspiring"/>
          <w:bCs/>
          <w:color w:val="DDDDDD"/>
          <w:spacing w:val="-20"/>
          <w:w w:val="1"/>
          <w:sz w:val="6"/>
        </w:rPr>
        <w:t>v</w:t>
      </w:r>
      <w:r w:rsidRPr="00830260">
        <w:rPr>
          <w:bCs/>
        </w:rPr>
        <w:t>nis</w:t>
      </w:r>
      <w:proofErr w:type="spellEnd"/>
      <w:r w:rsidRPr="00830260">
        <w:rPr>
          <w:bCs/>
        </w:rPr>
        <w:t xml:space="preserve"> </w:t>
      </w:r>
      <w:proofErr w:type="spellStart"/>
      <w:r w:rsidRPr="00830260">
        <w:rPr>
          <w:bCs/>
        </w:rPr>
        <w:t>p</w:t>
      </w:r>
      <w:r w:rsidR="00C860B4">
        <w:rPr>
          <w:bCs/>
        </w:rPr>
        <w:t>e</w:t>
      </w:r>
      <w:r w:rsidR="00C860B4" w:rsidRPr="00C860B4">
        <w:rPr>
          <w:rFonts w:ascii="Inspiring" w:hAnsi="Inspiring"/>
          <w:bCs/>
          <w:color w:val="DDDDDD"/>
          <w:spacing w:val="-20"/>
          <w:w w:val="1"/>
          <w:sz w:val="6"/>
        </w:rPr>
        <w:t>v</w:t>
      </w:r>
      <w:r w:rsidRPr="00830260">
        <w:rPr>
          <w:bCs/>
        </w:rPr>
        <w:t>n</w:t>
      </w:r>
      <w:r w:rsidR="00C860B4">
        <w:rPr>
          <w:bCs/>
        </w:rPr>
        <w:t>e</w:t>
      </w:r>
      <w:r w:rsidR="00C860B4" w:rsidRPr="00C860B4">
        <w:rPr>
          <w:rFonts w:ascii="Inspiring" w:hAnsi="Inspiring"/>
          <w:bCs/>
          <w:color w:val="DDDDDD"/>
          <w:spacing w:val="-20"/>
          <w:w w:val="1"/>
          <w:sz w:val="6"/>
        </w:rPr>
        <w:t>v</w:t>
      </w:r>
      <w:r w:rsidRPr="00830260">
        <w:rPr>
          <w:bCs/>
        </w:rPr>
        <w:t>litian</w:t>
      </w:r>
      <w:proofErr w:type="spellEnd"/>
      <w:r w:rsidRPr="00830260">
        <w:rPr>
          <w:bCs/>
        </w:rPr>
        <w:t xml:space="preserve"> yang </w:t>
      </w:r>
      <w:proofErr w:type="spellStart"/>
      <w:r w:rsidRPr="00830260">
        <w:rPr>
          <w:bCs/>
        </w:rPr>
        <w:t>digunakan</w:t>
      </w:r>
      <w:proofErr w:type="spellEnd"/>
      <w:r w:rsidRPr="00830260">
        <w:rPr>
          <w:bCs/>
        </w:rPr>
        <w:t xml:space="preserve"> </w:t>
      </w:r>
      <w:proofErr w:type="spellStart"/>
      <w:r w:rsidRPr="00830260">
        <w:rPr>
          <w:bCs/>
        </w:rPr>
        <w:t>adalah</w:t>
      </w:r>
      <w:proofErr w:type="spellEnd"/>
      <w:r w:rsidRPr="00830260">
        <w:rPr>
          <w:bCs/>
        </w:rPr>
        <w:t xml:space="preserve"> </w:t>
      </w:r>
      <w:proofErr w:type="spellStart"/>
      <w:r w:rsidRPr="00830260">
        <w:rPr>
          <w:bCs/>
        </w:rPr>
        <w:t>kuantitatif</w:t>
      </w:r>
      <w:proofErr w:type="spellEnd"/>
      <w:r w:rsidRPr="00830260">
        <w:rPr>
          <w:bCs/>
        </w:rPr>
        <w:t xml:space="preserve"> </w:t>
      </w:r>
      <w:proofErr w:type="spellStart"/>
      <w:r w:rsidR="0063169C" w:rsidRPr="00A46B1B">
        <w:rPr>
          <w:bCs/>
        </w:rPr>
        <w:t>d</w:t>
      </w:r>
      <w:r w:rsidR="00C860B4">
        <w:rPr>
          <w:bCs/>
        </w:rPr>
        <w:t>e</w:t>
      </w:r>
      <w:r w:rsidR="00C860B4" w:rsidRPr="00C860B4">
        <w:rPr>
          <w:rFonts w:ascii="Inspiring" w:hAnsi="Inspiring"/>
          <w:bCs/>
          <w:color w:val="DDDDDD"/>
          <w:spacing w:val="-20"/>
          <w:w w:val="1"/>
          <w:sz w:val="6"/>
        </w:rPr>
        <w:t>v</w:t>
      </w:r>
      <w:r w:rsidR="0063169C" w:rsidRPr="00A46B1B">
        <w:rPr>
          <w:bCs/>
        </w:rPr>
        <w:t>ngan</w:t>
      </w:r>
      <w:proofErr w:type="spellEnd"/>
      <w:r w:rsidR="0063169C" w:rsidRPr="00A46B1B">
        <w:rPr>
          <w:bCs/>
        </w:rPr>
        <w:t xml:space="preserve"> </w:t>
      </w:r>
      <w:proofErr w:type="spellStart"/>
      <w:r w:rsidRPr="00830260">
        <w:rPr>
          <w:bCs/>
        </w:rPr>
        <w:t>d</w:t>
      </w:r>
      <w:r w:rsidR="00C860B4">
        <w:rPr>
          <w:bCs/>
        </w:rPr>
        <w:t>e</w:t>
      </w:r>
      <w:r w:rsidR="00C860B4" w:rsidRPr="00C860B4">
        <w:rPr>
          <w:rFonts w:ascii="Inspiring" w:hAnsi="Inspiring"/>
          <w:bCs/>
          <w:color w:val="DDDDDD"/>
          <w:spacing w:val="-20"/>
          <w:w w:val="1"/>
          <w:sz w:val="6"/>
        </w:rPr>
        <w:t>v</w:t>
      </w:r>
      <w:r w:rsidRPr="00830260">
        <w:rPr>
          <w:bCs/>
        </w:rPr>
        <w:t>sain</w:t>
      </w:r>
      <w:proofErr w:type="spellEnd"/>
      <w:r w:rsidRPr="00830260">
        <w:rPr>
          <w:bCs/>
        </w:rPr>
        <w:t xml:space="preserve"> </w:t>
      </w:r>
      <w:proofErr w:type="spellStart"/>
      <w:r w:rsidRPr="00830260">
        <w:rPr>
          <w:bCs/>
        </w:rPr>
        <w:t>p</w:t>
      </w:r>
      <w:r w:rsidR="00C860B4">
        <w:rPr>
          <w:bCs/>
        </w:rPr>
        <w:t>e</w:t>
      </w:r>
      <w:r w:rsidR="00C860B4" w:rsidRPr="00C860B4">
        <w:rPr>
          <w:rFonts w:ascii="Inspiring" w:hAnsi="Inspiring"/>
          <w:bCs/>
          <w:color w:val="DDDDDD"/>
          <w:spacing w:val="-20"/>
          <w:w w:val="1"/>
          <w:sz w:val="6"/>
        </w:rPr>
        <w:t>v</w:t>
      </w:r>
      <w:r w:rsidRPr="00830260">
        <w:rPr>
          <w:bCs/>
        </w:rPr>
        <w:t>n</w:t>
      </w:r>
      <w:r w:rsidR="00C860B4">
        <w:rPr>
          <w:bCs/>
        </w:rPr>
        <w:t>e</w:t>
      </w:r>
      <w:r w:rsidR="00C860B4" w:rsidRPr="00C860B4">
        <w:rPr>
          <w:rFonts w:ascii="Inspiring" w:hAnsi="Inspiring"/>
          <w:bCs/>
          <w:color w:val="DDDDDD"/>
          <w:spacing w:val="-20"/>
          <w:w w:val="1"/>
          <w:sz w:val="6"/>
        </w:rPr>
        <w:t>v</w:t>
      </w:r>
      <w:r w:rsidRPr="00830260">
        <w:rPr>
          <w:bCs/>
        </w:rPr>
        <w:t>litian</w:t>
      </w:r>
      <w:proofErr w:type="spellEnd"/>
      <w:r w:rsidRPr="00830260">
        <w:rPr>
          <w:bCs/>
        </w:rPr>
        <w:t xml:space="preserve"> </w:t>
      </w:r>
      <w:proofErr w:type="spellStart"/>
      <w:r w:rsidRPr="00830260">
        <w:rPr>
          <w:bCs/>
        </w:rPr>
        <w:t>d</w:t>
      </w:r>
      <w:r w:rsidR="00C860B4">
        <w:rPr>
          <w:bCs/>
        </w:rPr>
        <w:t>e</w:t>
      </w:r>
      <w:r w:rsidR="00C860B4" w:rsidRPr="00C860B4">
        <w:rPr>
          <w:rFonts w:ascii="Inspiring" w:hAnsi="Inspiring"/>
          <w:bCs/>
          <w:color w:val="DDDDDD"/>
          <w:spacing w:val="-20"/>
          <w:w w:val="1"/>
          <w:sz w:val="6"/>
        </w:rPr>
        <w:t>v</w:t>
      </w:r>
      <w:r w:rsidRPr="00830260">
        <w:rPr>
          <w:bCs/>
        </w:rPr>
        <w:t>skriptif</w:t>
      </w:r>
      <w:proofErr w:type="spellEnd"/>
      <w:r w:rsidRPr="00830260">
        <w:rPr>
          <w:bCs/>
        </w:rPr>
        <w:t xml:space="preserve"> </w:t>
      </w:r>
      <w:proofErr w:type="spellStart"/>
      <w:r w:rsidRPr="00830260">
        <w:rPr>
          <w:bCs/>
        </w:rPr>
        <w:t>kor</w:t>
      </w:r>
      <w:r w:rsidR="00C860B4">
        <w:rPr>
          <w:bCs/>
        </w:rPr>
        <w:t>e</w:t>
      </w:r>
      <w:r w:rsidR="00C860B4" w:rsidRPr="00C860B4">
        <w:rPr>
          <w:rFonts w:ascii="Inspiring" w:hAnsi="Inspiring"/>
          <w:bCs/>
          <w:color w:val="DDDDDD"/>
          <w:spacing w:val="-20"/>
          <w:w w:val="1"/>
          <w:sz w:val="6"/>
        </w:rPr>
        <w:t>v</w:t>
      </w:r>
      <w:r w:rsidRPr="00830260">
        <w:rPr>
          <w:bCs/>
        </w:rPr>
        <w:t>lasional</w:t>
      </w:r>
      <w:proofErr w:type="spellEnd"/>
      <w:r w:rsidR="001464EA" w:rsidRPr="00A46B1B">
        <w:rPr>
          <w:bCs/>
        </w:rPr>
        <w:t xml:space="preserve">. </w:t>
      </w:r>
      <w:proofErr w:type="spellStart"/>
      <w:r w:rsidRPr="00830260">
        <w:rPr>
          <w:bCs/>
        </w:rPr>
        <w:t>P</w:t>
      </w:r>
      <w:r w:rsidR="00C860B4">
        <w:rPr>
          <w:bCs/>
        </w:rPr>
        <w:t>e</w:t>
      </w:r>
      <w:r w:rsidR="00C860B4" w:rsidRPr="00C860B4">
        <w:rPr>
          <w:rFonts w:ascii="Inspiring" w:hAnsi="Inspiring"/>
          <w:bCs/>
          <w:color w:val="DDDDDD"/>
          <w:spacing w:val="-20"/>
          <w:w w:val="1"/>
          <w:sz w:val="6"/>
        </w:rPr>
        <w:t>v</w:t>
      </w:r>
      <w:r w:rsidRPr="00830260">
        <w:rPr>
          <w:bCs/>
        </w:rPr>
        <w:t>nd</w:t>
      </w:r>
      <w:r w:rsidR="00C860B4">
        <w:rPr>
          <w:bCs/>
        </w:rPr>
        <w:t>e</w:t>
      </w:r>
      <w:r w:rsidR="00C860B4" w:rsidRPr="00C860B4">
        <w:rPr>
          <w:rFonts w:ascii="Inspiring" w:hAnsi="Inspiring"/>
          <w:bCs/>
          <w:color w:val="DDDDDD"/>
          <w:spacing w:val="-20"/>
          <w:w w:val="1"/>
          <w:sz w:val="6"/>
        </w:rPr>
        <w:t>v</w:t>
      </w:r>
      <w:r w:rsidRPr="00830260">
        <w:rPr>
          <w:bCs/>
        </w:rPr>
        <w:t>katan</w:t>
      </w:r>
      <w:proofErr w:type="spellEnd"/>
      <w:r w:rsidRPr="00830260">
        <w:rPr>
          <w:bCs/>
        </w:rPr>
        <w:t xml:space="preserve"> yang </w:t>
      </w:r>
      <w:proofErr w:type="spellStart"/>
      <w:r w:rsidRPr="00830260">
        <w:rPr>
          <w:bCs/>
        </w:rPr>
        <w:t>digunakan</w:t>
      </w:r>
      <w:proofErr w:type="spellEnd"/>
      <w:r w:rsidRPr="00830260">
        <w:rPr>
          <w:bCs/>
        </w:rPr>
        <w:t xml:space="preserve"> </w:t>
      </w:r>
      <w:proofErr w:type="spellStart"/>
      <w:r w:rsidR="0063169C" w:rsidRPr="00A46B1B">
        <w:rPr>
          <w:bCs/>
        </w:rPr>
        <w:t>dalam</w:t>
      </w:r>
      <w:proofErr w:type="spellEnd"/>
      <w:r w:rsidRPr="00830260">
        <w:rPr>
          <w:bCs/>
        </w:rPr>
        <w:t xml:space="preserve"> </w:t>
      </w:r>
      <w:proofErr w:type="spellStart"/>
      <w:r w:rsidR="0063169C" w:rsidRPr="00A46B1B">
        <w:rPr>
          <w:bCs/>
        </w:rPr>
        <w:t>p</w:t>
      </w:r>
      <w:r w:rsidR="00C860B4">
        <w:rPr>
          <w:bCs/>
        </w:rPr>
        <w:t>e</w:t>
      </w:r>
      <w:r w:rsidR="00C860B4" w:rsidRPr="00C860B4">
        <w:rPr>
          <w:rFonts w:ascii="Inspiring" w:hAnsi="Inspiring"/>
          <w:bCs/>
          <w:color w:val="DDDDDD"/>
          <w:spacing w:val="-20"/>
          <w:w w:val="1"/>
          <w:sz w:val="6"/>
        </w:rPr>
        <w:t>v</w:t>
      </w:r>
      <w:r w:rsidR="0063169C" w:rsidRPr="00A46B1B">
        <w:rPr>
          <w:bCs/>
        </w:rPr>
        <w:t>ngumpulan</w:t>
      </w:r>
      <w:proofErr w:type="spellEnd"/>
      <w:r w:rsidRPr="00830260">
        <w:rPr>
          <w:bCs/>
        </w:rPr>
        <w:t xml:space="preserve"> data </w:t>
      </w:r>
      <w:proofErr w:type="spellStart"/>
      <w:r w:rsidRPr="00830260">
        <w:rPr>
          <w:bCs/>
        </w:rPr>
        <w:t>adalah</w:t>
      </w:r>
      <w:proofErr w:type="spellEnd"/>
      <w:r w:rsidRPr="00830260">
        <w:rPr>
          <w:bCs/>
        </w:rPr>
        <w:t xml:space="preserve"> </w:t>
      </w:r>
      <w:proofErr w:type="spellStart"/>
      <w:r w:rsidRPr="00830260">
        <w:rPr>
          <w:bCs/>
        </w:rPr>
        <w:t>surv</w:t>
      </w:r>
      <w:r w:rsidR="00C860B4">
        <w:rPr>
          <w:bCs/>
        </w:rPr>
        <w:t>e</w:t>
      </w:r>
      <w:r w:rsidR="00C860B4" w:rsidRPr="00C860B4">
        <w:rPr>
          <w:rFonts w:ascii="Inspiring" w:hAnsi="Inspiring"/>
          <w:bCs/>
          <w:color w:val="DDDDDD"/>
          <w:spacing w:val="-20"/>
          <w:w w:val="1"/>
          <w:sz w:val="6"/>
        </w:rPr>
        <w:t>v</w:t>
      </w:r>
      <w:r w:rsidRPr="00830260">
        <w:rPr>
          <w:bCs/>
        </w:rPr>
        <w:t>y</w:t>
      </w:r>
      <w:proofErr w:type="spellEnd"/>
      <w:r w:rsidRPr="00830260">
        <w:rPr>
          <w:bCs/>
        </w:rPr>
        <w:t xml:space="preserve"> </w:t>
      </w:r>
      <w:r w:rsidRPr="00830260">
        <w:rPr>
          <w:bCs/>
          <w:i/>
          <w:iCs/>
        </w:rPr>
        <w:t>cross-</w:t>
      </w:r>
      <w:proofErr w:type="spellStart"/>
      <w:r w:rsidRPr="00830260">
        <w:rPr>
          <w:bCs/>
          <w:i/>
          <w:iCs/>
        </w:rPr>
        <w:t>s</w:t>
      </w:r>
      <w:r w:rsidR="00C860B4">
        <w:rPr>
          <w:bCs/>
          <w:i/>
          <w:iCs/>
        </w:rPr>
        <w:t>e</w:t>
      </w:r>
      <w:r w:rsidR="00C860B4" w:rsidRPr="00C860B4">
        <w:rPr>
          <w:rFonts w:ascii="Inspiring" w:hAnsi="Inspiring"/>
          <w:bCs/>
          <w:i/>
          <w:iCs/>
          <w:color w:val="DDDDDD"/>
          <w:spacing w:val="-20"/>
          <w:w w:val="1"/>
          <w:sz w:val="6"/>
        </w:rPr>
        <w:t>v</w:t>
      </w:r>
      <w:r w:rsidRPr="00830260">
        <w:rPr>
          <w:bCs/>
          <w:i/>
          <w:iCs/>
        </w:rPr>
        <w:t>ctional</w:t>
      </w:r>
      <w:proofErr w:type="spellEnd"/>
      <w:r w:rsidR="001464EA" w:rsidRPr="00A46B1B">
        <w:t xml:space="preserve">. </w:t>
      </w:r>
      <w:proofErr w:type="spellStart"/>
      <w:r w:rsidR="00A72F77" w:rsidRPr="00A72F77">
        <w:rPr>
          <w:bCs/>
        </w:rPr>
        <w:t>P</w:t>
      </w:r>
      <w:r w:rsidR="00C860B4">
        <w:rPr>
          <w:bCs/>
        </w:rPr>
        <w:t>e</w:t>
      </w:r>
      <w:r w:rsidR="00C860B4" w:rsidRPr="00C860B4">
        <w:rPr>
          <w:rFonts w:ascii="Inspiring" w:hAnsi="Inspiring"/>
          <w:bCs/>
          <w:color w:val="DDDDDD"/>
          <w:spacing w:val="-20"/>
          <w:w w:val="1"/>
          <w:sz w:val="6"/>
        </w:rPr>
        <w:t>v</w:t>
      </w:r>
      <w:r w:rsidR="00A72F77" w:rsidRPr="00A72F77">
        <w:rPr>
          <w:bCs/>
        </w:rPr>
        <w:t>n</w:t>
      </w:r>
      <w:r w:rsidR="00C860B4">
        <w:rPr>
          <w:bCs/>
        </w:rPr>
        <w:t>e</w:t>
      </w:r>
      <w:r w:rsidR="00C860B4" w:rsidRPr="00C860B4">
        <w:rPr>
          <w:rFonts w:ascii="Inspiring" w:hAnsi="Inspiring"/>
          <w:bCs/>
          <w:color w:val="DDDDDD"/>
          <w:spacing w:val="-20"/>
          <w:w w:val="1"/>
          <w:sz w:val="6"/>
        </w:rPr>
        <w:t>v</w:t>
      </w:r>
      <w:r w:rsidR="00A72F77" w:rsidRPr="00A72F77">
        <w:rPr>
          <w:bCs/>
        </w:rPr>
        <w:t>litian</w:t>
      </w:r>
      <w:proofErr w:type="spellEnd"/>
      <w:r w:rsidR="00A46B1B" w:rsidRPr="00A46B1B">
        <w:rPr>
          <w:bCs/>
        </w:rPr>
        <w:t xml:space="preserve"> </w:t>
      </w:r>
      <w:proofErr w:type="spellStart"/>
      <w:r w:rsidR="00A72F77" w:rsidRPr="00A72F77">
        <w:rPr>
          <w:bCs/>
        </w:rPr>
        <w:t>dilaksanakan</w:t>
      </w:r>
      <w:proofErr w:type="spellEnd"/>
      <w:r w:rsidR="00A72F77" w:rsidRPr="00A72F77">
        <w:rPr>
          <w:bCs/>
        </w:rPr>
        <w:t xml:space="preserve"> pada </w:t>
      </w:r>
      <w:proofErr w:type="spellStart"/>
      <w:r w:rsidR="00A72F77" w:rsidRPr="00A72F77">
        <w:rPr>
          <w:bCs/>
        </w:rPr>
        <w:t>bulan</w:t>
      </w:r>
      <w:proofErr w:type="spellEnd"/>
      <w:r w:rsidR="00A72F77" w:rsidRPr="00A72F77">
        <w:rPr>
          <w:bCs/>
        </w:rPr>
        <w:t xml:space="preserve"> April</w:t>
      </w:r>
      <w:r w:rsidR="00A72F77" w:rsidRPr="00A46B1B">
        <w:rPr>
          <w:bCs/>
        </w:rPr>
        <w:t>-M</w:t>
      </w:r>
      <w:r w:rsidR="00C860B4">
        <w:rPr>
          <w:bCs/>
        </w:rPr>
        <w:t>e</w:t>
      </w:r>
      <w:r w:rsidR="00C860B4" w:rsidRPr="00C860B4">
        <w:rPr>
          <w:rFonts w:ascii="Inspiring" w:hAnsi="Inspiring"/>
          <w:bCs/>
          <w:color w:val="DDDDDD"/>
          <w:spacing w:val="-20"/>
          <w:w w:val="1"/>
          <w:sz w:val="6"/>
        </w:rPr>
        <w:t>v</w:t>
      </w:r>
      <w:r w:rsidR="00A72F77" w:rsidRPr="00A46B1B">
        <w:rPr>
          <w:bCs/>
        </w:rPr>
        <w:t>i</w:t>
      </w:r>
      <w:r w:rsidR="00A72F77" w:rsidRPr="00A72F77">
        <w:rPr>
          <w:bCs/>
        </w:rPr>
        <w:t xml:space="preserve"> 2025 di </w:t>
      </w:r>
      <w:r w:rsidR="00772472">
        <w:rPr>
          <w:bCs/>
        </w:rPr>
        <w:t xml:space="preserve">salah </w:t>
      </w:r>
      <w:proofErr w:type="spellStart"/>
      <w:r w:rsidR="00772472">
        <w:rPr>
          <w:bCs/>
        </w:rPr>
        <w:t>satu</w:t>
      </w:r>
      <w:proofErr w:type="spellEnd"/>
      <w:r w:rsidR="00772472">
        <w:rPr>
          <w:bCs/>
        </w:rPr>
        <w:t xml:space="preserve"> </w:t>
      </w:r>
      <w:proofErr w:type="spellStart"/>
      <w:r w:rsidR="00772472">
        <w:rPr>
          <w:bCs/>
        </w:rPr>
        <w:t>K</w:t>
      </w:r>
      <w:r w:rsidR="00A72F77" w:rsidRPr="00A72F77">
        <w:rPr>
          <w:bCs/>
        </w:rPr>
        <w:t>linik</w:t>
      </w:r>
      <w:proofErr w:type="spellEnd"/>
      <w:r w:rsidR="00A72F77" w:rsidRPr="00A72F77">
        <w:rPr>
          <w:bCs/>
        </w:rPr>
        <w:t xml:space="preserve"> Utama </w:t>
      </w:r>
      <w:r w:rsidR="00772472">
        <w:rPr>
          <w:bCs/>
        </w:rPr>
        <w:t xml:space="preserve">di Kota </w:t>
      </w:r>
      <w:r w:rsidR="00A72F77" w:rsidRPr="00A72F77">
        <w:rPr>
          <w:bCs/>
        </w:rPr>
        <w:t>Bandung.</w:t>
      </w:r>
    </w:p>
    <w:p w14:paraId="0CC1E012" w14:textId="2B5092D5" w:rsidR="001464EA" w:rsidRPr="00A46B1B" w:rsidRDefault="001464EA" w:rsidP="00A46B1B">
      <w:pPr>
        <w:pStyle w:val="BodyText"/>
        <w:spacing w:line="240" w:lineRule="auto"/>
        <w:ind w:firstLine="720"/>
      </w:pPr>
      <w:proofErr w:type="spellStart"/>
      <w:r w:rsidRPr="00A46B1B">
        <w:t>Populasi</w:t>
      </w:r>
      <w:proofErr w:type="spellEnd"/>
      <w:r w:rsidRPr="00A46B1B">
        <w:t xml:space="preserve"> </w:t>
      </w:r>
      <w:proofErr w:type="spellStart"/>
      <w:r w:rsidRPr="00A46B1B">
        <w:t>dalam</w:t>
      </w:r>
      <w:proofErr w:type="spellEnd"/>
      <w:r w:rsidRPr="00A46B1B">
        <w:t xml:space="preserve"> </w:t>
      </w:r>
      <w:proofErr w:type="spellStart"/>
      <w:r w:rsidRPr="00A46B1B">
        <w:t>p</w:t>
      </w:r>
      <w:r w:rsidR="00C860B4">
        <w:t>e</w:t>
      </w:r>
      <w:r w:rsidR="00C860B4" w:rsidRPr="00C860B4">
        <w:rPr>
          <w:rFonts w:ascii="Inspiring" w:hAnsi="Inspiring"/>
          <w:color w:val="DDDDDD"/>
          <w:spacing w:val="-20"/>
          <w:w w:val="1"/>
          <w:sz w:val="6"/>
        </w:rPr>
        <w:t>v</w:t>
      </w:r>
      <w:r w:rsidRPr="00A46B1B">
        <w:t>n</w:t>
      </w:r>
      <w:r w:rsidR="00C860B4">
        <w:t>e</w:t>
      </w:r>
      <w:r w:rsidR="00C860B4" w:rsidRPr="00C860B4">
        <w:rPr>
          <w:rFonts w:ascii="Inspiring" w:hAnsi="Inspiring"/>
          <w:color w:val="DDDDDD"/>
          <w:spacing w:val="-20"/>
          <w:w w:val="1"/>
          <w:sz w:val="6"/>
        </w:rPr>
        <w:t>v</w:t>
      </w:r>
      <w:r w:rsidRPr="00A46B1B">
        <w:t>litian</w:t>
      </w:r>
      <w:proofErr w:type="spellEnd"/>
      <w:r w:rsidRPr="00A46B1B">
        <w:t xml:space="preserve"> </w:t>
      </w:r>
      <w:proofErr w:type="spellStart"/>
      <w:r w:rsidRPr="00A46B1B">
        <w:t>ini</w:t>
      </w:r>
      <w:proofErr w:type="spellEnd"/>
      <w:r w:rsidRPr="00A46B1B">
        <w:t xml:space="preserve"> </w:t>
      </w:r>
      <w:proofErr w:type="spellStart"/>
      <w:r w:rsidRPr="00A46B1B">
        <w:t>adalah</w:t>
      </w:r>
      <w:proofErr w:type="spellEnd"/>
      <w:r w:rsidRPr="00A46B1B">
        <w:t xml:space="preserve"> </w:t>
      </w:r>
      <w:proofErr w:type="spellStart"/>
      <w:r w:rsidRPr="00A46B1B">
        <w:t>s</w:t>
      </w:r>
      <w:r w:rsidR="00C860B4">
        <w:t>e</w:t>
      </w:r>
      <w:r w:rsidR="00C860B4" w:rsidRPr="00C860B4">
        <w:rPr>
          <w:rFonts w:ascii="Inspiring" w:hAnsi="Inspiring"/>
          <w:color w:val="DDDDDD"/>
          <w:spacing w:val="-20"/>
          <w:w w:val="1"/>
          <w:sz w:val="6"/>
        </w:rPr>
        <w:t>v</w:t>
      </w:r>
      <w:r w:rsidRPr="00A46B1B">
        <w:t>luruh</w:t>
      </w:r>
      <w:proofErr w:type="spellEnd"/>
      <w:r w:rsidRPr="00A46B1B">
        <w:t xml:space="preserve"> </w:t>
      </w:r>
      <w:proofErr w:type="spellStart"/>
      <w:r w:rsidRPr="00A46B1B">
        <w:t>p</w:t>
      </w:r>
      <w:r w:rsidR="0063169C" w:rsidRPr="00A46B1B">
        <w:t>asi</w:t>
      </w:r>
      <w:r w:rsidR="00C860B4">
        <w:t>e</w:t>
      </w:r>
      <w:r w:rsidR="00C860B4" w:rsidRPr="00C860B4">
        <w:rPr>
          <w:rFonts w:ascii="Inspiring" w:hAnsi="Inspiring"/>
          <w:color w:val="DDDDDD"/>
          <w:spacing w:val="-20"/>
          <w:w w:val="1"/>
          <w:sz w:val="6"/>
        </w:rPr>
        <w:t>v</w:t>
      </w:r>
      <w:r w:rsidR="0063169C" w:rsidRPr="00A46B1B">
        <w:t>n</w:t>
      </w:r>
      <w:proofErr w:type="spellEnd"/>
      <w:r w:rsidRPr="00A46B1B">
        <w:t xml:space="preserve"> </w:t>
      </w:r>
      <w:proofErr w:type="spellStart"/>
      <w:r w:rsidRPr="00A46B1B">
        <w:t>diab</w:t>
      </w:r>
      <w:r w:rsidR="00C860B4">
        <w:t>e</w:t>
      </w:r>
      <w:r w:rsidR="00C860B4" w:rsidRPr="00C860B4">
        <w:rPr>
          <w:rFonts w:ascii="Inspiring" w:hAnsi="Inspiring"/>
          <w:color w:val="DDDDDD"/>
          <w:spacing w:val="-20"/>
          <w:w w:val="1"/>
          <w:sz w:val="6"/>
        </w:rPr>
        <w:t>v</w:t>
      </w:r>
      <w:r w:rsidRPr="00A46B1B">
        <w:t>t</w:t>
      </w:r>
      <w:r w:rsidR="00C860B4">
        <w:t>e</w:t>
      </w:r>
      <w:r w:rsidR="00C860B4" w:rsidRPr="00C860B4">
        <w:rPr>
          <w:rFonts w:ascii="Inspiring" w:hAnsi="Inspiring"/>
          <w:color w:val="DDDDDD"/>
          <w:spacing w:val="-20"/>
          <w:w w:val="1"/>
          <w:sz w:val="6"/>
        </w:rPr>
        <w:t>v</w:t>
      </w:r>
      <w:r w:rsidRPr="00A46B1B">
        <w:t>s</w:t>
      </w:r>
      <w:proofErr w:type="spellEnd"/>
      <w:r w:rsidRPr="00A46B1B">
        <w:t xml:space="preserve"> </w:t>
      </w:r>
      <w:proofErr w:type="spellStart"/>
      <w:r w:rsidRPr="00A46B1B">
        <w:t>m</w:t>
      </w:r>
      <w:r w:rsidR="00C860B4">
        <w:t>e</w:t>
      </w:r>
      <w:r w:rsidR="00C860B4" w:rsidRPr="00C860B4">
        <w:rPr>
          <w:rFonts w:ascii="Inspiring" w:hAnsi="Inspiring"/>
          <w:color w:val="DDDDDD"/>
          <w:spacing w:val="-20"/>
          <w:w w:val="1"/>
          <w:sz w:val="6"/>
        </w:rPr>
        <w:t>v</w:t>
      </w:r>
      <w:r w:rsidRPr="00A46B1B">
        <w:t>litus</w:t>
      </w:r>
      <w:proofErr w:type="spellEnd"/>
      <w:r w:rsidRPr="00A46B1B">
        <w:t xml:space="preserve"> </w:t>
      </w:r>
      <w:proofErr w:type="spellStart"/>
      <w:r w:rsidRPr="00A46B1B">
        <w:t>tip</w:t>
      </w:r>
      <w:r w:rsidR="00C860B4">
        <w:t>e</w:t>
      </w:r>
      <w:r w:rsidR="00C860B4" w:rsidRPr="00C860B4">
        <w:rPr>
          <w:rFonts w:ascii="Inspiring" w:hAnsi="Inspiring"/>
          <w:color w:val="DDDDDD"/>
          <w:spacing w:val="-20"/>
          <w:w w:val="1"/>
          <w:sz w:val="6"/>
        </w:rPr>
        <w:t>v</w:t>
      </w:r>
      <w:proofErr w:type="spellEnd"/>
      <w:r w:rsidRPr="00A46B1B">
        <w:t xml:space="preserve"> 2 yang rutin </w:t>
      </w:r>
      <w:proofErr w:type="spellStart"/>
      <w:r w:rsidR="0063169C" w:rsidRPr="00A46B1B">
        <w:t>m</w:t>
      </w:r>
      <w:r w:rsidR="00C860B4">
        <w:t>e</w:t>
      </w:r>
      <w:r w:rsidR="00C860B4" w:rsidRPr="00C860B4">
        <w:rPr>
          <w:rFonts w:ascii="Inspiring" w:hAnsi="Inspiring"/>
          <w:color w:val="DDDDDD"/>
          <w:spacing w:val="-20"/>
          <w:w w:val="1"/>
          <w:sz w:val="6"/>
        </w:rPr>
        <w:t>v</w:t>
      </w:r>
      <w:r w:rsidR="0063169C" w:rsidRPr="00A46B1B">
        <w:t>njalani</w:t>
      </w:r>
      <w:proofErr w:type="spellEnd"/>
      <w:r w:rsidR="0063169C" w:rsidRPr="00A46B1B">
        <w:t xml:space="preserve"> </w:t>
      </w:r>
      <w:proofErr w:type="spellStart"/>
      <w:r w:rsidR="0063169C" w:rsidRPr="00A46B1B">
        <w:t>p</w:t>
      </w:r>
      <w:r w:rsidR="00C860B4">
        <w:t>e</w:t>
      </w:r>
      <w:r w:rsidR="00C860B4" w:rsidRPr="00C860B4">
        <w:rPr>
          <w:rFonts w:ascii="Inspiring" w:hAnsi="Inspiring"/>
          <w:color w:val="DDDDDD"/>
          <w:spacing w:val="-20"/>
          <w:w w:val="1"/>
          <w:sz w:val="6"/>
        </w:rPr>
        <w:t>v</w:t>
      </w:r>
      <w:r w:rsidR="0063169C" w:rsidRPr="00A46B1B">
        <w:t>ngobatan</w:t>
      </w:r>
      <w:proofErr w:type="spellEnd"/>
      <w:r w:rsidRPr="00A46B1B">
        <w:t xml:space="preserve"> </w:t>
      </w:r>
      <w:proofErr w:type="spellStart"/>
      <w:r w:rsidRPr="00A46B1B">
        <w:t>k</w:t>
      </w:r>
      <w:r w:rsidR="00C860B4">
        <w:t>e</w:t>
      </w:r>
      <w:r w:rsidR="00C860B4" w:rsidRPr="00C860B4">
        <w:rPr>
          <w:rFonts w:ascii="Inspiring" w:hAnsi="Inspiring"/>
          <w:color w:val="DDDDDD"/>
          <w:spacing w:val="-20"/>
          <w:w w:val="1"/>
          <w:sz w:val="6"/>
        </w:rPr>
        <w:t>v</w:t>
      </w:r>
      <w:proofErr w:type="spellEnd"/>
      <w:r w:rsidRPr="00A46B1B">
        <w:t xml:space="preserve"> </w:t>
      </w:r>
      <w:proofErr w:type="spellStart"/>
      <w:r w:rsidRPr="00A46B1B">
        <w:t>Klinik</w:t>
      </w:r>
      <w:proofErr w:type="spellEnd"/>
      <w:r w:rsidRPr="00A46B1B">
        <w:t xml:space="preserve">, </w:t>
      </w:r>
      <w:proofErr w:type="spellStart"/>
      <w:r w:rsidR="0063169C" w:rsidRPr="00A46B1B">
        <w:t>d</w:t>
      </w:r>
      <w:r w:rsidR="00C860B4">
        <w:t>e</w:t>
      </w:r>
      <w:r w:rsidR="00C860B4" w:rsidRPr="00C860B4">
        <w:rPr>
          <w:rFonts w:ascii="Inspiring" w:hAnsi="Inspiring"/>
          <w:color w:val="DDDDDD"/>
          <w:spacing w:val="-20"/>
          <w:w w:val="1"/>
          <w:sz w:val="6"/>
        </w:rPr>
        <w:t>v</w:t>
      </w:r>
      <w:r w:rsidR="0063169C" w:rsidRPr="00A46B1B">
        <w:t>ngan</w:t>
      </w:r>
      <w:proofErr w:type="spellEnd"/>
      <w:r w:rsidR="0063169C" w:rsidRPr="00A46B1B">
        <w:t xml:space="preserve"> </w:t>
      </w:r>
      <w:proofErr w:type="spellStart"/>
      <w:r w:rsidR="0063169C" w:rsidRPr="00A46B1B">
        <w:t>jumlah</w:t>
      </w:r>
      <w:proofErr w:type="spellEnd"/>
      <w:r w:rsidR="0063169C" w:rsidRPr="00A46B1B">
        <w:t xml:space="preserve"> total</w:t>
      </w:r>
      <w:r w:rsidRPr="00A46B1B">
        <w:t xml:space="preserve"> 200 </w:t>
      </w:r>
      <w:proofErr w:type="spellStart"/>
      <w:r w:rsidRPr="00A46B1B">
        <w:t>pasi</w:t>
      </w:r>
      <w:r w:rsidR="00C860B4">
        <w:t>e</w:t>
      </w:r>
      <w:r w:rsidR="00C860B4" w:rsidRPr="00C860B4">
        <w:rPr>
          <w:rFonts w:ascii="Inspiring" w:hAnsi="Inspiring"/>
          <w:color w:val="DDDDDD"/>
          <w:spacing w:val="-20"/>
          <w:w w:val="1"/>
          <w:sz w:val="6"/>
        </w:rPr>
        <w:t>v</w:t>
      </w:r>
      <w:r w:rsidRPr="00A46B1B">
        <w:t>n</w:t>
      </w:r>
      <w:proofErr w:type="spellEnd"/>
      <w:r w:rsidRPr="00A46B1B">
        <w:t xml:space="preserve"> </w:t>
      </w:r>
      <w:proofErr w:type="spellStart"/>
      <w:r w:rsidRPr="00A46B1B">
        <w:t>b</w:t>
      </w:r>
      <w:r w:rsidR="00C860B4">
        <w:t>e</w:t>
      </w:r>
      <w:r w:rsidR="00C860B4" w:rsidRPr="00C860B4">
        <w:rPr>
          <w:rFonts w:ascii="Inspiring" w:hAnsi="Inspiring"/>
          <w:color w:val="DDDDDD"/>
          <w:spacing w:val="-20"/>
          <w:w w:val="1"/>
          <w:sz w:val="6"/>
        </w:rPr>
        <w:t>v</w:t>
      </w:r>
      <w:r w:rsidRPr="00A46B1B">
        <w:t>rdasarkan</w:t>
      </w:r>
      <w:proofErr w:type="spellEnd"/>
      <w:r w:rsidRPr="00A46B1B">
        <w:t xml:space="preserve"> data </w:t>
      </w:r>
      <w:proofErr w:type="spellStart"/>
      <w:r w:rsidRPr="00A46B1B">
        <w:t>dari</w:t>
      </w:r>
      <w:proofErr w:type="spellEnd"/>
      <w:r w:rsidRPr="00A46B1B">
        <w:t xml:space="preserve"> </w:t>
      </w:r>
      <w:proofErr w:type="spellStart"/>
      <w:r w:rsidRPr="00A46B1B">
        <w:t>sist</w:t>
      </w:r>
      <w:r w:rsidR="00C860B4">
        <w:t>e</w:t>
      </w:r>
      <w:r w:rsidR="00C860B4" w:rsidRPr="00C860B4">
        <w:rPr>
          <w:rFonts w:ascii="Inspiring" w:hAnsi="Inspiring"/>
          <w:color w:val="DDDDDD"/>
          <w:spacing w:val="-20"/>
          <w:w w:val="1"/>
          <w:sz w:val="6"/>
        </w:rPr>
        <w:t>v</w:t>
      </w:r>
      <w:r w:rsidRPr="00A46B1B">
        <w:t>m</w:t>
      </w:r>
      <w:proofErr w:type="spellEnd"/>
      <w:r w:rsidRPr="00A46B1B">
        <w:t xml:space="preserve"> </w:t>
      </w:r>
      <w:proofErr w:type="spellStart"/>
      <w:r w:rsidRPr="00A46B1B">
        <w:t>informasi</w:t>
      </w:r>
      <w:proofErr w:type="spellEnd"/>
      <w:r w:rsidRPr="00A46B1B">
        <w:t xml:space="preserve"> </w:t>
      </w:r>
      <w:proofErr w:type="spellStart"/>
      <w:r w:rsidR="0063169C" w:rsidRPr="00A46B1B">
        <w:t>K</w:t>
      </w:r>
      <w:r w:rsidRPr="00A46B1B">
        <w:t>lini</w:t>
      </w:r>
      <w:r w:rsidR="0063169C" w:rsidRPr="00A46B1B">
        <w:t>k</w:t>
      </w:r>
      <w:proofErr w:type="spellEnd"/>
      <w:r w:rsidRPr="00A46B1B">
        <w:t xml:space="preserve">. </w:t>
      </w:r>
      <w:proofErr w:type="spellStart"/>
      <w:r w:rsidRPr="001464EA">
        <w:t>P</w:t>
      </w:r>
      <w:r w:rsidR="00C860B4">
        <w:t>e</w:t>
      </w:r>
      <w:r w:rsidR="00C860B4" w:rsidRPr="00C860B4">
        <w:rPr>
          <w:rFonts w:ascii="Inspiring" w:hAnsi="Inspiring"/>
          <w:color w:val="DDDDDD"/>
          <w:spacing w:val="-20"/>
          <w:w w:val="1"/>
          <w:sz w:val="6"/>
        </w:rPr>
        <w:t>v</w:t>
      </w:r>
      <w:r w:rsidRPr="001464EA">
        <w:t>ngambilan</w:t>
      </w:r>
      <w:proofErr w:type="spellEnd"/>
      <w:r w:rsidRPr="001464EA">
        <w:t xml:space="preserve"> </w:t>
      </w:r>
      <w:proofErr w:type="spellStart"/>
      <w:r w:rsidRPr="001464EA">
        <w:t>samp</w:t>
      </w:r>
      <w:r w:rsidR="00C860B4">
        <w:t>e</w:t>
      </w:r>
      <w:r w:rsidR="00C860B4" w:rsidRPr="00C860B4">
        <w:rPr>
          <w:rFonts w:ascii="Inspiring" w:hAnsi="Inspiring"/>
          <w:color w:val="DDDDDD"/>
          <w:spacing w:val="-20"/>
          <w:w w:val="1"/>
          <w:sz w:val="6"/>
        </w:rPr>
        <w:t>v</w:t>
      </w:r>
      <w:r w:rsidRPr="001464EA">
        <w:t>l</w:t>
      </w:r>
      <w:proofErr w:type="spellEnd"/>
      <w:r w:rsidRPr="001464EA">
        <w:t xml:space="preserve"> </w:t>
      </w:r>
      <w:proofErr w:type="spellStart"/>
      <w:r w:rsidRPr="001464EA">
        <w:t>dilakukan</w:t>
      </w:r>
      <w:proofErr w:type="spellEnd"/>
      <w:r w:rsidRPr="001464EA">
        <w:t xml:space="preserve"> </w:t>
      </w:r>
      <w:proofErr w:type="spellStart"/>
      <w:r w:rsidRPr="001464EA">
        <w:t>d</w:t>
      </w:r>
      <w:r w:rsidR="00C860B4">
        <w:t>e</w:t>
      </w:r>
      <w:r w:rsidR="00C860B4" w:rsidRPr="00C860B4">
        <w:rPr>
          <w:rFonts w:ascii="Inspiring" w:hAnsi="Inspiring"/>
          <w:color w:val="DDDDDD"/>
          <w:spacing w:val="-20"/>
          <w:w w:val="1"/>
          <w:sz w:val="6"/>
        </w:rPr>
        <w:t>v</w:t>
      </w:r>
      <w:r w:rsidRPr="001464EA">
        <w:t>ngan</w:t>
      </w:r>
      <w:proofErr w:type="spellEnd"/>
      <w:r w:rsidRPr="001464EA">
        <w:t xml:space="preserve"> </w:t>
      </w:r>
      <w:proofErr w:type="spellStart"/>
      <w:r w:rsidRPr="001464EA">
        <w:t>t</w:t>
      </w:r>
      <w:r w:rsidR="00C860B4">
        <w:t>e</w:t>
      </w:r>
      <w:r w:rsidR="00C860B4" w:rsidRPr="00C860B4">
        <w:rPr>
          <w:rFonts w:ascii="Inspiring" w:hAnsi="Inspiring"/>
          <w:color w:val="DDDDDD"/>
          <w:spacing w:val="-20"/>
          <w:w w:val="1"/>
          <w:sz w:val="6"/>
        </w:rPr>
        <w:t>v</w:t>
      </w:r>
      <w:r w:rsidRPr="001464EA">
        <w:t>knik</w:t>
      </w:r>
      <w:proofErr w:type="spellEnd"/>
      <w:r w:rsidRPr="001464EA">
        <w:t xml:space="preserve"> </w:t>
      </w:r>
      <w:proofErr w:type="spellStart"/>
      <w:r w:rsidRPr="001464EA">
        <w:rPr>
          <w:i/>
          <w:iCs/>
        </w:rPr>
        <w:t>Purposiv</w:t>
      </w:r>
      <w:r w:rsidR="00C860B4">
        <w:rPr>
          <w:i/>
          <w:iCs/>
        </w:rPr>
        <w:t>e</w:t>
      </w:r>
      <w:r w:rsidR="00C860B4" w:rsidRPr="00C860B4">
        <w:rPr>
          <w:rFonts w:ascii="Inspiring" w:hAnsi="Inspiring"/>
          <w:i/>
          <w:iCs/>
          <w:color w:val="DDDDDD"/>
          <w:spacing w:val="-20"/>
          <w:w w:val="1"/>
          <w:sz w:val="6"/>
        </w:rPr>
        <w:t>v</w:t>
      </w:r>
      <w:proofErr w:type="spellEnd"/>
      <w:r w:rsidRPr="001464EA">
        <w:rPr>
          <w:i/>
          <w:iCs/>
        </w:rPr>
        <w:t xml:space="preserve"> Sampling </w:t>
      </w:r>
      <w:r w:rsidRPr="001464EA">
        <w:t xml:space="preserve">(Sampling </w:t>
      </w:r>
      <w:proofErr w:type="spellStart"/>
      <w:r w:rsidRPr="001464EA">
        <w:t>P</w:t>
      </w:r>
      <w:r w:rsidR="00C860B4">
        <w:t>e</w:t>
      </w:r>
      <w:r w:rsidR="00C860B4" w:rsidRPr="00C860B4">
        <w:rPr>
          <w:rFonts w:ascii="Inspiring" w:hAnsi="Inspiring"/>
          <w:color w:val="DDDDDD"/>
          <w:spacing w:val="-20"/>
          <w:w w:val="1"/>
          <w:sz w:val="6"/>
        </w:rPr>
        <w:t>v</w:t>
      </w:r>
      <w:r w:rsidRPr="001464EA">
        <w:t>rtimbangan</w:t>
      </w:r>
      <w:proofErr w:type="spellEnd"/>
      <w:r w:rsidRPr="001464EA">
        <w:t>)</w:t>
      </w:r>
      <w:r w:rsidR="0063169C" w:rsidRPr="00A46B1B">
        <w:t xml:space="preserve">. </w:t>
      </w:r>
      <w:proofErr w:type="spellStart"/>
      <w:r w:rsidR="0063169C" w:rsidRPr="00A46B1B">
        <w:t>Jumlah</w:t>
      </w:r>
      <w:proofErr w:type="spellEnd"/>
      <w:r w:rsidR="0063169C" w:rsidRPr="00A46B1B">
        <w:t xml:space="preserve"> </w:t>
      </w:r>
      <w:proofErr w:type="spellStart"/>
      <w:r w:rsidR="0063169C" w:rsidRPr="00A46B1B">
        <w:t>samp</w:t>
      </w:r>
      <w:r w:rsidR="00C860B4">
        <w:t>e</w:t>
      </w:r>
      <w:r w:rsidR="00C860B4" w:rsidRPr="00C860B4">
        <w:rPr>
          <w:rFonts w:ascii="Inspiring" w:hAnsi="Inspiring"/>
          <w:color w:val="DDDDDD"/>
          <w:spacing w:val="-20"/>
          <w:w w:val="1"/>
          <w:sz w:val="6"/>
        </w:rPr>
        <w:t>v</w:t>
      </w:r>
      <w:r w:rsidR="0063169C" w:rsidRPr="00A46B1B">
        <w:t>l</w:t>
      </w:r>
      <w:proofErr w:type="spellEnd"/>
      <w:r w:rsidR="0063169C" w:rsidRPr="00A46B1B">
        <w:t xml:space="preserve"> </w:t>
      </w:r>
      <w:proofErr w:type="spellStart"/>
      <w:r w:rsidR="0063169C" w:rsidRPr="00A46B1B">
        <w:t>dalam</w:t>
      </w:r>
      <w:proofErr w:type="spellEnd"/>
      <w:r w:rsidR="0063169C" w:rsidRPr="00A46B1B">
        <w:t xml:space="preserve"> </w:t>
      </w:r>
      <w:proofErr w:type="spellStart"/>
      <w:r w:rsidR="0063169C" w:rsidRPr="00A46B1B">
        <w:t>p</w:t>
      </w:r>
      <w:r w:rsidR="00C860B4">
        <w:t>e</w:t>
      </w:r>
      <w:r w:rsidR="00C860B4" w:rsidRPr="00C860B4">
        <w:rPr>
          <w:rFonts w:ascii="Inspiring" w:hAnsi="Inspiring"/>
          <w:color w:val="DDDDDD"/>
          <w:spacing w:val="-20"/>
          <w:w w:val="1"/>
          <w:sz w:val="6"/>
        </w:rPr>
        <w:t>v</w:t>
      </w:r>
      <w:r w:rsidR="0063169C" w:rsidRPr="00A46B1B">
        <w:t>n</w:t>
      </w:r>
      <w:r w:rsidR="00C860B4">
        <w:t>e</w:t>
      </w:r>
      <w:r w:rsidR="00C860B4" w:rsidRPr="00C860B4">
        <w:rPr>
          <w:rFonts w:ascii="Inspiring" w:hAnsi="Inspiring"/>
          <w:color w:val="DDDDDD"/>
          <w:spacing w:val="-20"/>
          <w:w w:val="1"/>
          <w:sz w:val="6"/>
        </w:rPr>
        <w:t>v</w:t>
      </w:r>
      <w:r w:rsidR="0063169C" w:rsidRPr="00A46B1B">
        <w:t>litian</w:t>
      </w:r>
      <w:proofErr w:type="spellEnd"/>
      <w:r w:rsidR="0063169C" w:rsidRPr="00A46B1B">
        <w:t xml:space="preserve"> </w:t>
      </w:r>
      <w:proofErr w:type="spellStart"/>
      <w:r w:rsidR="0063169C" w:rsidRPr="00A46B1B">
        <w:t>ini</w:t>
      </w:r>
      <w:proofErr w:type="spellEnd"/>
      <w:r w:rsidR="0063169C" w:rsidRPr="00A46B1B">
        <w:t xml:space="preserve"> </w:t>
      </w:r>
      <w:proofErr w:type="spellStart"/>
      <w:r w:rsidR="0063169C" w:rsidRPr="00A46B1B">
        <w:t>adalah</w:t>
      </w:r>
      <w:proofErr w:type="spellEnd"/>
      <w:r w:rsidR="0063169C" w:rsidRPr="00A46B1B">
        <w:t xml:space="preserve"> </w:t>
      </w:r>
      <w:r w:rsidRPr="001464EA">
        <w:t xml:space="preserve">67 </w:t>
      </w:r>
      <w:proofErr w:type="spellStart"/>
      <w:r w:rsidR="00A72F77" w:rsidRPr="00A46B1B">
        <w:t>r</w:t>
      </w:r>
      <w:r w:rsidR="00C860B4">
        <w:t>e</w:t>
      </w:r>
      <w:r w:rsidR="00C860B4" w:rsidRPr="00C860B4">
        <w:rPr>
          <w:rFonts w:ascii="Inspiring" w:hAnsi="Inspiring"/>
          <w:color w:val="DDDDDD"/>
          <w:spacing w:val="-20"/>
          <w:w w:val="1"/>
          <w:sz w:val="6"/>
        </w:rPr>
        <w:t>v</w:t>
      </w:r>
      <w:r w:rsidR="00A72F77" w:rsidRPr="00A46B1B">
        <w:t>spond</w:t>
      </w:r>
      <w:r w:rsidR="00C860B4">
        <w:t>e</w:t>
      </w:r>
      <w:r w:rsidR="00C860B4" w:rsidRPr="00C860B4">
        <w:rPr>
          <w:rFonts w:ascii="Inspiring" w:hAnsi="Inspiring"/>
          <w:color w:val="DDDDDD"/>
          <w:spacing w:val="-20"/>
          <w:w w:val="1"/>
          <w:sz w:val="6"/>
        </w:rPr>
        <w:t>v</w:t>
      </w:r>
      <w:r w:rsidR="0063169C" w:rsidRPr="00A46B1B">
        <w:t>n</w:t>
      </w:r>
      <w:proofErr w:type="spellEnd"/>
      <w:r w:rsidR="0063169C" w:rsidRPr="00A46B1B">
        <w:t xml:space="preserve">, yang </w:t>
      </w:r>
      <w:proofErr w:type="spellStart"/>
      <w:r w:rsidR="0063169C" w:rsidRPr="00A46B1B">
        <w:t>dit</w:t>
      </w:r>
      <w:r w:rsidR="00C860B4">
        <w:t>e</w:t>
      </w:r>
      <w:r w:rsidR="00C860B4" w:rsidRPr="00C860B4">
        <w:rPr>
          <w:rFonts w:ascii="Inspiring" w:hAnsi="Inspiring"/>
          <w:color w:val="DDDDDD"/>
          <w:spacing w:val="-20"/>
          <w:w w:val="1"/>
          <w:sz w:val="6"/>
        </w:rPr>
        <w:t>v</w:t>
      </w:r>
      <w:r w:rsidR="0063169C" w:rsidRPr="00A46B1B">
        <w:t>ntukan</w:t>
      </w:r>
      <w:proofErr w:type="spellEnd"/>
      <w:r w:rsidRPr="001464EA">
        <w:t xml:space="preserve"> </w:t>
      </w:r>
      <w:proofErr w:type="spellStart"/>
      <w:r w:rsidRPr="00A46B1B">
        <w:t>b</w:t>
      </w:r>
      <w:r w:rsidR="00C860B4">
        <w:t>e</w:t>
      </w:r>
      <w:r w:rsidR="00C860B4" w:rsidRPr="00C860B4">
        <w:rPr>
          <w:rFonts w:ascii="Inspiring" w:hAnsi="Inspiring"/>
          <w:color w:val="DDDDDD"/>
          <w:spacing w:val="-20"/>
          <w:w w:val="1"/>
          <w:sz w:val="6"/>
        </w:rPr>
        <w:t>v</w:t>
      </w:r>
      <w:r w:rsidRPr="00A46B1B">
        <w:t>rdasarkan</w:t>
      </w:r>
      <w:proofErr w:type="spellEnd"/>
      <w:r w:rsidRPr="00A46B1B">
        <w:t xml:space="preserve"> </w:t>
      </w:r>
      <w:proofErr w:type="spellStart"/>
      <w:r w:rsidRPr="001464EA">
        <w:t>rumus</w:t>
      </w:r>
      <w:proofErr w:type="spellEnd"/>
      <w:r w:rsidRPr="001464EA">
        <w:t xml:space="preserve"> </w:t>
      </w:r>
      <w:proofErr w:type="spellStart"/>
      <w:r w:rsidRPr="00A46B1B">
        <w:t>p</w:t>
      </w:r>
      <w:r w:rsidR="00C860B4">
        <w:t>e</w:t>
      </w:r>
      <w:r w:rsidR="00C860B4" w:rsidRPr="00C860B4">
        <w:rPr>
          <w:rFonts w:ascii="Inspiring" w:hAnsi="Inspiring"/>
          <w:color w:val="DDDDDD"/>
          <w:spacing w:val="-20"/>
          <w:w w:val="1"/>
          <w:sz w:val="6"/>
        </w:rPr>
        <w:t>v</w:t>
      </w:r>
      <w:r w:rsidRPr="00A46B1B">
        <w:t>rhitungan</w:t>
      </w:r>
      <w:proofErr w:type="spellEnd"/>
      <w:r w:rsidRPr="00A46B1B">
        <w:t xml:space="preserve"> </w:t>
      </w:r>
      <w:r w:rsidR="0063169C" w:rsidRPr="00A46B1B">
        <w:t>S</w:t>
      </w:r>
      <w:r w:rsidRPr="00A46B1B">
        <w:t>lovin.</w:t>
      </w:r>
    </w:p>
    <w:p w14:paraId="305B1AD8" w14:textId="1B250974" w:rsidR="00A72F77" w:rsidRPr="00A72F77" w:rsidRDefault="00A72F77" w:rsidP="00A46B1B">
      <w:pPr>
        <w:pStyle w:val="BodyText"/>
        <w:spacing w:line="240" w:lineRule="auto"/>
        <w:ind w:firstLine="720"/>
        <w:rPr>
          <w:bCs/>
          <w:lang w:val="id"/>
        </w:rPr>
      </w:pPr>
      <w:r w:rsidRPr="00A72F77">
        <w:rPr>
          <w:bCs/>
          <w:lang w:val="id"/>
        </w:rPr>
        <w:t>Krit</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ria inklusi </w:t>
      </w:r>
      <w:r w:rsidR="0063169C" w:rsidRPr="00A46B1B">
        <w:rPr>
          <w:bCs/>
          <w:lang w:val="id"/>
        </w:rPr>
        <w:t>dalam p</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n</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litian ini m</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 xml:space="preserve">liputi : </w:t>
      </w:r>
    </w:p>
    <w:p w14:paraId="32218BE3" w14:textId="0EF347B2" w:rsidR="00A72F77" w:rsidRPr="00A72F77" w:rsidRDefault="00A72F77" w:rsidP="00A46B1B">
      <w:pPr>
        <w:pStyle w:val="BodyText"/>
        <w:numPr>
          <w:ilvl w:val="2"/>
          <w:numId w:val="5"/>
        </w:numPr>
        <w:spacing w:line="240" w:lineRule="auto"/>
        <w:ind w:left="1260"/>
        <w:rPr>
          <w:bCs/>
          <w:lang w:val="id"/>
        </w:rPr>
      </w:pPr>
      <w:r w:rsidRPr="00A72F77">
        <w:rPr>
          <w:bCs/>
          <w:lang w:val="id"/>
        </w:rPr>
        <w:t>Pasi</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n </w:t>
      </w:r>
      <w:r w:rsidR="0063169C" w:rsidRPr="00A46B1B">
        <w:rPr>
          <w:bCs/>
          <w:lang w:val="id"/>
        </w:rPr>
        <w:t xml:space="preserve">yang </w:t>
      </w:r>
      <w:r w:rsidRPr="00A72F77">
        <w:rPr>
          <w:bCs/>
          <w:lang w:val="id"/>
        </w:rPr>
        <w:t>t</w:t>
      </w:r>
      <w:r w:rsidR="00C860B4">
        <w:rPr>
          <w:bCs/>
          <w:lang w:val="id"/>
        </w:rPr>
        <w:t>e</w:t>
      </w:r>
      <w:r w:rsidR="00C860B4" w:rsidRPr="00C860B4">
        <w:rPr>
          <w:rFonts w:ascii="Inspiring" w:hAnsi="Inspiring"/>
          <w:bCs/>
          <w:color w:val="DDDDDD"/>
          <w:spacing w:val="-20"/>
          <w:w w:val="1"/>
          <w:sz w:val="6"/>
          <w:lang w:val="id"/>
        </w:rPr>
        <w:t>v</w:t>
      </w:r>
      <w:r w:rsidRPr="00A72F77">
        <w:rPr>
          <w:bCs/>
          <w:lang w:val="id"/>
        </w:rPr>
        <w:t>rdiagnosis diab</w:t>
      </w:r>
      <w:r w:rsidR="00C860B4">
        <w:rPr>
          <w:bCs/>
          <w:lang w:val="id"/>
        </w:rPr>
        <w:t>e</w:t>
      </w:r>
      <w:r w:rsidR="00C860B4" w:rsidRPr="00C860B4">
        <w:rPr>
          <w:rFonts w:ascii="Inspiring" w:hAnsi="Inspiring"/>
          <w:bCs/>
          <w:color w:val="DDDDDD"/>
          <w:spacing w:val="-20"/>
          <w:w w:val="1"/>
          <w:sz w:val="6"/>
          <w:lang w:val="id"/>
        </w:rPr>
        <w:t>v</w:t>
      </w:r>
      <w:r w:rsidRPr="00A72F77">
        <w:rPr>
          <w:bCs/>
          <w:lang w:val="id"/>
        </w:rPr>
        <w:t>t</w:t>
      </w:r>
      <w:r w:rsidR="00C860B4">
        <w:rPr>
          <w:bCs/>
          <w:lang w:val="id"/>
        </w:rPr>
        <w:t>e</w:t>
      </w:r>
      <w:r w:rsidR="00C860B4" w:rsidRPr="00C860B4">
        <w:rPr>
          <w:rFonts w:ascii="Inspiring" w:hAnsi="Inspiring"/>
          <w:bCs/>
          <w:color w:val="DDDDDD"/>
          <w:spacing w:val="-20"/>
          <w:w w:val="1"/>
          <w:sz w:val="6"/>
          <w:lang w:val="id"/>
        </w:rPr>
        <w:t>v</w:t>
      </w:r>
      <w:r w:rsidRPr="00A72F77">
        <w:rPr>
          <w:bCs/>
          <w:lang w:val="id"/>
        </w:rPr>
        <w:t>s m</w:t>
      </w:r>
      <w:r w:rsidR="00C860B4">
        <w:rPr>
          <w:bCs/>
          <w:lang w:val="id"/>
        </w:rPr>
        <w:t>e</w:t>
      </w:r>
      <w:r w:rsidR="00C860B4" w:rsidRPr="00C860B4">
        <w:rPr>
          <w:rFonts w:ascii="Inspiring" w:hAnsi="Inspiring"/>
          <w:bCs/>
          <w:color w:val="DDDDDD"/>
          <w:spacing w:val="-20"/>
          <w:w w:val="1"/>
          <w:sz w:val="6"/>
          <w:lang w:val="id"/>
        </w:rPr>
        <w:t>v</w:t>
      </w:r>
      <w:r w:rsidRPr="00A72F77">
        <w:rPr>
          <w:bCs/>
          <w:lang w:val="id"/>
        </w:rPr>
        <w:t>litus tip</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 2 </w:t>
      </w:r>
      <w:r w:rsidR="0063169C" w:rsidRPr="00A46B1B">
        <w:rPr>
          <w:bCs/>
          <w:lang w:val="id"/>
        </w:rPr>
        <w:t>dan m</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njalani p</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 xml:space="preserve">ngobatan </w:t>
      </w:r>
      <w:r w:rsidRPr="00A72F77">
        <w:rPr>
          <w:bCs/>
          <w:lang w:val="id"/>
        </w:rPr>
        <w:t>di Klinik dalam p</w:t>
      </w:r>
      <w:r w:rsidR="00C860B4">
        <w:rPr>
          <w:bCs/>
          <w:lang w:val="id"/>
        </w:rPr>
        <w:t>e</w:t>
      </w:r>
      <w:r w:rsidR="00C860B4" w:rsidRPr="00C860B4">
        <w:rPr>
          <w:rFonts w:ascii="Inspiring" w:hAnsi="Inspiring"/>
          <w:bCs/>
          <w:color w:val="DDDDDD"/>
          <w:spacing w:val="-20"/>
          <w:w w:val="1"/>
          <w:sz w:val="6"/>
          <w:lang w:val="id"/>
        </w:rPr>
        <w:t>v</w:t>
      </w:r>
      <w:r w:rsidRPr="00A72F77">
        <w:rPr>
          <w:bCs/>
          <w:lang w:val="id"/>
        </w:rPr>
        <w:t>riod</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 April</w:t>
      </w:r>
      <w:r w:rsidR="0063169C" w:rsidRPr="00A46B1B">
        <w:rPr>
          <w:bCs/>
          <w:lang w:val="id"/>
        </w:rPr>
        <w:t>-M</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i</w:t>
      </w:r>
      <w:r w:rsidRPr="00A72F77">
        <w:rPr>
          <w:bCs/>
          <w:lang w:val="id"/>
        </w:rPr>
        <w:t xml:space="preserve"> 2025.</w:t>
      </w:r>
    </w:p>
    <w:p w14:paraId="4C005EE0" w14:textId="1254FE6F" w:rsidR="00A72F77" w:rsidRPr="00A72F77" w:rsidRDefault="0063169C" w:rsidP="00A46B1B">
      <w:pPr>
        <w:pStyle w:val="BodyText"/>
        <w:numPr>
          <w:ilvl w:val="2"/>
          <w:numId w:val="5"/>
        </w:numPr>
        <w:spacing w:line="240" w:lineRule="auto"/>
        <w:ind w:left="1260"/>
        <w:rPr>
          <w:bCs/>
          <w:lang w:val="id"/>
        </w:rPr>
      </w:pPr>
      <w:r w:rsidRPr="00A46B1B">
        <w:rPr>
          <w:bCs/>
          <w:lang w:val="id"/>
        </w:rPr>
        <w:t>Mampu</w:t>
      </w:r>
      <w:r w:rsidR="00A72F77" w:rsidRPr="00A72F77">
        <w:rPr>
          <w:bCs/>
          <w:lang w:val="id"/>
        </w:rPr>
        <w:t xml:space="preserve"> m</w:t>
      </w:r>
      <w:r w:rsidR="00C860B4">
        <w:rPr>
          <w:bCs/>
          <w:lang w:val="id"/>
        </w:rPr>
        <w:t>e</w:t>
      </w:r>
      <w:r w:rsidR="00C860B4" w:rsidRPr="00C860B4">
        <w:rPr>
          <w:rFonts w:ascii="Inspiring" w:hAnsi="Inspiring"/>
          <w:bCs/>
          <w:color w:val="DDDDDD"/>
          <w:spacing w:val="-20"/>
          <w:w w:val="1"/>
          <w:sz w:val="6"/>
          <w:lang w:val="id"/>
        </w:rPr>
        <w:t>v</w:t>
      </w:r>
      <w:r w:rsidR="00A72F77" w:rsidRPr="00A72F77">
        <w:rPr>
          <w:bCs/>
          <w:lang w:val="id"/>
        </w:rPr>
        <w:t>mbaca dan m</w:t>
      </w:r>
      <w:r w:rsidR="00C860B4">
        <w:rPr>
          <w:bCs/>
          <w:lang w:val="id"/>
        </w:rPr>
        <w:t>e</w:t>
      </w:r>
      <w:r w:rsidR="00C860B4" w:rsidRPr="00C860B4">
        <w:rPr>
          <w:rFonts w:ascii="Inspiring" w:hAnsi="Inspiring"/>
          <w:bCs/>
          <w:color w:val="DDDDDD"/>
          <w:spacing w:val="-20"/>
          <w:w w:val="1"/>
          <w:sz w:val="6"/>
          <w:lang w:val="id"/>
        </w:rPr>
        <w:t>v</w:t>
      </w:r>
      <w:r w:rsidR="00A72F77" w:rsidRPr="00A72F77">
        <w:rPr>
          <w:bCs/>
          <w:lang w:val="id"/>
        </w:rPr>
        <w:t>mahami ku</w:t>
      </w:r>
      <w:r w:rsidR="00C860B4">
        <w:rPr>
          <w:bCs/>
          <w:lang w:val="id"/>
        </w:rPr>
        <w:t>e</w:t>
      </w:r>
      <w:r w:rsidR="00C860B4" w:rsidRPr="00C860B4">
        <w:rPr>
          <w:rFonts w:ascii="Inspiring" w:hAnsi="Inspiring"/>
          <w:bCs/>
          <w:color w:val="DDDDDD"/>
          <w:spacing w:val="-20"/>
          <w:w w:val="1"/>
          <w:sz w:val="6"/>
          <w:lang w:val="id"/>
        </w:rPr>
        <w:t>v</w:t>
      </w:r>
      <w:r w:rsidR="00A72F77" w:rsidRPr="00A72F77">
        <w:rPr>
          <w:bCs/>
          <w:lang w:val="id"/>
        </w:rPr>
        <w:t>sion</w:t>
      </w:r>
      <w:r w:rsidR="00C860B4">
        <w:rPr>
          <w:bCs/>
          <w:lang w:val="id"/>
        </w:rPr>
        <w:t>e</w:t>
      </w:r>
      <w:r w:rsidR="00C860B4" w:rsidRPr="00C860B4">
        <w:rPr>
          <w:rFonts w:ascii="Inspiring" w:hAnsi="Inspiring"/>
          <w:bCs/>
          <w:color w:val="DDDDDD"/>
          <w:spacing w:val="-20"/>
          <w:w w:val="1"/>
          <w:sz w:val="6"/>
          <w:lang w:val="id"/>
        </w:rPr>
        <w:t>v</w:t>
      </w:r>
      <w:r w:rsidR="00A72F77" w:rsidRPr="00A72F77">
        <w:rPr>
          <w:bCs/>
          <w:lang w:val="id"/>
        </w:rPr>
        <w:t>r</w:t>
      </w:r>
    </w:p>
    <w:p w14:paraId="4544A84B" w14:textId="1F01B746" w:rsidR="00A72F77" w:rsidRPr="00A72F77" w:rsidRDefault="00A72F77" w:rsidP="00A46B1B">
      <w:pPr>
        <w:pStyle w:val="BodyText"/>
        <w:numPr>
          <w:ilvl w:val="2"/>
          <w:numId w:val="5"/>
        </w:numPr>
        <w:spacing w:line="240" w:lineRule="auto"/>
        <w:ind w:left="1260"/>
        <w:rPr>
          <w:bCs/>
          <w:lang w:val="id"/>
        </w:rPr>
      </w:pPr>
      <w:r w:rsidRPr="00A72F77">
        <w:rPr>
          <w:bCs/>
          <w:lang w:val="id"/>
        </w:rPr>
        <w:t>B</w:t>
      </w:r>
      <w:r w:rsidR="00C860B4">
        <w:rPr>
          <w:bCs/>
          <w:lang w:val="id"/>
        </w:rPr>
        <w:t>e</w:t>
      </w:r>
      <w:r w:rsidR="00C860B4" w:rsidRPr="00C860B4">
        <w:rPr>
          <w:rFonts w:ascii="Inspiring" w:hAnsi="Inspiring"/>
          <w:bCs/>
          <w:color w:val="DDDDDD"/>
          <w:spacing w:val="-20"/>
          <w:w w:val="1"/>
          <w:sz w:val="6"/>
          <w:lang w:val="id"/>
        </w:rPr>
        <w:t>v</w:t>
      </w:r>
      <w:r w:rsidRPr="00A72F77">
        <w:rPr>
          <w:bCs/>
          <w:lang w:val="id"/>
        </w:rPr>
        <w:t>rs</w:t>
      </w:r>
      <w:r w:rsidR="00C860B4">
        <w:rPr>
          <w:bCs/>
          <w:lang w:val="id"/>
        </w:rPr>
        <w:t>e</w:t>
      </w:r>
      <w:r w:rsidR="00C860B4" w:rsidRPr="00C860B4">
        <w:rPr>
          <w:rFonts w:ascii="Inspiring" w:hAnsi="Inspiring"/>
          <w:bCs/>
          <w:color w:val="DDDDDD"/>
          <w:spacing w:val="-20"/>
          <w:w w:val="1"/>
          <w:sz w:val="6"/>
          <w:lang w:val="id"/>
        </w:rPr>
        <w:t>v</w:t>
      </w:r>
      <w:r w:rsidRPr="00A72F77">
        <w:rPr>
          <w:bCs/>
          <w:lang w:val="id"/>
        </w:rPr>
        <w:t>dia m</w:t>
      </w:r>
      <w:r w:rsidR="00C860B4">
        <w:rPr>
          <w:bCs/>
          <w:lang w:val="id"/>
        </w:rPr>
        <w:t>e</w:t>
      </w:r>
      <w:r w:rsidR="00C860B4" w:rsidRPr="00C860B4">
        <w:rPr>
          <w:rFonts w:ascii="Inspiring" w:hAnsi="Inspiring"/>
          <w:bCs/>
          <w:color w:val="DDDDDD"/>
          <w:spacing w:val="-20"/>
          <w:w w:val="1"/>
          <w:sz w:val="6"/>
          <w:lang w:val="id"/>
        </w:rPr>
        <w:t>v</w:t>
      </w:r>
      <w:r w:rsidRPr="00A72F77">
        <w:rPr>
          <w:bCs/>
          <w:lang w:val="id"/>
        </w:rPr>
        <w:t>njadi r</w:t>
      </w:r>
      <w:r w:rsidR="00C860B4">
        <w:rPr>
          <w:bCs/>
          <w:lang w:val="id"/>
        </w:rPr>
        <w:t>e</w:t>
      </w:r>
      <w:r w:rsidR="00C860B4" w:rsidRPr="00C860B4">
        <w:rPr>
          <w:rFonts w:ascii="Inspiring" w:hAnsi="Inspiring"/>
          <w:bCs/>
          <w:color w:val="DDDDDD"/>
          <w:spacing w:val="-20"/>
          <w:w w:val="1"/>
          <w:sz w:val="6"/>
          <w:lang w:val="id"/>
        </w:rPr>
        <w:t>v</w:t>
      </w:r>
      <w:r w:rsidRPr="00A72F77">
        <w:rPr>
          <w:bCs/>
          <w:lang w:val="id"/>
        </w:rPr>
        <w:t>spond</w:t>
      </w:r>
      <w:r w:rsidR="00C860B4">
        <w:rPr>
          <w:bCs/>
          <w:lang w:val="id"/>
        </w:rPr>
        <w:t>e</w:t>
      </w:r>
      <w:r w:rsidR="00C860B4" w:rsidRPr="00C860B4">
        <w:rPr>
          <w:rFonts w:ascii="Inspiring" w:hAnsi="Inspiring"/>
          <w:bCs/>
          <w:color w:val="DDDDDD"/>
          <w:spacing w:val="-20"/>
          <w:w w:val="1"/>
          <w:sz w:val="6"/>
          <w:lang w:val="id"/>
        </w:rPr>
        <w:t>v</w:t>
      </w:r>
      <w:r w:rsidRPr="00A72F77">
        <w:rPr>
          <w:bCs/>
          <w:lang w:val="id"/>
        </w:rPr>
        <w:t>n</w:t>
      </w:r>
      <w:r w:rsidR="000C1377" w:rsidRPr="00A46B1B">
        <w:rPr>
          <w:bCs/>
          <w:lang w:val="id"/>
        </w:rPr>
        <w:t xml:space="preserve"> dalam p</w:t>
      </w:r>
      <w:r w:rsidR="00C860B4">
        <w:rPr>
          <w:bCs/>
          <w:lang w:val="id"/>
        </w:rPr>
        <w:t>e</w:t>
      </w:r>
      <w:r w:rsidR="00C860B4" w:rsidRPr="00C860B4">
        <w:rPr>
          <w:rFonts w:ascii="Inspiring" w:hAnsi="Inspiring"/>
          <w:bCs/>
          <w:color w:val="DDDDDD"/>
          <w:spacing w:val="-20"/>
          <w:w w:val="1"/>
          <w:sz w:val="6"/>
          <w:lang w:val="id"/>
        </w:rPr>
        <w:t>v</w:t>
      </w:r>
      <w:r w:rsidR="000C1377" w:rsidRPr="00A46B1B">
        <w:rPr>
          <w:bCs/>
          <w:lang w:val="id"/>
        </w:rPr>
        <w:t>n</w:t>
      </w:r>
      <w:r w:rsidR="00C860B4">
        <w:rPr>
          <w:bCs/>
          <w:lang w:val="id"/>
        </w:rPr>
        <w:t>e</w:t>
      </w:r>
      <w:r w:rsidR="00C860B4" w:rsidRPr="00C860B4">
        <w:rPr>
          <w:rFonts w:ascii="Inspiring" w:hAnsi="Inspiring"/>
          <w:bCs/>
          <w:color w:val="DDDDDD"/>
          <w:spacing w:val="-20"/>
          <w:w w:val="1"/>
          <w:sz w:val="6"/>
          <w:lang w:val="id"/>
        </w:rPr>
        <w:t>v</w:t>
      </w:r>
      <w:r w:rsidR="000C1377" w:rsidRPr="00A46B1B">
        <w:rPr>
          <w:bCs/>
          <w:lang w:val="id"/>
        </w:rPr>
        <w:t>litian</w:t>
      </w:r>
    </w:p>
    <w:p w14:paraId="6FA09261" w14:textId="10BFAA7C" w:rsidR="00A72F77" w:rsidRPr="00A72F77" w:rsidRDefault="00A72F77" w:rsidP="00A46B1B">
      <w:pPr>
        <w:pStyle w:val="BodyText"/>
        <w:spacing w:line="240" w:lineRule="auto"/>
        <w:ind w:firstLine="720"/>
        <w:rPr>
          <w:bCs/>
          <w:lang w:val="id"/>
        </w:rPr>
      </w:pPr>
      <w:r w:rsidRPr="00A72F77">
        <w:rPr>
          <w:bCs/>
          <w:lang w:val="id"/>
        </w:rPr>
        <w:t>Krit</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ria </w:t>
      </w:r>
      <w:r w:rsidR="00C860B4">
        <w:rPr>
          <w:bCs/>
          <w:lang w:val="id"/>
        </w:rPr>
        <w:t>e</w:t>
      </w:r>
      <w:r w:rsidR="00C860B4" w:rsidRPr="00C860B4">
        <w:rPr>
          <w:rFonts w:ascii="Inspiring" w:hAnsi="Inspiring"/>
          <w:bCs/>
          <w:color w:val="DDDDDD"/>
          <w:spacing w:val="-20"/>
          <w:w w:val="1"/>
          <w:sz w:val="6"/>
          <w:lang w:val="id"/>
        </w:rPr>
        <w:t>v</w:t>
      </w:r>
      <w:r w:rsidRPr="00A72F77">
        <w:rPr>
          <w:bCs/>
          <w:lang w:val="id"/>
        </w:rPr>
        <w:t xml:space="preserve">ksklusi </w:t>
      </w:r>
      <w:r w:rsidR="0063169C" w:rsidRPr="00A46B1B">
        <w:rPr>
          <w:bCs/>
          <w:lang w:val="id"/>
        </w:rPr>
        <w:t>dalam p</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n</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litian ini m</w:t>
      </w:r>
      <w:r w:rsidR="00C860B4">
        <w:rPr>
          <w:bCs/>
          <w:lang w:val="id"/>
        </w:rPr>
        <w:t>e</w:t>
      </w:r>
      <w:r w:rsidR="00C860B4" w:rsidRPr="00C860B4">
        <w:rPr>
          <w:rFonts w:ascii="Inspiring" w:hAnsi="Inspiring"/>
          <w:bCs/>
          <w:color w:val="DDDDDD"/>
          <w:spacing w:val="-20"/>
          <w:w w:val="1"/>
          <w:sz w:val="6"/>
          <w:lang w:val="id"/>
        </w:rPr>
        <w:t>v</w:t>
      </w:r>
      <w:r w:rsidR="0063169C" w:rsidRPr="00A46B1B">
        <w:rPr>
          <w:bCs/>
          <w:lang w:val="id"/>
        </w:rPr>
        <w:t>liputi :</w:t>
      </w:r>
    </w:p>
    <w:p w14:paraId="52C918D7" w14:textId="46929B4B" w:rsidR="0063169C" w:rsidRPr="00A46B1B" w:rsidRDefault="00A72F77" w:rsidP="00A46B1B">
      <w:pPr>
        <w:pStyle w:val="BodyText"/>
        <w:numPr>
          <w:ilvl w:val="0"/>
          <w:numId w:val="7"/>
        </w:numPr>
        <w:spacing w:line="240" w:lineRule="auto"/>
        <w:ind w:left="1260"/>
        <w:rPr>
          <w:bCs/>
          <w:lang w:val="id"/>
        </w:rPr>
      </w:pPr>
      <w:r w:rsidRPr="00A72F77">
        <w:rPr>
          <w:bCs/>
          <w:lang w:val="id"/>
        </w:rPr>
        <w:t>Pasi</w:t>
      </w:r>
      <w:r w:rsidR="00C860B4">
        <w:rPr>
          <w:bCs/>
          <w:lang w:val="id"/>
        </w:rPr>
        <w:t>e</w:t>
      </w:r>
      <w:r w:rsidR="00C860B4" w:rsidRPr="00C860B4">
        <w:rPr>
          <w:rFonts w:ascii="Inspiring" w:hAnsi="Inspiring"/>
          <w:bCs/>
          <w:color w:val="DDDDDD"/>
          <w:spacing w:val="-20"/>
          <w:w w:val="1"/>
          <w:sz w:val="6"/>
          <w:lang w:val="id"/>
        </w:rPr>
        <w:t>v</w:t>
      </w:r>
      <w:r w:rsidRPr="00A72F77">
        <w:rPr>
          <w:bCs/>
          <w:lang w:val="id"/>
        </w:rPr>
        <w:t>n yang s</w:t>
      </w:r>
      <w:r w:rsidR="00C860B4">
        <w:rPr>
          <w:bCs/>
          <w:lang w:val="id"/>
        </w:rPr>
        <w:t>e</w:t>
      </w:r>
      <w:r w:rsidR="00C860B4" w:rsidRPr="00C860B4">
        <w:rPr>
          <w:rFonts w:ascii="Inspiring" w:hAnsi="Inspiring"/>
          <w:bCs/>
          <w:color w:val="DDDDDD"/>
          <w:spacing w:val="-20"/>
          <w:w w:val="1"/>
          <w:sz w:val="6"/>
          <w:lang w:val="id"/>
        </w:rPr>
        <w:t>v</w:t>
      </w:r>
      <w:r w:rsidRPr="00A72F77">
        <w:rPr>
          <w:bCs/>
          <w:lang w:val="id"/>
        </w:rPr>
        <w:t>dang m</w:t>
      </w:r>
      <w:r w:rsidR="00C860B4">
        <w:rPr>
          <w:bCs/>
          <w:lang w:val="id"/>
        </w:rPr>
        <w:t>e</w:t>
      </w:r>
      <w:r w:rsidR="00C860B4" w:rsidRPr="00C860B4">
        <w:rPr>
          <w:rFonts w:ascii="Inspiring" w:hAnsi="Inspiring"/>
          <w:bCs/>
          <w:color w:val="DDDDDD"/>
          <w:spacing w:val="-20"/>
          <w:w w:val="1"/>
          <w:sz w:val="6"/>
          <w:lang w:val="id"/>
        </w:rPr>
        <w:t>v</w:t>
      </w:r>
      <w:r w:rsidRPr="00A72F77">
        <w:rPr>
          <w:bCs/>
          <w:lang w:val="id"/>
        </w:rPr>
        <w:t>ngalami g</w:t>
      </w:r>
      <w:r w:rsidR="00C860B4">
        <w:rPr>
          <w:bCs/>
          <w:lang w:val="id"/>
        </w:rPr>
        <w:t>e</w:t>
      </w:r>
      <w:r w:rsidR="00C860B4" w:rsidRPr="00C860B4">
        <w:rPr>
          <w:rFonts w:ascii="Inspiring" w:hAnsi="Inspiring"/>
          <w:bCs/>
          <w:color w:val="DDDDDD"/>
          <w:spacing w:val="-20"/>
          <w:w w:val="1"/>
          <w:sz w:val="6"/>
          <w:lang w:val="id"/>
        </w:rPr>
        <w:t>v</w:t>
      </w:r>
      <w:r w:rsidRPr="00A72F77">
        <w:rPr>
          <w:bCs/>
          <w:lang w:val="id"/>
        </w:rPr>
        <w:t>jala p</w:t>
      </w:r>
      <w:r w:rsidR="00C860B4">
        <w:rPr>
          <w:bCs/>
          <w:lang w:val="id"/>
        </w:rPr>
        <w:t>e</w:t>
      </w:r>
      <w:r w:rsidR="00C860B4" w:rsidRPr="00C860B4">
        <w:rPr>
          <w:rFonts w:ascii="Inspiring" w:hAnsi="Inspiring"/>
          <w:bCs/>
          <w:color w:val="DDDDDD"/>
          <w:spacing w:val="-20"/>
          <w:w w:val="1"/>
          <w:sz w:val="6"/>
          <w:lang w:val="id"/>
        </w:rPr>
        <w:t>v</w:t>
      </w:r>
      <w:r w:rsidRPr="00A72F77">
        <w:rPr>
          <w:bCs/>
          <w:lang w:val="id"/>
        </w:rPr>
        <w:t>nyakit ringan s</w:t>
      </w:r>
      <w:r w:rsidR="00C860B4">
        <w:rPr>
          <w:bCs/>
          <w:lang w:val="id"/>
        </w:rPr>
        <w:t>e</w:t>
      </w:r>
      <w:r w:rsidR="00C860B4" w:rsidRPr="00C860B4">
        <w:rPr>
          <w:rFonts w:ascii="Inspiring" w:hAnsi="Inspiring"/>
          <w:bCs/>
          <w:color w:val="DDDDDD"/>
          <w:spacing w:val="-20"/>
          <w:w w:val="1"/>
          <w:sz w:val="6"/>
          <w:lang w:val="id"/>
        </w:rPr>
        <w:t>v</w:t>
      </w:r>
      <w:r w:rsidRPr="00A72F77">
        <w:rPr>
          <w:bCs/>
          <w:lang w:val="id"/>
        </w:rPr>
        <w:t>p</w:t>
      </w:r>
      <w:r w:rsidR="00C860B4">
        <w:rPr>
          <w:bCs/>
          <w:lang w:val="id"/>
        </w:rPr>
        <w:t>e</w:t>
      </w:r>
      <w:r w:rsidR="00C860B4" w:rsidRPr="00C860B4">
        <w:rPr>
          <w:rFonts w:ascii="Inspiring" w:hAnsi="Inspiring"/>
          <w:bCs/>
          <w:color w:val="DDDDDD"/>
          <w:spacing w:val="-20"/>
          <w:w w:val="1"/>
          <w:sz w:val="6"/>
          <w:lang w:val="id"/>
        </w:rPr>
        <w:t>v</w:t>
      </w:r>
      <w:r w:rsidRPr="00A72F77">
        <w:rPr>
          <w:bCs/>
          <w:lang w:val="id"/>
        </w:rPr>
        <w:t>rti pusing, d</w:t>
      </w:r>
      <w:r w:rsidR="00C860B4">
        <w:rPr>
          <w:bCs/>
          <w:lang w:val="id"/>
        </w:rPr>
        <w:t>e</w:t>
      </w:r>
      <w:r w:rsidR="00C860B4" w:rsidRPr="00C860B4">
        <w:rPr>
          <w:rFonts w:ascii="Inspiring" w:hAnsi="Inspiring"/>
          <w:bCs/>
          <w:color w:val="DDDDDD"/>
          <w:spacing w:val="-20"/>
          <w:w w:val="1"/>
          <w:sz w:val="6"/>
          <w:lang w:val="id"/>
        </w:rPr>
        <w:t>v</w:t>
      </w:r>
      <w:r w:rsidRPr="00A72F77">
        <w:rPr>
          <w:bCs/>
          <w:lang w:val="id"/>
        </w:rPr>
        <w:t>mam, mual, atau l</w:t>
      </w:r>
      <w:r w:rsidR="00C860B4">
        <w:rPr>
          <w:bCs/>
          <w:lang w:val="id"/>
        </w:rPr>
        <w:t>e</w:t>
      </w:r>
      <w:r w:rsidR="00C860B4" w:rsidRPr="00C860B4">
        <w:rPr>
          <w:rFonts w:ascii="Inspiring" w:hAnsi="Inspiring"/>
          <w:bCs/>
          <w:color w:val="DDDDDD"/>
          <w:spacing w:val="-20"/>
          <w:w w:val="1"/>
          <w:sz w:val="6"/>
          <w:lang w:val="id"/>
        </w:rPr>
        <w:t>v</w:t>
      </w:r>
      <w:r w:rsidRPr="00A72F77">
        <w:rPr>
          <w:bCs/>
          <w:lang w:val="id"/>
        </w:rPr>
        <w:t>mas.</w:t>
      </w:r>
    </w:p>
    <w:p w14:paraId="0C2E91F2" w14:textId="40F6E1F7" w:rsidR="00A72F77" w:rsidRPr="00A46B1B" w:rsidRDefault="00A72F77" w:rsidP="00A46B1B">
      <w:pPr>
        <w:pStyle w:val="BodyText"/>
        <w:numPr>
          <w:ilvl w:val="0"/>
          <w:numId w:val="7"/>
        </w:numPr>
        <w:spacing w:line="240" w:lineRule="auto"/>
        <w:ind w:left="1260"/>
        <w:rPr>
          <w:bCs/>
          <w:lang w:val="id"/>
        </w:rPr>
      </w:pPr>
      <w:r w:rsidRPr="00A72F77">
        <w:rPr>
          <w:bCs/>
          <w:lang w:val="id"/>
        </w:rPr>
        <w:t>Pasi</w:t>
      </w:r>
      <w:r w:rsidR="00C860B4">
        <w:rPr>
          <w:bCs/>
          <w:lang w:val="id"/>
        </w:rPr>
        <w:t>e</w:t>
      </w:r>
      <w:r w:rsidR="00C860B4" w:rsidRPr="00C860B4">
        <w:rPr>
          <w:rFonts w:ascii="Inspiring" w:hAnsi="Inspiring"/>
          <w:bCs/>
          <w:color w:val="DDDDDD"/>
          <w:spacing w:val="-20"/>
          <w:w w:val="1"/>
          <w:sz w:val="6"/>
          <w:lang w:val="id"/>
        </w:rPr>
        <w:t>v</w:t>
      </w:r>
      <w:r w:rsidRPr="00A72F77">
        <w:rPr>
          <w:bCs/>
          <w:lang w:val="id"/>
        </w:rPr>
        <w:t>n yang tidak m</w:t>
      </w:r>
      <w:r w:rsidR="00C860B4">
        <w:rPr>
          <w:bCs/>
          <w:lang w:val="id"/>
        </w:rPr>
        <w:t>e</w:t>
      </w:r>
      <w:r w:rsidR="00C860B4" w:rsidRPr="00C860B4">
        <w:rPr>
          <w:rFonts w:ascii="Inspiring" w:hAnsi="Inspiring"/>
          <w:bCs/>
          <w:color w:val="DDDDDD"/>
          <w:spacing w:val="-20"/>
          <w:w w:val="1"/>
          <w:sz w:val="6"/>
          <w:lang w:val="id"/>
        </w:rPr>
        <w:t>v</w:t>
      </w:r>
      <w:r w:rsidRPr="00A72F77">
        <w:rPr>
          <w:bCs/>
          <w:lang w:val="id"/>
        </w:rPr>
        <w:t>l</w:t>
      </w:r>
      <w:r w:rsidR="00C860B4">
        <w:rPr>
          <w:bCs/>
          <w:lang w:val="id"/>
        </w:rPr>
        <w:t>e</w:t>
      </w:r>
      <w:r w:rsidR="00C860B4" w:rsidRPr="00C860B4">
        <w:rPr>
          <w:rFonts w:ascii="Inspiring" w:hAnsi="Inspiring"/>
          <w:bCs/>
          <w:color w:val="DDDDDD"/>
          <w:spacing w:val="-20"/>
          <w:w w:val="1"/>
          <w:sz w:val="6"/>
          <w:lang w:val="id"/>
        </w:rPr>
        <w:t>v</w:t>
      </w:r>
      <w:r w:rsidRPr="00A72F77">
        <w:rPr>
          <w:bCs/>
          <w:lang w:val="id"/>
        </w:rPr>
        <w:t>ngkapi data</w:t>
      </w:r>
      <w:r w:rsidR="000C1377" w:rsidRPr="00A46B1B">
        <w:rPr>
          <w:bCs/>
          <w:lang w:val="id"/>
        </w:rPr>
        <w:t xml:space="preserve"> p</w:t>
      </w:r>
      <w:r w:rsidR="00C860B4">
        <w:rPr>
          <w:bCs/>
          <w:lang w:val="id"/>
        </w:rPr>
        <w:t>e</w:t>
      </w:r>
      <w:r w:rsidR="00C860B4" w:rsidRPr="00C860B4">
        <w:rPr>
          <w:rFonts w:ascii="Inspiring" w:hAnsi="Inspiring"/>
          <w:bCs/>
          <w:color w:val="DDDDDD"/>
          <w:spacing w:val="-20"/>
          <w:w w:val="1"/>
          <w:sz w:val="6"/>
          <w:lang w:val="id"/>
        </w:rPr>
        <w:t>v</w:t>
      </w:r>
      <w:r w:rsidR="000C1377" w:rsidRPr="00A46B1B">
        <w:rPr>
          <w:bCs/>
          <w:lang w:val="id"/>
        </w:rPr>
        <w:t>n</w:t>
      </w:r>
      <w:r w:rsidR="00C860B4">
        <w:rPr>
          <w:bCs/>
          <w:lang w:val="id"/>
        </w:rPr>
        <w:t>e</w:t>
      </w:r>
      <w:r w:rsidR="00C860B4" w:rsidRPr="00C860B4">
        <w:rPr>
          <w:rFonts w:ascii="Inspiring" w:hAnsi="Inspiring"/>
          <w:bCs/>
          <w:color w:val="DDDDDD"/>
          <w:spacing w:val="-20"/>
          <w:w w:val="1"/>
          <w:sz w:val="6"/>
          <w:lang w:val="id"/>
        </w:rPr>
        <w:t>v</w:t>
      </w:r>
      <w:r w:rsidR="000C1377" w:rsidRPr="00A46B1B">
        <w:rPr>
          <w:bCs/>
          <w:lang w:val="id"/>
        </w:rPr>
        <w:t>litian.</w:t>
      </w:r>
    </w:p>
    <w:p w14:paraId="61861A0A" w14:textId="15B7D60D" w:rsidR="00E60638" w:rsidRPr="00E143C4" w:rsidRDefault="000C1377" w:rsidP="00E143C4">
      <w:pPr>
        <w:pStyle w:val="BodyText"/>
        <w:spacing w:line="240" w:lineRule="auto"/>
        <w:ind w:firstLine="720"/>
        <w:rPr>
          <w:bCs/>
        </w:rPr>
      </w:pPr>
      <w:proofErr w:type="spellStart"/>
      <w:r w:rsidRPr="00A46B1B">
        <w:rPr>
          <w:bCs/>
        </w:rPr>
        <w:t>V</w:t>
      </w:r>
      <w:r w:rsidR="00A72F77" w:rsidRPr="00A46B1B">
        <w:rPr>
          <w:bCs/>
        </w:rPr>
        <w:t>ariab</w:t>
      </w:r>
      <w:r w:rsidR="00C860B4">
        <w:rPr>
          <w:bCs/>
        </w:rPr>
        <w:t>e</w:t>
      </w:r>
      <w:r w:rsidR="00C860B4" w:rsidRPr="00C860B4">
        <w:rPr>
          <w:rFonts w:ascii="Inspiring" w:hAnsi="Inspiring"/>
          <w:bCs/>
          <w:color w:val="DDDDDD"/>
          <w:spacing w:val="-20"/>
          <w:w w:val="1"/>
          <w:sz w:val="6"/>
        </w:rPr>
        <w:t>v</w:t>
      </w:r>
      <w:r w:rsidR="00A72F77" w:rsidRPr="00A46B1B">
        <w:rPr>
          <w:bCs/>
        </w:rPr>
        <w:t>l</w:t>
      </w:r>
      <w:proofErr w:type="spellEnd"/>
      <w:r w:rsidR="00A72F77" w:rsidRPr="00A46B1B">
        <w:rPr>
          <w:bCs/>
        </w:rPr>
        <w:t xml:space="preserve"> </w:t>
      </w:r>
      <w:proofErr w:type="spellStart"/>
      <w:r w:rsidR="00A72F77" w:rsidRPr="00A46B1B">
        <w:rPr>
          <w:bCs/>
        </w:rPr>
        <w:t>b</w:t>
      </w:r>
      <w:r w:rsidR="00C860B4">
        <w:rPr>
          <w:bCs/>
        </w:rPr>
        <w:t>e</w:t>
      </w:r>
      <w:r w:rsidR="00C860B4" w:rsidRPr="00C860B4">
        <w:rPr>
          <w:rFonts w:ascii="Inspiring" w:hAnsi="Inspiring"/>
          <w:bCs/>
          <w:color w:val="DDDDDD"/>
          <w:spacing w:val="-20"/>
          <w:w w:val="1"/>
          <w:sz w:val="6"/>
        </w:rPr>
        <w:t>v</w:t>
      </w:r>
      <w:r w:rsidR="00A72F77" w:rsidRPr="00A46B1B">
        <w:rPr>
          <w:bCs/>
        </w:rPr>
        <w:t>bas</w:t>
      </w:r>
      <w:proofErr w:type="spellEnd"/>
      <w:r w:rsidRPr="00A46B1B">
        <w:rPr>
          <w:bCs/>
        </w:rPr>
        <w:t xml:space="preserve"> </w:t>
      </w:r>
      <w:proofErr w:type="spellStart"/>
      <w:r w:rsidRPr="00A46B1B">
        <w:rPr>
          <w:bCs/>
        </w:rPr>
        <w:t>dalam</w:t>
      </w:r>
      <w:proofErr w:type="spellEnd"/>
      <w:r w:rsidRPr="00A46B1B">
        <w:rPr>
          <w:bCs/>
        </w:rPr>
        <w:t xml:space="preserve"> </w:t>
      </w:r>
      <w:proofErr w:type="spellStart"/>
      <w:r w:rsidRPr="00A46B1B">
        <w:rPr>
          <w:bCs/>
        </w:rPr>
        <w:t>p</w:t>
      </w:r>
      <w:r w:rsidR="00C860B4">
        <w:rPr>
          <w:bCs/>
        </w:rPr>
        <w:t>e</w:t>
      </w:r>
      <w:r w:rsidR="00C860B4" w:rsidRPr="00C860B4">
        <w:rPr>
          <w:rFonts w:ascii="Inspiring" w:hAnsi="Inspiring"/>
          <w:bCs/>
          <w:color w:val="DDDDDD"/>
          <w:spacing w:val="-20"/>
          <w:w w:val="1"/>
          <w:sz w:val="6"/>
        </w:rPr>
        <w:t>v</w:t>
      </w:r>
      <w:r w:rsidRPr="00A46B1B">
        <w:rPr>
          <w:bCs/>
        </w:rPr>
        <w:t>n</w:t>
      </w:r>
      <w:r w:rsidR="00C860B4">
        <w:rPr>
          <w:bCs/>
        </w:rPr>
        <w:t>e</w:t>
      </w:r>
      <w:r w:rsidR="00C860B4" w:rsidRPr="00C860B4">
        <w:rPr>
          <w:rFonts w:ascii="Inspiring" w:hAnsi="Inspiring"/>
          <w:bCs/>
          <w:color w:val="DDDDDD"/>
          <w:spacing w:val="-20"/>
          <w:w w:val="1"/>
          <w:sz w:val="6"/>
        </w:rPr>
        <w:t>v</w:t>
      </w:r>
      <w:r w:rsidRPr="00A46B1B">
        <w:rPr>
          <w:bCs/>
        </w:rPr>
        <w:t>litian</w:t>
      </w:r>
      <w:proofErr w:type="spellEnd"/>
      <w:r w:rsidRPr="00A46B1B">
        <w:rPr>
          <w:bCs/>
        </w:rPr>
        <w:t xml:space="preserve"> </w:t>
      </w:r>
      <w:proofErr w:type="spellStart"/>
      <w:r w:rsidRPr="00A46B1B">
        <w:rPr>
          <w:bCs/>
        </w:rPr>
        <w:t>ini</w:t>
      </w:r>
      <w:proofErr w:type="spellEnd"/>
      <w:r w:rsidR="00A72F77" w:rsidRPr="00A46B1B">
        <w:rPr>
          <w:bCs/>
        </w:rPr>
        <w:t xml:space="preserve"> </w:t>
      </w:r>
      <w:proofErr w:type="spellStart"/>
      <w:r w:rsidR="00A72F77" w:rsidRPr="00A46B1B">
        <w:rPr>
          <w:bCs/>
        </w:rPr>
        <w:t>adalah</w:t>
      </w:r>
      <w:proofErr w:type="spellEnd"/>
      <w:r w:rsidR="00A72F77" w:rsidRPr="00A46B1B">
        <w:rPr>
          <w:bCs/>
        </w:rPr>
        <w:t xml:space="preserve"> </w:t>
      </w:r>
      <w:proofErr w:type="spellStart"/>
      <w:r w:rsidR="00A72F77" w:rsidRPr="00A46B1B">
        <w:rPr>
          <w:bCs/>
        </w:rPr>
        <w:t>tingkat</w:t>
      </w:r>
      <w:proofErr w:type="spellEnd"/>
      <w:r w:rsidR="00A72F77" w:rsidRPr="00A46B1B">
        <w:rPr>
          <w:bCs/>
        </w:rPr>
        <w:t xml:space="preserve"> </w:t>
      </w:r>
      <w:proofErr w:type="spellStart"/>
      <w:r w:rsidR="00A72F77" w:rsidRPr="00A46B1B">
        <w:rPr>
          <w:bCs/>
        </w:rPr>
        <w:t>p</w:t>
      </w:r>
      <w:r w:rsidR="00C860B4">
        <w:rPr>
          <w:bCs/>
        </w:rPr>
        <w:t>e</w:t>
      </w:r>
      <w:r w:rsidR="00C860B4" w:rsidRPr="00C860B4">
        <w:rPr>
          <w:rFonts w:ascii="Inspiring" w:hAnsi="Inspiring"/>
          <w:bCs/>
          <w:color w:val="DDDDDD"/>
          <w:spacing w:val="-20"/>
          <w:w w:val="1"/>
          <w:sz w:val="6"/>
        </w:rPr>
        <w:t>v</w:t>
      </w:r>
      <w:r w:rsidR="00A72F77" w:rsidRPr="00A46B1B">
        <w:rPr>
          <w:bCs/>
        </w:rPr>
        <w:t>ng</w:t>
      </w:r>
      <w:r w:rsidR="00C860B4">
        <w:rPr>
          <w:bCs/>
        </w:rPr>
        <w:t>e</w:t>
      </w:r>
      <w:r w:rsidR="00C860B4" w:rsidRPr="00C860B4">
        <w:rPr>
          <w:rFonts w:ascii="Inspiring" w:hAnsi="Inspiring"/>
          <w:bCs/>
          <w:color w:val="DDDDDD"/>
          <w:spacing w:val="-20"/>
          <w:w w:val="1"/>
          <w:sz w:val="6"/>
        </w:rPr>
        <w:t>v</w:t>
      </w:r>
      <w:r w:rsidR="00A72F77" w:rsidRPr="00A46B1B">
        <w:rPr>
          <w:bCs/>
        </w:rPr>
        <w:t>tahuan</w:t>
      </w:r>
      <w:proofErr w:type="spellEnd"/>
      <w:r w:rsidR="00A72F77" w:rsidRPr="00A46B1B">
        <w:rPr>
          <w:bCs/>
        </w:rPr>
        <w:t xml:space="preserve"> </w:t>
      </w:r>
      <w:proofErr w:type="spellStart"/>
      <w:r w:rsidR="00A72F77" w:rsidRPr="00A46B1B">
        <w:rPr>
          <w:bCs/>
        </w:rPr>
        <w:t>m</w:t>
      </w:r>
      <w:r w:rsidR="00C860B4">
        <w:rPr>
          <w:bCs/>
        </w:rPr>
        <w:t>e</w:t>
      </w:r>
      <w:r w:rsidR="00C860B4" w:rsidRPr="00C860B4">
        <w:rPr>
          <w:rFonts w:ascii="Inspiring" w:hAnsi="Inspiring"/>
          <w:bCs/>
          <w:color w:val="DDDDDD"/>
          <w:spacing w:val="-20"/>
          <w:w w:val="1"/>
          <w:sz w:val="6"/>
        </w:rPr>
        <w:t>v</w:t>
      </w:r>
      <w:r w:rsidR="00A72F77" w:rsidRPr="00A46B1B">
        <w:rPr>
          <w:bCs/>
        </w:rPr>
        <w:t>ng</w:t>
      </w:r>
      <w:r w:rsidR="00C860B4">
        <w:rPr>
          <w:bCs/>
        </w:rPr>
        <w:t>e</w:t>
      </w:r>
      <w:r w:rsidR="00C860B4" w:rsidRPr="00C860B4">
        <w:rPr>
          <w:rFonts w:ascii="Inspiring" w:hAnsi="Inspiring"/>
          <w:bCs/>
          <w:color w:val="DDDDDD"/>
          <w:spacing w:val="-20"/>
          <w:w w:val="1"/>
          <w:sz w:val="6"/>
        </w:rPr>
        <w:t>v</w:t>
      </w:r>
      <w:r w:rsidR="00A72F77" w:rsidRPr="00A46B1B">
        <w:rPr>
          <w:bCs/>
        </w:rPr>
        <w:t>nai</w:t>
      </w:r>
      <w:proofErr w:type="spellEnd"/>
      <w:r w:rsidR="00A72F77" w:rsidRPr="00A46B1B">
        <w:rPr>
          <w:bCs/>
        </w:rPr>
        <w:t xml:space="preserve"> </w:t>
      </w:r>
      <w:proofErr w:type="spellStart"/>
      <w:r w:rsidR="00A72F77" w:rsidRPr="00A46B1B">
        <w:rPr>
          <w:bCs/>
        </w:rPr>
        <w:t>diab</w:t>
      </w:r>
      <w:r w:rsidR="00C860B4">
        <w:rPr>
          <w:bCs/>
        </w:rPr>
        <w:t>e</w:t>
      </w:r>
      <w:r w:rsidR="00C860B4" w:rsidRPr="00C860B4">
        <w:rPr>
          <w:rFonts w:ascii="Inspiring" w:hAnsi="Inspiring"/>
          <w:bCs/>
          <w:color w:val="DDDDDD"/>
          <w:spacing w:val="-20"/>
          <w:w w:val="1"/>
          <w:sz w:val="6"/>
        </w:rPr>
        <w:t>v</w:t>
      </w:r>
      <w:r w:rsidR="00A72F77" w:rsidRPr="00A46B1B">
        <w:rPr>
          <w:bCs/>
        </w:rPr>
        <w:t>t</w:t>
      </w:r>
      <w:r w:rsidR="00C860B4">
        <w:rPr>
          <w:bCs/>
        </w:rPr>
        <w:t>e</w:t>
      </w:r>
      <w:r w:rsidR="00C860B4" w:rsidRPr="00C860B4">
        <w:rPr>
          <w:rFonts w:ascii="Inspiring" w:hAnsi="Inspiring"/>
          <w:bCs/>
          <w:color w:val="DDDDDD"/>
          <w:spacing w:val="-20"/>
          <w:w w:val="1"/>
          <w:sz w:val="6"/>
        </w:rPr>
        <w:t>v</w:t>
      </w:r>
      <w:r w:rsidR="00A72F77" w:rsidRPr="00A46B1B">
        <w:rPr>
          <w:bCs/>
        </w:rPr>
        <w:t>s</w:t>
      </w:r>
      <w:proofErr w:type="spellEnd"/>
      <w:r w:rsidR="00A72F77" w:rsidRPr="00A46B1B">
        <w:rPr>
          <w:bCs/>
        </w:rPr>
        <w:t xml:space="preserve"> </w:t>
      </w:r>
      <w:proofErr w:type="spellStart"/>
      <w:r w:rsidR="00A72F77" w:rsidRPr="00A46B1B">
        <w:rPr>
          <w:bCs/>
        </w:rPr>
        <w:t>m</w:t>
      </w:r>
      <w:r w:rsidR="00C860B4">
        <w:rPr>
          <w:bCs/>
        </w:rPr>
        <w:t>e</w:t>
      </w:r>
      <w:r w:rsidR="00C860B4" w:rsidRPr="00C860B4">
        <w:rPr>
          <w:rFonts w:ascii="Inspiring" w:hAnsi="Inspiring"/>
          <w:bCs/>
          <w:color w:val="DDDDDD"/>
          <w:spacing w:val="-20"/>
          <w:w w:val="1"/>
          <w:sz w:val="6"/>
        </w:rPr>
        <w:t>v</w:t>
      </w:r>
      <w:r w:rsidR="00A72F77" w:rsidRPr="00A46B1B">
        <w:rPr>
          <w:bCs/>
        </w:rPr>
        <w:t>litus</w:t>
      </w:r>
      <w:proofErr w:type="spellEnd"/>
      <w:r w:rsidR="00A72F77" w:rsidRPr="00A46B1B">
        <w:rPr>
          <w:bCs/>
        </w:rPr>
        <w:t>,</w:t>
      </w:r>
      <w:r w:rsidRPr="00A46B1B">
        <w:rPr>
          <w:bCs/>
        </w:rPr>
        <w:t xml:space="preserve"> </w:t>
      </w:r>
      <w:proofErr w:type="spellStart"/>
      <w:r w:rsidRPr="00A46B1B">
        <w:rPr>
          <w:bCs/>
        </w:rPr>
        <w:t>s</w:t>
      </w:r>
      <w:r w:rsidR="00C860B4">
        <w:rPr>
          <w:bCs/>
        </w:rPr>
        <w:t>e</w:t>
      </w:r>
      <w:r w:rsidR="00C860B4" w:rsidRPr="00C860B4">
        <w:rPr>
          <w:rFonts w:ascii="Inspiring" w:hAnsi="Inspiring"/>
          <w:bCs/>
          <w:color w:val="DDDDDD"/>
          <w:spacing w:val="-20"/>
          <w:w w:val="1"/>
          <w:sz w:val="6"/>
        </w:rPr>
        <w:t>v</w:t>
      </w:r>
      <w:r w:rsidRPr="00A46B1B">
        <w:rPr>
          <w:bCs/>
        </w:rPr>
        <w:t>dangkan</w:t>
      </w:r>
      <w:proofErr w:type="spellEnd"/>
      <w:r w:rsidRPr="00A46B1B">
        <w:rPr>
          <w:bCs/>
        </w:rPr>
        <w:t xml:space="preserve"> </w:t>
      </w:r>
      <w:proofErr w:type="spellStart"/>
      <w:r w:rsidR="00A72F77" w:rsidRPr="00A46B1B">
        <w:rPr>
          <w:bCs/>
        </w:rPr>
        <w:t>variab</w:t>
      </w:r>
      <w:r w:rsidR="00C860B4">
        <w:rPr>
          <w:bCs/>
        </w:rPr>
        <w:t>e</w:t>
      </w:r>
      <w:r w:rsidR="00C860B4" w:rsidRPr="00C860B4">
        <w:rPr>
          <w:rFonts w:ascii="Inspiring" w:hAnsi="Inspiring"/>
          <w:bCs/>
          <w:color w:val="DDDDDD"/>
          <w:spacing w:val="-20"/>
          <w:w w:val="1"/>
          <w:sz w:val="6"/>
        </w:rPr>
        <w:t>v</w:t>
      </w:r>
      <w:r w:rsidR="00A72F77" w:rsidRPr="00A46B1B">
        <w:rPr>
          <w:bCs/>
        </w:rPr>
        <w:t>l</w:t>
      </w:r>
      <w:proofErr w:type="spellEnd"/>
      <w:r w:rsidR="00A72F77" w:rsidRPr="00A46B1B">
        <w:rPr>
          <w:bCs/>
        </w:rPr>
        <w:t xml:space="preserve"> </w:t>
      </w:r>
      <w:proofErr w:type="spellStart"/>
      <w:r w:rsidR="00A72F77" w:rsidRPr="00A46B1B">
        <w:rPr>
          <w:bCs/>
        </w:rPr>
        <w:t>t</w:t>
      </w:r>
      <w:r w:rsidR="00C860B4">
        <w:rPr>
          <w:bCs/>
        </w:rPr>
        <w:t>e</w:t>
      </w:r>
      <w:r w:rsidR="00C860B4" w:rsidRPr="00C860B4">
        <w:rPr>
          <w:rFonts w:ascii="Inspiring" w:hAnsi="Inspiring"/>
          <w:bCs/>
          <w:color w:val="DDDDDD"/>
          <w:spacing w:val="-20"/>
          <w:w w:val="1"/>
          <w:sz w:val="6"/>
        </w:rPr>
        <w:t>v</w:t>
      </w:r>
      <w:r w:rsidR="00A72F77" w:rsidRPr="00A46B1B">
        <w:rPr>
          <w:bCs/>
        </w:rPr>
        <w:t>rikat</w:t>
      </w:r>
      <w:proofErr w:type="spellEnd"/>
      <w:r w:rsidR="00A72F77" w:rsidRPr="00A46B1B">
        <w:rPr>
          <w:bCs/>
        </w:rPr>
        <w:t xml:space="preserve"> </w:t>
      </w:r>
      <w:proofErr w:type="spellStart"/>
      <w:r w:rsidR="00A72F77" w:rsidRPr="00A46B1B">
        <w:rPr>
          <w:bCs/>
        </w:rPr>
        <w:t>adalah</w:t>
      </w:r>
      <w:proofErr w:type="spellEnd"/>
      <w:r w:rsidR="00A72F77" w:rsidRPr="00A46B1B">
        <w:rPr>
          <w:bCs/>
        </w:rPr>
        <w:t xml:space="preserve"> </w:t>
      </w:r>
      <w:proofErr w:type="spellStart"/>
      <w:r w:rsidR="00A72F77" w:rsidRPr="00A46B1B">
        <w:rPr>
          <w:bCs/>
        </w:rPr>
        <w:t>pola</w:t>
      </w:r>
      <w:proofErr w:type="spellEnd"/>
      <w:r w:rsidR="00A72F77" w:rsidRPr="00A46B1B">
        <w:rPr>
          <w:bCs/>
        </w:rPr>
        <w:t xml:space="preserve"> </w:t>
      </w:r>
      <w:proofErr w:type="spellStart"/>
      <w:r w:rsidR="00A72F77" w:rsidRPr="00A46B1B">
        <w:rPr>
          <w:bCs/>
        </w:rPr>
        <w:t>gaya</w:t>
      </w:r>
      <w:proofErr w:type="spellEnd"/>
      <w:r w:rsidR="00A72F77" w:rsidRPr="00A46B1B">
        <w:rPr>
          <w:bCs/>
        </w:rPr>
        <w:t xml:space="preserve"> </w:t>
      </w:r>
      <w:proofErr w:type="spellStart"/>
      <w:r w:rsidR="00A72F77" w:rsidRPr="00A46B1B">
        <w:rPr>
          <w:bCs/>
        </w:rPr>
        <w:t>hidup</w:t>
      </w:r>
      <w:proofErr w:type="spellEnd"/>
      <w:r w:rsidR="00A72F77" w:rsidRPr="00A46B1B">
        <w:rPr>
          <w:bCs/>
        </w:rPr>
        <w:t xml:space="preserve"> pada </w:t>
      </w:r>
      <w:proofErr w:type="spellStart"/>
      <w:r w:rsidR="00A72F77" w:rsidRPr="00A46B1B">
        <w:rPr>
          <w:bCs/>
        </w:rPr>
        <w:t>pasi</w:t>
      </w:r>
      <w:r w:rsidR="00C860B4">
        <w:rPr>
          <w:bCs/>
        </w:rPr>
        <w:t>e</w:t>
      </w:r>
      <w:r w:rsidR="00C860B4" w:rsidRPr="00C860B4">
        <w:rPr>
          <w:rFonts w:ascii="Inspiring" w:hAnsi="Inspiring"/>
          <w:bCs/>
          <w:color w:val="DDDDDD"/>
          <w:spacing w:val="-20"/>
          <w:w w:val="1"/>
          <w:sz w:val="6"/>
        </w:rPr>
        <w:t>v</w:t>
      </w:r>
      <w:r w:rsidR="00A72F77" w:rsidRPr="00A46B1B">
        <w:rPr>
          <w:bCs/>
        </w:rPr>
        <w:t>n</w:t>
      </w:r>
      <w:proofErr w:type="spellEnd"/>
      <w:r w:rsidR="00A72F77" w:rsidRPr="00A46B1B">
        <w:rPr>
          <w:bCs/>
        </w:rPr>
        <w:t xml:space="preserve"> </w:t>
      </w:r>
      <w:proofErr w:type="spellStart"/>
      <w:r w:rsidR="00A72F77" w:rsidRPr="00A46B1B">
        <w:rPr>
          <w:bCs/>
        </w:rPr>
        <w:t>diab</w:t>
      </w:r>
      <w:r w:rsidR="00C860B4">
        <w:rPr>
          <w:bCs/>
        </w:rPr>
        <w:t>e</w:t>
      </w:r>
      <w:r w:rsidR="00C860B4" w:rsidRPr="00C860B4">
        <w:rPr>
          <w:rFonts w:ascii="Inspiring" w:hAnsi="Inspiring"/>
          <w:bCs/>
          <w:color w:val="DDDDDD"/>
          <w:spacing w:val="-20"/>
          <w:w w:val="1"/>
          <w:sz w:val="6"/>
        </w:rPr>
        <w:t>v</w:t>
      </w:r>
      <w:r w:rsidR="00A72F77" w:rsidRPr="00A46B1B">
        <w:rPr>
          <w:bCs/>
        </w:rPr>
        <w:t>t</w:t>
      </w:r>
      <w:r w:rsidR="00C860B4">
        <w:rPr>
          <w:bCs/>
        </w:rPr>
        <w:t>e</w:t>
      </w:r>
      <w:r w:rsidR="00C860B4" w:rsidRPr="00C860B4">
        <w:rPr>
          <w:rFonts w:ascii="Inspiring" w:hAnsi="Inspiring"/>
          <w:bCs/>
          <w:color w:val="DDDDDD"/>
          <w:spacing w:val="-20"/>
          <w:w w:val="1"/>
          <w:sz w:val="6"/>
        </w:rPr>
        <w:t>v</w:t>
      </w:r>
      <w:r w:rsidR="00A72F77" w:rsidRPr="00A46B1B">
        <w:rPr>
          <w:bCs/>
        </w:rPr>
        <w:t>s</w:t>
      </w:r>
      <w:proofErr w:type="spellEnd"/>
      <w:r w:rsidR="00A72F77" w:rsidRPr="00A46B1B">
        <w:rPr>
          <w:bCs/>
        </w:rPr>
        <w:t xml:space="preserve"> </w:t>
      </w:r>
      <w:proofErr w:type="spellStart"/>
      <w:r w:rsidR="00A72F77" w:rsidRPr="00A46B1B">
        <w:rPr>
          <w:bCs/>
        </w:rPr>
        <w:t>m</w:t>
      </w:r>
      <w:r w:rsidR="00C860B4">
        <w:rPr>
          <w:bCs/>
        </w:rPr>
        <w:t>e</w:t>
      </w:r>
      <w:r w:rsidR="00C860B4" w:rsidRPr="00C860B4">
        <w:rPr>
          <w:rFonts w:ascii="Inspiring" w:hAnsi="Inspiring"/>
          <w:bCs/>
          <w:color w:val="DDDDDD"/>
          <w:spacing w:val="-20"/>
          <w:w w:val="1"/>
          <w:sz w:val="6"/>
        </w:rPr>
        <w:t>v</w:t>
      </w:r>
      <w:r w:rsidR="00A72F77" w:rsidRPr="00A46B1B">
        <w:rPr>
          <w:bCs/>
        </w:rPr>
        <w:t>litus</w:t>
      </w:r>
      <w:proofErr w:type="spellEnd"/>
      <w:r w:rsidR="00A72F77" w:rsidRPr="00A46B1B">
        <w:rPr>
          <w:bCs/>
        </w:rPr>
        <w:t xml:space="preserve"> </w:t>
      </w:r>
      <w:proofErr w:type="spellStart"/>
      <w:r w:rsidR="00A72F77" w:rsidRPr="00A46B1B">
        <w:rPr>
          <w:bCs/>
        </w:rPr>
        <w:t>tip</w:t>
      </w:r>
      <w:r w:rsidR="00C860B4">
        <w:rPr>
          <w:bCs/>
        </w:rPr>
        <w:t>e</w:t>
      </w:r>
      <w:r w:rsidR="00C860B4" w:rsidRPr="00C860B4">
        <w:rPr>
          <w:rFonts w:ascii="Inspiring" w:hAnsi="Inspiring"/>
          <w:bCs/>
          <w:color w:val="DDDDDD"/>
          <w:spacing w:val="-20"/>
          <w:w w:val="1"/>
          <w:sz w:val="6"/>
        </w:rPr>
        <w:t>v</w:t>
      </w:r>
      <w:proofErr w:type="spellEnd"/>
      <w:r w:rsidR="00A72F77" w:rsidRPr="00A46B1B">
        <w:rPr>
          <w:bCs/>
        </w:rPr>
        <w:t xml:space="preserve"> 2. </w:t>
      </w:r>
      <w:proofErr w:type="spellStart"/>
      <w:r w:rsidR="001464EA" w:rsidRPr="001464EA">
        <w:rPr>
          <w:bCs/>
        </w:rPr>
        <w:t>Analisis</w:t>
      </w:r>
      <w:proofErr w:type="spellEnd"/>
      <w:r w:rsidR="001464EA" w:rsidRPr="001464EA">
        <w:rPr>
          <w:bCs/>
        </w:rPr>
        <w:t xml:space="preserve"> data </w:t>
      </w:r>
      <w:proofErr w:type="spellStart"/>
      <w:r w:rsidRPr="00A46B1B">
        <w:rPr>
          <w:bCs/>
        </w:rPr>
        <w:t>dilakukan</w:t>
      </w:r>
      <w:proofErr w:type="spellEnd"/>
      <w:r w:rsidRPr="00A46B1B">
        <w:rPr>
          <w:bCs/>
        </w:rPr>
        <w:t xml:space="preserve"> </w:t>
      </w:r>
      <w:proofErr w:type="spellStart"/>
      <w:r w:rsidR="001464EA" w:rsidRPr="001464EA">
        <w:rPr>
          <w:bCs/>
        </w:rPr>
        <w:t>m</w:t>
      </w:r>
      <w:r w:rsidR="00C860B4">
        <w:rPr>
          <w:bCs/>
        </w:rPr>
        <w:t>e</w:t>
      </w:r>
      <w:r w:rsidR="00C860B4" w:rsidRPr="00C860B4">
        <w:rPr>
          <w:rFonts w:ascii="Inspiring" w:hAnsi="Inspiring"/>
          <w:bCs/>
          <w:color w:val="DDDDDD"/>
          <w:spacing w:val="-20"/>
          <w:w w:val="1"/>
          <w:sz w:val="6"/>
        </w:rPr>
        <w:t>v</w:t>
      </w:r>
      <w:r w:rsidR="001464EA" w:rsidRPr="001464EA">
        <w:rPr>
          <w:bCs/>
        </w:rPr>
        <w:t>nggunakan</w:t>
      </w:r>
      <w:proofErr w:type="spellEnd"/>
      <w:r w:rsidR="001464EA" w:rsidRPr="001464EA">
        <w:rPr>
          <w:bCs/>
        </w:rPr>
        <w:t xml:space="preserve"> uji </w:t>
      </w:r>
      <w:proofErr w:type="spellStart"/>
      <w:r w:rsidR="001464EA" w:rsidRPr="001464EA">
        <w:rPr>
          <w:bCs/>
        </w:rPr>
        <w:t>Kor</w:t>
      </w:r>
      <w:r w:rsidR="00C860B4">
        <w:rPr>
          <w:bCs/>
        </w:rPr>
        <w:t>e</w:t>
      </w:r>
      <w:r w:rsidR="00C860B4" w:rsidRPr="00C860B4">
        <w:rPr>
          <w:rFonts w:ascii="Inspiring" w:hAnsi="Inspiring"/>
          <w:bCs/>
          <w:color w:val="DDDDDD"/>
          <w:spacing w:val="-20"/>
          <w:w w:val="1"/>
          <w:sz w:val="6"/>
        </w:rPr>
        <w:t>v</w:t>
      </w:r>
      <w:r w:rsidR="001464EA" w:rsidRPr="001464EA">
        <w:rPr>
          <w:bCs/>
        </w:rPr>
        <w:t>lasi</w:t>
      </w:r>
      <w:proofErr w:type="spellEnd"/>
      <w:r w:rsidR="001464EA" w:rsidRPr="001464EA">
        <w:rPr>
          <w:bCs/>
        </w:rPr>
        <w:t xml:space="preserve"> Rank </w:t>
      </w:r>
      <w:proofErr w:type="spellStart"/>
      <w:r w:rsidR="001464EA" w:rsidRPr="001464EA">
        <w:rPr>
          <w:bCs/>
        </w:rPr>
        <w:t>Sp</w:t>
      </w:r>
      <w:r w:rsidR="00C860B4">
        <w:rPr>
          <w:bCs/>
        </w:rPr>
        <w:t>e</w:t>
      </w:r>
      <w:r w:rsidR="00C860B4" w:rsidRPr="00C860B4">
        <w:rPr>
          <w:rFonts w:ascii="Inspiring" w:hAnsi="Inspiring"/>
          <w:bCs/>
          <w:color w:val="DDDDDD"/>
          <w:spacing w:val="-20"/>
          <w:w w:val="1"/>
          <w:sz w:val="6"/>
        </w:rPr>
        <w:t>v</w:t>
      </w:r>
      <w:r w:rsidR="001464EA" w:rsidRPr="001464EA">
        <w:rPr>
          <w:bCs/>
        </w:rPr>
        <w:t>arman</w:t>
      </w:r>
      <w:proofErr w:type="spellEnd"/>
      <w:r w:rsidR="001464EA" w:rsidRPr="001464EA">
        <w:rPr>
          <w:bCs/>
        </w:rPr>
        <w:t xml:space="preserve"> </w:t>
      </w:r>
      <w:proofErr w:type="spellStart"/>
      <w:r w:rsidR="001464EA" w:rsidRPr="001464EA">
        <w:rPr>
          <w:bCs/>
        </w:rPr>
        <w:t>untuk</w:t>
      </w:r>
      <w:proofErr w:type="spellEnd"/>
      <w:r w:rsidR="001464EA" w:rsidRPr="001464EA">
        <w:rPr>
          <w:bCs/>
        </w:rPr>
        <w:t xml:space="preserve"> </w:t>
      </w:r>
      <w:proofErr w:type="spellStart"/>
      <w:r w:rsidR="001464EA" w:rsidRPr="001464EA">
        <w:rPr>
          <w:bCs/>
        </w:rPr>
        <w:t>m</w:t>
      </w:r>
      <w:r w:rsidR="00C860B4">
        <w:rPr>
          <w:bCs/>
        </w:rPr>
        <w:t>e</w:t>
      </w:r>
      <w:r w:rsidR="00C860B4" w:rsidRPr="00C860B4">
        <w:rPr>
          <w:rFonts w:ascii="Inspiring" w:hAnsi="Inspiring"/>
          <w:bCs/>
          <w:color w:val="DDDDDD"/>
          <w:spacing w:val="-20"/>
          <w:w w:val="1"/>
          <w:sz w:val="6"/>
        </w:rPr>
        <w:t>v</w:t>
      </w:r>
      <w:r w:rsidR="001464EA" w:rsidRPr="001464EA">
        <w:rPr>
          <w:bCs/>
        </w:rPr>
        <w:t>nguji</w:t>
      </w:r>
      <w:proofErr w:type="spellEnd"/>
      <w:r w:rsidR="001464EA" w:rsidRPr="001464EA">
        <w:rPr>
          <w:bCs/>
        </w:rPr>
        <w:t xml:space="preserve"> </w:t>
      </w:r>
      <w:proofErr w:type="spellStart"/>
      <w:r w:rsidR="001464EA" w:rsidRPr="001464EA">
        <w:rPr>
          <w:bCs/>
        </w:rPr>
        <w:t>signifikansi</w:t>
      </w:r>
      <w:proofErr w:type="spellEnd"/>
      <w:r w:rsidR="001464EA" w:rsidRPr="001464EA">
        <w:rPr>
          <w:bCs/>
        </w:rPr>
        <w:t xml:space="preserve"> </w:t>
      </w:r>
      <w:proofErr w:type="spellStart"/>
      <w:r w:rsidR="001464EA" w:rsidRPr="001464EA">
        <w:rPr>
          <w:bCs/>
        </w:rPr>
        <w:t>hubungan</w:t>
      </w:r>
      <w:proofErr w:type="spellEnd"/>
      <w:r w:rsidR="001464EA" w:rsidRPr="001464EA">
        <w:rPr>
          <w:bCs/>
        </w:rPr>
        <w:t xml:space="preserve"> </w:t>
      </w:r>
      <w:proofErr w:type="spellStart"/>
      <w:r w:rsidR="001464EA" w:rsidRPr="001464EA">
        <w:rPr>
          <w:bCs/>
        </w:rPr>
        <w:t>antara</w:t>
      </w:r>
      <w:proofErr w:type="spellEnd"/>
      <w:r w:rsidR="001464EA" w:rsidRPr="001464EA">
        <w:rPr>
          <w:bCs/>
        </w:rPr>
        <w:t xml:space="preserve"> </w:t>
      </w:r>
      <w:proofErr w:type="spellStart"/>
      <w:r w:rsidRPr="00A46B1B">
        <w:rPr>
          <w:bCs/>
        </w:rPr>
        <w:t>k</w:t>
      </w:r>
      <w:r w:rsidR="00C860B4">
        <w:rPr>
          <w:bCs/>
        </w:rPr>
        <w:t>e</w:t>
      </w:r>
      <w:r w:rsidR="00C860B4" w:rsidRPr="00C860B4">
        <w:rPr>
          <w:rFonts w:ascii="Inspiring" w:hAnsi="Inspiring"/>
          <w:bCs/>
          <w:color w:val="DDDDDD"/>
          <w:spacing w:val="-20"/>
          <w:w w:val="1"/>
          <w:sz w:val="6"/>
        </w:rPr>
        <w:t>v</w:t>
      </w:r>
      <w:r w:rsidRPr="00A46B1B">
        <w:rPr>
          <w:bCs/>
        </w:rPr>
        <w:t>dua</w:t>
      </w:r>
      <w:proofErr w:type="spellEnd"/>
      <w:r w:rsidRPr="00A46B1B">
        <w:rPr>
          <w:bCs/>
        </w:rPr>
        <w:t xml:space="preserve"> </w:t>
      </w:r>
      <w:proofErr w:type="spellStart"/>
      <w:r w:rsidRPr="00A46B1B">
        <w:rPr>
          <w:bCs/>
        </w:rPr>
        <w:t>variab</w:t>
      </w:r>
      <w:r w:rsidR="00C860B4">
        <w:rPr>
          <w:bCs/>
        </w:rPr>
        <w:t>e</w:t>
      </w:r>
      <w:r w:rsidR="00C860B4" w:rsidRPr="00C860B4">
        <w:rPr>
          <w:rFonts w:ascii="Inspiring" w:hAnsi="Inspiring"/>
          <w:bCs/>
          <w:color w:val="DDDDDD"/>
          <w:spacing w:val="-20"/>
          <w:w w:val="1"/>
          <w:sz w:val="6"/>
        </w:rPr>
        <w:t>v</w:t>
      </w:r>
      <w:r w:rsidRPr="00A46B1B">
        <w:rPr>
          <w:bCs/>
        </w:rPr>
        <w:t>l</w:t>
      </w:r>
      <w:proofErr w:type="spellEnd"/>
      <w:r w:rsidRPr="00A46B1B">
        <w:rPr>
          <w:bCs/>
        </w:rPr>
        <w:t xml:space="preserve">, </w:t>
      </w:r>
      <w:proofErr w:type="spellStart"/>
      <w:r w:rsidR="001464EA" w:rsidRPr="001464EA">
        <w:rPr>
          <w:bCs/>
        </w:rPr>
        <w:t>m</w:t>
      </w:r>
      <w:r w:rsidR="00C860B4">
        <w:rPr>
          <w:bCs/>
        </w:rPr>
        <w:t>e</w:t>
      </w:r>
      <w:r w:rsidR="00C860B4" w:rsidRPr="00C860B4">
        <w:rPr>
          <w:rFonts w:ascii="Inspiring" w:hAnsi="Inspiring"/>
          <w:bCs/>
          <w:color w:val="DDDDDD"/>
          <w:spacing w:val="-20"/>
          <w:w w:val="1"/>
          <w:sz w:val="6"/>
        </w:rPr>
        <w:t>v</w:t>
      </w:r>
      <w:r w:rsidR="001464EA" w:rsidRPr="001464EA">
        <w:rPr>
          <w:bCs/>
        </w:rPr>
        <w:t>nilai</w:t>
      </w:r>
      <w:proofErr w:type="spellEnd"/>
      <w:r w:rsidR="001464EA" w:rsidRPr="001464EA">
        <w:rPr>
          <w:bCs/>
        </w:rPr>
        <w:t xml:space="preserve"> </w:t>
      </w:r>
      <w:proofErr w:type="spellStart"/>
      <w:r w:rsidR="001464EA" w:rsidRPr="001464EA">
        <w:rPr>
          <w:bCs/>
        </w:rPr>
        <w:t>k</w:t>
      </w:r>
      <w:r w:rsidR="00C860B4">
        <w:rPr>
          <w:bCs/>
        </w:rPr>
        <w:t>e</w:t>
      </w:r>
      <w:r w:rsidR="00C860B4" w:rsidRPr="00C860B4">
        <w:rPr>
          <w:rFonts w:ascii="Inspiring" w:hAnsi="Inspiring"/>
          <w:bCs/>
          <w:color w:val="DDDDDD"/>
          <w:spacing w:val="-20"/>
          <w:w w:val="1"/>
          <w:sz w:val="6"/>
        </w:rPr>
        <w:t>v</w:t>
      </w:r>
      <w:r w:rsidR="001464EA" w:rsidRPr="001464EA">
        <w:rPr>
          <w:bCs/>
        </w:rPr>
        <w:t>kuatan</w:t>
      </w:r>
      <w:proofErr w:type="spellEnd"/>
      <w:r w:rsidR="001464EA" w:rsidRPr="001464EA">
        <w:rPr>
          <w:bCs/>
        </w:rPr>
        <w:t xml:space="preserve"> </w:t>
      </w:r>
      <w:proofErr w:type="spellStart"/>
      <w:r w:rsidR="001464EA" w:rsidRPr="001464EA">
        <w:rPr>
          <w:bCs/>
        </w:rPr>
        <w:t>hubungan</w:t>
      </w:r>
      <w:proofErr w:type="spellEnd"/>
      <w:r w:rsidRPr="00A46B1B">
        <w:rPr>
          <w:bCs/>
        </w:rPr>
        <w:t xml:space="preserve"> </w:t>
      </w:r>
      <w:proofErr w:type="spellStart"/>
      <w:r w:rsidR="001464EA" w:rsidRPr="001464EA">
        <w:rPr>
          <w:bCs/>
        </w:rPr>
        <w:t>s</w:t>
      </w:r>
      <w:r w:rsidR="00C860B4">
        <w:rPr>
          <w:bCs/>
        </w:rPr>
        <w:t>e</w:t>
      </w:r>
      <w:r w:rsidR="00C860B4" w:rsidRPr="00C860B4">
        <w:rPr>
          <w:rFonts w:ascii="Inspiring" w:hAnsi="Inspiring"/>
          <w:bCs/>
          <w:color w:val="DDDDDD"/>
          <w:spacing w:val="-20"/>
          <w:w w:val="1"/>
          <w:sz w:val="6"/>
        </w:rPr>
        <w:t>v</w:t>
      </w:r>
      <w:r w:rsidR="001464EA" w:rsidRPr="001464EA">
        <w:rPr>
          <w:bCs/>
        </w:rPr>
        <w:t>rta</w:t>
      </w:r>
      <w:proofErr w:type="spellEnd"/>
      <w:r w:rsidR="001464EA" w:rsidRPr="001464EA">
        <w:rPr>
          <w:bCs/>
        </w:rPr>
        <w:t xml:space="preserve"> </w:t>
      </w:r>
      <w:proofErr w:type="spellStart"/>
      <w:r w:rsidR="001464EA" w:rsidRPr="001464EA">
        <w:rPr>
          <w:bCs/>
        </w:rPr>
        <w:t>m</w:t>
      </w:r>
      <w:r w:rsidR="00C860B4">
        <w:rPr>
          <w:bCs/>
        </w:rPr>
        <w:t>e</w:t>
      </w:r>
      <w:r w:rsidR="00C860B4" w:rsidRPr="00C860B4">
        <w:rPr>
          <w:rFonts w:ascii="Inspiring" w:hAnsi="Inspiring"/>
          <w:bCs/>
          <w:color w:val="DDDDDD"/>
          <w:spacing w:val="-20"/>
          <w:w w:val="1"/>
          <w:sz w:val="6"/>
        </w:rPr>
        <w:t>v</w:t>
      </w:r>
      <w:r w:rsidR="001464EA" w:rsidRPr="001464EA">
        <w:rPr>
          <w:bCs/>
        </w:rPr>
        <w:t>n</w:t>
      </w:r>
      <w:r w:rsidR="00C860B4">
        <w:rPr>
          <w:bCs/>
        </w:rPr>
        <w:t>e</w:t>
      </w:r>
      <w:r w:rsidR="00C860B4" w:rsidRPr="00C860B4">
        <w:rPr>
          <w:rFonts w:ascii="Inspiring" w:hAnsi="Inspiring"/>
          <w:bCs/>
          <w:color w:val="DDDDDD"/>
          <w:spacing w:val="-20"/>
          <w:w w:val="1"/>
          <w:sz w:val="6"/>
        </w:rPr>
        <w:t>v</w:t>
      </w:r>
      <w:r w:rsidR="001464EA" w:rsidRPr="001464EA">
        <w:rPr>
          <w:bCs/>
        </w:rPr>
        <w:t>ntukan</w:t>
      </w:r>
      <w:proofErr w:type="spellEnd"/>
      <w:r w:rsidR="001464EA" w:rsidRPr="001464EA">
        <w:rPr>
          <w:bCs/>
        </w:rPr>
        <w:t xml:space="preserve"> </w:t>
      </w:r>
      <w:proofErr w:type="spellStart"/>
      <w:r w:rsidR="001464EA" w:rsidRPr="001464EA">
        <w:rPr>
          <w:bCs/>
        </w:rPr>
        <w:t>arah</w:t>
      </w:r>
      <w:proofErr w:type="spellEnd"/>
      <w:r w:rsidR="001464EA" w:rsidRPr="001464EA">
        <w:rPr>
          <w:bCs/>
        </w:rPr>
        <w:t xml:space="preserve"> </w:t>
      </w:r>
      <w:proofErr w:type="spellStart"/>
      <w:r w:rsidR="001464EA" w:rsidRPr="001464EA">
        <w:rPr>
          <w:bCs/>
        </w:rPr>
        <w:t>hubungannya</w:t>
      </w:r>
      <w:proofErr w:type="spellEnd"/>
      <w:r w:rsidR="001464EA" w:rsidRPr="001464EA">
        <w:rPr>
          <w:bCs/>
        </w:rPr>
        <w:t xml:space="preserve">. Uji </w:t>
      </w:r>
      <w:proofErr w:type="spellStart"/>
      <w:r w:rsidR="001464EA" w:rsidRPr="001464EA">
        <w:rPr>
          <w:bCs/>
        </w:rPr>
        <w:t>Kor</w:t>
      </w:r>
      <w:r w:rsidR="00C860B4">
        <w:rPr>
          <w:bCs/>
        </w:rPr>
        <w:t>e</w:t>
      </w:r>
      <w:r w:rsidR="00C860B4" w:rsidRPr="00C860B4">
        <w:rPr>
          <w:rFonts w:ascii="Inspiring" w:hAnsi="Inspiring"/>
          <w:bCs/>
          <w:color w:val="DDDDDD"/>
          <w:spacing w:val="-20"/>
          <w:w w:val="1"/>
          <w:sz w:val="6"/>
        </w:rPr>
        <w:t>v</w:t>
      </w:r>
      <w:r w:rsidR="001464EA" w:rsidRPr="001464EA">
        <w:rPr>
          <w:bCs/>
        </w:rPr>
        <w:t>lasi</w:t>
      </w:r>
      <w:proofErr w:type="spellEnd"/>
      <w:r w:rsidR="001464EA" w:rsidRPr="001464EA">
        <w:rPr>
          <w:bCs/>
        </w:rPr>
        <w:t xml:space="preserve"> Rank </w:t>
      </w:r>
      <w:proofErr w:type="spellStart"/>
      <w:r w:rsidR="001464EA" w:rsidRPr="001464EA">
        <w:rPr>
          <w:bCs/>
        </w:rPr>
        <w:t>Sp</w:t>
      </w:r>
      <w:r w:rsidR="00C860B4">
        <w:rPr>
          <w:bCs/>
        </w:rPr>
        <w:t>e</w:t>
      </w:r>
      <w:r w:rsidR="00C860B4" w:rsidRPr="00C860B4">
        <w:rPr>
          <w:rFonts w:ascii="Inspiring" w:hAnsi="Inspiring"/>
          <w:bCs/>
          <w:color w:val="DDDDDD"/>
          <w:spacing w:val="-20"/>
          <w:w w:val="1"/>
          <w:sz w:val="6"/>
        </w:rPr>
        <w:t>v</w:t>
      </w:r>
      <w:r w:rsidR="001464EA" w:rsidRPr="001464EA">
        <w:rPr>
          <w:bCs/>
        </w:rPr>
        <w:t>arman</w:t>
      </w:r>
      <w:proofErr w:type="spellEnd"/>
      <w:r w:rsidR="001464EA" w:rsidRPr="001464EA">
        <w:rPr>
          <w:bCs/>
        </w:rPr>
        <w:t xml:space="preserve"> </w:t>
      </w:r>
      <w:proofErr w:type="spellStart"/>
      <w:r w:rsidR="001464EA" w:rsidRPr="001464EA">
        <w:rPr>
          <w:bCs/>
        </w:rPr>
        <w:t>dipilih</w:t>
      </w:r>
      <w:proofErr w:type="spellEnd"/>
      <w:r w:rsidR="001464EA" w:rsidRPr="001464EA">
        <w:rPr>
          <w:bCs/>
        </w:rPr>
        <w:t xml:space="preserve"> </w:t>
      </w:r>
      <w:proofErr w:type="spellStart"/>
      <w:r w:rsidR="001464EA" w:rsidRPr="001464EA">
        <w:rPr>
          <w:bCs/>
        </w:rPr>
        <w:t>kar</w:t>
      </w:r>
      <w:r w:rsidR="00C860B4">
        <w:rPr>
          <w:bCs/>
        </w:rPr>
        <w:t>e</w:t>
      </w:r>
      <w:r w:rsidR="00C860B4" w:rsidRPr="00C860B4">
        <w:rPr>
          <w:rFonts w:ascii="Inspiring" w:hAnsi="Inspiring"/>
          <w:bCs/>
          <w:color w:val="DDDDDD"/>
          <w:spacing w:val="-20"/>
          <w:w w:val="1"/>
          <w:sz w:val="6"/>
        </w:rPr>
        <w:t>v</w:t>
      </w:r>
      <w:r w:rsidR="001464EA" w:rsidRPr="001464EA">
        <w:rPr>
          <w:bCs/>
        </w:rPr>
        <w:t>na</w:t>
      </w:r>
      <w:proofErr w:type="spellEnd"/>
      <w:r w:rsidR="001464EA" w:rsidRPr="001464EA">
        <w:rPr>
          <w:bCs/>
        </w:rPr>
        <w:t xml:space="preserve"> </w:t>
      </w:r>
      <w:proofErr w:type="spellStart"/>
      <w:r w:rsidR="001464EA" w:rsidRPr="001464EA">
        <w:rPr>
          <w:bCs/>
        </w:rPr>
        <w:t>k</w:t>
      </w:r>
      <w:r w:rsidR="00C860B4">
        <w:rPr>
          <w:bCs/>
        </w:rPr>
        <w:t>e</w:t>
      </w:r>
      <w:r w:rsidR="00C860B4" w:rsidRPr="00C860B4">
        <w:rPr>
          <w:rFonts w:ascii="Inspiring" w:hAnsi="Inspiring"/>
          <w:bCs/>
          <w:color w:val="DDDDDD"/>
          <w:spacing w:val="-20"/>
          <w:w w:val="1"/>
          <w:sz w:val="6"/>
        </w:rPr>
        <w:t>v</w:t>
      </w:r>
      <w:r w:rsidR="001464EA" w:rsidRPr="001464EA">
        <w:rPr>
          <w:bCs/>
        </w:rPr>
        <w:t>dua</w:t>
      </w:r>
      <w:proofErr w:type="spellEnd"/>
      <w:r w:rsidR="001464EA" w:rsidRPr="001464EA">
        <w:rPr>
          <w:bCs/>
        </w:rPr>
        <w:t xml:space="preserve"> </w:t>
      </w:r>
      <w:proofErr w:type="spellStart"/>
      <w:r w:rsidR="001464EA" w:rsidRPr="001464EA">
        <w:rPr>
          <w:bCs/>
        </w:rPr>
        <w:t>variab</w:t>
      </w:r>
      <w:r w:rsidR="00C860B4">
        <w:rPr>
          <w:bCs/>
        </w:rPr>
        <w:t>e</w:t>
      </w:r>
      <w:r w:rsidR="00C860B4" w:rsidRPr="00C860B4">
        <w:rPr>
          <w:rFonts w:ascii="Inspiring" w:hAnsi="Inspiring"/>
          <w:bCs/>
          <w:color w:val="DDDDDD"/>
          <w:spacing w:val="-20"/>
          <w:w w:val="1"/>
          <w:sz w:val="6"/>
        </w:rPr>
        <w:t>v</w:t>
      </w:r>
      <w:r w:rsidR="001464EA" w:rsidRPr="001464EA">
        <w:rPr>
          <w:bCs/>
        </w:rPr>
        <w:t>l</w:t>
      </w:r>
      <w:proofErr w:type="spellEnd"/>
      <w:r w:rsidR="001464EA" w:rsidRPr="001464EA">
        <w:rPr>
          <w:bCs/>
        </w:rPr>
        <w:t xml:space="preserve"> </w:t>
      </w:r>
      <w:proofErr w:type="spellStart"/>
      <w:r w:rsidR="001464EA" w:rsidRPr="001464EA">
        <w:rPr>
          <w:bCs/>
        </w:rPr>
        <w:t>utama</w:t>
      </w:r>
      <w:proofErr w:type="spellEnd"/>
      <w:r w:rsidR="001464EA" w:rsidRPr="001464EA">
        <w:rPr>
          <w:bCs/>
        </w:rPr>
        <w:t xml:space="preserve"> </w:t>
      </w:r>
      <w:proofErr w:type="spellStart"/>
      <w:r w:rsidR="001464EA" w:rsidRPr="001464EA">
        <w:rPr>
          <w:bCs/>
        </w:rPr>
        <w:t>m</w:t>
      </w:r>
      <w:r w:rsidR="00C860B4">
        <w:rPr>
          <w:bCs/>
        </w:rPr>
        <w:t>e</w:t>
      </w:r>
      <w:r w:rsidR="00C860B4" w:rsidRPr="00C860B4">
        <w:rPr>
          <w:rFonts w:ascii="Inspiring" w:hAnsi="Inspiring"/>
          <w:bCs/>
          <w:color w:val="DDDDDD"/>
          <w:spacing w:val="-20"/>
          <w:w w:val="1"/>
          <w:sz w:val="6"/>
        </w:rPr>
        <w:t>v</w:t>
      </w:r>
      <w:r w:rsidR="001464EA" w:rsidRPr="001464EA">
        <w:rPr>
          <w:bCs/>
        </w:rPr>
        <w:t>miliki</w:t>
      </w:r>
      <w:proofErr w:type="spellEnd"/>
      <w:r w:rsidR="001464EA" w:rsidRPr="001464EA">
        <w:rPr>
          <w:bCs/>
        </w:rPr>
        <w:t xml:space="preserve"> </w:t>
      </w:r>
      <w:proofErr w:type="spellStart"/>
      <w:r w:rsidR="001464EA" w:rsidRPr="001464EA">
        <w:rPr>
          <w:bCs/>
        </w:rPr>
        <w:t>skala</w:t>
      </w:r>
      <w:proofErr w:type="spellEnd"/>
      <w:r w:rsidR="001464EA" w:rsidRPr="001464EA">
        <w:rPr>
          <w:bCs/>
        </w:rPr>
        <w:t xml:space="preserve"> </w:t>
      </w:r>
      <w:proofErr w:type="spellStart"/>
      <w:r w:rsidR="001464EA" w:rsidRPr="001464EA">
        <w:rPr>
          <w:bCs/>
        </w:rPr>
        <w:t>p</w:t>
      </w:r>
      <w:r w:rsidR="00C860B4">
        <w:rPr>
          <w:bCs/>
        </w:rPr>
        <w:t>e</w:t>
      </w:r>
      <w:r w:rsidR="00C860B4" w:rsidRPr="00C860B4">
        <w:rPr>
          <w:rFonts w:ascii="Inspiring" w:hAnsi="Inspiring"/>
          <w:bCs/>
          <w:color w:val="DDDDDD"/>
          <w:spacing w:val="-20"/>
          <w:w w:val="1"/>
          <w:sz w:val="6"/>
        </w:rPr>
        <w:t>v</w:t>
      </w:r>
      <w:r w:rsidR="001464EA" w:rsidRPr="001464EA">
        <w:rPr>
          <w:bCs/>
        </w:rPr>
        <w:t>ngukuran</w:t>
      </w:r>
      <w:proofErr w:type="spellEnd"/>
      <w:r w:rsidR="001464EA" w:rsidRPr="001464EA">
        <w:rPr>
          <w:bCs/>
        </w:rPr>
        <w:t xml:space="preserve"> ordinal.</w:t>
      </w:r>
    </w:p>
    <w:p w14:paraId="317165C4" w14:textId="4F328B14" w:rsidR="00830260" w:rsidRPr="00513CB1" w:rsidRDefault="00E60638" w:rsidP="00513CB1">
      <w:pPr>
        <w:pStyle w:val="Heading1"/>
        <w:numPr>
          <w:ilvl w:val="0"/>
          <w:numId w:val="0"/>
        </w:numPr>
        <w:spacing w:before="240" w:after="40"/>
        <w:jc w:val="left"/>
        <w:rPr>
          <w:b/>
          <w:bCs/>
          <w:sz w:val="24"/>
          <w:szCs w:val="24"/>
        </w:rPr>
      </w:pPr>
      <w:r w:rsidRPr="00827D89">
        <w:rPr>
          <w:b/>
          <w:bCs/>
          <w:sz w:val="24"/>
          <w:szCs w:val="24"/>
        </w:rPr>
        <w:t>HASIL DAN PEMBAHASAN</w:t>
      </w:r>
    </w:p>
    <w:p w14:paraId="302F0599" w14:textId="1E8D79BB" w:rsidR="00513CB1" w:rsidRPr="00513CB1" w:rsidRDefault="00513CB1" w:rsidP="00513CB1">
      <w:pPr>
        <w:pStyle w:val="BodyText"/>
        <w:numPr>
          <w:ilvl w:val="0"/>
          <w:numId w:val="10"/>
        </w:numPr>
        <w:spacing w:line="240" w:lineRule="auto"/>
        <w:ind w:left="360"/>
        <w:rPr>
          <w:b/>
          <w:bCs/>
          <w:lang w:val="id-ID"/>
        </w:rPr>
      </w:pPr>
      <w:r w:rsidRPr="00513CB1">
        <w:rPr>
          <w:b/>
          <w:bCs/>
          <w:lang w:val="id-ID"/>
        </w:rPr>
        <w:t>Analisis Univariat</w:t>
      </w:r>
    </w:p>
    <w:p w14:paraId="0008E1F5" w14:textId="3E40AD40" w:rsidR="00513CB1" w:rsidRPr="00513CB1" w:rsidRDefault="00513CB1" w:rsidP="009E01A7">
      <w:pPr>
        <w:pStyle w:val="BodyText"/>
        <w:numPr>
          <w:ilvl w:val="0"/>
          <w:numId w:val="11"/>
        </w:numPr>
        <w:spacing w:before="240" w:after="240" w:line="240" w:lineRule="auto"/>
        <w:rPr>
          <w:b/>
          <w:bCs/>
          <w:lang w:val="id-ID"/>
        </w:rPr>
      </w:pPr>
      <w:r w:rsidRPr="00513CB1">
        <w:rPr>
          <w:b/>
          <w:bCs/>
          <w:lang w:val="id-ID"/>
        </w:rPr>
        <w:t>Karakteristik Responden Berdasarkan Jenis Kelamin</w:t>
      </w:r>
    </w:p>
    <w:p w14:paraId="0A18BBFC" w14:textId="34AAE8FB" w:rsidR="00513CB1" w:rsidRPr="00513CB1" w:rsidRDefault="00513CB1" w:rsidP="00B371AF">
      <w:pPr>
        <w:pStyle w:val="BodyText"/>
        <w:spacing w:after="120" w:line="240" w:lineRule="auto"/>
        <w:ind w:left="540" w:hanging="180"/>
        <w:jc w:val="center"/>
        <w:rPr>
          <w:lang w:val="id-ID"/>
        </w:rPr>
      </w:pPr>
      <w:r w:rsidRPr="00513CB1">
        <w:rPr>
          <w:lang w:val="id-ID"/>
        </w:rPr>
        <w:t>Tab</w:t>
      </w:r>
      <w:r w:rsidR="00C860B4">
        <w:rPr>
          <w:lang w:val="id-ID"/>
        </w:rPr>
        <w:t>e</w:t>
      </w:r>
      <w:r w:rsidR="00C860B4" w:rsidRPr="00C860B4">
        <w:rPr>
          <w:rFonts w:ascii="Inspiring" w:hAnsi="Inspiring"/>
          <w:color w:val="DDDDDD"/>
          <w:spacing w:val="-20"/>
          <w:w w:val="1"/>
          <w:sz w:val="6"/>
          <w:lang w:val="id-ID"/>
        </w:rPr>
        <w:t>v</w:t>
      </w:r>
      <w:r w:rsidRPr="00513CB1">
        <w:rPr>
          <w:lang w:val="id-ID"/>
        </w:rPr>
        <w:t>l 1. Distribusi Fr</w:t>
      </w:r>
      <w:r w:rsidR="00C860B4">
        <w:rPr>
          <w:lang w:val="id-ID"/>
        </w:rPr>
        <w:t>e</w:t>
      </w:r>
      <w:r w:rsidR="00C860B4" w:rsidRPr="00C860B4">
        <w:rPr>
          <w:rFonts w:ascii="Inspiring" w:hAnsi="Inspiring"/>
          <w:color w:val="DDDDDD"/>
          <w:spacing w:val="-20"/>
          <w:w w:val="1"/>
          <w:sz w:val="6"/>
          <w:lang w:val="id-ID"/>
        </w:rPr>
        <w:t>v</w:t>
      </w:r>
      <w:r w:rsidRPr="00513CB1">
        <w:rPr>
          <w:lang w:val="id-ID"/>
        </w:rPr>
        <w:t>ku</w:t>
      </w:r>
      <w:r w:rsidR="00C860B4">
        <w:rPr>
          <w:lang w:val="id-ID"/>
        </w:rPr>
        <w:t>e</w:t>
      </w:r>
      <w:r w:rsidR="00C860B4" w:rsidRPr="00C860B4">
        <w:rPr>
          <w:rFonts w:ascii="Inspiring" w:hAnsi="Inspiring"/>
          <w:color w:val="DDDDDD"/>
          <w:spacing w:val="-20"/>
          <w:w w:val="1"/>
          <w:sz w:val="6"/>
          <w:lang w:val="id-ID"/>
        </w:rPr>
        <w:t>v</w:t>
      </w:r>
      <w:r w:rsidRPr="00513CB1">
        <w:rPr>
          <w:lang w:val="id-ID"/>
        </w:rPr>
        <w:t>nsi Karakt</w:t>
      </w:r>
      <w:r w:rsidR="00C860B4">
        <w:rPr>
          <w:lang w:val="id-ID"/>
        </w:rPr>
        <w:t>e</w:t>
      </w:r>
      <w:r w:rsidR="00C860B4" w:rsidRPr="00C860B4">
        <w:rPr>
          <w:rFonts w:ascii="Inspiring" w:hAnsi="Inspiring"/>
          <w:color w:val="DDDDDD"/>
          <w:spacing w:val="-20"/>
          <w:w w:val="1"/>
          <w:sz w:val="6"/>
          <w:lang w:val="id-ID"/>
        </w:rPr>
        <w:t>v</w:t>
      </w:r>
      <w:r w:rsidRPr="00513CB1">
        <w:rPr>
          <w:lang w:val="id-ID"/>
        </w:rPr>
        <w:t>ristik R</w:t>
      </w:r>
      <w:r w:rsidR="00C860B4">
        <w:rPr>
          <w:lang w:val="id-ID"/>
        </w:rPr>
        <w:t>e</w:t>
      </w:r>
      <w:r w:rsidR="00C860B4" w:rsidRPr="00C860B4">
        <w:rPr>
          <w:rFonts w:ascii="Inspiring" w:hAnsi="Inspiring"/>
          <w:color w:val="DDDDDD"/>
          <w:spacing w:val="-20"/>
          <w:w w:val="1"/>
          <w:sz w:val="6"/>
          <w:lang w:val="id-ID"/>
        </w:rPr>
        <w:t>v</w:t>
      </w:r>
      <w:r w:rsidRPr="00513CB1">
        <w:rPr>
          <w:lang w:val="id-ID"/>
        </w:rPr>
        <w:t>spond</w:t>
      </w:r>
      <w:r w:rsidR="00C860B4">
        <w:rPr>
          <w:lang w:val="id-ID"/>
        </w:rPr>
        <w:t>e</w:t>
      </w:r>
      <w:r w:rsidR="00C860B4" w:rsidRPr="00C860B4">
        <w:rPr>
          <w:rFonts w:ascii="Inspiring" w:hAnsi="Inspiring"/>
          <w:color w:val="DDDDDD"/>
          <w:spacing w:val="-20"/>
          <w:w w:val="1"/>
          <w:sz w:val="6"/>
          <w:lang w:val="id-ID"/>
        </w:rPr>
        <w:t>v</w:t>
      </w:r>
      <w:r w:rsidRPr="00513CB1">
        <w:rPr>
          <w:lang w:val="id-ID"/>
        </w:rPr>
        <w:t>n B</w:t>
      </w:r>
      <w:r w:rsidR="00C860B4">
        <w:rPr>
          <w:lang w:val="id-ID"/>
        </w:rPr>
        <w:t>e</w:t>
      </w:r>
      <w:r w:rsidR="00C860B4" w:rsidRPr="00C860B4">
        <w:rPr>
          <w:rFonts w:ascii="Inspiring" w:hAnsi="Inspiring"/>
          <w:color w:val="DDDDDD"/>
          <w:spacing w:val="-20"/>
          <w:w w:val="1"/>
          <w:sz w:val="6"/>
          <w:lang w:val="id-ID"/>
        </w:rPr>
        <w:t>v</w:t>
      </w:r>
      <w:r w:rsidRPr="00513CB1">
        <w:rPr>
          <w:lang w:val="id-ID"/>
        </w:rPr>
        <w:t>rdasarkan J</w:t>
      </w:r>
      <w:r w:rsidR="00C860B4">
        <w:rPr>
          <w:lang w:val="id-ID"/>
        </w:rPr>
        <w:t>e</w:t>
      </w:r>
      <w:r w:rsidR="00C860B4" w:rsidRPr="00C860B4">
        <w:rPr>
          <w:rFonts w:ascii="Inspiring" w:hAnsi="Inspiring"/>
          <w:color w:val="DDDDDD"/>
          <w:spacing w:val="-20"/>
          <w:w w:val="1"/>
          <w:sz w:val="6"/>
          <w:lang w:val="id-ID"/>
        </w:rPr>
        <w:t>v</w:t>
      </w:r>
      <w:r w:rsidRPr="00513CB1">
        <w:rPr>
          <w:lang w:val="id-ID"/>
        </w:rPr>
        <w:t>nis K</w:t>
      </w:r>
      <w:r w:rsidR="00C860B4">
        <w:rPr>
          <w:lang w:val="id-ID"/>
        </w:rPr>
        <w:t>e</w:t>
      </w:r>
      <w:r w:rsidR="00C860B4" w:rsidRPr="00C860B4">
        <w:rPr>
          <w:rFonts w:ascii="Inspiring" w:hAnsi="Inspiring"/>
          <w:color w:val="DDDDDD"/>
          <w:spacing w:val="-20"/>
          <w:w w:val="1"/>
          <w:sz w:val="6"/>
          <w:lang w:val="id-ID"/>
        </w:rPr>
        <w:t>v</w:t>
      </w:r>
      <w:r w:rsidRPr="00513CB1">
        <w:rPr>
          <w:lang w:val="id-ID"/>
        </w:rPr>
        <w:t>lamin</w:t>
      </w:r>
    </w:p>
    <w:tbl>
      <w:tblPr>
        <w:tblStyle w:val="PlainTable2"/>
        <w:tblW w:w="0" w:type="auto"/>
        <w:tblLook w:val="04A0" w:firstRow="1" w:lastRow="0" w:firstColumn="1" w:lastColumn="0" w:noHBand="0" w:noVBand="1"/>
      </w:tblPr>
      <w:tblGrid>
        <w:gridCol w:w="1586"/>
        <w:gridCol w:w="1512"/>
        <w:gridCol w:w="1542"/>
      </w:tblGrid>
      <w:tr w:rsidR="00513CB1" w:rsidRPr="00513CB1" w14:paraId="4C5915B9" w14:textId="77777777" w:rsidTr="00B371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E52E692" w14:textId="77777777" w:rsidR="00513CB1" w:rsidRPr="00513CB1" w:rsidRDefault="00513CB1" w:rsidP="00C66830">
            <w:pPr>
              <w:jc w:val="center"/>
              <w:rPr>
                <w:rFonts w:ascii="Times New Roman" w:hAnsi="Times New Roman" w:cs="Times New Roman"/>
                <w:sz w:val="20"/>
                <w:szCs w:val="20"/>
              </w:rPr>
            </w:pPr>
            <w:r w:rsidRPr="00513CB1">
              <w:rPr>
                <w:rFonts w:ascii="Times New Roman" w:hAnsi="Times New Roman" w:cs="Times New Roman"/>
                <w:sz w:val="20"/>
                <w:szCs w:val="20"/>
              </w:rPr>
              <w:t>Jenis Kelamin</w:t>
            </w:r>
          </w:p>
        </w:tc>
        <w:tc>
          <w:tcPr>
            <w:tcW w:w="2065" w:type="dxa"/>
          </w:tcPr>
          <w:p w14:paraId="3D644C2D" w14:textId="77777777" w:rsidR="00513CB1" w:rsidRPr="00513CB1" w:rsidRDefault="00513CB1"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Frekuensi</w:t>
            </w:r>
          </w:p>
        </w:tc>
        <w:tc>
          <w:tcPr>
            <w:tcW w:w="2065" w:type="dxa"/>
          </w:tcPr>
          <w:p w14:paraId="4BCB2BB8" w14:textId="77777777" w:rsidR="00513CB1" w:rsidRPr="00513CB1" w:rsidRDefault="00513CB1"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Persentase</w:t>
            </w:r>
          </w:p>
        </w:tc>
      </w:tr>
      <w:tr w:rsidR="00513CB1" w:rsidRPr="00513CB1" w14:paraId="764AFD03" w14:textId="77777777" w:rsidTr="00B371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10A338EB" w14:textId="77777777" w:rsidR="00513CB1" w:rsidRPr="00513CB1" w:rsidRDefault="00513CB1" w:rsidP="00C66830">
            <w:pPr>
              <w:rPr>
                <w:rFonts w:ascii="Times New Roman" w:hAnsi="Times New Roman" w:cs="Times New Roman"/>
                <w:sz w:val="20"/>
                <w:szCs w:val="20"/>
              </w:rPr>
            </w:pPr>
            <w:r w:rsidRPr="00513CB1">
              <w:rPr>
                <w:rFonts w:ascii="Times New Roman" w:hAnsi="Times New Roman" w:cs="Times New Roman"/>
                <w:sz w:val="20"/>
                <w:szCs w:val="20"/>
              </w:rPr>
              <w:t>Laki-Laki</w:t>
            </w:r>
          </w:p>
        </w:tc>
        <w:tc>
          <w:tcPr>
            <w:tcW w:w="2065" w:type="dxa"/>
          </w:tcPr>
          <w:p w14:paraId="60CB59A0" w14:textId="77777777" w:rsidR="00513CB1" w:rsidRPr="00513CB1" w:rsidRDefault="00513CB1"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32</w:t>
            </w:r>
          </w:p>
        </w:tc>
        <w:tc>
          <w:tcPr>
            <w:tcW w:w="2065" w:type="dxa"/>
          </w:tcPr>
          <w:p w14:paraId="743A2930" w14:textId="77777777" w:rsidR="00513CB1" w:rsidRPr="00513CB1" w:rsidRDefault="00513CB1"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47.8</w:t>
            </w:r>
          </w:p>
        </w:tc>
      </w:tr>
      <w:tr w:rsidR="00513CB1" w:rsidRPr="00513CB1" w14:paraId="06F0C87D" w14:textId="77777777" w:rsidTr="00B371AF">
        <w:tc>
          <w:tcPr>
            <w:cnfStyle w:val="001000000000" w:firstRow="0" w:lastRow="0" w:firstColumn="1" w:lastColumn="0" w:oddVBand="0" w:evenVBand="0" w:oddHBand="0" w:evenHBand="0" w:firstRowFirstColumn="0" w:firstRowLastColumn="0" w:lastRowFirstColumn="0" w:lastRowLastColumn="0"/>
            <w:tcW w:w="2065" w:type="dxa"/>
          </w:tcPr>
          <w:p w14:paraId="35D94F8E" w14:textId="77777777" w:rsidR="00513CB1" w:rsidRPr="00513CB1" w:rsidRDefault="00513CB1" w:rsidP="00C66830">
            <w:pPr>
              <w:rPr>
                <w:rFonts w:ascii="Times New Roman" w:hAnsi="Times New Roman" w:cs="Times New Roman"/>
                <w:sz w:val="20"/>
                <w:szCs w:val="20"/>
              </w:rPr>
            </w:pPr>
            <w:r w:rsidRPr="00513CB1">
              <w:rPr>
                <w:rFonts w:ascii="Times New Roman" w:hAnsi="Times New Roman" w:cs="Times New Roman"/>
                <w:sz w:val="20"/>
                <w:szCs w:val="20"/>
              </w:rPr>
              <w:t>Perempuan</w:t>
            </w:r>
          </w:p>
        </w:tc>
        <w:tc>
          <w:tcPr>
            <w:tcW w:w="2065" w:type="dxa"/>
          </w:tcPr>
          <w:p w14:paraId="6CCDD0FA" w14:textId="77777777" w:rsidR="00513CB1" w:rsidRPr="00513CB1" w:rsidRDefault="00513CB1"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35</w:t>
            </w:r>
          </w:p>
        </w:tc>
        <w:tc>
          <w:tcPr>
            <w:tcW w:w="2065" w:type="dxa"/>
          </w:tcPr>
          <w:p w14:paraId="2ED6F138" w14:textId="77777777" w:rsidR="00513CB1" w:rsidRPr="00513CB1" w:rsidRDefault="00513CB1"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52.2</w:t>
            </w:r>
          </w:p>
        </w:tc>
      </w:tr>
      <w:tr w:rsidR="00513CB1" w:rsidRPr="00513CB1" w14:paraId="236BCFCA" w14:textId="77777777" w:rsidTr="00B371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5E482066" w14:textId="77777777" w:rsidR="00513CB1" w:rsidRPr="00513CB1" w:rsidRDefault="00513CB1" w:rsidP="00C66830">
            <w:pPr>
              <w:rPr>
                <w:rFonts w:ascii="Times New Roman" w:hAnsi="Times New Roman" w:cs="Times New Roman"/>
                <w:sz w:val="20"/>
                <w:szCs w:val="20"/>
              </w:rPr>
            </w:pPr>
            <w:r w:rsidRPr="00513CB1">
              <w:rPr>
                <w:rFonts w:ascii="Times New Roman" w:hAnsi="Times New Roman" w:cs="Times New Roman"/>
                <w:sz w:val="20"/>
                <w:szCs w:val="20"/>
              </w:rPr>
              <w:t>Total</w:t>
            </w:r>
          </w:p>
        </w:tc>
        <w:tc>
          <w:tcPr>
            <w:tcW w:w="2065" w:type="dxa"/>
          </w:tcPr>
          <w:p w14:paraId="100FE3B7" w14:textId="77777777" w:rsidR="00513CB1" w:rsidRPr="00513CB1" w:rsidRDefault="00513CB1"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67</w:t>
            </w:r>
          </w:p>
        </w:tc>
        <w:tc>
          <w:tcPr>
            <w:tcW w:w="2065" w:type="dxa"/>
          </w:tcPr>
          <w:p w14:paraId="4C9FA438" w14:textId="77777777" w:rsidR="00513CB1" w:rsidRPr="00513CB1" w:rsidRDefault="00513CB1"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CB1">
              <w:rPr>
                <w:rFonts w:ascii="Times New Roman" w:hAnsi="Times New Roman" w:cs="Times New Roman"/>
                <w:sz w:val="20"/>
                <w:szCs w:val="20"/>
              </w:rPr>
              <w:t>100</w:t>
            </w:r>
          </w:p>
        </w:tc>
      </w:tr>
    </w:tbl>
    <w:p w14:paraId="2C228166" w14:textId="77777777" w:rsidR="00513CB1" w:rsidRDefault="00513CB1" w:rsidP="00E60638">
      <w:pPr>
        <w:pStyle w:val="BodyText"/>
        <w:spacing w:line="276" w:lineRule="auto"/>
        <w:rPr>
          <w:szCs w:val="24"/>
          <w:lang w:val="id-ID"/>
        </w:rPr>
      </w:pPr>
    </w:p>
    <w:p w14:paraId="000A0E67" w14:textId="77777777" w:rsidR="00513CB1" w:rsidRDefault="00513CB1" w:rsidP="00E60638">
      <w:pPr>
        <w:pStyle w:val="BodyText"/>
        <w:spacing w:line="276" w:lineRule="auto"/>
        <w:rPr>
          <w:szCs w:val="24"/>
          <w:lang w:val="id-ID"/>
        </w:rPr>
      </w:pPr>
    </w:p>
    <w:p w14:paraId="318AF0A6" w14:textId="306D9B14" w:rsidR="00513CB1" w:rsidRDefault="009E01A7" w:rsidP="009E01A7">
      <w:pPr>
        <w:pStyle w:val="BodyText"/>
        <w:spacing w:line="276" w:lineRule="auto"/>
        <w:jc w:val="center"/>
        <w:rPr>
          <w:szCs w:val="24"/>
          <w:lang w:val="id-ID"/>
        </w:rPr>
      </w:pPr>
      <w:r w:rsidRPr="00A57CC5">
        <w:rPr>
          <w:noProof/>
        </w:rPr>
        <w:drawing>
          <wp:inline distT="0" distB="0" distL="0" distR="0" wp14:anchorId="6279B347" wp14:editId="0B321420">
            <wp:extent cx="1983269" cy="1712891"/>
            <wp:effectExtent l="0" t="0" r="0" b="0"/>
            <wp:docPr id="18290931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83269" cy="1712891"/>
                    </a:xfrm>
                    <a:prstGeom prst="rect">
                      <a:avLst/>
                    </a:prstGeom>
                    <a:noFill/>
                    <a:ln>
                      <a:noFill/>
                    </a:ln>
                  </pic:spPr>
                </pic:pic>
              </a:graphicData>
            </a:graphic>
          </wp:inline>
        </w:drawing>
      </w:r>
    </w:p>
    <w:p w14:paraId="293906F1" w14:textId="659A274D" w:rsidR="009E01A7" w:rsidRPr="009E01A7" w:rsidRDefault="009E01A7" w:rsidP="009E01A7">
      <w:pPr>
        <w:pStyle w:val="BodyText"/>
        <w:spacing w:after="240" w:line="240" w:lineRule="auto"/>
        <w:jc w:val="center"/>
        <w:rPr>
          <w:szCs w:val="24"/>
        </w:rPr>
      </w:pPr>
      <w:r w:rsidRPr="009E01A7">
        <w:rPr>
          <w:szCs w:val="24"/>
        </w:rPr>
        <w:t xml:space="preserve">Gambar </w:t>
      </w:r>
      <w:r>
        <w:rPr>
          <w:szCs w:val="24"/>
        </w:rPr>
        <w:t xml:space="preserve">1. </w:t>
      </w:r>
      <w:r w:rsidRPr="009E01A7">
        <w:rPr>
          <w:szCs w:val="24"/>
        </w:rPr>
        <w:t xml:space="preserve">Diagram </w:t>
      </w:r>
      <w:proofErr w:type="spellStart"/>
      <w:r w:rsidRPr="009E01A7">
        <w:rPr>
          <w:szCs w:val="24"/>
        </w:rPr>
        <w:t>Distribusi</w:t>
      </w:r>
      <w:proofErr w:type="spellEnd"/>
      <w:r w:rsidRPr="009E01A7">
        <w:rPr>
          <w:szCs w:val="24"/>
        </w:rPr>
        <w:t xml:space="preserve"> </w:t>
      </w:r>
      <w:proofErr w:type="spellStart"/>
      <w:r w:rsidRPr="009E01A7">
        <w:rPr>
          <w:szCs w:val="24"/>
        </w:rPr>
        <w:t>Fr</w:t>
      </w:r>
      <w:r w:rsidR="00C860B4">
        <w:rPr>
          <w:szCs w:val="24"/>
        </w:rPr>
        <w:t>e</w:t>
      </w:r>
      <w:r w:rsidR="00C860B4" w:rsidRPr="00C860B4">
        <w:rPr>
          <w:rFonts w:ascii="Inspiring" w:hAnsi="Inspiring"/>
          <w:color w:val="DDDDDD"/>
          <w:spacing w:val="-20"/>
          <w:w w:val="1"/>
          <w:sz w:val="6"/>
          <w:szCs w:val="24"/>
        </w:rPr>
        <w:t>v</w:t>
      </w:r>
      <w:r w:rsidRPr="009E01A7">
        <w:rPr>
          <w:szCs w:val="24"/>
        </w:rPr>
        <w:t>ku</w:t>
      </w:r>
      <w:r w:rsidR="00C860B4">
        <w:rPr>
          <w:szCs w:val="24"/>
        </w:rPr>
        <w:t>e</w:t>
      </w:r>
      <w:r w:rsidR="00C860B4" w:rsidRPr="00C860B4">
        <w:rPr>
          <w:rFonts w:ascii="Inspiring" w:hAnsi="Inspiring"/>
          <w:color w:val="DDDDDD"/>
          <w:spacing w:val="-20"/>
          <w:w w:val="1"/>
          <w:sz w:val="6"/>
          <w:szCs w:val="24"/>
        </w:rPr>
        <w:t>v</w:t>
      </w:r>
      <w:r w:rsidRPr="009E01A7">
        <w:rPr>
          <w:szCs w:val="24"/>
        </w:rPr>
        <w:t>nsi</w:t>
      </w:r>
      <w:proofErr w:type="spellEnd"/>
      <w:r w:rsidRPr="009E01A7">
        <w:rPr>
          <w:szCs w:val="24"/>
        </w:rPr>
        <w:t xml:space="preserve"> </w:t>
      </w:r>
      <w:proofErr w:type="spellStart"/>
      <w:r w:rsidRPr="009E01A7">
        <w:rPr>
          <w:szCs w:val="24"/>
        </w:rPr>
        <w:t>Karakt</w:t>
      </w:r>
      <w:r w:rsidR="00C860B4">
        <w:rPr>
          <w:szCs w:val="24"/>
        </w:rPr>
        <w:t>e</w:t>
      </w:r>
      <w:r w:rsidR="00C860B4" w:rsidRPr="00C860B4">
        <w:rPr>
          <w:rFonts w:ascii="Inspiring" w:hAnsi="Inspiring"/>
          <w:color w:val="DDDDDD"/>
          <w:spacing w:val="-20"/>
          <w:w w:val="1"/>
          <w:sz w:val="6"/>
          <w:szCs w:val="24"/>
        </w:rPr>
        <w:t>v</w:t>
      </w:r>
      <w:r w:rsidRPr="009E01A7">
        <w:rPr>
          <w:szCs w:val="24"/>
        </w:rPr>
        <w:t>ristik</w:t>
      </w:r>
      <w:proofErr w:type="spellEnd"/>
      <w:r>
        <w:rPr>
          <w:szCs w:val="24"/>
        </w:rPr>
        <w:t xml:space="preserve"> </w:t>
      </w:r>
      <w:proofErr w:type="spellStart"/>
      <w:r w:rsidRPr="009E01A7">
        <w:rPr>
          <w:szCs w:val="24"/>
        </w:rPr>
        <w:t>R</w:t>
      </w:r>
      <w:r w:rsidR="00C860B4">
        <w:rPr>
          <w:szCs w:val="24"/>
        </w:rPr>
        <w:t>e</w:t>
      </w:r>
      <w:r w:rsidR="00C860B4" w:rsidRPr="00C860B4">
        <w:rPr>
          <w:rFonts w:ascii="Inspiring" w:hAnsi="Inspiring"/>
          <w:color w:val="DDDDDD"/>
          <w:spacing w:val="-20"/>
          <w:w w:val="1"/>
          <w:sz w:val="6"/>
          <w:szCs w:val="24"/>
        </w:rPr>
        <w:t>v</w:t>
      </w:r>
      <w:r w:rsidRPr="009E01A7">
        <w:rPr>
          <w:szCs w:val="24"/>
        </w:rPr>
        <w:t>spond</w:t>
      </w:r>
      <w:r w:rsidR="00C860B4">
        <w:rPr>
          <w:szCs w:val="24"/>
        </w:rPr>
        <w:t>e</w:t>
      </w:r>
      <w:r w:rsidR="00C860B4" w:rsidRPr="00C860B4">
        <w:rPr>
          <w:rFonts w:ascii="Inspiring" w:hAnsi="Inspiring"/>
          <w:color w:val="DDDDDD"/>
          <w:spacing w:val="-20"/>
          <w:w w:val="1"/>
          <w:sz w:val="6"/>
          <w:szCs w:val="24"/>
        </w:rPr>
        <w:t>v</w:t>
      </w:r>
      <w:r w:rsidRPr="009E01A7">
        <w:rPr>
          <w:szCs w:val="24"/>
        </w:rPr>
        <w:t>n</w:t>
      </w:r>
      <w:proofErr w:type="spellEnd"/>
      <w:r>
        <w:rPr>
          <w:szCs w:val="24"/>
        </w:rPr>
        <w:t xml:space="preserve"> </w:t>
      </w:r>
      <w:proofErr w:type="spellStart"/>
      <w:r w:rsidRPr="009E01A7">
        <w:rPr>
          <w:szCs w:val="24"/>
        </w:rPr>
        <w:t>B</w:t>
      </w:r>
      <w:r w:rsidR="00C860B4">
        <w:rPr>
          <w:szCs w:val="24"/>
        </w:rPr>
        <w:t>e</w:t>
      </w:r>
      <w:r w:rsidR="00C860B4" w:rsidRPr="00C860B4">
        <w:rPr>
          <w:rFonts w:ascii="Inspiring" w:hAnsi="Inspiring"/>
          <w:color w:val="DDDDDD"/>
          <w:spacing w:val="-20"/>
          <w:w w:val="1"/>
          <w:sz w:val="6"/>
          <w:szCs w:val="24"/>
        </w:rPr>
        <w:t>v</w:t>
      </w:r>
      <w:r w:rsidRPr="009E01A7">
        <w:rPr>
          <w:szCs w:val="24"/>
        </w:rPr>
        <w:t>rdasarkan</w:t>
      </w:r>
      <w:proofErr w:type="spellEnd"/>
      <w:r w:rsidRPr="009E01A7">
        <w:rPr>
          <w:szCs w:val="24"/>
        </w:rPr>
        <w:t xml:space="preserve"> </w:t>
      </w:r>
      <w:proofErr w:type="spellStart"/>
      <w:r w:rsidRPr="009E01A7">
        <w:rPr>
          <w:szCs w:val="24"/>
        </w:rPr>
        <w:t>J</w:t>
      </w:r>
      <w:r w:rsidR="00C860B4">
        <w:rPr>
          <w:szCs w:val="24"/>
        </w:rPr>
        <w:t>e</w:t>
      </w:r>
      <w:r w:rsidR="00C860B4" w:rsidRPr="00C860B4">
        <w:rPr>
          <w:rFonts w:ascii="Inspiring" w:hAnsi="Inspiring"/>
          <w:color w:val="DDDDDD"/>
          <w:spacing w:val="-20"/>
          <w:w w:val="1"/>
          <w:sz w:val="6"/>
          <w:szCs w:val="24"/>
        </w:rPr>
        <w:t>v</w:t>
      </w:r>
      <w:r w:rsidRPr="009E01A7">
        <w:rPr>
          <w:szCs w:val="24"/>
        </w:rPr>
        <w:t>nis</w:t>
      </w:r>
      <w:proofErr w:type="spellEnd"/>
      <w:r w:rsidRPr="009E01A7">
        <w:rPr>
          <w:szCs w:val="24"/>
        </w:rPr>
        <w:t xml:space="preserve"> </w:t>
      </w:r>
      <w:proofErr w:type="spellStart"/>
      <w:r w:rsidRPr="009E01A7">
        <w:rPr>
          <w:szCs w:val="24"/>
        </w:rPr>
        <w:t>K</w:t>
      </w:r>
      <w:r w:rsidR="00C860B4">
        <w:rPr>
          <w:szCs w:val="24"/>
        </w:rPr>
        <w:t>e</w:t>
      </w:r>
      <w:r w:rsidR="00C860B4" w:rsidRPr="00C860B4">
        <w:rPr>
          <w:rFonts w:ascii="Inspiring" w:hAnsi="Inspiring"/>
          <w:color w:val="DDDDDD"/>
          <w:spacing w:val="-20"/>
          <w:w w:val="1"/>
          <w:sz w:val="6"/>
          <w:szCs w:val="24"/>
        </w:rPr>
        <w:t>v</w:t>
      </w:r>
      <w:r w:rsidRPr="009E01A7">
        <w:rPr>
          <w:szCs w:val="24"/>
        </w:rPr>
        <w:t>lamin</w:t>
      </w:r>
      <w:proofErr w:type="spellEnd"/>
    </w:p>
    <w:p w14:paraId="1F10F797" w14:textId="5BBE94EF" w:rsidR="00513CB1" w:rsidRDefault="009E01A7" w:rsidP="009E01A7">
      <w:pPr>
        <w:pStyle w:val="BodyText"/>
        <w:spacing w:line="240" w:lineRule="auto"/>
        <w:ind w:firstLine="720"/>
        <w:rPr>
          <w:bCs/>
        </w:rPr>
      </w:pPr>
      <w:proofErr w:type="spellStart"/>
      <w:r w:rsidRPr="009E01A7">
        <w:rPr>
          <w:bCs/>
        </w:rPr>
        <w:t>B</w:t>
      </w:r>
      <w:r w:rsidR="00C860B4">
        <w:rPr>
          <w:bCs/>
        </w:rPr>
        <w:t>e</w:t>
      </w:r>
      <w:r w:rsidR="00C860B4" w:rsidRPr="00C860B4">
        <w:rPr>
          <w:rFonts w:ascii="Inspiring" w:hAnsi="Inspiring"/>
          <w:bCs/>
          <w:color w:val="DDDDDD"/>
          <w:spacing w:val="-20"/>
          <w:w w:val="1"/>
          <w:sz w:val="6"/>
        </w:rPr>
        <w:t>v</w:t>
      </w:r>
      <w:r w:rsidRPr="009E01A7">
        <w:rPr>
          <w:bCs/>
        </w:rPr>
        <w:t>rdasarkan</w:t>
      </w:r>
      <w:proofErr w:type="spellEnd"/>
      <w:r w:rsidRPr="009E01A7">
        <w:rPr>
          <w:bCs/>
        </w:rPr>
        <w:t xml:space="preserve"> </w:t>
      </w:r>
      <w:proofErr w:type="spellStart"/>
      <w:r w:rsidRPr="009E01A7">
        <w:rPr>
          <w:bCs/>
        </w:rPr>
        <w:t>tab</w:t>
      </w:r>
      <w:r w:rsidR="00C860B4">
        <w:rPr>
          <w:bCs/>
        </w:rPr>
        <w:t>e</w:t>
      </w:r>
      <w:r w:rsidR="00C860B4" w:rsidRPr="00C860B4">
        <w:rPr>
          <w:rFonts w:ascii="Inspiring" w:hAnsi="Inspiring"/>
          <w:bCs/>
          <w:color w:val="DDDDDD"/>
          <w:spacing w:val="-20"/>
          <w:w w:val="1"/>
          <w:sz w:val="6"/>
        </w:rPr>
        <w:t>v</w:t>
      </w:r>
      <w:r w:rsidRPr="009E01A7">
        <w:rPr>
          <w:bCs/>
        </w:rPr>
        <w:t>l</w:t>
      </w:r>
      <w:proofErr w:type="spellEnd"/>
      <w:r w:rsidRPr="009E01A7">
        <w:rPr>
          <w:bCs/>
        </w:rPr>
        <w:t xml:space="preserve"> </w:t>
      </w:r>
      <w:r>
        <w:rPr>
          <w:bCs/>
        </w:rPr>
        <w:t>1.</w:t>
      </w:r>
      <w:r w:rsidRPr="009E01A7">
        <w:rPr>
          <w:bCs/>
        </w:rPr>
        <w:t xml:space="preserve"> pada </w:t>
      </w:r>
      <w:proofErr w:type="spellStart"/>
      <w:r w:rsidRPr="009E01A7">
        <w:rPr>
          <w:bCs/>
        </w:rPr>
        <w:t>karakt</w:t>
      </w:r>
      <w:r w:rsidR="00C860B4">
        <w:rPr>
          <w:bCs/>
        </w:rPr>
        <w:t>e</w:t>
      </w:r>
      <w:r w:rsidR="00C860B4" w:rsidRPr="00C860B4">
        <w:rPr>
          <w:rFonts w:ascii="Inspiring" w:hAnsi="Inspiring"/>
          <w:bCs/>
          <w:color w:val="DDDDDD"/>
          <w:spacing w:val="-20"/>
          <w:w w:val="1"/>
          <w:sz w:val="6"/>
        </w:rPr>
        <w:t>v</w:t>
      </w:r>
      <w:r w:rsidRPr="009E01A7">
        <w:rPr>
          <w:bCs/>
        </w:rPr>
        <w:t>ristik</w:t>
      </w:r>
      <w:proofErr w:type="spell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w:t>
      </w:r>
      <w:proofErr w:type="spellStart"/>
      <w:r w:rsidR="006B719E">
        <w:rPr>
          <w:bCs/>
        </w:rPr>
        <w:t>m</w:t>
      </w:r>
      <w:r w:rsidR="00C860B4">
        <w:rPr>
          <w:bCs/>
        </w:rPr>
        <w:t>e</w:t>
      </w:r>
      <w:r w:rsidR="00C860B4" w:rsidRPr="00C860B4">
        <w:rPr>
          <w:rFonts w:ascii="Inspiring" w:hAnsi="Inspiring"/>
          <w:bCs/>
          <w:color w:val="DDDDDD"/>
          <w:spacing w:val="-20"/>
          <w:w w:val="1"/>
          <w:sz w:val="6"/>
        </w:rPr>
        <w:t>v</w:t>
      </w:r>
      <w:r w:rsidR="006B719E">
        <w:rPr>
          <w:bCs/>
        </w:rPr>
        <w:t>ng</w:t>
      </w:r>
      <w:r w:rsidR="00C860B4">
        <w:rPr>
          <w:bCs/>
        </w:rPr>
        <w:t>e</w:t>
      </w:r>
      <w:r w:rsidR="00C860B4" w:rsidRPr="00C860B4">
        <w:rPr>
          <w:rFonts w:ascii="Inspiring" w:hAnsi="Inspiring"/>
          <w:bCs/>
          <w:color w:val="DDDDDD"/>
          <w:spacing w:val="-20"/>
          <w:w w:val="1"/>
          <w:sz w:val="6"/>
        </w:rPr>
        <w:t>v</w:t>
      </w:r>
      <w:r w:rsidR="006B719E">
        <w:rPr>
          <w:bCs/>
        </w:rPr>
        <w:t>nai</w:t>
      </w:r>
      <w:proofErr w:type="spellEnd"/>
      <w:r w:rsidRPr="009E01A7">
        <w:rPr>
          <w:bCs/>
        </w:rPr>
        <w:t xml:space="preserve"> </w:t>
      </w:r>
      <w:proofErr w:type="spellStart"/>
      <w:r w:rsidRPr="009E01A7">
        <w:rPr>
          <w:bCs/>
        </w:rPr>
        <w:t>j</w:t>
      </w:r>
      <w:r w:rsidR="00C860B4">
        <w:rPr>
          <w:bCs/>
        </w:rPr>
        <w:t>e</w:t>
      </w:r>
      <w:r w:rsidR="00C860B4" w:rsidRPr="00C860B4">
        <w:rPr>
          <w:rFonts w:ascii="Inspiring" w:hAnsi="Inspiring"/>
          <w:bCs/>
          <w:color w:val="DDDDDD"/>
          <w:spacing w:val="-20"/>
          <w:w w:val="1"/>
          <w:sz w:val="6"/>
        </w:rPr>
        <w:t>v</w:t>
      </w:r>
      <w:r w:rsidRPr="009E01A7">
        <w:rPr>
          <w:bCs/>
        </w:rPr>
        <w:t>nis</w:t>
      </w:r>
      <w:proofErr w:type="spellEnd"/>
      <w:r w:rsidRPr="009E01A7">
        <w:rPr>
          <w:bCs/>
        </w:rPr>
        <w:t xml:space="preserve"> </w:t>
      </w:r>
      <w:proofErr w:type="spellStart"/>
      <w:r w:rsidRPr="009E01A7">
        <w:rPr>
          <w:bCs/>
        </w:rPr>
        <w:t>k</w:t>
      </w:r>
      <w:r w:rsidR="00C860B4">
        <w:rPr>
          <w:bCs/>
        </w:rPr>
        <w:t>e</w:t>
      </w:r>
      <w:r w:rsidR="00C860B4" w:rsidRPr="00C860B4">
        <w:rPr>
          <w:rFonts w:ascii="Inspiring" w:hAnsi="Inspiring"/>
          <w:bCs/>
          <w:color w:val="DDDDDD"/>
          <w:spacing w:val="-20"/>
          <w:w w:val="1"/>
          <w:sz w:val="6"/>
        </w:rPr>
        <w:t>v</w:t>
      </w:r>
      <w:r w:rsidRPr="009E01A7">
        <w:rPr>
          <w:bCs/>
        </w:rPr>
        <w:t>lamin</w:t>
      </w:r>
      <w:proofErr w:type="spellEnd"/>
      <w:r w:rsidRPr="009E01A7">
        <w:rPr>
          <w:bCs/>
        </w:rPr>
        <w:t xml:space="preserve">, </w:t>
      </w:r>
      <w:proofErr w:type="spellStart"/>
      <w:r w:rsidRPr="009E01A7">
        <w:rPr>
          <w:bCs/>
        </w:rPr>
        <w:t>dapat</w:t>
      </w:r>
      <w:proofErr w:type="spellEnd"/>
      <w:r w:rsidRPr="009E01A7">
        <w:rPr>
          <w:bCs/>
        </w:rPr>
        <w:t xml:space="preserve"> </w:t>
      </w:r>
      <w:proofErr w:type="spellStart"/>
      <w:r w:rsidRPr="009E01A7">
        <w:rPr>
          <w:bCs/>
        </w:rPr>
        <w:t>dik</w:t>
      </w:r>
      <w:r w:rsidR="00C860B4">
        <w:rPr>
          <w:bCs/>
        </w:rPr>
        <w:t>e</w:t>
      </w:r>
      <w:r w:rsidR="00C860B4" w:rsidRPr="00C860B4">
        <w:rPr>
          <w:rFonts w:ascii="Inspiring" w:hAnsi="Inspiring"/>
          <w:bCs/>
          <w:color w:val="DDDDDD"/>
          <w:spacing w:val="-20"/>
          <w:w w:val="1"/>
          <w:sz w:val="6"/>
        </w:rPr>
        <w:t>v</w:t>
      </w:r>
      <w:r w:rsidRPr="009E01A7">
        <w:rPr>
          <w:bCs/>
        </w:rPr>
        <w:t>tahui</w:t>
      </w:r>
      <w:proofErr w:type="spellEnd"/>
      <w:r w:rsidRPr="009E01A7">
        <w:rPr>
          <w:bCs/>
        </w:rPr>
        <w:t xml:space="preserve"> </w:t>
      </w:r>
      <w:proofErr w:type="spellStart"/>
      <w:r w:rsidRPr="009E01A7">
        <w:rPr>
          <w:bCs/>
        </w:rPr>
        <w:t>bahwa</w:t>
      </w:r>
      <w:proofErr w:type="spellEnd"/>
      <w:r w:rsidRPr="009E01A7">
        <w:rPr>
          <w:bCs/>
        </w:rPr>
        <w:t xml:space="preserve"> yang </w:t>
      </w:r>
      <w:proofErr w:type="spellStart"/>
      <w:r w:rsidRPr="009E01A7">
        <w:rPr>
          <w:bCs/>
        </w:rPr>
        <w:t>b</w:t>
      </w:r>
      <w:r w:rsidR="00C860B4">
        <w:rPr>
          <w:bCs/>
        </w:rPr>
        <w:t>e</w:t>
      </w:r>
      <w:r w:rsidR="00C860B4" w:rsidRPr="00C860B4">
        <w:rPr>
          <w:rFonts w:ascii="Inspiring" w:hAnsi="Inspiring"/>
          <w:bCs/>
          <w:color w:val="DDDDDD"/>
          <w:spacing w:val="-20"/>
          <w:w w:val="1"/>
          <w:sz w:val="6"/>
        </w:rPr>
        <w:t>v</w:t>
      </w:r>
      <w:r w:rsidRPr="009E01A7">
        <w:rPr>
          <w:bCs/>
        </w:rPr>
        <w:t>rj</w:t>
      </w:r>
      <w:r w:rsidR="00C860B4">
        <w:rPr>
          <w:bCs/>
        </w:rPr>
        <w:t>e</w:t>
      </w:r>
      <w:r w:rsidR="00C860B4" w:rsidRPr="00C860B4">
        <w:rPr>
          <w:rFonts w:ascii="Inspiring" w:hAnsi="Inspiring"/>
          <w:bCs/>
          <w:color w:val="DDDDDD"/>
          <w:spacing w:val="-20"/>
          <w:w w:val="1"/>
          <w:sz w:val="6"/>
        </w:rPr>
        <w:t>v</w:t>
      </w:r>
      <w:r w:rsidRPr="009E01A7">
        <w:rPr>
          <w:bCs/>
        </w:rPr>
        <w:t>nis</w:t>
      </w:r>
      <w:proofErr w:type="spellEnd"/>
      <w:r w:rsidRPr="009E01A7">
        <w:rPr>
          <w:bCs/>
        </w:rPr>
        <w:t xml:space="preserve"> </w:t>
      </w:r>
      <w:proofErr w:type="spellStart"/>
      <w:r w:rsidRPr="009E01A7">
        <w:rPr>
          <w:bCs/>
        </w:rPr>
        <w:t>k</w:t>
      </w:r>
      <w:r w:rsidR="00C860B4">
        <w:rPr>
          <w:bCs/>
        </w:rPr>
        <w:t>e</w:t>
      </w:r>
      <w:r w:rsidR="00C860B4" w:rsidRPr="00C860B4">
        <w:rPr>
          <w:rFonts w:ascii="Inspiring" w:hAnsi="Inspiring"/>
          <w:bCs/>
          <w:color w:val="DDDDDD"/>
          <w:spacing w:val="-20"/>
          <w:w w:val="1"/>
          <w:sz w:val="6"/>
        </w:rPr>
        <w:t>v</w:t>
      </w:r>
      <w:r w:rsidRPr="009E01A7">
        <w:rPr>
          <w:bCs/>
        </w:rPr>
        <w:t>lamin</w:t>
      </w:r>
      <w:proofErr w:type="spellEnd"/>
      <w:r w:rsidRPr="009E01A7">
        <w:rPr>
          <w:bCs/>
        </w:rPr>
        <w:t xml:space="preserve"> </w:t>
      </w:r>
      <w:proofErr w:type="spellStart"/>
      <w:r w:rsidRPr="009E01A7">
        <w:rPr>
          <w:bCs/>
        </w:rPr>
        <w:t>laki-laki</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32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47.8%), dan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w:t>
      </w:r>
      <w:r w:rsidR="00C860B4">
        <w:rPr>
          <w:bCs/>
        </w:rPr>
        <w:t>e</w:t>
      </w:r>
      <w:r w:rsidR="00C860B4" w:rsidRPr="00C860B4">
        <w:rPr>
          <w:rFonts w:ascii="Inspiring" w:hAnsi="Inspiring"/>
          <w:bCs/>
          <w:color w:val="DDDDDD"/>
          <w:spacing w:val="-20"/>
          <w:w w:val="1"/>
          <w:sz w:val="6"/>
        </w:rPr>
        <w:t>v</w:t>
      </w:r>
      <w:r w:rsidRPr="009E01A7">
        <w:rPr>
          <w:bCs/>
        </w:rPr>
        <w:t>mpua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35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52.2%)</w:t>
      </w:r>
      <w:r>
        <w:rPr>
          <w:bCs/>
        </w:rPr>
        <w:t xml:space="preserve">. </w:t>
      </w:r>
    </w:p>
    <w:p w14:paraId="2D84E424" w14:textId="2568323A" w:rsidR="009E01A7" w:rsidRPr="009E01A7" w:rsidRDefault="009E01A7" w:rsidP="009E01A7">
      <w:pPr>
        <w:pStyle w:val="BodyText"/>
        <w:spacing w:line="240" w:lineRule="auto"/>
        <w:ind w:firstLine="720"/>
        <w:rPr>
          <w:bCs/>
        </w:rPr>
      </w:pPr>
      <w:proofErr w:type="spellStart"/>
      <w:r w:rsidRPr="009E01A7">
        <w:rPr>
          <w:bCs/>
        </w:rPr>
        <w:t>J</w:t>
      </w:r>
      <w:r w:rsidR="00C860B4">
        <w:rPr>
          <w:bCs/>
        </w:rPr>
        <w:t>e</w:t>
      </w:r>
      <w:r w:rsidR="00C860B4" w:rsidRPr="00C860B4">
        <w:rPr>
          <w:rFonts w:ascii="Inspiring" w:hAnsi="Inspiring"/>
          <w:bCs/>
          <w:color w:val="DDDDDD"/>
          <w:spacing w:val="-20"/>
          <w:w w:val="1"/>
          <w:sz w:val="6"/>
        </w:rPr>
        <w:t>v</w:t>
      </w:r>
      <w:r w:rsidRPr="009E01A7">
        <w:rPr>
          <w:bCs/>
        </w:rPr>
        <w:t>nis</w:t>
      </w:r>
      <w:proofErr w:type="spellEnd"/>
      <w:r w:rsidRPr="009E01A7">
        <w:rPr>
          <w:bCs/>
        </w:rPr>
        <w:t xml:space="preserve"> </w:t>
      </w:r>
      <w:proofErr w:type="spellStart"/>
      <w:r w:rsidRPr="009E01A7">
        <w:rPr>
          <w:bCs/>
        </w:rPr>
        <w:t>k</w:t>
      </w:r>
      <w:r w:rsidR="00C860B4">
        <w:rPr>
          <w:bCs/>
        </w:rPr>
        <w:t>e</w:t>
      </w:r>
      <w:r w:rsidR="00C860B4" w:rsidRPr="00C860B4">
        <w:rPr>
          <w:rFonts w:ascii="Inspiring" w:hAnsi="Inspiring"/>
          <w:bCs/>
          <w:color w:val="DDDDDD"/>
          <w:spacing w:val="-20"/>
          <w:w w:val="1"/>
          <w:sz w:val="6"/>
        </w:rPr>
        <w:t>v</w:t>
      </w:r>
      <w:r w:rsidRPr="009E01A7">
        <w:rPr>
          <w:bCs/>
        </w:rPr>
        <w:t>lamin</w:t>
      </w:r>
      <w:proofErr w:type="spellEnd"/>
      <w:r w:rsidRPr="009E01A7">
        <w:rPr>
          <w:bCs/>
        </w:rPr>
        <w:t xml:space="preserve"> </w:t>
      </w:r>
      <w:proofErr w:type="spellStart"/>
      <w:r w:rsidR="0036138F">
        <w:rPr>
          <w:bCs/>
        </w:rPr>
        <w:t>turut</w:t>
      </w:r>
      <w:proofErr w:type="spellEnd"/>
      <w:r w:rsidR="0036138F">
        <w:rPr>
          <w:bCs/>
        </w:rPr>
        <w:t xml:space="preserve"> </w:t>
      </w:r>
      <w:proofErr w:type="spellStart"/>
      <w:r w:rsidR="0036138F">
        <w:rPr>
          <w:bCs/>
        </w:rPr>
        <w:t>m</w:t>
      </w:r>
      <w:r w:rsidR="00C860B4">
        <w:rPr>
          <w:bCs/>
        </w:rPr>
        <w:t>e</w:t>
      </w:r>
      <w:r w:rsidR="00C860B4" w:rsidRPr="00C860B4">
        <w:rPr>
          <w:rFonts w:ascii="Inspiring" w:hAnsi="Inspiring"/>
          <w:bCs/>
          <w:color w:val="DDDDDD"/>
          <w:spacing w:val="-20"/>
          <w:w w:val="1"/>
          <w:sz w:val="6"/>
        </w:rPr>
        <w:t>v</w:t>
      </w:r>
      <w:r w:rsidR="0036138F">
        <w:rPr>
          <w:bCs/>
        </w:rPr>
        <w:t>m</w:t>
      </w:r>
      <w:r w:rsidR="00C860B4">
        <w:rPr>
          <w:bCs/>
        </w:rPr>
        <w:t>e</w:t>
      </w:r>
      <w:r w:rsidR="00C860B4" w:rsidRPr="00C860B4">
        <w:rPr>
          <w:rFonts w:ascii="Inspiring" w:hAnsi="Inspiring"/>
          <w:bCs/>
          <w:color w:val="DDDDDD"/>
          <w:spacing w:val="-20"/>
          <w:w w:val="1"/>
          <w:sz w:val="6"/>
        </w:rPr>
        <w:t>v</w:t>
      </w:r>
      <w:r w:rsidR="0036138F">
        <w:rPr>
          <w:bCs/>
        </w:rPr>
        <w:t>ngaruhi</w:t>
      </w:r>
      <w:proofErr w:type="spellEnd"/>
      <w:r w:rsidRPr="009E01A7">
        <w:rPr>
          <w:bCs/>
        </w:rPr>
        <w:t xml:space="preserve"> </w:t>
      </w:r>
      <w:proofErr w:type="spellStart"/>
      <w:r w:rsidRPr="009E01A7">
        <w:rPr>
          <w:bCs/>
        </w:rPr>
        <w:t>risiko</w:t>
      </w:r>
      <w:proofErr w:type="spellEnd"/>
      <w:r w:rsidRPr="009E01A7">
        <w:rPr>
          <w:bCs/>
        </w:rPr>
        <w:t xml:space="preserve"> dan </w:t>
      </w:r>
      <w:proofErr w:type="spellStart"/>
      <w:r w:rsidRPr="009E01A7">
        <w:rPr>
          <w:bCs/>
        </w:rPr>
        <w:t>komplikasi</w:t>
      </w:r>
      <w:proofErr w:type="spellEnd"/>
      <w:r w:rsidRPr="009E01A7">
        <w:rPr>
          <w:bCs/>
        </w:rPr>
        <w:t xml:space="preserve"> </w:t>
      </w:r>
      <w:proofErr w:type="spellStart"/>
      <w:r w:rsidRPr="009E01A7">
        <w:rPr>
          <w:bCs/>
        </w:rPr>
        <w:t>diab</w:t>
      </w:r>
      <w:r w:rsidR="00C860B4">
        <w:rPr>
          <w:bCs/>
        </w:rPr>
        <w:t>e</w:t>
      </w:r>
      <w:r w:rsidR="00C860B4" w:rsidRPr="00C860B4">
        <w:rPr>
          <w:rFonts w:ascii="Inspiring" w:hAnsi="Inspiring"/>
          <w:bCs/>
          <w:color w:val="DDDDDD"/>
          <w:spacing w:val="-20"/>
          <w:w w:val="1"/>
          <w:sz w:val="6"/>
        </w:rPr>
        <w:t>v</w:t>
      </w:r>
      <w:r w:rsidRPr="009E01A7">
        <w:rPr>
          <w:bCs/>
        </w:rPr>
        <w:t>t</w:t>
      </w:r>
      <w:r w:rsidR="00C860B4">
        <w:rPr>
          <w:bCs/>
        </w:rPr>
        <w:t>e</w:t>
      </w:r>
      <w:r w:rsidR="00C860B4" w:rsidRPr="00C860B4">
        <w:rPr>
          <w:rFonts w:ascii="Inspiring" w:hAnsi="Inspiring"/>
          <w:bCs/>
          <w:color w:val="DDDDDD"/>
          <w:spacing w:val="-20"/>
          <w:w w:val="1"/>
          <w:sz w:val="6"/>
        </w:rPr>
        <w:t>v</w:t>
      </w:r>
      <w:r w:rsidRPr="009E01A7">
        <w:rPr>
          <w:bCs/>
        </w:rPr>
        <w:t>s</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litus</w:t>
      </w:r>
      <w:proofErr w:type="spellEnd"/>
      <w:r w:rsidR="0036138F">
        <w:rPr>
          <w:bCs/>
        </w:rPr>
        <w:t xml:space="preserve"> (DM)</w:t>
      </w:r>
      <w:r w:rsidRPr="009E01A7">
        <w:rPr>
          <w:bCs/>
        </w:rPr>
        <w:t xml:space="preserve"> </w:t>
      </w:r>
      <w:proofErr w:type="spellStart"/>
      <w:r w:rsidRPr="009E01A7">
        <w:rPr>
          <w:bCs/>
        </w:rPr>
        <w:t>tip</w:t>
      </w:r>
      <w:r w:rsidR="00C860B4">
        <w:rPr>
          <w:bCs/>
        </w:rPr>
        <w:t>e</w:t>
      </w:r>
      <w:r w:rsidR="00C860B4" w:rsidRPr="00C860B4">
        <w:rPr>
          <w:rFonts w:ascii="Inspiring" w:hAnsi="Inspiring"/>
          <w:bCs/>
          <w:color w:val="DDDDDD"/>
          <w:spacing w:val="-20"/>
          <w:w w:val="1"/>
          <w:sz w:val="6"/>
        </w:rPr>
        <w:t>v</w:t>
      </w:r>
      <w:proofErr w:type="spellEnd"/>
      <w:r w:rsidRPr="009E01A7">
        <w:rPr>
          <w:bCs/>
        </w:rPr>
        <w:t xml:space="preserve"> 2, </w:t>
      </w:r>
      <w:proofErr w:type="spellStart"/>
      <w:r w:rsidRPr="009E01A7">
        <w:rPr>
          <w:bCs/>
        </w:rPr>
        <w:t>t</w:t>
      </w:r>
      <w:r w:rsidR="00C860B4">
        <w:rPr>
          <w:bCs/>
        </w:rPr>
        <w:t>e</w:t>
      </w:r>
      <w:r w:rsidR="00C860B4" w:rsidRPr="00C860B4">
        <w:rPr>
          <w:rFonts w:ascii="Inspiring" w:hAnsi="Inspiring"/>
          <w:bCs/>
          <w:color w:val="DDDDDD"/>
          <w:spacing w:val="-20"/>
          <w:w w:val="1"/>
          <w:sz w:val="6"/>
        </w:rPr>
        <w:t>v</w:t>
      </w:r>
      <w:r w:rsidRPr="009E01A7">
        <w:rPr>
          <w:bCs/>
        </w:rPr>
        <w:t>rutama</w:t>
      </w:r>
      <w:proofErr w:type="spellEnd"/>
      <w:r w:rsidRPr="009E01A7">
        <w:rPr>
          <w:bCs/>
        </w:rPr>
        <w:t xml:space="preserve"> pada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w:t>
      </w:r>
      <w:r w:rsidR="00C860B4">
        <w:rPr>
          <w:bCs/>
        </w:rPr>
        <w:t>e</w:t>
      </w:r>
      <w:r w:rsidR="00C860B4" w:rsidRPr="00C860B4">
        <w:rPr>
          <w:rFonts w:ascii="Inspiring" w:hAnsi="Inspiring"/>
          <w:bCs/>
          <w:color w:val="DDDDDD"/>
          <w:spacing w:val="-20"/>
          <w:w w:val="1"/>
          <w:sz w:val="6"/>
        </w:rPr>
        <w:t>v</w:t>
      </w:r>
      <w:r w:rsidRPr="009E01A7">
        <w:rPr>
          <w:bCs/>
        </w:rPr>
        <w:t>mpuan</w:t>
      </w:r>
      <w:proofErr w:type="spellEnd"/>
      <w:r w:rsidRPr="009E01A7">
        <w:rPr>
          <w:bCs/>
        </w:rPr>
        <w:t xml:space="preserve">.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w:t>
      </w:r>
      <w:r w:rsidR="00C860B4">
        <w:rPr>
          <w:bCs/>
        </w:rPr>
        <w:t>e</w:t>
      </w:r>
      <w:r w:rsidR="00C860B4" w:rsidRPr="00C860B4">
        <w:rPr>
          <w:rFonts w:ascii="Inspiring" w:hAnsi="Inspiring"/>
          <w:bCs/>
          <w:color w:val="DDDDDD"/>
          <w:spacing w:val="-20"/>
          <w:w w:val="1"/>
          <w:sz w:val="6"/>
        </w:rPr>
        <w:t>v</w:t>
      </w:r>
      <w:r w:rsidRPr="009E01A7">
        <w:rPr>
          <w:bCs/>
        </w:rPr>
        <w:t>mpua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ngalami</w:t>
      </w:r>
      <w:proofErr w:type="spellEnd"/>
      <w:r w:rsidRPr="009E01A7">
        <w:rPr>
          <w:bCs/>
        </w:rPr>
        <w:t xml:space="preserve">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ubahan</w:t>
      </w:r>
      <w:proofErr w:type="spellEnd"/>
      <w:r w:rsidRPr="009E01A7">
        <w:rPr>
          <w:bCs/>
        </w:rPr>
        <w:t xml:space="preserve"> </w:t>
      </w:r>
      <w:proofErr w:type="spellStart"/>
      <w:r w:rsidRPr="009E01A7">
        <w:rPr>
          <w:bCs/>
        </w:rPr>
        <w:t>hormon</w:t>
      </w:r>
      <w:proofErr w:type="spellEnd"/>
      <w:r w:rsidRPr="009E01A7">
        <w:rPr>
          <w:bCs/>
        </w:rPr>
        <w:t xml:space="preserve"> yang </w:t>
      </w:r>
      <w:proofErr w:type="spellStart"/>
      <w:r w:rsidRPr="009E01A7">
        <w:rPr>
          <w:bCs/>
        </w:rPr>
        <w:t>b</w:t>
      </w:r>
      <w:r w:rsidR="00C860B4">
        <w:rPr>
          <w:bCs/>
        </w:rPr>
        <w:t>e</w:t>
      </w:r>
      <w:r w:rsidR="00C860B4" w:rsidRPr="00C860B4">
        <w:rPr>
          <w:rFonts w:ascii="Inspiring" w:hAnsi="Inspiring"/>
          <w:bCs/>
          <w:color w:val="DDDDDD"/>
          <w:spacing w:val="-20"/>
          <w:w w:val="1"/>
          <w:sz w:val="6"/>
        </w:rPr>
        <w:t>v</w:t>
      </w:r>
      <w:r w:rsidRPr="009E01A7">
        <w:rPr>
          <w:bCs/>
        </w:rPr>
        <w:t>sar</w:t>
      </w:r>
      <w:proofErr w:type="spellEnd"/>
      <w:r w:rsidRPr="009E01A7">
        <w:rPr>
          <w:bCs/>
        </w:rPr>
        <w:t xml:space="preserve"> </w:t>
      </w:r>
      <w:proofErr w:type="spellStart"/>
      <w:r w:rsidRPr="009E01A7">
        <w:rPr>
          <w:bCs/>
        </w:rPr>
        <w:t>saat</w:t>
      </w:r>
      <w:proofErr w:type="spellEnd"/>
      <w:r w:rsidRPr="009E01A7">
        <w:rPr>
          <w:bCs/>
        </w:rPr>
        <w:t xml:space="preserve"> </w:t>
      </w:r>
      <w:proofErr w:type="spellStart"/>
      <w:r w:rsidRPr="009E01A7">
        <w:rPr>
          <w:bCs/>
        </w:rPr>
        <w:t>hamil</w:t>
      </w:r>
      <w:proofErr w:type="spellEnd"/>
      <w:r w:rsidRPr="009E01A7">
        <w:rPr>
          <w:bCs/>
        </w:rPr>
        <w:t xml:space="preserve"> dan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asuki</w:t>
      </w:r>
      <w:proofErr w:type="spellEnd"/>
      <w:r w:rsidRPr="009E01A7">
        <w:rPr>
          <w:bCs/>
        </w:rPr>
        <w:t xml:space="preserve"> masa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nopaus</w:t>
      </w:r>
      <w:r w:rsidR="00C860B4">
        <w:rPr>
          <w:bCs/>
        </w:rPr>
        <w:t>e</w:t>
      </w:r>
      <w:r w:rsidR="00C860B4" w:rsidRPr="00C860B4">
        <w:rPr>
          <w:rFonts w:ascii="Inspiring" w:hAnsi="Inspiring"/>
          <w:bCs/>
          <w:color w:val="DDDDDD"/>
          <w:spacing w:val="-20"/>
          <w:w w:val="1"/>
          <w:sz w:val="6"/>
        </w:rPr>
        <w:t>v</w:t>
      </w:r>
      <w:proofErr w:type="spellEnd"/>
      <w:r w:rsidRPr="009E01A7">
        <w:rPr>
          <w:bCs/>
        </w:rPr>
        <w:t xml:space="preserve">, </w:t>
      </w:r>
      <w:r w:rsidR="0036138F">
        <w:rPr>
          <w:bCs/>
        </w:rPr>
        <w:t xml:space="preserve">yang </w:t>
      </w:r>
      <w:proofErr w:type="spellStart"/>
      <w:r w:rsidR="0036138F">
        <w:rPr>
          <w:bCs/>
        </w:rPr>
        <w:t>m</w:t>
      </w:r>
      <w:r w:rsidR="00C860B4">
        <w:rPr>
          <w:bCs/>
        </w:rPr>
        <w:t>e</w:t>
      </w:r>
      <w:r w:rsidR="00C860B4" w:rsidRPr="00C860B4">
        <w:rPr>
          <w:rFonts w:ascii="Inspiring" w:hAnsi="Inspiring"/>
          <w:bCs/>
          <w:color w:val="DDDDDD"/>
          <w:spacing w:val="-20"/>
          <w:w w:val="1"/>
          <w:sz w:val="6"/>
        </w:rPr>
        <w:t>v</w:t>
      </w:r>
      <w:r w:rsidR="0036138F">
        <w:rPr>
          <w:bCs/>
        </w:rPr>
        <w:t>mbuat</w:t>
      </w:r>
      <w:proofErr w:type="spellEnd"/>
      <w:r w:rsidR="0036138F">
        <w:rPr>
          <w:bCs/>
        </w:rPr>
        <w:t xml:space="preserve"> </w:t>
      </w:r>
      <w:proofErr w:type="spellStart"/>
      <w:r w:rsidR="0036138F">
        <w:rPr>
          <w:bCs/>
        </w:rPr>
        <w:t>m</w:t>
      </w:r>
      <w:r w:rsidR="00C860B4">
        <w:rPr>
          <w:bCs/>
        </w:rPr>
        <w:t>e</w:t>
      </w:r>
      <w:r w:rsidR="00C860B4" w:rsidRPr="00C860B4">
        <w:rPr>
          <w:rFonts w:ascii="Inspiring" w:hAnsi="Inspiring"/>
          <w:bCs/>
          <w:color w:val="DDDDDD"/>
          <w:spacing w:val="-20"/>
          <w:w w:val="1"/>
          <w:sz w:val="6"/>
        </w:rPr>
        <w:t>v</w:t>
      </w:r>
      <w:r w:rsidR="0036138F">
        <w:rPr>
          <w:bCs/>
        </w:rPr>
        <w:t>r</w:t>
      </w:r>
      <w:r w:rsidR="00C860B4">
        <w:rPr>
          <w:bCs/>
        </w:rPr>
        <w:t>e</w:t>
      </w:r>
      <w:r w:rsidR="00C860B4" w:rsidRPr="00C860B4">
        <w:rPr>
          <w:rFonts w:ascii="Inspiring" w:hAnsi="Inspiring"/>
          <w:bCs/>
          <w:color w:val="DDDDDD"/>
          <w:spacing w:val="-20"/>
          <w:w w:val="1"/>
          <w:sz w:val="6"/>
        </w:rPr>
        <w:t>v</w:t>
      </w:r>
      <w:r w:rsidR="0036138F">
        <w:rPr>
          <w:bCs/>
        </w:rPr>
        <w:t>ka</w:t>
      </w:r>
      <w:proofErr w:type="spellEnd"/>
      <w:r w:rsidRPr="009E01A7">
        <w:rPr>
          <w:bCs/>
        </w:rPr>
        <w:t xml:space="preserve"> </w:t>
      </w:r>
      <w:proofErr w:type="spellStart"/>
      <w:r w:rsidRPr="009E01A7">
        <w:rPr>
          <w:bCs/>
        </w:rPr>
        <w:t>l</w:t>
      </w:r>
      <w:r w:rsidR="00C860B4">
        <w:rPr>
          <w:bCs/>
        </w:rPr>
        <w:t>e</w:t>
      </w:r>
      <w:r w:rsidR="00C860B4" w:rsidRPr="00C860B4">
        <w:rPr>
          <w:rFonts w:ascii="Inspiring" w:hAnsi="Inspiring"/>
          <w:bCs/>
          <w:color w:val="DDDDDD"/>
          <w:spacing w:val="-20"/>
          <w:w w:val="1"/>
          <w:sz w:val="6"/>
        </w:rPr>
        <w:t>v</w:t>
      </w:r>
      <w:r w:rsidRPr="009E01A7">
        <w:rPr>
          <w:bCs/>
        </w:rPr>
        <w:t>bih</w:t>
      </w:r>
      <w:proofErr w:type="spell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ntan</w:t>
      </w:r>
      <w:proofErr w:type="spellEnd"/>
      <w:r w:rsidRPr="009E01A7">
        <w:rPr>
          <w:bCs/>
        </w:rPr>
        <w:t xml:space="preserve"> </w:t>
      </w:r>
      <w:proofErr w:type="spellStart"/>
      <w:r w:rsidRPr="009E01A7">
        <w:rPr>
          <w:bCs/>
        </w:rPr>
        <w:t>t</w:t>
      </w:r>
      <w:r w:rsidR="00C860B4">
        <w:rPr>
          <w:bCs/>
        </w:rPr>
        <w:t>e</w:t>
      </w:r>
      <w:r w:rsidR="00C860B4" w:rsidRPr="00C860B4">
        <w:rPr>
          <w:rFonts w:ascii="Inspiring" w:hAnsi="Inspiring"/>
          <w:bCs/>
          <w:color w:val="DDDDDD"/>
          <w:spacing w:val="-20"/>
          <w:w w:val="1"/>
          <w:sz w:val="6"/>
        </w:rPr>
        <w:t>v</w:t>
      </w:r>
      <w:r w:rsidRPr="009E01A7">
        <w:rPr>
          <w:bCs/>
        </w:rPr>
        <w:t>rk</w:t>
      </w:r>
      <w:r w:rsidR="00C860B4">
        <w:rPr>
          <w:bCs/>
        </w:rPr>
        <w:t>e</w:t>
      </w:r>
      <w:r w:rsidR="00C860B4" w:rsidRPr="00C860B4">
        <w:rPr>
          <w:rFonts w:ascii="Inspiring" w:hAnsi="Inspiring"/>
          <w:bCs/>
          <w:color w:val="DDDDDD"/>
          <w:spacing w:val="-20"/>
          <w:w w:val="1"/>
          <w:sz w:val="6"/>
        </w:rPr>
        <w:t>v</w:t>
      </w:r>
      <w:r w:rsidRPr="009E01A7">
        <w:rPr>
          <w:bCs/>
        </w:rPr>
        <w:t>na</w:t>
      </w:r>
      <w:proofErr w:type="spellEnd"/>
      <w:r w:rsidRPr="009E01A7">
        <w:rPr>
          <w:bCs/>
        </w:rPr>
        <w:t xml:space="preserve"> </w:t>
      </w:r>
      <w:proofErr w:type="spellStart"/>
      <w:r w:rsidRPr="009E01A7">
        <w:rPr>
          <w:bCs/>
        </w:rPr>
        <w:t>diab</w:t>
      </w:r>
      <w:r w:rsidR="00C860B4">
        <w:rPr>
          <w:bCs/>
        </w:rPr>
        <w:t>e</w:t>
      </w:r>
      <w:r w:rsidR="00C860B4" w:rsidRPr="00C860B4">
        <w:rPr>
          <w:rFonts w:ascii="Inspiring" w:hAnsi="Inspiring"/>
          <w:bCs/>
          <w:color w:val="DDDDDD"/>
          <w:spacing w:val="-20"/>
          <w:w w:val="1"/>
          <w:sz w:val="6"/>
        </w:rPr>
        <w:t>v</w:t>
      </w:r>
      <w:r w:rsidRPr="009E01A7">
        <w:rPr>
          <w:bCs/>
        </w:rPr>
        <w:t>t</w:t>
      </w:r>
      <w:r w:rsidR="00C860B4">
        <w:rPr>
          <w:bCs/>
        </w:rPr>
        <w:t>e</w:t>
      </w:r>
      <w:r w:rsidR="00C860B4" w:rsidRPr="00C860B4">
        <w:rPr>
          <w:rFonts w:ascii="Inspiring" w:hAnsi="Inspiring"/>
          <w:bCs/>
          <w:color w:val="DDDDDD"/>
          <w:spacing w:val="-20"/>
          <w:w w:val="1"/>
          <w:sz w:val="6"/>
        </w:rPr>
        <w:t>v</w:t>
      </w:r>
      <w:r w:rsidRPr="009E01A7">
        <w:rPr>
          <w:bCs/>
        </w:rPr>
        <w:t>s</w:t>
      </w:r>
      <w:proofErr w:type="spellEnd"/>
      <w:r w:rsidRPr="009E01A7">
        <w:rPr>
          <w:bCs/>
        </w:rPr>
        <w:t xml:space="preserve"> </w:t>
      </w:r>
      <w:proofErr w:type="spellStart"/>
      <w:r w:rsidRPr="009E01A7">
        <w:rPr>
          <w:bCs/>
        </w:rPr>
        <w:t>g</w:t>
      </w:r>
      <w:r w:rsidR="00C860B4">
        <w:rPr>
          <w:bCs/>
        </w:rPr>
        <w:t>e</w:t>
      </w:r>
      <w:r w:rsidR="00C860B4" w:rsidRPr="00C860B4">
        <w:rPr>
          <w:rFonts w:ascii="Inspiring" w:hAnsi="Inspiring"/>
          <w:bCs/>
          <w:color w:val="DDDDDD"/>
          <w:spacing w:val="-20"/>
          <w:w w:val="1"/>
          <w:sz w:val="6"/>
        </w:rPr>
        <w:t>v</w:t>
      </w:r>
      <w:r w:rsidRPr="009E01A7">
        <w:rPr>
          <w:bCs/>
        </w:rPr>
        <w:t>stasional</w:t>
      </w:r>
      <w:proofErr w:type="spellEnd"/>
      <w:r w:rsidRPr="009E01A7">
        <w:rPr>
          <w:bCs/>
        </w:rPr>
        <w:t xml:space="preserve"> dan </w:t>
      </w:r>
      <w:proofErr w:type="spellStart"/>
      <w:r w:rsidRPr="009E01A7">
        <w:rPr>
          <w:bCs/>
        </w:rPr>
        <w:t>gangguan</w:t>
      </w:r>
      <w:proofErr w:type="spellEnd"/>
      <w:r w:rsidRPr="009E01A7">
        <w:rPr>
          <w:bCs/>
        </w:rPr>
        <w:t xml:space="preserve"> </w:t>
      </w:r>
      <w:proofErr w:type="spellStart"/>
      <w:r w:rsidRPr="009E01A7">
        <w:rPr>
          <w:bCs/>
        </w:rPr>
        <w:t>kardiom</w:t>
      </w:r>
      <w:r w:rsidR="00C860B4">
        <w:rPr>
          <w:bCs/>
        </w:rPr>
        <w:t>e</w:t>
      </w:r>
      <w:r w:rsidR="00C860B4" w:rsidRPr="00C860B4">
        <w:rPr>
          <w:rFonts w:ascii="Inspiring" w:hAnsi="Inspiring"/>
          <w:bCs/>
          <w:color w:val="DDDDDD"/>
          <w:spacing w:val="-20"/>
          <w:w w:val="1"/>
          <w:sz w:val="6"/>
        </w:rPr>
        <w:t>v</w:t>
      </w:r>
      <w:r w:rsidRPr="009E01A7">
        <w:rPr>
          <w:bCs/>
        </w:rPr>
        <w:t>tabolik</w:t>
      </w:r>
      <w:proofErr w:type="spellEnd"/>
      <w:r w:rsidRPr="009E01A7">
        <w:rPr>
          <w:bCs/>
        </w:rPr>
        <w:t xml:space="preserve"> (</w:t>
      </w:r>
      <w:r w:rsidR="00636197">
        <w:rPr>
          <w:bCs/>
        </w:rPr>
        <w:fldChar w:fldCharType="begin"/>
      </w:r>
      <w:r w:rsidR="00636197">
        <w:rPr>
          <w:bCs/>
        </w:rPr>
        <w:instrText xml:space="preserve"> ADDIN ZOTERO_ITEM CSL_CITATION {"citationID":"ZJHIGMtA","properties":{"formattedCitation":"(Kautzky-Willer dkk., 2023)","plainCitation":"(Kautzky-Willer dkk., 2023)","noteIndex":0},"citationItems":[{"id":163,"uris":["http://zotero.org/users/local/dmM2qeyj/items/WGERJSGV"],"itemData":{"id":163,"type":"article-journal","abstract":"The prevalence of type 2 diabetes mellitus is increasing in both sexes, but men are usually diagnosed at a younger age and lower body fat mass than women. Worldwide, an estimated 17.7 million more men than women have diabetes mellitus. Women appear to bear a greater risk factor burden at the time of their type 2 diabetes diagnosis, especially obesity. Moreover, psychosocial stress might play a more prominent role in diabetes risk in women. Across their lifespan, women experience greater hormone fluctuations and body changes due to reproductive factors than men. Pregnancies can unmask pre-existing metabolic abnormalities, resulting in the diagnosis of gestational diabetes, which appears to be the most prominent risk factor for progression to type 2 diabetes in women. Additionally, menopause increases women’s cardiometabolic risk profile. Due to the progressive rise in obesity, there is a global increase in women with pregestational type 2 diabetes, often with inadequate preconceptual care. There are differences between men and women regarding type 2 diabetes and other cardiovascular risk factors with respect to comorbidities, the manifestation of complications and the initiation of and adherence to therapy. Women with type 2 diabetes show greater relative risk of CVD and mortality than men. Moreover, young women with type 2 diabetes are currently less likely than men to receive the treatment and CVD risk reduction recommended by guidelines. Current medical recommendations do not provide information on sex-specific or gender-sensitive prevention strategies and management. Thus, more research on sex differences, including the underlying mechanisms, is necessary to increase the evidence in the future. Nonetheless, intensified efforts to screen for glucose metabolism disorders and other cardiovascular risk factors, as well as the early establishment of prophylactic measures and aggressive risk management strategies, are still required for both men and women at increased risk of type 2 diabetes. In this narrative review we aim to summarise sex-specific clinical features and differences between women and men with type 2 diabetes into risk factors, screening, diagnosis, complications and treatment.","container-title":"Diabetologia","DOI":"10.1007/s00125-023-05891-x","ISSN":"0012-186X, 1432-0428","issue":"6","journalAbbreviation":"Diabetologia","language":"en","page":"986-1002","source":"DOI.org (Crossref)","title":"Sex differences in type 2 diabetes","volume":"66","author":[{"family":"Kautzky-Willer","given":"Alexandra"},{"family":"Leutner","given":"Michael"},{"family":"Harreiter","given":"Jürgen"}],"issued":{"date-parts":[["2023",6]]}}}],"schema":"https://github.com/citation-style-language/schema/raw/master/csl-citation.json"} </w:instrText>
      </w:r>
      <w:r w:rsidR="00636197">
        <w:rPr>
          <w:bCs/>
        </w:rPr>
        <w:fldChar w:fldCharType="separate"/>
      </w:r>
      <w:r w:rsidR="00636197" w:rsidRPr="00636197">
        <w:t>(Kautzky-</w:t>
      </w:r>
      <w:proofErr w:type="spellStart"/>
      <w:r w:rsidR="00636197" w:rsidRPr="00636197">
        <w:t>Will</w:t>
      </w:r>
      <w:r w:rsidR="00C860B4">
        <w:t>e</w:t>
      </w:r>
      <w:r w:rsidR="00C860B4" w:rsidRPr="00C860B4">
        <w:rPr>
          <w:rFonts w:ascii="Inspiring" w:hAnsi="Inspiring"/>
          <w:color w:val="DDDDDD"/>
          <w:spacing w:val="-20"/>
          <w:w w:val="1"/>
          <w:sz w:val="6"/>
        </w:rPr>
        <w:t>v</w:t>
      </w:r>
      <w:r w:rsidR="00636197" w:rsidRPr="00636197">
        <w:t>r</w:t>
      </w:r>
      <w:proofErr w:type="spellEnd"/>
      <w:r w:rsidR="00636197" w:rsidRPr="00636197">
        <w:t xml:space="preserve"> </w:t>
      </w:r>
      <w:proofErr w:type="spellStart"/>
      <w:r w:rsidR="00636197" w:rsidRPr="00636197">
        <w:t>dkk</w:t>
      </w:r>
      <w:proofErr w:type="spellEnd"/>
      <w:r w:rsidR="00636197" w:rsidRPr="00636197">
        <w:t>., 2023)</w:t>
      </w:r>
      <w:r w:rsidR="00636197">
        <w:rPr>
          <w:bCs/>
        </w:rPr>
        <w:fldChar w:fldCharType="end"/>
      </w:r>
      <w:r w:rsidR="00636197">
        <w:rPr>
          <w:bCs/>
        </w:rPr>
        <w:t>.</w:t>
      </w:r>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lain</w:t>
      </w:r>
      <w:proofErr w:type="spellEnd"/>
      <w:r w:rsidRPr="009E01A7">
        <w:rPr>
          <w:bCs/>
        </w:rPr>
        <w:t xml:space="preserve"> </w:t>
      </w:r>
      <w:proofErr w:type="spellStart"/>
      <w:r w:rsidRPr="009E01A7">
        <w:rPr>
          <w:bCs/>
        </w:rPr>
        <w:t>itu</w:t>
      </w:r>
      <w:proofErr w:type="spellEnd"/>
      <w:r w:rsidRPr="009E01A7">
        <w:rPr>
          <w:bCs/>
        </w:rPr>
        <w:t xml:space="preserve">,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w:t>
      </w:r>
      <w:r w:rsidR="00C860B4">
        <w:rPr>
          <w:bCs/>
        </w:rPr>
        <w:t>e</w:t>
      </w:r>
      <w:r w:rsidR="00C860B4" w:rsidRPr="00C860B4">
        <w:rPr>
          <w:rFonts w:ascii="Inspiring" w:hAnsi="Inspiring"/>
          <w:bCs/>
          <w:color w:val="DDDDDD"/>
          <w:spacing w:val="-20"/>
          <w:w w:val="1"/>
          <w:sz w:val="6"/>
        </w:rPr>
        <w:t>v</w:t>
      </w:r>
      <w:r w:rsidRPr="009E01A7">
        <w:rPr>
          <w:bCs/>
        </w:rPr>
        <w:t>mpuan</w:t>
      </w:r>
      <w:proofErr w:type="spellEnd"/>
      <w:r w:rsidRPr="009E01A7">
        <w:rPr>
          <w:bCs/>
        </w:rPr>
        <w:t xml:space="preserve"> </w:t>
      </w:r>
      <w:proofErr w:type="spellStart"/>
      <w:r w:rsidRPr="009E01A7">
        <w:rPr>
          <w:bCs/>
        </w:rPr>
        <w:t>umumnya</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0036138F">
        <w:rPr>
          <w:bCs/>
        </w:rPr>
        <w:t>proporsi</w:t>
      </w:r>
      <w:proofErr w:type="spellEnd"/>
      <w:r w:rsidRPr="009E01A7">
        <w:rPr>
          <w:bCs/>
        </w:rPr>
        <w:t xml:space="preserve"> </w:t>
      </w:r>
      <w:proofErr w:type="spellStart"/>
      <w:r w:rsidRPr="009E01A7">
        <w:rPr>
          <w:bCs/>
        </w:rPr>
        <w:t>l</w:t>
      </w:r>
      <w:r w:rsidR="00C860B4">
        <w:rPr>
          <w:bCs/>
        </w:rPr>
        <w:t>e</w:t>
      </w:r>
      <w:r w:rsidR="00C860B4" w:rsidRPr="00C860B4">
        <w:rPr>
          <w:rFonts w:ascii="Inspiring" w:hAnsi="Inspiring"/>
          <w:bCs/>
          <w:color w:val="DDDDDD"/>
          <w:spacing w:val="-20"/>
          <w:w w:val="1"/>
          <w:sz w:val="6"/>
        </w:rPr>
        <w:t>v</w:t>
      </w:r>
      <w:r w:rsidRPr="009E01A7">
        <w:rPr>
          <w:bCs/>
        </w:rPr>
        <w:t>mak</w:t>
      </w:r>
      <w:proofErr w:type="spellEnd"/>
      <w:r w:rsidRPr="009E01A7">
        <w:rPr>
          <w:bCs/>
        </w:rPr>
        <w:t xml:space="preserve"> </w:t>
      </w:r>
      <w:proofErr w:type="spellStart"/>
      <w:r w:rsidRPr="009E01A7">
        <w:rPr>
          <w:bCs/>
        </w:rPr>
        <w:t>tubuh</w:t>
      </w:r>
      <w:proofErr w:type="spellEnd"/>
      <w:r w:rsidRPr="009E01A7">
        <w:rPr>
          <w:bCs/>
        </w:rPr>
        <w:t xml:space="preserve"> dan </w:t>
      </w:r>
      <w:proofErr w:type="spellStart"/>
      <w:r w:rsidRPr="009E01A7">
        <w:rPr>
          <w:bCs/>
        </w:rPr>
        <w:t>l</w:t>
      </w:r>
      <w:r w:rsidR="00C860B4">
        <w:rPr>
          <w:bCs/>
        </w:rPr>
        <w:t>e</w:t>
      </w:r>
      <w:r w:rsidR="00C860B4" w:rsidRPr="00C860B4">
        <w:rPr>
          <w:rFonts w:ascii="Inspiring" w:hAnsi="Inspiring"/>
          <w:bCs/>
          <w:color w:val="DDDDDD"/>
          <w:spacing w:val="-20"/>
          <w:w w:val="1"/>
          <w:sz w:val="6"/>
        </w:rPr>
        <w:t>v</w:t>
      </w:r>
      <w:r w:rsidRPr="009E01A7">
        <w:rPr>
          <w:bCs/>
        </w:rPr>
        <w:t>mak</w:t>
      </w:r>
      <w:proofErr w:type="spellEnd"/>
      <w:r w:rsidRPr="009E01A7">
        <w:rPr>
          <w:bCs/>
        </w:rPr>
        <w:t xml:space="preserve"> </w:t>
      </w:r>
      <w:proofErr w:type="spellStart"/>
      <w:r w:rsidRPr="009E01A7">
        <w:rPr>
          <w:bCs/>
        </w:rPr>
        <w:t>visc</w:t>
      </w:r>
      <w:r w:rsidR="00C860B4">
        <w:rPr>
          <w:bCs/>
        </w:rPr>
        <w:t>e</w:t>
      </w:r>
      <w:r w:rsidR="00C860B4" w:rsidRPr="00C860B4">
        <w:rPr>
          <w:rFonts w:ascii="Inspiring" w:hAnsi="Inspiring"/>
          <w:bCs/>
          <w:color w:val="DDDDDD"/>
          <w:spacing w:val="-20"/>
          <w:w w:val="1"/>
          <w:sz w:val="6"/>
        </w:rPr>
        <w:t>v</w:t>
      </w:r>
      <w:r w:rsidRPr="009E01A7">
        <w:rPr>
          <w:bCs/>
        </w:rPr>
        <w:t>ral</w:t>
      </w:r>
      <w:proofErr w:type="spellEnd"/>
      <w:r w:rsidRPr="009E01A7">
        <w:rPr>
          <w:bCs/>
        </w:rPr>
        <w:t xml:space="preserve"> yang </w:t>
      </w:r>
      <w:proofErr w:type="spellStart"/>
      <w:r w:rsidRPr="009E01A7">
        <w:rPr>
          <w:bCs/>
        </w:rPr>
        <w:t>l</w:t>
      </w:r>
      <w:r w:rsidR="00C860B4">
        <w:rPr>
          <w:bCs/>
        </w:rPr>
        <w:t>e</w:t>
      </w:r>
      <w:r w:rsidR="00C860B4" w:rsidRPr="00C860B4">
        <w:rPr>
          <w:rFonts w:ascii="Inspiring" w:hAnsi="Inspiring"/>
          <w:bCs/>
          <w:color w:val="DDDDDD"/>
          <w:spacing w:val="-20"/>
          <w:w w:val="1"/>
          <w:sz w:val="6"/>
        </w:rPr>
        <w:t>v</w:t>
      </w:r>
      <w:r w:rsidRPr="009E01A7">
        <w:rPr>
          <w:bCs/>
        </w:rPr>
        <w:t>bih</w:t>
      </w:r>
      <w:proofErr w:type="spellEnd"/>
      <w:r w:rsidRPr="009E01A7">
        <w:rPr>
          <w:bCs/>
        </w:rPr>
        <w:t xml:space="preserve"> </w:t>
      </w:r>
      <w:proofErr w:type="spellStart"/>
      <w:r w:rsidRPr="009E01A7">
        <w:rPr>
          <w:bCs/>
        </w:rPr>
        <w:t>tinggi</w:t>
      </w:r>
      <w:proofErr w:type="spellEnd"/>
      <w:r w:rsidRPr="009E01A7">
        <w:rPr>
          <w:bCs/>
        </w:rPr>
        <w:t xml:space="preserve"> </w:t>
      </w:r>
      <w:proofErr w:type="spellStart"/>
      <w:r w:rsidRPr="009E01A7">
        <w:rPr>
          <w:bCs/>
        </w:rPr>
        <w:t>dibanding</w:t>
      </w:r>
      <w:proofErr w:type="spellEnd"/>
      <w:r w:rsidRPr="009E01A7">
        <w:rPr>
          <w:bCs/>
        </w:rPr>
        <w:t xml:space="preserve"> </w:t>
      </w:r>
      <w:proofErr w:type="spellStart"/>
      <w:r w:rsidRPr="009E01A7">
        <w:rPr>
          <w:bCs/>
        </w:rPr>
        <w:t>laki-laki</w:t>
      </w:r>
      <w:proofErr w:type="spellEnd"/>
      <w:r w:rsidRPr="009E01A7">
        <w:rPr>
          <w:bCs/>
        </w:rPr>
        <w:t xml:space="preserve">, yang </w:t>
      </w:r>
      <w:proofErr w:type="spellStart"/>
      <w:r w:rsidR="0036138F">
        <w:rPr>
          <w:bCs/>
        </w:rPr>
        <w:t>b</w:t>
      </w:r>
      <w:r w:rsidR="00C860B4">
        <w:rPr>
          <w:bCs/>
        </w:rPr>
        <w:t>e</w:t>
      </w:r>
      <w:r w:rsidR="00C860B4" w:rsidRPr="00C860B4">
        <w:rPr>
          <w:rFonts w:ascii="Inspiring" w:hAnsi="Inspiring"/>
          <w:bCs/>
          <w:color w:val="DDDDDD"/>
          <w:spacing w:val="-20"/>
          <w:w w:val="1"/>
          <w:sz w:val="6"/>
        </w:rPr>
        <w:t>v</w:t>
      </w:r>
      <w:r w:rsidR="0036138F">
        <w:rPr>
          <w:bCs/>
        </w:rPr>
        <w:t>rkontribusi</w:t>
      </w:r>
      <w:proofErr w:type="spellEnd"/>
      <w:r w:rsidR="0036138F">
        <w:rPr>
          <w:bCs/>
        </w:rPr>
        <w:t xml:space="preserve"> </w:t>
      </w:r>
      <w:proofErr w:type="spellStart"/>
      <w:r w:rsidR="0036138F">
        <w:rPr>
          <w:bCs/>
        </w:rPr>
        <w:t>timbulnya</w:t>
      </w:r>
      <w:proofErr w:type="spell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ist</w:t>
      </w:r>
      <w:r w:rsidR="00C860B4">
        <w:rPr>
          <w:bCs/>
        </w:rPr>
        <w:t>e</w:t>
      </w:r>
      <w:r w:rsidR="00C860B4" w:rsidRPr="00C860B4">
        <w:rPr>
          <w:rFonts w:ascii="Inspiring" w:hAnsi="Inspiring"/>
          <w:bCs/>
          <w:color w:val="DDDDDD"/>
          <w:spacing w:val="-20"/>
          <w:w w:val="1"/>
          <w:sz w:val="6"/>
        </w:rPr>
        <w:t>v</w:t>
      </w:r>
      <w:r w:rsidRPr="009E01A7">
        <w:rPr>
          <w:bCs/>
        </w:rPr>
        <w:t>nsi</w:t>
      </w:r>
      <w:proofErr w:type="spellEnd"/>
      <w:r w:rsidRPr="009E01A7">
        <w:rPr>
          <w:bCs/>
        </w:rPr>
        <w:t xml:space="preserve"> insulin. Pola </w:t>
      </w:r>
      <w:proofErr w:type="spellStart"/>
      <w:r w:rsidRPr="009E01A7">
        <w:rPr>
          <w:bCs/>
        </w:rPr>
        <w:t>hidup</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p</w:t>
      </w:r>
      <w:r w:rsidR="00C860B4">
        <w:rPr>
          <w:bCs/>
        </w:rPr>
        <w:t>e</w:t>
      </w:r>
      <w:r w:rsidR="00C860B4" w:rsidRPr="00C860B4">
        <w:rPr>
          <w:rFonts w:ascii="Inspiring" w:hAnsi="Inspiring"/>
          <w:bCs/>
          <w:color w:val="DDDDDD"/>
          <w:spacing w:val="-20"/>
          <w:w w:val="1"/>
          <w:sz w:val="6"/>
        </w:rPr>
        <w:t>v</w:t>
      </w:r>
      <w:r w:rsidRPr="009E01A7">
        <w:rPr>
          <w:bCs/>
        </w:rPr>
        <w:t>rti</w:t>
      </w:r>
      <w:proofErr w:type="spellEnd"/>
      <w:r w:rsidRPr="009E01A7">
        <w:rPr>
          <w:bCs/>
        </w:rPr>
        <w:t xml:space="preserve"> </w:t>
      </w:r>
      <w:proofErr w:type="spellStart"/>
      <w:r w:rsidRPr="009E01A7">
        <w:rPr>
          <w:bCs/>
        </w:rPr>
        <w:t>aktivitas</w:t>
      </w:r>
      <w:proofErr w:type="spellEnd"/>
      <w:r w:rsidRPr="009E01A7">
        <w:rPr>
          <w:bCs/>
        </w:rPr>
        <w:t xml:space="preserve"> </w:t>
      </w:r>
      <w:proofErr w:type="spellStart"/>
      <w:r w:rsidRPr="009E01A7">
        <w:rPr>
          <w:bCs/>
        </w:rPr>
        <w:t>fisik</w:t>
      </w:r>
      <w:proofErr w:type="spellEnd"/>
      <w:r w:rsidRPr="009E01A7">
        <w:rPr>
          <w:bCs/>
        </w:rPr>
        <w:t xml:space="preserve"> yang </w:t>
      </w:r>
      <w:proofErr w:type="spellStart"/>
      <w:r w:rsidRPr="009E01A7">
        <w:rPr>
          <w:bCs/>
        </w:rPr>
        <w:t>c</w:t>
      </w:r>
      <w:r w:rsidR="00C860B4">
        <w:rPr>
          <w:bCs/>
        </w:rPr>
        <w:t>e</w:t>
      </w:r>
      <w:r w:rsidR="00C860B4" w:rsidRPr="00C860B4">
        <w:rPr>
          <w:rFonts w:ascii="Inspiring" w:hAnsi="Inspiring"/>
          <w:bCs/>
          <w:color w:val="DDDDDD"/>
          <w:spacing w:val="-20"/>
          <w:w w:val="1"/>
          <w:sz w:val="6"/>
        </w:rPr>
        <w:t>v</w:t>
      </w:r>
      <w:r w:rsidRPr="009E01A7">
        <w:rPr>
          <w:bCs/>
        </w:rPr>
        <w:t>nd</w:t>
      </w:r>
      <w:r w:rsidR="00C860B4">
        <w:rPr>
          <w:bCs/>
        </w:rPr>
        <w:t>e</w:t>
      </w:r>
      <w:r w:rsidR="00C860B4" w:rsidRPr="00C860B4">
        <w:rPr>
          <w:rFonts w:ascii="Inspiring" w:hAnsi="Inspiring"/>
          <w:bCs/>
          <w:color w:val="DDDDDD"/>
          <w:spacing w:val="-20"/>
          <w:w w:val="1"/>
          <w:sz w:val="6"/>
        </w:rPr>
        <w:t>v</w:t>
      </w:r>
      <w:r w:rsidRPr="009E01A7">
        <w:rPr>
          <w:bCs/>
        </w:rPr>
        <w:t>rung</w:t>
      </w:r>
      <w:proofErr w:type="spellEnd"/>
      <w:r w:rsidRPr="009E01A7">
        <w:rPr>
          <w:bCs/>
        </w:rPr>
        <w:t xml:space="preserve"> </w:t>
      </w:r>
      <w:proofErr w:type="spellStart"/>
      <w:r w:rsidRPr="009E01A7">
        <w:rPr>
          <w:bCs/>
        </w:rPr>
        <w:t>l</w:t>
      </w:r>
      <w:r w:rsidR="00C860B4">
        <w:rPr>
          <w:bCs/>
        </w:rPr>
        <w:t>e</w:t>
      </w:r>
      <w:r w:rsidR="00C860B4" w:rsidRPr="00C860B4">
        <w:rPr>
          <w:rFonts w:ascii="Inspiring" w:hAnsi="Inspiring"/>
          <w:bCs/>
          <w:color w:val="DDDDDD"/>
          <w:spacing w:val="-20"/>
          <w:w w:val="1"/>
          <w:sz w:val="6"/>
        </w:rPr>
        <w:t>v</w:t>
      </w:r>
      <w:r w:rsidRPr="009E01A7">
        <w:rPr>
          <w:bCs/>
        </w:rPr>
        <w:t>bih</w:t>
      </w:r>
      <w:proofErr w:type="spell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ndah</w:t>
      </w:r>
      <w:proofErr w:type="spellEnd"/>
      <w:r w:rsidRPr="009E01A7">
        <w:rPr>
          <w:bCs/>
        </w:rPr>
        <w:t xml:space="preserve"> dan </w:t>
      </w:r>
      <w:proofErr w:type="spellStart"/>
      <w:r w:rsidR="0036138F">
        <w:rPr>
          <w:bCs/>
        </w:rPr>
        <w:t>pola</w:t>
      </w:r>
      <w:proofErr w:type="spellEnd"/>
      <w:r w:rsidR="0036138F">
        <w:rPr>
          <w:bCs/>
        </w:rPr>
        <w:t xml:space="preserve"> </w:t>
      </w:r>
      <w:proofErr w:type="spellStart"/>
      <w:r w:rsidR="0036138F">
        <w:rPr>
          <w:bCs/>
        </w:rPr>
        <w:t>makan</w:t>
      </w:r>
      <w:proofErr w:type="spellEnd"/>
      <w:r w:rsidRPr="009E01A7">
        <w:rPr>
          <w:bCs/>
        </w:rPr>
        <w:t xml:space="preserve"> juga </w:t>
      </w:r>
      <w:proofErr w:type="spellStart"/>
      <w:r w:rsidR="0036138F">
        <w:rPr>
          <w:bCs/>
        </w:rPr>
        <w:t>dapat</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ningkatkan</w:t>
      </w:r>
      <w:proofErr w:type="spellEnd"/>
      <w:r w:rsidRPr="009E01A7">
        <w:rPr>
          <w:bCs/>
        </w:rPr>
        <w:t xml:space="preserve"> </w:t>
      </w:r>
      <w:proofErr w:type="spellStart"/>
      <w:r w:rsidRPr="009E01A7">
        <w:rPr>
          <w:bCs/>
        </w:rPr>
        <w:t>risiko</w:t>
      </w:r>
      <w:proofErr w:type="spellEnd"/>
      <w:r w:rsidRPr="009E01A7">
        <w:rPr>
          <w:bCs/>
        </w:rPr>
        <w:t xml:space="preserve"> DM </w:t>
      </w:r>
      <w:proofErr w:type="spellStart"/>
      <w:r w:rsidRPr="009E01A7">
        <w:rPr>
          <w:bCs/>
        </w:rPr>
        <w:t>tip</w:t>
      </w:r>
      <w:r w:rsidR="00C860B4">
        <w:rPr>
          <w:bCs/>
        </w:rPr>
        <w:t>e</w:t>
      </w:r>
      <w:r w:rsidR="00C860B4" w:rsidRPr="00C860B4">
        <w:rPr>
          <w:rFonts w:ascii="Inspiring" w:hAnsi="Inspiring"/>
          <w:bCs/>
          <w:color w:val="DDDDDD"/>
          <w:spacing w:val="-20"/>
          <w:w w:val="1"/>
          <w:sz w:val="6"/>
        </w:rPr>
        <w:t>v</w:t>
      </w:r>
      <w:proofErr w:type="spellEnd"/>
      <w:r w:rsidRPr="009E01A7">
        <w:rPr>
          <w:bCs/>
        </w:rPr>
        <w:t xml:space="preserve"> 2 pada </w:t>
      </w:r>
      <w:proofErr w:type="spellStart"/>
      <w:r w:rsidRPr="009E01A7">
        <w:rPr>
          <w:bCs/>
        </w:rPr>
        <w:t>p</w:t>
      </w:r>
      <w:r w:rsidR="00C860B4">
        <w:rPr>
          <w:bCs/>
        </w:rPr>
        <w:t>e</w:t>
      </w:r>
      <w:r w:rsidR="00C860B4" w:rsidRPr="00C860B4">
        <w:rPr>
          <w:rFonts w:ascii="Inspiring" w:hAnsi="Inspiring"/>
          <w:bCs/>
          <w:color w:val="DDDDDD"/>
          <w:spacing w:val="-20"/>
          <w:w w:val="1"/>
          <w:sz w:val="6"/>
        </w:rPr>
        <w:t>v</w:t>
      </w:r>
      <w:r w:rsidRPr="009E01A7">
        <w:rPr>
          <w:bCs/>
        </w:rPr>
        <w:t>r</w:t>
      </w:r>
      <w:r w:rsidR="00C860B4">
        <w:rPr>
          <w:bCs/>
        </w:rPr>
        <w:t>e</w:t>
      </w:r>
      <w:r w:rsidR="00C860B4" w:rsidRPr="00C860B4">
        <w:rPr>
          <w:rFonts w:ascii="Inspiring" w:hAnsi="Inspiring"/>
          <w:bCs/>
          <w:color w:val="DDDDDD"/>
          <w:spacing w:val="-20"/>
          <w:w w:val="1"/>
          <w:sz w:val="6"/>
        </w:rPr>
        <w:t>v</w:t>
      </w:r>
      <w:r w:rsidRPr="009E01A7">
        <w:rPr>
          <w:bCs/>
        </w:rPr>
        <w:t>mpuan</w:t>
      </w:r>
      <w:proofErr w:type="spellEnd"/>
      <w:r w:rsidRPr="009E01A7">
        <w:rPr>
          <w:bCs/>
        </w:rPr>
        <w:t xml:space="preserve"> </w:t>
      </w:r>
      <w:r w:rsidR="00636197">
        <w:rPr>
          <w:bCs/>
        </w:rPr>
        <w:fldChar w:fldCharType="begin"/>
      </w:r>
      <w:r w:rsidR="00636197">
        <w:rPr>
          <w:bCs/>
        </w:rPr>
        <w:instrText xml:space="preserve"> ADDIN ZOTERO_ITEM CSL_CITATION {"citationID":"4kAPZQfo","properties":{"formattedCitation":"(Susilawati &amp; Rahmawati, 2021)","plainCitation":"(Susilawati &amp; Rahmawati, 2021)","noteIndex":0},"citationItems":[{"id":162,"uris":["http://zotero.org/users/local/dmM2qeyj/items/MQP38F4E"],"itemData":{"id":162,"type":"article-journal","abstract":"Diabetes mellitus is one of the non-communicable diseases that has shown an increase to date. The factors that can cause type 2 diabetes mellitus include age, gender and hypertension. This study aims to identify the relationship between age, sex and hypertension with the incidence of type 2 diabetes mellitus in Tugu Public Health Center, Cimanggis District, Depok City in 2019.","issue":"1","language":"id","source":"Zotero","title":"Hubungan Usia, Jenis Kelamin dan Hipertensi dengan Kejadian Diabetes Mellitus Tipe 2 di Puskesmas Tugu Kecamatan Cimanggis Kota Depok","volume":"6","author":[{"literal":"Susilawati"},{"family":"Rahmawati","given":"Rista"}],"issued":{"date-parts":[["2021",6]]}}}],"schema":"https://github.com/citation-style-language/schema/raw/master/csl-citation.json"} </w:instrText>
      </w:r>
      <w:r w:rsidR="00636197">
        <w:rPr>
          <w:bCs/>
        </w:rPr>
        <w:fldChar w:fldCharType="separate"/>
      </w:r>
      <w:r w:rsidR="00636197" w:rsidRPr="00636197">
        <w:t>(</w:t>
      </w:r>
      <w:proofErr w:type="spellStart"/>
      <w:r w:rsidR="00636197" w:rsidRPr="00636197">
        <w:t>Susilawati</w:t>
      </w:r>
      <w:proofErr w:type="spellEnd"/>
      <w:r w:rsidR="00636197" w:rsidRPr="00636197">
        <w:t xml:space="preserve"> &amp; Rahmawati, 2021)</w:t>
      </w:r>
      <w:r w:rsidR="00636197">
        <w:rPr>
          <w:bCs/>
        </w:rPr>
        <w:fldChar w:fldCharType="end"/>
      </w:r>
      <w:r w:rsidR="00636197">
        <w:rPr>
          <w:bCs/>
        </w:rPr>
        <w:t>.</w:t>
      </w:r>
    </w:p>
    <w:p w14:paraId="6CA6186C" w14:textId="024A5F13" w:rsidR="00513CB1" w:rsidRPr="009E01A7" w:rsidRDefault="009E01A7" w:rsidP="009E01A7">
      <w:pPr>
        <w:pStyle w:val="BodyText"/>
        <w:numPr>
          <w:ilvl w:val="0"/>
          <w:numId w:val="11"/>
        </w:numPr>
        <w:spacing w:before="240" w:after="240" w:line="240" w:lineRule="auto"/>
        <w:rPr>
          <w:b/>
          <w:bCs/>
          <w:lang w:val="id-ID"/>
        </w:rPr>
      </w:pPr>
      <w:r w:rsidRPr="009E01A7">
        <w:rPr>
          <w:b/>
          <w:bCs/>
          <w:lang w:val="id-ID"/>
        </w:rPr>
        <w:t>Karakteristik Responden Berdasarkan Usia</w:t>
      </w:r>
    </w:p>
    <w:p w14:paraId="04852FAF" w14:textId="76DBEB2D" w:rsidR="009E01A7" w:rsidRPr="009E01A7" w:rsidRDefault="009E01A7" w:rsidP="00B371AF">
      <w:pPr>
        <w:pStyle w:val="BodyText"/>
        <w:spacing w:before="240" w:after="120" w:line="240" w:lineRule="auto"/>
        <w:ind w:left="540" w:hanging="180"/>
        <w:jc w:val="center"/>
        <w:rPr>
          <w:lang w:val="id-ID"/>
        </w:rPr>
      </w:pPr>
      <w:r w:rsidRPr="009E01A7">
        <w:rPr>
          <w:lang w:val="id-ID"/>
        </w:rPr>
        <w:t>Tab</w:t>
      </w:r>
      <w:r w:rsidR="00C860B4">
        <w:rPr>
          <w:lang w:val="id-ID"/>
        </w:rPr>
        <w:t>e</w:t>
      </w:r>
      <w:r w:rsidR="00C860B4" w:rsidRPr="00C860B4">
        <w:rPr>
          <w:rFonts w:ascii="Inspiring" w:hAnsi="Inspiring"/>
          <w:color w:val="DDDDDD"/>
          <w:spacing w:val="-20"/>
          <w:w w:val="1"/>
          <w:sz w:val="6"/>
          <w:lang w:val="id-ID"/>
        </w:rPr>
        <w:t>v</w:t>
      </w:r>
      <w:r w:rsidRPr="009E01A7">
        <w:rPr>
          <w:lang w:val="id-ID"/>
        </w:rPr>
        <w:t>l 2. Distribusi Fr</w:t>
      </w:r>
      <w:r w:rsidR="00C860B4">
        <w:rPr>
          <w:lang w:val="id-ID"/>
        </w:rPr>
        <w:t>e</w:t>
      </w:r>
      <w:r w:rsidR="00C860B4" w:rsidRPr="00C860B4">
        <w:rPr>
          <w:rFonts w:ascii="Inspiring" w:hAnsi="Inspiring"/>
          <w:color w:val="DDDDDD"/>
          <w:spacing w:val="-20"/>
          <w:w w:val="1"/>
          <w:sz w:val="6"/>
          <w:lang w:val="id-ID"/>
        </w:rPr>
        <w:t>v</w:t>
      </w:r>
      <w:r w:rsidRPr="009E01A7">
        <w:rPr>
          <w:lang w:val="id-ID"/>
        </w:rPr>
        <w:t>ku</w:t>
      </w:r>
      <w:r w:rsidR="00C860B4">
        <w:rPr>
          <w:lang w:val="id-ID"/>
        </w:rPr>
        <w:t>e</w:t>
      </w:r>
      <w:r w:rsidR="00C860B4" w:rsidRPr="00C860B4">
        <w:rPr>
          <w:rFonts w:ascii="Inspiring" w:hAnsi="Inspiring"/>
          <w:color w:val="DDDDDD"/>
          <w:spacing w:val="-20"/>
          <w:w w:val="1"/>
          <w:sz w:val="6"/>
          <w:lang w:val="id-ID"/>
        </w:rPr>
        <w:t>v</w:t>
      </w:r>
      <w:r w:rsidRPr="009E01A7">
        <w:rPr>
          <w:lang w:val="id-ID"/>
        </w:rPr>
        <w:t>nsi Karakt</w:t>
      </w:r>
      <w:r w:rsidR="00C860B4">
        <w:rPr>
          <w:lang w:val="id-ID"/>
        </w:rPr>
        <w:t>e</w:t>
      </w:r>
      <w:r w:rsidR="00C860B4" w:rsidRPr="00C860B4">
        <w:rPr>
          <w:rFonts w:ascii="Inspiring" w:hAnsi="Inspiring"/>
          <w:color w:val="DDDDDD"/>
          <w:spacing w:val="-20"/>
          <w:w w:val="1"/>
          <w:sz w:val="6"/>
          <w:lang w:val="id-ID"/>
        </w:rPr>
        <w:t>v</w:t>
      </w:r>
      <w:r w:rsidRPr="009E01A7">
        <w:rPr>
          <w:lang w:val="id-ID"/>
        </w:rPr>
        <w:t>ristik R</w:t>
      </w:r>
      <w:r w:rsidR="00C860B4">
        <w:rPr>
          <w:lang w:val="id-ID"/>
        </w:rPr>
        <w:t>e</w:t>
      </w:r>
      <w:r w:rsidR="00C860B4" w:rsidRPr="00C860B4">
        <w:rPr>
          <w:rFonts w:ascii="Inspiring" w:hAnsi="Inspiring"/>
          <w:color w:val="DDDDDD"/>
          <w:spacing w:val="-20"/>
          <w:w w:val="1"/>
          <w:sz w:val="6"/>
          <w:lang w:val="id-ID"/>
        </w:rPr>
        <w:t>v</w:t>
      </w:r>
      <w:r w:rsidRPr="009E01A7">
        <w:rPr>
          <w:lang w:val="id-ID"/>
        </w:rPr>
        <w:t>spond</w:t>
      </w:r>
      <w:r w:rsidR="00C860B4">
        <w:rPr>
          <w:lang w:val="id-ID"/>
        </w:rPr>
        <w:t>e</w:t>
      </w:r>
      <w:r w:rsidR="00C860B4" w:rsidRPr="00C860B4">
        <w:rPr>
          <w:rFonts w:ascii="Inspiring" w:hAnsi="Inspiring"/>
          <w:color w:val="DDDDDD"/>
          <w:spacing w:val="-20"/>
          <w:w w:val="1"/>
          <w:sz w:val="6"/>
          <w:lang w:val="id-ID"/>
        </w:rPr>
        <w:t>v</w:t>
      </w:r>
      <w:r w:rsidRPr="009E01A7">
        <w:rPr>
          <w:lang w:val="id-ID"/>
        </w:rPr>
        <w:t>n B</w:t>
      </w:r>
      <w:r w:rsidR="00C860B4">
        <w:rPr>
          <w:lang w:val="id-ID"/>
        </w:rPr>
        <w:t>e</w:t>
      </w:r>
      <w:r w:rsidR="00C860B4" w:rsidRPr="00C860B4">
        <w:rPr>
          <w:rFonts w:ascii="Inspiring" w:hAnsi="Inspiring"/>
          <w:color w:val="DDDDDD"/>
          <w:spacing w:val="-20"/>
          <w:w w:val="1"/>
          <w:sz w:val="6"/>
          <w:lang w:val="id-ID"/>
        </w:rPr>
        <w:t>v</w:t>
      </w:r>
      <w:r w:rsidRPr="009E01A7">
        <w:rPr>
          <w:lang w:val="id-ID"/>
        </w:rPr>
        <w:t>rdasarkan Usia</w:t>
      </w:r>
    </w:p>
    <w:tbl>
      <w:tblPr>
        <w:tblStyle w:val="PlainTable2"/>
        <w:tblW w:w="0" w:type="auto"/>
        <w:tblLook w:val="04A0" w:firstRow="1" w:lastRow="0" w:firstColumn="1" w:lastColumn="0" w:noHBand="0" w:noVBand="1"/>
      </w:tblPr>
      <w:tblGrid>
        <w:gridCol w:w="1435"/>
        <w:gridCol w:w="1539"/>
        <w:gridCol w:w="1666"/>
      </w:tblGrid>
      <w:tr w:rsidR="009E01A7" w:rsidRPr="009E01A7" w14:paraId="7CC8A293" w14:textId="77777777" w:rsidTr="003613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91194F4"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Usia</w:t>
            </w:r>
          </w:p>
        </w:tc>
        <w:tc>
          <w:tcPr>
            <w:tcW w:w="1890" w:type="dxa"/>
          </w:tcPr>
          <w:p w14:paraId="128C33E1" w14:textId="77777777" w:rsidR="009E01A7" w:rsidRPr="009E01A7" w:rsidRDefault="009E01A7"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Frekuensi</w:t>
            </w:r>
          </w:p>
        </w:tc>
        <w:tc>
          <w:tcPr>
            <w:tcW w:w="2070" w:type="dxa"/>
          </w:tcPr>
          <w:p w14:paraId="27AEED0C" w14:textId="77777777" w:rsidR="009E01A7" w:rsidRPr="009E01A7" w:rsidRDefault="009E01A7"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Persentase</w:t>
            </w:r>
          </w:p>
        </w:tc>
      </w:tr>
      <w:tr w:rsidR="009E01A7" w:rsidRPr="009E01A7" w14:paraId="29048D61" w14:textId="77777777" w:rsidTr="003613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811CA9A"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26-35 tahun</w:t>
            </w:r>
          </w:p>
        </w:tc>
        <w:tc>
          <w:tcPr>
            <w:tcW w:w="1890" w:type="dxa"/>
          </w:tcPr>
          <w:p w14:paraId="1D9650B0"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2</w:t>
            </w:r>
          </w:p>
        </w:tc>
        <w:tc>
          <w:tcPr>
            <w:tcW w:w="2070" w:type="dxa"/>
          </w:tcPr>
          <w:p w14:paraId="2AA22224"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3.0</w:t>
            </w:r>
          </w:p>
        </w:tc>
      </w:tr>
      <w:tr w:rsidR="009E01A7" w:rsidRPr="009E01A7" w14:paraId="14BA24BB" w14:textId="77777777" w:rsidTr="0036138F">
        <w:tc>
          <w:tcPr>
            <w:cnfStyle w:val="001000000000" w:firstRow="0" w:lastRow="0" w:firstColumn="1" w:lastColumn="0" w:oddVBand="0" w:evenVBand="0" w:oddHBand="0" w:evenHBand="0" w:firstRowFirstColumn="0" w:firstRowLastColumn="0" w:lastRowFirstColumn="0" w:lastRowLastColumn="0"/>
            <w:tcW w:w="1975" w:type="dxa"/>
          </w:tcPr>
          <w:p w14:paraId="2EB094F6"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36-45 tahun</w:t>
            </w:r>
          </w:p>
        </w:tc>
        <w:tc>
          <w:tcPr>
            <w:tcW w:w="1890" w:type="dxa"/>
          </w:tcPr>
          <w:p w14:paraId="474F6939"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9</w:t>
            </w:r>
          </w:p>
        </w:tc>
        <w:tc>
          <w:tcPr>
            <w:tcW w:w="2070" w:type="dxa"/>
          </w:tcPr>
          <w:p w14:paraId="4C8490F7"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13.4</w:t>
            </w:r>
          </w:p>
        </w:tc>
      </w:tr>
      <w:tr w:rsidR="009E01A7" w:rsidRPr="009E01A7" w14:paraId="11C5FB5B" w14:textId="77777777" w:rsidTr="003613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41FDAF9"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46-55 tahun</w:t>
            </w:r>
          </w:p>
        </w:tc>
        <w:tc>
          <w:tcPr>
            <w:tcW w:w="1890" w:type="dxa"/>
          </w:tcPr>
          <w:p w14:paraId="15204F69"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14</w:t>
            </w:r>
          </w:p>
        </w:tc>
        <w:tc>
          <w:tcPr>
            <w:tcW w:w="2070" w:type="dxa"/>
          </w:tcPr>
          <w:p w14:paraId="13933787"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20.9</w:t>
            </w:r>
          </w:p>
        </w:tc>
      </w:tr>
      <w:tr w:rsidR="009E01A7" w:rsidRPr="009E01A7" w14:paraId="588790F8" w14:textId="77777777" w:rsidTr="0036138F">
        <w:tc>
          <w:tcPr>
            <w:cnfStyle w:val="001000000000" w:firstRow="0" w:lastRow="0" w:firstColumn="1" w:lastColumn="0" w:oddVBand="0" w:evenVBand="0" w:oddHBand="0" w:evenHBand="0" w:firstRowFirstColumn="0" w:firstRowLastColumn="0" w:lastRowFirstColumn="0" w:lastRowLastColumn="0"/>
            <w:tcW w:w="1975" w:type="dxa"/>
          </w:tcPr>
          <w:p w14:paraId="73488635"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56-65 tahun</w:t>
            </w:r>
          </w:p>
        </w:tc>
        <w:tc>
          <w:tcPr>
            <w:tcW w:w="1890" w:type="dxa"/>
          </w:tcPr>
          <w:p w14:paraId="40518947"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15</w:t>
            </w:r>
          </w:p>
        </w:tc>
        <w:tc>
          <w:tcPr>
            <w:tcW w:w="2070" w:type="dxa"/>
          </w:tcPr>
          <w:p w14:paraId="130C4389"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22.4</w:t>
            </w:r>
          </w:p>
        </w:tc>
      </w:tr>
      <w:tr w:rsidR="009E01A7" w:rsidRPr="009E01A7" w14:paraId="518BBFEF" w14:textId="77777777" w:rsidTr="003613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3D16EC1"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gt; 65 tahun</w:t>
            </w:r>
          </w:p>
        </w:tc>
        <w:tc>
          <w:tcPr>
            <w:tcW w:w="1890" w:type="dxa"/>
          </w:tcPr>
          <w:p w14:paraId="7492DB32"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27</w:t>
            </w:r>
          </w:p>
        </w:tc>
        <w:tc>
          <w:tcPr>
            <w:tcW w:w="2070" w:type="dxa"/>
          </w:tcPr>
          <w:p w14:paraId="40EFFB62" w14:textId="77777777" w:rsidR="009E01A7" w:rsidRPr="009E01A7" w:rsidRDefault="009E01A7"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40.3</w:t>
            </w:r>
          </w:p>
        </w:tc>
      </w:tr>
      <w:tr w:rsidR="009E01A7" w:rsidRPr="009E01A7" w14:paraId="60125AB8" w14:textId="77777777" w:rsidTr="0036138F">
        <w:tc>
          <w:tcPr>
            <w:cnfStyle w:val="001000000000" w:firstRow="0" w:lastRow="0" w:firstColumn="1" w:lastColumn="0" w:oddVBand="0" w:evenVBand="0" w:oddHBand="0" w:evenHBand="0" w:firstRowFirstColumn="0" w:firstRowLastColumn="0" w:lastRowFirstColumn="0" w:lastRowLastColumn="0"/>
            <w:tcW w:w="1975" w:type="dxa"/>
          </w:tcPr>
          <w:p w14:paraId="794F0BC9" w14:textId="77777777" w:rsidR="009E01A7" w:rsidRPr="009E01A7" w:rsidRDefault="009E01A7" w:rsidP="00C66830">
            <w:pPr>
              <w:jc w:val="center"/>
              <w:rPr>
                <w:rFonts w:ascii="Times New Roman" w:hAnsi="Times New Roman" w:cs="Times New Roman"/>
                <w:sz w:val="20"/>
                <w:szCs w:val="20"/>
              </w:rPr>
            </w:pPr>
            <w:r w:rsidRPr="009E01A7">
              <w:rPr>
                <w:rFonts w:ascii="Times New Roman" w:hAnsi="Times New Roman" w:cs="Times New Roman"/>
                <w:sz w:val="20"/>
                <w:szCs w:val="20"/>
              </w:rPr>
              <w:t>Total</w:t>
            </w:r>
          </w:p>
        </w:tc>
        <w:tc>
          <w:tcPr>
            <w:tcW w:w="1890" w:type="dxa"/>
          </w:tcPr>
          <w:p w14:paraId="688427A9"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67</w:t>
            </w:r>
          </w:p>
        </w:tc>
        <w:tc>
          <w:tcPr>
            <w:tcW w:w="2070" w:type="dxa"/>
          </w:tcPr>
          <w:p w14:paraId="30F27229" w14:textId="77777777" w:rsidR="009E01A7" w:rsidRPr="009E01A7" w:rsidRDefault="009E01A7"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1A7">
              <w:rPr>
                <w:rFonts w:ascii="Times New Roman" w:hAnsi="Times New Roman" w:cs="Times New Roman"/>
                <w:sz w:val="20"/>
                <w:szCs w:val="20"/>
              </w:rPr>
              <w:t>100</w:t>
            </w:r>
          </w:p>
        </w:tc>
      </w:tr>
    </w:tbl>
    <w:p w14:paraId="1ED590D1" w14:textId="77777777" w:rsidR="00513CB1" w:rsidRDefault="00513CB1" w:rsidP="00E60638">
      <w:pPr>
        <w:pStyle w:val="BodyText"/>
        <w:spacing w:line="276" w:lineRule="auto"/>
        <w:rPr>
          <w:szCs w:val="24"/>
          <w:lang w:val="id-ID"/>
        </w:rPr>
      </w:pPr>
    </w:p>
    <w:p w14:paraId="576B18D5" w14:textId="2473C4B4" w:rsidR="00513CB1" w:rsidRDefault="009E01A7" w:rsidP="00C66830">
      <w:pPr>
        <w:pStyle w:val="BodyText"/>
        <w:spacing w:line="276" w:lineRule="auto"/>
        <w:jc w:val="center"/>
        <w:rPr>
          <w:szCs w:val="24"/>
          <w:lang w:val="id-ID"/>
        </w:rPr>
      </w:pPr>
      <w:r w:rsidRPr="00A57CC5">
        <w:rPr>
          <w:noProof/>
        </w:rPr>
        <w:drawing>
          <wp:inline distT="0" distB="0" distL="0" distR="0" wp14:anchorId="084E01D7" wp14:editId="5B05DE68">
            <wp:extent cx="2151843" cy="1720800"/>
            <wp:effectExtent l="0" t="0" r="1270" b="0"/>
            <wp:docPr id="4435385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86171" cy="1748251"/>
                    </a:xfrm>
                    <a:prstGeom prst="rect">
                      <a:avLst/>
                    </a:prstGeom>
                    <a:noFill/>
                    <a:ln>
                      <a:noFill/>
                    </a:ln>
                  </pic:spPr>
                </pic:pic>
              </a:graphicData>
            </a:graphic>
          </wp:inline>
        </w:drawing>
      </w:r>
    </w:p>
    <w:p w14:paraId="579750D1" w14:textId="5AA7562F" w:rsidR="009E01A7" w:rsidRDefault="009E01A7" w:rsidP="009E01A7">
      <w:pPr>
        <w:spacing w:after="0" w:line="240" w:lineRule="auto"/>
        <w:jc w:val="center"/>
        <w:rPr>
          <w:rFonts w:ascii="Times New Roman" w:hAnsi="Times New Roman" w:cs="Times New Roman"/>
          <w:sz w:val="20"/>
          <w:szCs w:val="20"/>
        </w:rPr>
      </w:pPr>
      <w:r w:rsidRPr="009E01A7">
        <w:rPr>
          <w:rFonts w:ascii="Times New Roman" w:hAnsi="Times New Roman" w:cs="Times New Roman"/>
          <w:sz w:val="20"/>
          <w:szCs w:val="20"/>
        </w:rPr>
        <w:t>Gambar 2.  Diagram Distribusi F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ku</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nsi Karak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ristik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spo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n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E01A7">
        <w:rPr>
          <w:rFonts w:ascii="Times New Roman" w:hAnsi="Times New Roman" w:cs="Times New Roman"/>
          <w:sz w:val="20"/>
          <w:szCs w:val="20"/>
        </w:rPr>
        <w:t>rdasarkan Usia</w:t>
      </w:r>
    </w:p>
    <w:p w14:paraId="65966395" w14:textId="185BA172" w:rsidR="009E01A7" w:rsidRDefault="009E01A7" w:rsidP="009E01A7">
      <w:pPr>
        <w:pStyle w:val="BodyText"/>
        <w:spacing w:line="240" w:lineRule="auto"/>
        <w:ind w:firstLine="720"/>
        <w:rPr>
          <w:bCs/>
        </w:rPr>
      </w:pPr>
      <w:proofErr w:type="spellStart"/>
      <w:r w:rsidRPr="009E01A7">
        <w:rPr>
          <w:bCs/>
        </w:rPr>
        <w:lastRenderedPageBreak/>
        <w:t>B</w:t>
      </w:r>
      <w:r w:rsidR="00C860B4">
        <w:rPr>
          <w:bCs/>
        </w:rPr>
        <w:t>e</w:t>
      </w:r>
      <w:r w:rsidR="00C860B4" w:rsidRPr="00C860B4">
        <w:rPr>
          <w:rFonts w:ascii="Inspiring" w:hAnsi="Inspiring"/>
          <w:bCs/>
          <w:color w:val="DDDDDD"/>
          <w:spacing w:val="-20"/>
          <w:w w:val="1"/>
          <w:sz w:val="6"/>
        </w:rPr>
        <w:t>v</w:t>
      </w:r>
      <w:r w:rsidRPr="009E01A7">
        <w:rPr>
          <w:bCs/>
        </w:rPr>
        <w:t>rdasarkan</w:t>
      </w:r>
      <w:proofErr w:type="spellEnd"/>
      <w:r w:rsidRPr="009E01A7">
        <w:rPr>
          <w:bCs/>
        </w:rPr>
        <w:t xml:space="preserve"> </w:t>
      </w:r>
      <w:proofErr w:type="spellStart"/>
      <w:r w:rsidRPr="009E01A7">
        <w:rPr>
          <w:bCs/>
        </w:rPr>
        <w:t>tab</w:t>
      </w:r>
      <w:r w:rsidR="00C860B4">
        <w:rPr>
          <w:bCs/>
        </w:rPr>
        <w:t>e</w:t>
      </w:r>
      <w:r w:rsidR="00C860B4" w:rsidRPr="00C860B4">
        <w:rPr>
          <w:rFonts w:ascii="Inspiring" w:hAnsi="Inspiring"/>
          <w:bCs/>
          <w:color w:val="DDDDDD"/>
          <w:spacing w:val="-20"/>
          <w:w w:val="1"/>
          <w:sz w:val="6"/>
        </w:rPr>
        <w:t>v</w:t>
      </w:r>
      <w:r w:rsidRPr="009E01A7">
        <w:rPr>
          <w:bCs/>
        </w:rPr>
        <w:t>l</w:t>
      </w:r>
      <w:proofErr w:type="spellEnd"/>
      <w:r w:rsidRPr="009E01A7">
        <w:rPr>
          <w:bCs/>
        </w:rPr>
        <w:t xml:space="preserve"> </w:t>
      </w:r>
      <w:r w:rsidR="006B719E">
        <w:rPr>
          <w:bCs/>
        </w:rPr>
        <w:t>2.</w:t>
      </w:r>
      <w:r w:rsidRPr="009E01A7">
        <w:rPr>
          <w:bCs/>
        </w:rPr>
        <w:t xml:space="preserve"> pada </w:t>
      </w:r>
      <w:proofErr w:type="spellStart"/>
      <w:r w:rsidRPr="009E01A7">
        <w:rPr>
          <w:bCs/>
        </w:rPr>
        <w:t>karakt</w:t>
      </w:r>
      <w:r w:rsidR="00C860B4">
        <w:rPr>
          <w:bCs/>
        </w:rPr>
        <w:t>e</w:t>
      </w:r>
      <w:r w:rsidR="00C860B4" w:rsidRPr="00C860B4">
        <w:rPr>
          <w:rFonts w:ascii="Inspiring" w:hAnsi="Inspiring"/>
          <w:bCs/>
          <w:color w:val="DDDDDD"/>
          <w:spacing w:val="-20"/>
          <w:w w:val="1"/>
          <w:sz w:val="6"/>
        </w:rPr>
        <w:t>v</w:t>
      </w:r>
      <w:r w:rsidRPr="009E01A7">
        <w:rPr>
          <w:bCs/>
        </w:rPr>
        <w:t>ristik</w:t>
      </w:r>
      <w:proofErr w:type="spell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w:t>
      </w:r>
      <w:proofErr w:type="spellStart"/>
      <w:r w:rsidR="006B719E">
        <w:rPr>
          <w:bCs/>
        </w:rPr>
        <w:t>m</w:t>
      </w:r>
      <w:r w:rsidR="00C860B4">
        <w:rPr>
          <w:bCs/>
        </w:rPr>
        <w:t>e</w:t>
      </w:r>
      <w:r w:rsidR="00C860B4" w:rsidRPr="00C860B4">
        <w:rPr>
          <w:rFonts w:ascii="Inspiring" w:hAnsi="Inspiring"/>
          <w:bCs/>
          <w:color w:val="DDDDDD"/>
          <w:spacing w:val="-20"/>
          <w:w w:val="1"/>
          <w:sz w:val="6"/>
        </w:rPr>
        <w:t>v</w:t>
      </w:r>
      <w:r w:rsidR="006B719E">
        <w:rPr>
          <w:bCs/>
        </w:rPr>
        <w:t>ng</w:t>
      </w:r>
      <w:r w:rsidR="00C860B4">
        <w:rPr>
          <w:bCs/>
        </w:rPr>
        <w:t>e</w:t>
      </w:r>
      <w:r w:rsidR="00C860B4" w:rsidRPr="00C860B4">
        <w:rPr>
          <w:rFonts w:ascii="Inspiring" w:hAnsi="Inspiring"/>
          <w:bCs/>
          <w:color w:val="DDDDDD"/>
          <w:spacing w:val="-20"/>
          <w:w w:val="1"/>
          <w:sz w:val="6"/>
        </w:rPr>
        <w:t>v</w:t>
      </w:r>
      <w:r w:rsidR="006B719E">
        <w:rPr>
          <w:bCs/>
        </w:rPr>
        <w:t>nai</w:t>
      </w:r>
      <w:proofErr w:type="spellEnd"/>
      <w:r w:rsidRPr="009E01A7">
        <w:rPr>
          <w:bCs/>
        </w:rPr>
        <w:t xml:space="preserve"> </w:t>
      </w:r>
      <w:proofErr w:type="spellStart"/>
      <w:r w:rsidRPr="009E01A7">
        <w:rPr>
          <w:bCs/>
        </w:rPr>
        <w:t>usia</w:t>
      </w:r>
      <w:proofErr w:type="spellEnd"/>
      <w:r w:rsidRPr="009E01A7">
        <w:rPr>
          <w:bCs/>
        </w:rPr>
        <w:t xml:space="preserve">, </w:t>
      </w:r>
      <w:proofErr w:type="spellStart"/>
      <w:r w:rsidRPr="009E01A7">
        <w:rPr>
          <w:bCs/>
        </w:rPr>
        <w:t>dari</w:t>
      </w:r>
      <w:proofErr w:type="spellEnd"/>
      <w:r w:rsidRPr="009E01A7">
        <w:rPr>
          <w:bCs/>
        </w:rPr>
        <w:t xml:space="preserve"> total 67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w:t>
      </w:r>
      <w:proofErr w:type="spellStart"/>
      <w:r w:rsidRPr="009E01A7">
        <w:rPr>
          <w:bCs/>
        </w:rPr>
        <w:t>dapat</w:t>
      </w:r>
      <w:proofErr w:type="spellEnd"/>
      <w:r w:rsidRPr="009E01A7">
        <w:rPr>
          <w:bCs/>
        </w:rPr>
        <w:t xml:space="preserve"> </w:t>
      </w:r>
      <w:proofErr w:type="spellStart"/>
      <w:r w:rsidRPr="009E01A7">
        <w:rPr>
          <w:bCs/>
        </w:rPr>
        <w:t>dik</w:t>
      </w:r>
      <w:r w:rsidR="00C860B4">
        <w:rPr>
          <w:bCs/>
        </w:rPr>
        <w:t>e</w:t>
      </w:r>
      <w:r w:rsidR="00C860B4" w:rsidRPr="00C860B4">
        <w:rPr>
          <w:rFonts w:ascii="Inspiring" w:hAnsi="Inspiring"/>
          <w:bCs/>
          <w:color w:val="DDDDDD"/>
          <w:spacing w:val="-20"/>
          <w:w w:val="1"/>
          <w:sz w:val="6"/>
        </w:rPr>
        <w:t>v</w:t>
      </w:r>
      <w:r w:rsidRPr="009E01A7">
        <w:rPr>
          <w:bCs/>
        </w:rPr>
        <w:t>tahui</w:t>
      </w:r>
      <w:proofErr w:type="spellEnd"/>
      <w:r w:rsidRPr="009E01A7">
        <w:rPr>
          <w:bCs/>
        </w:rPr>
        <w:t xml:space="preserve"> </w:t>
      </w:r>
      <w:proofErr w:type="spellStart"/>
      <w:r w:rsidRPr="009E01A7">
        <w:rPr>
          <w:bCs/>
        </w:rPr>
        <w:t>bahwa</w:t>
      </w:r>
      <w:proofErr w:type="spellEnd"/>
      <w:r w:rsidRPr="009E01A7">
        <w:rPr>
          <w:bCs/>
        </w:rPr>
        <w:t xml:space="preserve"> </w:t>
      </w:r>
      <w:proofErr w:type="spellStart"/>
      <w:r w:rsidRPr="009E01A7">
        <w:rPr>
          <w:bCs/>
        </w:rPr>
        <w:t>usia</w:t>
      </w:r>
      <w:proofErr w:type="spellEnd"/>
      <w:r w:rsidRPr="009E01A7">
        <w:rPr>
          <w:bCs/>
        </w:rPr>
        <w:t xml:space="preserve"> 26-35 </w:t>
      </w:r>
      <w:proofErr w:type="spellStart"/>
      <w:r w:rsidRPr="009E01A7">
        <w:rPr>
          <w:bCs/>
        </w:rPr>
        <w:t>tahu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proofErr w:type="gram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2</w:t>
      </w:r>
      <w:proofErr w:type="gramEnd"/>
      <w:r w:rsidRPr="009E01A7">
        <w:rPr>
          <w:bCs/>
        </w:rPr>
        <w:t xml:space="preserve">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3.0%), </w:t>
      </w:r>
      <w:proofErr w:type="spellStart"/>
      <w:r w:rsidRPr="009E01A7">
        <w:rPr>
          <w:bCs/>
        </w:rPr>
        <w:t>usia</w:t>
      </w:r>
      <w:proofErr w:type="spellEnd"/>
      <w:r w:rsidRPr="009E01A7">
        <w:rPr>
          <w:bCs/>
        </w:rPr>
        <w:t xml:space="preserve"> 36-45 </w:t>
      </w:r>
      <w:proofErr w:type="spellStart"/>
      <w:r w:rsidRPr="009E01A7">
        <w:rPr>
          <w:bCs/>
        </w:rPr>
        <w:t>tahu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9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13.4%), </w:t>
      </w:r>
      <w:proofErr w:type="spellStart"/>
      <w:r w:rsidRPr="009E01A7">
        <w:rPr>
          <w:bCs/>
        </w:rPr>
        <w:t>usia</w:t>
      </w:r>
      <w:proofErr w:type="spellEnd"/>
      <w:r w:rsidRPr="009E01A7">
        <w:rPr>
          <w:bCs/>
        </w:rPr>
        <w:t xml:space="preserve"> 46-55 </w:t>
      </w:r>
      <w:proofErr w:type="spellStart"/>
      <w:r w:rsidRPr="009E01A7">
        <w:rPr>
          <w:bCs/>
        </w:rPr>
        <w:t>tahu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14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20.9%), </w:t>
      </w:r>
      <w:proofErr w:type="spellStart"/>
      <w:r w:rsidRPr="009E01A7">
        <w:rPr>
          <w:bCs/>
        </w:rPr>
        <w:t>usia</w:t>
      </w:r>
      <w:proofErr w:type="spellEnd"/>
      <w:r w:rsidRPr="009E01A7">
        <w:rPr>
          <w:bCs/>
        </w:rPr>
        <w:t xml:space="preserve"> 56-65 </w:t>
      </w:r>
      <w:proofErr w:type="spellStart"/>
      <w:r w:rsidRPr="009E01A7">
        <w:rPr>
          <w:bCs/>
        </w:rPr>
        <w:t>tahu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15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22.4%), dan </w:t>
      </w:r>
      <w:proofErr w:type="spellStart"/>
      <w:r w:rsidRPr="009E01A7">
        <w:rPr>
          <w:bCs/>
        </w:rPr>
        <w:t>usia</w:t>
      </w:r>
      <w:proofErr w:type="spellEnd"/>
      <w:r w:rsidRPr="009E01A7">
        <w:rPr>
          <w:bCs/>
        </w:rPr>
        <w:t xml:space="preserve"> &gt; 65 </w:t>
      </w:r>
      <w:proofErr w:type="spellStart"/>
      <w:r w:rsidRPr="009E01A7">
        <w:rPr>
          <w:bCs/>
        </w:rPr>
        <w:t>tahun</w:t>
      </w:r>
      <w:proofErr w:type="spellEnd"/>
      <w:r w:rsidRPr="009E01A7">
        <w:rPr>
          <w:bCs/>
        </w:rPr>
        <w:t xml:space="preserve"> </w:t>
      </w:r>
      <w:proofErr w:type="spellStart"/>
      <w:r w:rsidRPr="009E01A7">
        <w:rPr>
          <w:bCs/>
        </w:rPr>
        <w:t>m</w:t>
      </w:r>
      <w:r w:rsidR="00C860B4">
        <w:rPr>
          <w:bCs/>
        </w:rPr>
        <w:t>e</w:t>
      </w:r>
      <w:r w:rsidR="00C860B4" w:rsidRPr="00C860B4">
        <w:rPr>
          <w:rFonts w:ascii="Inspiring" w:hAnsi="Inspiring"/>
          <w:bCs/>
          <w:color w:val="DDDDDD"/>
          <w:spacing w:val="-20"/>
          <w:w w:val="1"/>
          <w:sz w:val="6"/>
        </w:rPr>
        <w:t>v</w:t>
      </w:r>
      <w:r w:rsidRPr="009E01A7">
        <w:rPr>
          <w:bCs/>
        </w:rPr>
        <w:t>miliki</w:t>
      </w:r>
      <w:proofErr w:type="spellEnd"/>
      <w:r w:rsidRPr="009E01A7">
        <w:rPr>
          <w:bCs/>
        </w:rPr>
        <w:t xml:space="preserve"> </w:t>
      </w:r>
      <w:proofErr w:type="spellStart"/>
      <w:r w:rsidRPr="009E01A7">
        <w:rPr>
          <w:bCs/>
        </w:rPr>
        <w:t>distribusi</w:t>
      </w:r>
      <w:proofErr w:type="spellEnd"/>
      <w:r w:rsidRPr="009E01A7">
        <w:rPr>
          <w:bCs/>
        </w:rPr>
        <w:t xml:space="preserve"> </w:t>
      </w:r>
      <w:proofErr w:type="spellStart"/>
      <w:r w:rsidRPr="009E01A7">
        <w:rPr>
          <w:bCs/>
        </w:rPr>
        <w:t>s</w:t>
      </w:r>
      <w:r w:rsidR="00C860B4">
        <w:rPr>
          <w:bCs/>
        </w:rPr>
        <w:t>e</w:t>
      </w:r>
      <w:r w:rsidR="00C860B4" w:rsidRPr="00C860B4">
        <w:rPr>
          <w:rFonts w:ascii="Inspiring" w:hAnsi="Inspiring"/>
          <w:bCs/>
          <w:color w:val="DDDDDD"/>
          <w:spacing w:val="-20"/>
          <w:w w:val="1"/>
          <w:sz w:val="6"/>
        </w:rPr>
        <w:t>v</w:t>
      </w:r>
      <w:r w:rsidRPr="009E01A7">
        <w:rPr>
          <w:bCs/>
        </w:rPr>
        <w:t>banyak</w:t>
      </w:r>
      <w:proofErr w:type="spellEnd"/>
      <w:r w:rsidRPr="009E01A7">
        <w:rPr>
          <w:bCs/>
        </w:rPr>
        <w:t xml:space="preserve"> 27 </w:t>
      </w:r>
      <w:proofErr w:type="spellStart"/>
      <w:r w:rsidRPr="009E01A7">
        <w:rPr>
          <w:bCs/>
        </w:rPr>
        <w:t>r</w:t>
      </w:r>
      <w:r w:rsidR="00C860B4">
        <w:rPr>
          <w:bCs/>
        </w:rPr>
        <w:t>e</w:t>
      </w:r>
      <w:r w:rsidR="00C860B4" w:rsidRPr="00C860B4">
        <w:rPr>
          <w:rFonts w:ascii="Inspiring" w:hAnsi="Inspiring"/>
          <w:bCs/>
          <w:color w:val="DDDDDD"/>
          <w:spacing w:val="-20"/>
          <w:w w:val="1"/>
          <w:sz w:val="6"/>
        </w:rPr>
        <w:t>v</w:t>
      </w:r>
      <w:r w:rsidRPr="009E01A7">
        <w:rPr>
          <w:bCs/>
        </w:rPr>
        <w:t>spond</w:t>
      </w:r>
      <w:r w:rsidR="00C860B4">
        <w:rPr>
          <w:bCs/>
        </w:rPr>
        <w:t>e</w:t>
      </w:r>
      <w:r w:rsidR="00C860B4" w:rsidRPr="00C860B4">
        <w:rPr>
          <w:rFonts w:ascii="Inspiring" w:hAnsi="Inspiring"/>
          <w:bCs/>
          <w:color w:val="DDDDDD"/>
          <w:spacing w:val="-20"/>
          <w:w w:val="1"/>
          <w:sz w:val="6"/>
        </w:rPr>
        <w:t>v</w:t>
      </w:r>
      <w:r w:rsidRPr="009E01A7">
        <w:rPr>
          <w:bCs/>
        </w:rPr>
        <w:t>n</w:t>
      </w:r>
      <w:proofErr w:type="spellEnd"/>
      <w:r w:rsidRPr="009E01A7">
        <w:rPr>
          <w:bCs/>
        </w:rPr>
        <w:t xml:space="preserve"> (40.3%).</w:t>
      </w:r>
    </w:p>
    <w:p w14:paraId="23B765A4" w14:textId="35F9322B" w:rsidR="009E01A7" w:rsidRPr="009E01A7" w:rsidRDefault="00C66830" w:rsidP="00C66830">
      <w:pPr>
        <w:pStyle w:val="BodyText"/>
        <w:spacing w:line="240" w:lineRule="auto"/>
        <w:ind w:firstLine="720"/>
        <w:rPr>
          <w:bCs/>
        </w:rPr>
      </w:pPr>
      <w:r>
        <w:rPr>
          <w:bCs/>
        </w:rPr>
        <w:t>D</w:t>
      </w:r>
      <w:r w:rsidRPr="00C66830">
        <w:rPr>
          <w:bCs/>
        </w:rPr>
        <w:t xml:space="preserve">ari total 67 </w:t>
      </w:r>
      <w:proofErr w:type="spellStart"/>
      <w:r w:rsidRPr="00C66830">
        <w:rPr>
          <w:bCs/>
        </w:rPr>
        <w:t>r</w:t>
      </w:r>
      <w:r w:rsidR="00C860B4">
        <w:rPr>
          <w:bCs/>
        </w:rPr>
        <w:t>e</w:t>
      </w:r>
      <w:r w:rsidR="00C860B4" w:rsidRPr="00C860B4">
        <w:rPr>
          <w:rFonts w:ascii="Inspiring" w:hAnsi="Inspiring"/>
          <w:bCs/>
          <w:color w:val="DDDDDD"/>
          <w:spacing w:val="-20"/>
          <w:w w:val="1"/>
          <w:sz w:val="6"/>
        </w:rPr>
        <w:t>v</w:t>
      </w:r>
      <w:r w:rsidRPr="00C66830">
        <w:rPr>
          <w:bCs/>
        </w:rPr>
        <w:t>spond</w:t>
      </w:r>
      <w:r w:rsidR="00C860B4">
        <w:rPr>
          <w:bCs/>
        </w:rPr>
        <w:t>e</w:t>
      </w:r>
      <w:r w:rsidR="00C860B4" w:rsidRPr="00C860B4">
        <w:rPr>
          <w:rFonts w:ascii="Inspiring" w:hAnsi="Inspiring"/>
          <w:bCs/>
          <w:color w:val="DDDDDD"/>
          <w:spacing w:val="-20"/>
          <w:w w:val="1"/>
          <w:sz w:val="6"/>
        </w:rPr>
        <w:t>v</w:t>
      </w:r>
      <w:r w:rsidRPr="00C66830">
        <w:rPr>
          <w:bCs/>
        </w:rPr>
        <w:t>n</w:t>
      </w:r>
      <w:proofErr w:type="spellEnd"/>
      <w:r w:rsidRPr="00C66830">
        <w:rPr>
          <w:bCs/>
        </w:rPr>
        <w:t xml:space="preserve"> </w:t>
      </w:r>
      <w:proofErr w:type="spellStart"/>
      <w:r w:rsidRPr="00C66830">
        <w:rPr>
          <w:bCs/>
        </w:rPr>
        <w:t>dik</w:t>
      </w:r>
      <w:r w:rsidR="00C860B4">
        <w:rPr>
          <w:bCs/>
        </w:rPr>
        <w:t>e</w:t>
      </w:r>
      <w:r w:rsidR="00C860B4" w:rsidRPr="00C860B4">
        <w:rPr>
          <w:rFonts w:ascii="Inspiring" w:hAnsi="Inspiring"/>
          <w:bCs/>
          <w:color w:val="DDDDDD"/>
          <w:spacing w:val="-20"/>
          <w:w w:val="1"/>
          <w:sz w:val="6"/>
        </w:rPr>
        <w:t>v</w:t>
      </w:r>
      <w:r w:rsidRPr="00C66830">
        <w:rPr>
          <w:bCs/>
        </w:rPr>
        <w:t>tahui</w:t>
      </w:r>
      <w:proofErr w:type="spellEnd"/>
      <w:r w:rsidRPr="00C66830">
        <w:rPr>
          <w:bCs/>
        </w:rPr>
        <w:t xml:space="preserve"> </w:t>
      </w:r>
      <w:proofErr w:type="spellStart"/>
      <w:r w:rsidRPr="00C66830">
        <w:rPr>
          <w:bCs/>
        </w:rPr>
        <w:t>bahwa</w:t>
      </w:r>
      <w:proofErr w:type="spellEnd"/>
      <w:r w:rsidRPr="00C66830">
        <w:rPr>
          <w:bCs/>
        </w:rPr>
        <w:t xml:space="preserve"> </w:t>
      </w:r>
      <w:proofErr w:type="spellStart"/>
      <w:r w:rsidRPr="00C66830">
        <w:rPr>
          <w:bCs/>
        </w:rPr>
        <w:t>k</w:t>
      </w:r>
      <w:r w:rsidR="00C860B4">
        <w:rPr>
          <w:bCs/>
        </w:rPr>
        <w:t>e</w:t>
      </w:r>
      <w:r w:rsidR="00C860B4" w:rsidRPr="00C860B4">
        <w:rPr>
          <w:rFonts w:ascii="Inspiring" w:hAnsi="Inspiring"/>
          <w:bCs/>
          <w:color w:val="DDDDDD"/>
          <w:spacing w:val="-20"/>
          <w:w w:val="1"/>
          <w:sz w:val="6"/>
        </w:rPr>
        <w:t>v</w:t>
      </w:r>
      <w:r w:rsidRPr="00C66830">
        <w:rPr>
          <w:bCs/>
        </w:rPr>
        <w:t>lompok</w:t>
      </w:r>
      <w:proofErr w:type="spellEnd"/>
      <w:r w:rsidRPr="00C66830">
        <w:rPr>
          <w:bCs/>
        </w:rPr>
        <w:t xml:space="preserve"> </w:t>
      </w:r>
      <w:proofErr w:type="spellStart"/>
      <w:r w:rsidRPr="00C66830">
        <w:rPr>
          <w:bCs/>
        </w:rPr>
        <w:t>usia</w:t>
      </w:r>
      <w:proofErr w:type="spellEnd"/>
      <w:r w:rsidRPr="00C66830">
        <w:rPr>
          <w:bCs/>
        </w:rPr>
        <w:t xml:space="preserve"> &gt;65 </w:t>
      </w:r>
      <w:proofErr w:type="spellStart"/>
      <w:r w:rsidRPr="00C66830">
        <w:rPr>
          <w:bCs/>
        </w:rPr>
        <w:t>tahun</w:t>
      </w:r>
      <w:proofErr w:type="spellEnd"/>
      <w:r w:rsidRPr="00C66830">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rupakan</w:t>
      </w:r>
      <w:proofErr w:type="spellEnd"/>
      <w:r w:rsidRPr="00C66830">
        <w:rPr>
          <w:bCs/>
        </w:rPr>
        <w:t xml:space="preserve"> yang </w:t>
      </w:r>
      <w:proofErr w:type="spellStart"/>
      <w:r w:rsidRPr="00C66830">
        <w:rPr>
          <w:bCs/>
        </w:rPr>
        <w:t>t</w:t>
      </w:r>
      <w:r w:rsidR="00C860B4">
        <w:rPr>
          <w:bCs/>
        </w:rPr>
        <w:t>e</w:t>
      </w:r>
      <w:r w:rsidR="00C860B4" w:rsidRPr="00C860B4">
        <w:rPr>
          <w:rFonts w:ascii="Inspiring" w:hAnsi="Inspiring"/>
          <w:bCs/>
          <w:color w:val="DDDDDD"/>
          <w:spacing w:val="-20"/>
          <w:w w:val="1"/>
          <w:sz w:val="6"/>
        </w:rPr>
        <w:t>v</w:t>
      </w:r>
      <w:r w:rsidRPr="00C66830">
        <w:rPr>
          <w:bCs/>
        </w:rPr>
        <w:t>rbanyak</w:t>
      </w:r>
      <w:proofErr w:type="spellEnd"/>
      <w:r w:rsidRPr="00C66830">
        <w:rPr>
          <w:bCs/>
        </w:rPr>
        <w:t xml:space="preserve"> </w:t>
      </w:r>
      <w:proofErr w:type="spellStart"/>
      <w:r w:rsidRPr="00C66830">
        <w:rPr>
          <w:bCs/>
        </w:rPr>
        <w:t>yaitu</w:t>
      </w:r>
      <w:proofErr w:type="spellEnd"/>
      <w:r w:rsidRPr="00C66830">
        <w:rPr>
          <w:bCs/>
        </w:rPr>
        <w:t xml:space="preserve"> 27 </w:t>
      </w:r>
      <w:proofErr w:type="spellStart"/>
      <w:r w:rsidRPr="00C66830">
        <w:rPr>
          <w:bCs/>
        </w:rPr>
        <w:t>r</w:t>
      </w:r>
      <w:r w:rsidR="00C860B4">
        <w:rPr>
          <w:bCs/>
        </w:rPr>
        <w:t>e</w:t>
      </w:r>
      <w:r w:rsidR="00C860B4" w:rsidRPr="00C860B4">
        <w:rPr>
          <w:rFonts w:ascii="Inspiring" w:hAnsi="Inspiring"/>
          <w:bCs/>
          <w:color w:val="DDDDDD"/>
          <w:spacing w:val="-20"/>
          <w:w w:val="1"/>
          <w:sz w:val="6"/>
        </w:rPr>
        <w:t>v</w:t>
      </w:r>
      <w:r w:rsidRPr="00C66830">
        <w:rPr>
          <w:bCs/>
        </w:rPr>
        <w:t>spond</w:t>
      </w:r>
      <w:r w:rsidR="00C860B4">
        <w:rPr>
          <w:bCs/>
        </w:rPr>
        <w:t>e</w:t>
      </w:r>
      <w:r w:rsidR="00C860B4" w:rsidRPr="00C860B4">
        <w:rPr>
          <w:rFonts w:ascii="Inspiring" w:hAnsi="Inspiring"/>
          <w:bCs/>
          <w:color w:val="DDDDDD"/>
          <w:spacing w:val="-20"/>
          <w:w w:val="1"/>
          <w:sz w:val="6"/>
        </w:rPr>
        <w:t>v</w:t>
      </w:r>
      <w:r w:rsidRPr="00C66830">
        <w:rPr>
          <w:bCs/>
        </w:rPr>
        <w:t>n</w:t>
      </w:r>
      <w:proofErr w:type="spellEnd"/>
      <w:r w:rsidRPr="00C66830">
        <w:rPr>
          <w:bCs/>
        </w:rPr>
        <w:t xml:space="preserve"> (40.3%).</w:t>
      </w:r>
      <w:r>
        <w:rPr>
          <w:bCs/>
        </w:rPr>
        <w:t xml:space="preserve"> </w:t>
      </w:r>
      <w:proofErr w:type="spellStart"/>
      <w:r w:rsidRPr="00C66830">
        <w:rPr>
          <w:bCs/>
        </w:rPr>
        <w:t>Usia</w:t>
      </w:r>
      <w:proofErr w:type="spellEnd"/>
      <w:r w:rsidRPr="00C66830">
        <w:rPr>
          <w:bCs/>
        </w:rPr>
        <w:t xml:space="preserve"> </w:t>
      </w:r>
      <w:proofErr w:type="spellStart"/>
      <w:r w:rsidRPr="00C66830">
        <w:rPr>
          <w:bCs/>
        </w:rPr>
        <w:t>lanjut</w:t>
      </w:r>
      <w:proofErr w:type="spellEnd"/>
      <w:r w:rsidR="0036138F">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miliki</w:t>
      </w:r>
      <w:proofErr w:type="spellEnd"/>
      <w:r w:rsidRPr="00C66830">
        <w:rPr>
          <w:bCs/>
        </w:rPr>
        <w:t xml:space="preserve"> </w:t>
      </w:r>
      <w:proofErr w:type="spellStart"/>
      <w:r w:rsidR="0036138F">
        <w:rPr>
          <w:bCs/>
        </w:rPr>
        <w:t>k</w:t>
      </w:r>
      <w:r w:rsidR="00C860B4">
        <w:rPr>
          <w:bCs/>
        </w:rPr>
        <w:t>e</w:t>
      </w:r>
      <w:r w:rsidR="00C860B4" w:rsidRPr="00C860B4">
        <w:rPr>
          <w:rFonts w:ascii="Inspiring" w:hAnsi="Inspiring"/>
          <w:bCs/>
          <w:color w:val="DDDDDD"/>
          <w:spacing w:val="-20"/>
          <w:w w:val="1"/>
          <w:sz w:val="6"/>
        </w:rPr>
        <w:t>v</w:t>
      </w:r>
      <w:r w:rsidR="0036138F">
        <w:rPr>
          <w:bCs/>
        </w:rPr>
        <w:t>t</w:t>
      </w:r>
      <w:r w:rsidR="00C860B4">
        <w:rPr>
          <w:bCs/>
        </w:rPr>
        <w:t>e</w:t>
      </w:r>
      <w:r w:rsidR="00C860B4" w:rsidRPr="00C860B4">
        <w:rPr>
          <w:rFonts w:ascii="Inspiring" w:hAnsi="Inspiring"/>
          <w:bCs/>
          <w:color w:val="DDDDDD"/>
          <w:spacing w:val="-20"/>
          <w:w w:val="1"/>
          <w:sz w:val="6"/>
        </w:rPr>
        <w:t>v</w:t>
      </w:r>
      <w:r w:rsidR="0036138F">
        <w:rPr>
          <w:bCs/>
        </w:rPr>
        <w:t>rkaitan</w:t>
      </w:r>
      <w:proofErr w:type="spellEnd"/>
      <w:r w:rsidR="0036138F">
        <w:rPr>
          <w:bCs/>
        </w:rPr>
        <w:t xml:space="preserve"> yang </w:t>
      </w:r>
      <w:proofErr w:type="spellStart"/>
      <w:r w:rsidRPr="00C66830">
        <w:rPr>
          <w:bCs/>
        </w:rPr>
        <w:t>signifikan</w:t>
      </w:r>
      <w:proofErr w:type="spellEnd"/>
      <w:r w:rsidRPr="00C66830">
        <w:rPr>
          <w:bCs/>
        </w:rPr>
        <w:t xml:space="preserve"> </w:t>
      </w:r>
      <w:proofErr w:type="spellStart"/>
      <w:r w:rsidRPr="00C66830">
        <w:rPr>
          <w:bCs/>
        </w:rPr>
        <w:t>d</w:t>
      </w:r>
      <w:r w:rsidR="00C860B4">
        <w:rPr>
          <w:bCs/>
        </w:rPr>
        <w:t>e</w:t>
      </w:r>
      <w:r w:rsidR="00C860B4" w:rsidRPr="00C860B4">
        <w:rPr>
          <w:rFonts w:ascii="Inspiring" w:hAnsi="Inspiring"/>
          <w:bCs/>
          <w:color w:val="DDDDDD"/>
          <w:spacing w:val="-20"/>
          <w:w w:val="1"/>
          <w:sz w:val="6"/>
        </w:rPr>
        <w:t>v</w:t>
      </w:r>
      <w:r w:rsidRPr="00C66830">
        <w:rPr>
          <w:bCs/>
        </w:rPr>
        <w:t>ngan</w:t>
      </w:r>
      <w:proofErr w:type="spellEnd"/>
      <w:r w:rsidR="0036138F">
        <w:rPr>
          <w:bCs/>
        </w:rPr>
        <w:t xml:space="preserve"> </w:t>
      </w:r>
      <w:proofErr w:type="spellStart"/>
      <w:r w:rsidR="0036138F">
        <w:rPr>
          <w:bCs/>
        </w:rPr>
        <w:t>p</w:t>
      </w:r>
      <w:r w:rsidR="00C860B4">
        <w:rPr>
          <w:bCs/>
        </w:rPr>
        <w:t>e</w:t>
      </w:r>
      <w:r w:rsidR="00C860B4" w:rsidRPr="00C860B4">
        <w:rPr>
          <w:rFonts w:ascii="Inspiring" w:hAnsi="Inspiring"/>
          <w:bCs/>
          <w:color w:val="DDDDDD"/>
          <w:spacing w:val="-20"/>
          <w:w w:val="1"/>
          <w:sz w:val="6"/>
        </w:rPr>
        <w:t>v</w:t>
      </w:r>
      <w:r w:rsidR="0036138F">
        <w:rPr>
          <w:bCs/>
        </w:rPr>
        <w:t>ningkatan</w:t>
      </w:r>
      <w:proofErr w:type="spellEnd"/>
      <w:r w:rsidR="0036138F">
        <w:rPr>
          <w:bCs/>
        </w:rPr>
        <w:t xml:space="preserve"> </w:t>
      </w:r>
      <w:proofErr w:type="spellStart"/>
      <w:r w:rsidR="0036138F">
        <w:rPr>
          <w:bCs/>
        </w:rPr>
        <w:t>risiko</w:t>
      </w:r>
      <w:proofErr w:type="spellEnd"/>
      <w:r w:rsidRPr="00C66830">
        <w:rPr>
          <w:bCs/>
        </w:rPr>
        <w:t xml:space="preserve"> </w:t>
      </w:r>
      <w:proofErr w:type="spellStart"/>
      <w:r w:rsidRPr="00C66830">
        <w:rPr>
          <w:bCs/>
        </w:rPr>
        <w:t>diab</w:t>
      </w:r>
      <w:r w:rsidR="00C860B4">
        <w:rPr>
          <w:bCs/>
        </w:rPr>
        <w:t>e</w:t>
      </w:r>
      <w:r w:rsidR="00C860B4" w:rsidRPr="00C860B4">
        <w:rPr>
          <w:rFonts w:ascii="Inspiring" w:hAnsi="Inspiring"/>
          <w:bCs/>
          <w:color w:val="DDDDDD"/>
          <w:spacing w:val="-20"/>
          <w:w w:val="1"/>
          <w:sz w:val="6"/>
        </w:rPr>
        <w:t>v</w:t>
      </w:r>
      <w:r w:rsidRPr="00C66830">
        <w:rPr>
          <w:bCs/>
        </w:rPr>
        <w:t>t</w:t>
      </w:r>
      <w:r w:rsidR="00C860B4">
        <w:rPr>
          <w:bCs/>
        </w:rPr>
        <w:t>e</w:t>
      </w:r>
      <w:r w:rsidR="00C860B4" w:rsidRPr="00C860B4">
        <w:rPr>
          <w:rFonts w:ascii="Inspiring" w:hAnsi="Inspiring"/>
          <w:bCs/>
          <w:color w:val="DDDDDD"/>
          <w:spacing w:val="-20"/>
          <w:w w:val="1"/>
          <w:sz w:val="6"/>
        </w:rPr>
        <w:t>v</w:t>
      </w:r>
      <w:r w:rsidRPr="00C66830">
        <w:rPr>
          <w:bCs/>
        </w:rPr>
        <w:t>s</w:t>
      </w:r>
      <w:proofErr w:type="spellEnd"/>
      <w:r w:rsidRPr="00C66830">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litus</w:t>
      </w:r>
      <w:proofErr w:type="spellEnd"/>
      <w:r w:rsidRPr="00C66830">
        <w:rPr>
          <w:bCs/>
        </w:rPr>
        <w:t xml:space="preserve"> (DM) </w:t>
      </w:r>
      <w:proofErr w:type="spellStart"/>
      <w:r w:rsidRPr="00C66830">
        <w:rPr>
          <w:bCs/>
        </w:rPr>
        <w:t>tip</w:t>
      </w:r>
      <w:r w:rsidR="00C860B4">
        <w:rPr>
          <w:bCs/>
        </w:rPr>
        <w:t>e</w:t>
      </w:r>
      <w:r w:rsidR="00C860B4" w:rsidRPr="00C860B4">
        <w:rPr>
          <w:rFonts w:ascii="Inspiring" w:hAnsi="Inspiring"/>
          <w:bCs/>
          <w:color w:val="DDDDDD"/>
          <w:spacing w:val="-20"/>
          <w:w w:val="1"/>
          <w:sz w:val="6"/>
        </w:rPr>
        <w:t>v</w:t>
      </w:r>
      <w:proofErr w:type="spellEnd"/>
      <w:r w:rsidRPr="00C66830">
        <w:rPr>
          <w:bCs/>
        </w:rPr>
        <w:t xml:space="preserve"> 2. </w:t>
      </w:r>
      <w:proofErr w:type="spellStart"/>
      <w:r w:rsidRPr="00C66830">
        <w:rPr>
          <w:bCs/>
        </w:rPr>
        <w:t>S</w:t>
      </w:r>
      <w:r w:rsidR="00C860B4">
        <w:rPr>
          <w:bCs/>
        </w:rPr>
        <w:t>e</w:t>
      </w:r>
      <w:r w:rsidR="00C860B4" w:rsidRPr="00C860B4">
        <w:rPr>
          <w:rFonts w:ascii="Inspiring" w:hAnsi="Inspiring"/>
          <w:bCs/>
          <w:color w:val="DDDDDD"/>
          <w:spacing w:val="-20"/>
          <w:w w:val="1"/>
          <w:sz w:val="6"/>
        </w:rPr>
        <w:t>v</w:t>
      </w:r>
      <w:r w:rsidRPr="00C66830">
        <w:rPr>
          <w:bCs/>
        </w:rPr>
        <w:t>iring</w:t>
      </w:r>
      <w:proofErr w:type="spellEnd"/>
      <w:r w:rsidRPr="00C66830">
        <w:rPr>
          <w:bCs/>
        </w:rPr>
        <w:t xml:space="preserve"> </w:t>
      </w:r>
      <w:proofErr w:type="spellStart"/>
      <w:r w:rsidRPr="00C66830">
        <w:rPr>
          <w:bCs/>
        </w:rPr>
        <w:t>b</w:t>
      </w:r>
      <w:r w:rsidR="00C860B4">
        <w:rPr>
          <w:bCs/>
        </w:rPr>
        <w:t>e</w:t>
      </w:r>
      <w:r w:rsidR="00C860B4" w:rsidRPr="00C860B4">
        <w:rPr>
          <w:rFonts w:ascii="Inspiring" w:hAnsi="Inspiring"/>
          <w:bCs/>
          <w:color w:val="DDDDDD"/>
          <w:spacing w:val="-20"/>
          <w:w w:val="1"/>
          <w:sz w:val="6"/>
        </w:rPr>
        <w:t>v</w:t>
      </w:r>
      <w:r w:rsidRPr="00C66830">
        <w:rPr>
          <w:bCs/>
        </w:rPr>
        <w:t>rtambahnya</w:t>
      </w:r>
      <w:proofErr w:type="spellEnd"/>
      <w:r w:rsidRPr="00C66830">
        <w:rPr>
          <w:bCs/>
        </w:rPr>
        <w:t xml:space="preserve"> </w:t>
      </w:r>
      <w:proofErr w:type="spellStart"/>
      <w:r w:rsidRPr="00C66830">
        <w:rPr>
          <w:bCs/>
        </w:rPr>
        <w:t>usia</w:t>
      </w:r>
      <w:proofErr w:type="spellEnd"/>
      <w:r w:rsidRPr="00C66830">
        <w:rPr>
          <w:bCs/>
        </w:rPr>
        <w:t xml:space="preserve">, </w:t>
      </w:r>
      <w:proofErr w:type="spellStart"/>
      <w:r w:rsidRPr="00C66830">
        <w:rPr>
          <w:bCs/>
        </w:rPr>
        <w:t>t</w:t>
      </w:r>
      <w:r w:rsidR="00C860B4">
        <w:rPr>
          <w:bCs/>
        </w:rPr>
        <w:t>e</w:t>
      </w:r>
      <w:r w:rsidR="00C860B4" w:rsidRPr="00C860B4">
        <w:rPr>
          <w:rFonts w:ascii="Inspiring" w:hAnsi="Inspiring"/>
          <w:bCs/>
          <w:color w:val="DDDDDD"/>
          <w:spacing w:val="-20"/>
          <w:w w:val="1"/>
          <w:sz w:val="6"/>
        </w:rPr>
        <w:t>v</w:t>
      </w:r>
      <w:r w:rsidRPr="00C66830">
        <w:rPr>
          <w:bCs/>
        </w:rPr>
        <w:t>rjadi</w:t>
      </w:r>
      <w:proofErr w:type="spellEnd"/>
      <w:r w:rsidRPr="00C66830">
        <w:rPr>
          <w:bCs/>
        </w:rPr>
        <w:t xml:space="preserve"> </w:t>
      </w:r>
      <w:proofErr w:type="spellStart"/>
      <w:r w:rsidRPr="00C66830">
        <w:rPr>
          <w:bCs/>
        </w:rPr>
        <w:t>p</w:t>
      </w:r>
      <w:r w:rsidR="00C860B4">
        <w:rPr>
          <w:bCs/>
        </w:rPr>
        <w:t>e</w:t>
      </w:r>
      <w:r w:rsidR="00C860B4" w:rsidRPr="00C860B4">
        <w:rPr>
          <w:rFonts w:ascii="Inspiring" w:hAnsi="Inspiring"/>
          <w:bCs/>
          <w:color w:val="DDDDDD"/>
          <w:spacing w:val="-20"/>
          <w:w w:val="1"/>
          <w:sz w:val="6"/>
        </w:rPr>
        <w:t>v</w:t>
      </w:r>
      <w:r w:rsidRPr="00C66830">
        <w:rPr>
          <w:bCs/>
        </w:rPr>
        <w:t>rubahan</w:t>
      </w:r>
      <w:proofErr w:type="spellEnd"/>
      <w:r w:rsidRPr="00C66830">
        <w:rPr>
          <w:bCs/>
        </w:rPr>
        <w:t xml:space="preserve"> </w:t>
      </w:r>
      <w:proofErr w:type="spellStart"/>
      <w:r w:rsidRPr="00C66830">
        <w:rPr>
          <w:bCs/>
        </w:rPr>
        <w:t>fisiologis</w:t>
      </w:r>
      <w:proofErr w:type="spellEnd"/>
      <w:r w:rsidRPr="00C66830">
        <w:rPr>
          <w:bCs/>
        </w:rPr>
        <w:t xml:space="preserve"> yang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m</w:t>
      </w:r>
      <w:r w:rsidR="00C860B4">
        <w:rPr>
          <w:bCs/>
        </w:rPr>
        <w:t>e</w:t>
      </w:r>
      <w:r w:rsidR="00C860B4" w:rsidRPr="00C860B4">
        <w:rPr>
          <w:rFonts w:ascii="Inspiring" w:hAnsi="Inspiring"/>
          <w:bCs/>
          <w:color w:val="DDDDDD"/>
          <w:spacing w:val="-20"/>
          <w:w w:val="1"/>
          <w:sz w:val="6"/>
        </w:rPr>
        <w:t>v</w:t>
      </w:r>
      <w:r w:rsidRPr="00C66830">
        <w:rPr>
          <w:bCs/>
        </w:rPr>
        <w:t>ngaruhi</w:t>
      </w:r>
      <w:proofErr w:type="spellEnd"/>
      <w:r w:rsidRPr="00C66830">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tabolism</w:t>
      </w:r>
      <w:r w:rsidR="00C860B4">
        <w:rPr>
          <w:bCs/>
        </w:rPr>
        <w:t>e</w:t>
      </w:r>
      <w:r w:rsidR="00C860B4" w:rsidRPr="00C860B4">
        <w:rPr>
          <w:rFonts w:ascii="Inspiring" w:hAnsi="Inspiring"/>
          <w:bCs/>
          <w:color w:val="DDDDDD"/>
          <w:spacing w:val="-20"/>
          <w:w w:val="1"/>
          <w:sz w:val="6"/>
        </w:rPr>
        <w:t>v</w:t>
      </w:r>
      <w:proofErr w:type="spellEnd"/>
      <w:r w:rsidRPr="00C66830">
        <w:rPr>
          <w:bCs/>
        </w:rPr>
        <w:t xml:space="preserve"> </w:t>
      </w:r>
      <w:proofErr w:type="spellStart"/>
      <w:r w:rsidRPr="00C66830">
        <w:rPr>
          <w:bCs/>
        </w:rPr>
        <w:t>glukosa</w:t>
      </w:r>
      <w:proofErr w:type="spellEnd"/>
      <w:r w:rsidRPr="00C66830">
        <w:rPr>
          <w:bCs/>
        </w:rPr>
        <w:t xml:space="preserve"> </w:t>
      </w:r>
      <w:proofErr w:type="spellStart"/>
      <w:r w:rsidR="0036138F">
        <w:rPr>
          <w:bCs/>
        </w:rPr>
        <w:t>s</w:t>
      </w:r>
      <w:r w:rsidR="00C860B4">
        <w:rPr>
          <w:bCs/>
        </w:rPr>
        <w:t>e</w:t>
      </w:r>
      <w:r w:rsidR="00C860B4" w:rsidRPr="00C860B4">
        <w:rPr>
          <w:rFonts w:ascii="Inspiring" w:hAnsi="Inspiring"/>
          <w:bCs/>
          <w:color w:val="DDDDDD"/>
          <w:spacing w:val="-20"/>
          <w:w w:val="1"/>
          <w:sz w:val="6"/>
        </w:rPr>
        <w:t>v</w:t>
      </w:r>
      <w:r w:rsidR="0036138F">
        <w:rPr>
          <w:bCs/>
        </w:rPr>
        <w:t>rta</w:t>
      </w:r>
      <w:proofErr w:type="spellEnd"/>
      <w:r w:rsidRPr="00C66830">
        <w:rPr>
          <w:bCs/>
        </w:rPr>
        <w:t xml:space="preserve"> </w:t>
      </w:r>
      <w:proofErr w:type="spellStart"/>
      <w:r w:rsidR="0036138F">
        <w:rPr>
          <w:bCs/>
        </w:rPr>
        <w:t>k</w:t>
      </w:r>
      <w:r w:rsidR="00C860B4">
        <w:rPr>
          <w:bCs/>
        </w:rPr>
        <w:t>e</w:t>
      </w:r>
      <w:r w:rsidR="00C860B4" w:rsidRPr="00C860B4">
        <w:rPr>
          <w:rFonts w:ascii="Inspiring" w:hAnsi="Inspiring"/>
          <w:bCs/>
          <w:color w:val="DDDDDD"/>
          <w:spacing w:val="-20"/>
          <w:w w:val="1"/>
          <w:sz w:val="6"/>
        </w:rPr>
        <w:t>v</w:t>
      </w:r>
      <w:r w:rsidR="0036138F">
        <w:rPr>
          <w:bCs/>
        </w:rPr>
        <w:t>rja</w:t>
      </w:r>
      <w:proofErr w:type="spellEnd"/>
      <w:r w:rsidRPr="00C66830">
        <w:rPr>
          <w:bCs/>
        </w:rPr>
        <w:t xml:space="preserve"> insulin. Pada </w:t>
      </w:r>
      <w:proofErr w:type="spellStart"/>
      <w:r w:rsidRPr="00C66830">
        <w:rPr>
          <w:bCs/>
        </w:rPr>
        <w:t>lansia</w:t>
      </w:r>
      <w:proofErr w:type="spellEnd"/>
      <w:r w:rsidRPr="00C66830">
        <w:rPr>
          <w:bCs/>
        </w:rPr>
        <w:t xml:space="preserve">, </w:t>
      </w:r>
      <w:proofErr w:type="spellStart"/>
      <w:r w:rsidRPr="00C66830">
        <w:rPr>
          <w:bCs/>
        </w:rPr>
        <w:t>s</w:t>
      </w:r>
      <w:r w:rsidR="00C860B4">
        <w:rPr>
          <w:bCs/>
        </w:rPr>
        <w:t>e</w:t>
      </w:r>
      <w:r w:rsidR="00C860B4" w:rsidRPr="00C860B4">
        <w:rPr>
          <w:rFonts w:ascii="Inspiring" w:hAnsi="Inspiring"/>
          <w:bCs/>
          <w:color w:val="DDDDDD"/>
          <w:spacing w:val="-20"/>
          <w:w w:val="1"/>
          <w:sz w:val="6"/>
        </w:rPr>
        <w:t>v</w:t>
      </w:r>
      <w:r w:rsidRPr="00C66830">
        <w:rPr>
          <w:bCs/>
        </w:rPr>
        <w:t>nsitivitas</w:t>
      </w:r>
      <w:proofErr w:type="spellEnd"/>
      <w:r w:rsidRPr="00C66830">
        <w:rPr>
          <w:bCs/>
        </w:rPr>
        <w:t xml:space="preserve"> </w:t>
      </w:r>
      <w:proofErr w:type="spellStart"/>
      <w:r w:rsidR="0036138F">
        <w:rPr>
          <w:bCs/>
        </w:rPr>
        <w:t>t</w:t>
      </w:r>
      <w:r w:rsidR="00C860B4">
        <w:rPr>
          <w:bCs/>
        </w:rPr>
        <w:t>e</w:t>
      </w:r>
      <w:r w:rsidR="00C860B4" w:rsidRPr="00C860B4">
        <w:rPr>
          <w:rFonts w:ascii="Inspiring" w:hAnsi="Inspiring"/>
          <w:bCs/>
          <w:color w:val="DDDDDD"/>
          <w:spacing w:val="-20"/>
          <w:w w:val="1"/>
          <w:sz w:val="6"/>
        </w:rPr>
        <w:t>v</w:t>
      </w:r>
      <w:r w:rsidR="0036138F">
        <w:rPr>
          <w:bCs/>
        </w:rPr>
        <w:t>rhadap</w:t>
      </w:r>
      <w:proofErr w:type="spellEnd"/>
      <w:r w:rsidR="0036138F">
        <w:rPr>
          <w:bCs/>
        </w:rPr>
        <w:t xml:space="preserve"> </w:t>
      </w:r>
      <w:r w:rsidRPr="00C66830">
        <w:rPr>
          <w:bCs/>
        </w:rPr>
        <w:t xml:space="preserve">insulin </w:t>
      </w:r>
      <w:proofErr w:type="spellStart"/>
      <w:r w:rsidR="0036138F">
        <w:rPr>
          <w:bCs/>
        </w:rPr>
        <w:t>umumnya</w:t>
      </w:r>
      <w:proofErr w:type="spellEnd"/>
      <w:r w:rsidR="0036138F">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nurun</w:t>
      </w:r>
      <w:proofErr w:type="spellEnd"/>
      <w:r w:rsidRPr="00C66830">
        <w:rPr>
          <w:bCs/>
        </w:rPr>
        <w:t>,</w:t>
      </w:r>
      <w:r w:rsidR="0036138F">
        <w:rPr>
          <w:bCs/>
        </w:rPr>
        <w:t xml:space="preserve"> dan </w:t>
      </w:r>
      <w:proofErr w:type="spellStart"/>
      <w:r w:rsidR="0036138F">
        <w:rPr>
          <w:bCs/>
        </w:rPr>
        <w:t>k</w:t>
      </w:r>
      <w:r w:rsidR="00C860B4">
        <w:rPr>
          <w:bCs/>
        </w:rPr>
        <w:t>e</w:t>
      </w:r>
      <w:r w:rsidR="00C860B4" w:rsidRPr="00C860B4">
        <w:rPr>
          <w:rFonts w:ascii="Inspiring" w:hAnsi="Inspiring"/>
          <w:bCs/>
          <w:color w:val="DDDDDD"/>
          <w:spacing w:val="-20"/>
          <w:w w:val="1"/>
          <w:sz w:val="6"/>
        </w:rPr>
        <w:t>v</w:t>
      </w:r>
      <w:r w:rsidR="0036138F">
        <w:rPr>
          <w:bCs/>
        </w:rPr>
        <w:t>mampuan</w:t>
      </w:r>
      <w:proofErr w:type="spellEnd"/>
      <w:r w:rsidR="0036138F">
        <w:rPr>
          <w:bCs/>
        </w:rPr>
        <w:t xml:space="preserve"> </w:t>
      </w:r>
      <w:proofErr w:type="spellStart"/>
      <w:r w:rsidR="0036138F">
        <w:rPr>
          <w:bCs/>
        </w:rPr>
        <w:t>pankr</w:t>
      </w:r>
      <w:r w:rsidR="00C860B4">
        <w:rPr>
          <w:bCs/>
        </w:rPr>
        <w:t>e</w:t>
      </w:r>
      <w:r w:rsidR="00C860B4" w:rsidRPr="00C860B4">
        <w:rPr>
          <w:rFonts w:ascii="Inspiring" w:hAnsi="Inspiring"/>
          <w:bCs/>
          <w:color w:val="DDDDDD"/>
          <w:spacing w:val="-20"/>
          <w:w w:val="1"/>
          <w:sz w:val="6"/>
        </w:rPr>
        <w:t>v</w:t>
      </w:r>
      <w:r w:rsidR="0036138F">
        <w:rPr>
          <w:bCs/>
        </w:rPr>
        <w:t>as</w:t>
      </w:r>
      <w:proofErr w:type="spellEnd"/>
      <w:r w:rsidR="0036138F">
        <w:rPr>
          <w:bCs/>
        </w:rPr>
        <w:t xml:space="preserve"> </w:t>
      </w:r>
      <w:proofErr w:type="spellStart"/>
      <w:r w:rsidR="0036138F">
        <w:rPr>
          <w:bCs/>
        </w:rPr>
        <w:t>dalam</w:t>
      </w:r>
      <w:proofErr w:type="spellEnd"/>
      <w:r w:rsidR="0036138F">
        <w:rPr>
          <w:bCs/>
        </w:rPr>
        <w:t xml:space="preserve"> </w:t>
      </w:r>
      <w:proofErr w:type="spellStart"/>
      <w:r w:rsidR="0036138F">
        <w:rPr>
          <w:bCs/>
        </w:rPr>
        <w:t>m</w:t>
      </w:r>
      <w:r w:rsidR="00C860B4">
        <w:rPr>
          <w:bCs/>
        </w:rPr>
        <w:t>e</w:t>
      </w:r>
      <w:r w:rsidR="00C860B4" w:rsidRPr="00C860B4">
        <w:rPr>
          <w:rFonts w:ascii="Inspiring" w:hAnsi="Inspiring"/>
          <w:bCs/>
          <w:color w:val="DDDDDD"/>
          <w:spacing w:val="-20"/>
          <w:w w:val="1"/>
          <w:sz w:val="6"/>
        </w:rPr>
        <w:t>v</w:t>
      </w:r>
      <w:r w:rsidR="0036138F">
        <w:rPr>
          <w:bCs/>
        </w:rPr>
        <w:t>nghasilkan</w:t>
      </w:r>
      <w:proofErr w:type="spellEnd"/>
      <w:r w:rsidR="0036138F">
        <w:rPr>
          <w:bCs/>
        </w:rPr>
        <w:t xml:space="preserve"> insulin juga </w:t>
      </w:r>
      <w:proofErr w:type="spellStart"/>
      <w:r w:rsidR="0036138F">
        <w:rPr>
          <w:bCs/>
        </w:rPr>
        <w:t>m</w:t>
      </w:r>
      <w:r w:rsidR="00C860B4">
        <w:rPr>
          <w:bCs/>
        </w:rPr>
        <w:t>e</w:t>
      </w:r>
      <w:r w:rsidR="00C860B4" w:rsidRPr="00C860B4">
        <w:rPr>
          <w:rFonts w:ascii="Inspiring" w:hAnsi="Inspiring"/>
          <w:bCs/>
          <w:color w:val="DDDDDD"/>
          <w:spacing w:val="-20"/>
          <w:w w:val="1"/>
          <w:sz w:val="6"/>
        </w:rPr>
        <w:t>v</w:t>
      </w:r>
      <w:r w:rsidR="0036138F">
        <w:rPr>
          <w:bCs/>
        </w:rPr>
        <w:t>nurun</w:t>
      </w:r>
      <w:proofErr w:type="spellEnd"/>
      <w:r w:rsidRPr="00C66830">
        <w:rPr>
          <w:bCs/>
        </w:rPr>
        <w:t xml:space="preserve">, </w:t>
      </w:r>
      <w:proofErr w:type="spellStart"/>
      <w:r w:rsidRPr="00C66830">
        <w:rPr>
          <w:bCs/>
        </w:rPr>
        <w:t>s</w:t>
      </w:r>
      <w:r w:rsidR="00C860B4">
        <w:rPr>
          <w:bCs/>
        </w:rPr>
        <w:t>e</w:t>
      </w:r>
      <w:r w:rsidR="00C860B4" w:rsidRPr="00C860B4">
        <w:rPr>
          <w:rFonts w:ascii="Inspiring" w:hAnsi="Inspiring"/>
          <w:bCs/>
          <w:color w:val="DDDDDD"/>
          <w:spacing w:val="-20"/>
          <w:w w:val="1"/>
          <w:sz w:val="6"/>
        </w:rPr>
        <w:t>v</w:t>
      </w:r>
      <w:r w:rsidRPr="00C66830">
        <w:rPr>
          <w:bCs/>
        </w:rPr>
        <w:t>hingga</w:t>
      </w:r>
      <w:proofErr w:type="spellEnd"/>
      <w:r w:rsidRPr="00C66830">
        <w:rPr>
          <w:bCs/>
        </w:rPr>
        <w:t xml:space="preserve">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008C5F3D">
        <w:rPr>
          <w:bCs/>
        </w:rPr>
        <w:t>micu</w:t>
      </w:r>
      <w:proofErr w:type="spellEnd"/>
      <w:r w:rsidRPr="00C66830">
        <w:rPr>
          <w:bCs/>
        </w:rPr>
        <w:t xml:space="preserve"> </w:t>
      </w:r>
      <w:proofErr w:type="spellStart"/>
      <w:r w:rsidRPr="00C66830">
        <w:rPr>
          <w:bCs/>
        </w:rPr>
        <w:t>t</w:t>
      </w:r>
      <w:r w:rsidR="00C860B4">
        <w:rPr>
          <w:bCs/>
        </w:rPr>
        <w:t>e</w:t>
      </w:r>
      <w:r w:rsidR="00C860B4" w:rsidRPr="00C860B4">
        <w:rPr>
          <w:rFonts w:ascii="Inspiring" w:hAnsi="Inspiring"/>
          <w:bCs/>
          <w:color w:val="DDDDDD"/>
          <w:spacing w:val="-20"/>
          <w:w w:val="1"/>
          <w:sz w:val="6"/>
        </w:rPr>
        <w:t>v</w:t>
      </w:r>
      <w:r w:rsidRPr="00C66830">
        <w:rPr>
          <w:bCs/>
        </w:rPr>
        <w:t>rjadinya</w:t>
      </w:r>
      <w:proofErr w:type="spellEnd"/>
      <w:r w:rsidRPr="00C66830">
        <w:rPr>
          <w:bCs/>
        </w:rPr>
        <w:t xml:space="preserve"> </w:t>
      </w:r>
      <w:proofErr w:type="spellStart"/>
      <w:r w:rsidRPr="00C66830">
        <w:rPr>
          <w:bCs/>
        </w:rPr>
        <w:t>hip</w:t>
      </w:r>
      <w:r w:rsidR="00C860B4">
        <w:rPr>
          <w:bCs/>
        </w:rPr>
        <w:t>e</w:t>
      </w:r>
      <w:r w:rsidR="00C860B4" w:rsidRPr="00C860B4">
        <w:rPr>
          <w:rFonts w:ascii="Inspiring" w:hAnsi="Inspiring"/>
          <w:bCs/>
          <w:color w:val="DDDDDD"/>
          <w:spacing w:val="-20"/>
          <w:w w:val="1"/>
          <w:sz w:val="6"/>
        </w:rPr>
        <w:t>v</w:t>
      </w:r>
      <w:r w:rsidRPr="00C66830">
        <w:rPr>
          <w:bCs/>
        </w:rPr>
        <w:t>rglik</w:t>
      </w:r>
      <w:r w:rsidR="00C860B4">
        <w:rPr>
          <w:bCs/>
        </w:rPr>
        <w:t>e</w:t>
      </w:r>
      <w:r w:rsidR="00C860B4" w:rsidRPr="00C860B4">
        <w:rPr>
          <w:rFonts w:ascii="Inspiring" w:hAnsi="Inspiring"/>
          <w:bCs/>
          <w:color w:val="DDDDDD"/>
          <w:spacing w:val="-20"/>
          <w:w w:val="1"/>
          <w:sz w:val="6"/>
        </w:rPr>
        <w:t>v</w:t>
      </w:r>
      <w:r w:rsidRPr="00C66830">
        <w:rPr>
          <w:bCs/>
        </w:rPr>
        <w:t>mia</w:t>
      </w:r>
      <w:proofErr w:type="spellEnd"/>
      <w:r w:rsidRPr="00C66830">
        <w:rPr>
          <w:bCs/>
        </w:rPr>
        <w:t xml:space="preserve"> yang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rupakan</w:t>
      </w:r>
      <w:proofErr w:type="spellEnd"/>
      <w:r w:rsidRPr="00C66830">
        <w:rPr>
          <w:bCs/>
        </w:rPr>
        <w:t xml:space="preserve"> </w:t>
      </w:r>
      <w:proofErr w:type="spellStart"/>
      <w:r w:rsidR="008C5F3D">
        <w:rPr>
          <w:bCs/>
        </w:rPr>
        <w:t>ciri</w:t>
      </w:r>
      <w:proofErr w:type="spellEnd"/>
      <w:r w:rsidR="008C5F3D">
        <w:rPr>
          <w:bCs/>
        </w:rPr>
        <w:t xml:space="preserve"> </w:t>
      </w:r>
      <w:proofErr w:type="spellStart"/>
      <w:r w:rsidR="008C5F3D">
        <w:rPr>
          <w:bCs/>
        </w:rPr>
        <w:t>khas</w:t>
      </w:r>
      <w:proofErr w:type="spellEnd"/>
      <w:r w:rsidR="008C5F3D">
        <w:rPr>
          <w:bCs/>
        </w:rPr>
        <w:t xml:space="preserve"> </w:t>
      </w:r>
      <w:proofErr w:type="spellStart"/>
      <w:r w:rsidR="008C5F3D">
        <w:rPr>
          <w:bCs/>
        </w:rPr>
        <w:t>dari</w:t>
      </w:r>
      <w:proofErr w:type="spellEnd"/>
      <w:r w:rsidRPr="00C66830">
        <w:rPr>
          <w:bCs/>
        </w:rPr>
        <w:t xml:space="preserve"> DM </w:t>
      </w:r>
      <w:proofErr w:type="spellStart"/>
      <w:r w:rsidRPr="00C66830">
        <w:rPr>
          <w:bCs/>
        </w:rPr>
        <w:t>tip</w:t>
      </w:r>
      <w:r w:rsidR="00C860B4">
        <w:rPr>
          <w:bCs/>
        </w:rPr>
        <w:t>e</w:t>
      </w:r>
      <w:r w:rsidR="00C860B4" w:rsidRPr="00C860B4">
        <w:rPr>
          <w:rFonts w:ascii="Inspiring" w:hAnsi="Inspiring"/>
          <w:bCs/>
          <w:color w:val="DDDDDD"/>
          <w:spacing w:val="-20"/>
          <w:w w:val="1"/>
          <w:sz w:val="6"/>
        </w:rPr>
        <w:t>v</w:t>
      </w:r>
      <w:proofErr w:type="spellEnd"/>
      <w:r w:rsidRPr="00C66830">
        <w:rPr>
          <w:bCs/>
        </w:rPr>
        <w:t xml:space="preserve"> 2. </w:t>
      </w:r>
      <w:proofErr w:type="spellStart"/>
      <w:r w:rsidR="008C5F3D" w:rsidRPr="008C5F3D">
        <w:rPr>
          <w:bCs/>
        </w:rPr>
        <w:t>S</w:t>
      </w:r>
      <w:r w:rsidR="00C860B4">
        <w:rPr>
          <w:bCs/>
        </w:rPr>
        <w:t>e</w:t>
      </w:r>
      <w:r w:rsidR="00C860B4" w:rsidRPr="00C860B4">
        <w:rPr>
          <w:rFonts w:ascii="Inspiring" w:hAnsi="Inspiring"/>
          <w:bCs/>
          <w:color w:val="DDDDDD"/>
          <w:spacing w:val="-20"/>
          <w:w w:val="1"/>
          <w:sz w:val="6"/>
        </w:rPr>
        <w:t>v</w:t>
      </w:r>
      <w:r w:rsidR="008C5F3D" w:rsidRPr="008C5F3D">
        <w:rPr>
          <w:bCs/>
        </w:rPr>
        <w:t>lain</w:t>
      </w:r>
      <w:proofErr w:type="spellEnd"/>
      <w:r w:rsidR="008C5F3D" w:rsidRPr="008C5F3D">
        <w:rPr>
          <w:bCs/>
        </w:rPr>
        <w:t xml:space="preserve"> </w:t>
      </w:r>
      <w:proofErr w:type="spellStart"/>
      <w:r w:rsidR="008C5F3D" w:rsidRPr="008C5F3D">
        <w:rPr>
          <w:bCs/>
        </w:rPr>
        <w:t>itu</w:t>
      </w:r>
      <w:proofErr w:type="spellEnd"/>
      <w:r w:rsidR="008C5F3D" w:rsidRPr="008C5F3D">
        <w:rPr>
          <w:bCs/>
        </w:rPr>
        <w:t xml:space="preserve">, </w:t>
      </w:r>
      <w:proofErr w:type="spellStart"/>
      <w:r w:rsidR="008C5F3D" w:rsidRPr="008C5F3D">
        <w:rPr>
          <w:bCs/>
        </w:rPr>
        <w:t>pros</w:t>
      </w:r>
      <w:r w:rsidR="00C860B4">
        <w:rPr>
          <w:bCs/>
        </w:rPr>
        <w:t>e</w:t>
      </w:r>
      <w:r w:rsidR="00C860B4" w:rsidRPr="00C860B4">
        <w:rPr>
          <w:rFonts w:ascii="Inspiring" w:hAnsi="Inspiring"/>
          <w:bCs/>
          <w:color w:val="DDDDDD"/>
          <w:spacing w:val="-20"/>
          <w:w w:val="1"/>
          <w:sz w:val="6"/>
        </w:rPr>
        <w:t>v</w:t>
      </w:r>
      <w:r w:rsidR="008C5F3D" w:rsidRPr="008C5F3D">
        <w:rPr>
          <w:bCs/>
        </w:rPr>
        <w:t>s</w:t>
      </w:r>
      <w:proofErr w:type="spellEnd"/>
      <w:r w:rsidR="008C5F3D" w:rsidRPr="008C5F3D">
        <w:rPr>
          <w:bCs/>
        </w:rPr>
        <w:t xml:space="preserve"> </w:t>
      </w:r>
      <w:proofErr w:type="spellStart"/>
      <w:r w:rsidR="008C5F3D" w:rsidRPr="008C5F3D">
        <w:rPr>
          <w:bCs/>
        </w:rPr>
        <w:t>p</w:t>
      </w:r>
      <w:r w:rsidR="00C860B4">
        <w:rPr>
          <w:bCs/>
        </w:rPr>
        <w:t>e</w:t>
      </w:r>
      <w:r w:rsidR="00C860B4" w:rsidRPr="00C860B4">
        <w:rPr>
          <w:rFonts w:ascii="Inspiring" w:hAnsi="Inspiring"/>
          <w:bCs/>
          <w:color w:val="DDDDDD"/>
          <w:spacing w:val="-20"/>
          <w:w w:val="1"/>
          <w:sz w:val="6"/>
        </w:rPr>
        <w:t>v</w:t>
      </w:r>
      <w:r w:rsidR="008C5F3D" w:rsidRPr="008C5F3D">
        <w:rPr>
          <w:bCs/>
        </w:rPr>
        <w:t>nuaan</w:t>
      </w:r>
      <w:proofErr w:type="spellEnd"/>
      <w:r w:rsidR="008C5F3D" w:rsidRPr="008C5F3D">
        <w:rPr>
          <w:bCs/>
        </w:rPr>
        <w:t xml:space="preserve"> </w:t>
      </w:r>
      <w:proofErr w:type="spellStart"/>
      <w:r w:rsidR="008C5F3D" w:rsidRPr="008C5F3D">
        <w:rPr>
          <w:bCs/>
        </w:rPr>
        <w:t>turut</w:t>
      </w:r>
      <w:proofErr w:type="spellEnd"/>
      <w:r w:rsidR="008C5F3D" w:rsidRPr="008C5F3D">
        <w:rPr>
          <w:bCs/>
        </w:rPr>
        <w:t xml:space="preserve"> </w:t>
      </w:r>
      <w:proofErr w:type="spellStart"/>
      <w:r w:rsidR="008C5F3D" w:rsidRPr="008C5F3D">
        <w:rPr>
          <w:bCs/>
        </w:rPr>
        <w:t>dis</w:t>
      </w:r>
      <w:r w:rsidR="00C860B4">
        <w:rPr>
          <w:bCs/>
        </w:rPr>
        <w:t>e</w:t>
      </w:r>
      <w:r w:rsidR="00C860B4" w:rsidRPr="00C860B4">
        <w:rPr>
          <w:rFonts w:ascii="Inspiring" w:hAnsi="Inspiring"/>
          <w:bCs/>
          <w:color w:val="DDDDDD"/>
          <w:spacing w:val="-20"/>
          <w:w w:val="1"/>
          <w:sz w:val="6"/>
        </w:rPr>
        <w:t>v</w:t>
      </w:r>
      <w:r w:rsidR="008C5F3D" w:rsidRPr="008C5F3D">
        <w:rPr>
          <w:bCs/>
        </w:rPr>
        <w:t>rtai</w:t>
      </w:r>
      <w:proofErr w:type="spellEnd"/>
      <w:r w:rsidR="008C5F3D" w:rsidRPr="008C5F3D">
        <w:rPr>
          <w:bCs/>
        </w:rPr>
        <w:t xml:space="preserve"> </w:t>
      </w:r>
      <w:proofErr w:type="spellStart"/>
      <w:r w:rsidR="008C5F3D" w:rsidRPr="008C5F3D">
        <w:rPr>
          <w:bCs/>
        </w:rPr>
        <w:t>d</w:t>
      </w:r>
      <w:r w:rsidR="00C860B4">
        <w:rPr>
          <w:bCs/>
        </w:rPr>
        <w:t>e</w:t>
      </w:r>
      <w:r w:rsidR="00C860B4" w:rsidRPr="00C860B4">
        <w:rPr>
          <w:rFonts w:ascii="Inspiring" w:hAnsi="Inspiring"/>
          <w:bCs/>
          <w:color w:val="DDDDDD"/>
          <w:spacing w:val="-20"/>
          <w:w w:val="1"/>
          <w:sz w:val="6"/>
        </w:rPr>
        <w:t>v</w:t>
      </w:r>
      <w:r w:rsidR="008C5F3D" w:rsidRPr="008C5F3D">
        <w:rPr>
          <w:bCs/>
        </w:rPr>
        <w:t>ngan</w:t>
      </w:r>
      <w:proofErr w:type="spellEnd"/>
      <w:r w:rsidR="008C5F3D" w:rsidRPr="008C5F3D">
        <w:rPr>
          <w:bCs/>
        </w:rPr>
        <w:t xml:space="preserve"> </w:t>
      </w:r>
      <w:proofErr w:type="spellStart"/>
      <w:r w:rsidR="008C5F3D" w:rsidRPr="008C5F3D">
        <w:rPr>
          <w:bCs/>
        </w:rPr>
        <w:t>kondisi</w:t>
      </w:r>
      <w:proofErr w:type="spellEnd"/>
      <w:r w:rsidR="008C5F3D" w:rsidRPr="008C5F3D">
        <w:rPr>
          <w:bCs/>
        </w:rPr>
        <w:t xml:space="preserve"> </w:t>
      </w:r>
      <w:proofErr w:type="spellStart"/>
      <w:r w:rsidR="008C5F3D" w:rsidRPr="008C5F3D">
        <w:rPr>
          <w:bCs/>
        </w:rPr>
        <w:t>p</w:t>
      </w:r>
      <w:r w:rsidR="00C860B4">
        <w:rPr>
          <w:bCs/>
        </w:rPr>
        <w:t>e</w:t>
      </w:r>
      <w:r w:rsidR="00C860B4" w:rsidRPr="00C860B4">
        <w:rPr>
          <w:rFonts w:ascii="Inspiring" w:hAnsi="Inspiring"/>
          <w:bCs/>
          <w:color w:val="DDDDDD"/>
          <w:spacing w:val="-20"/>
          <w:w w:val="1"/>
          <w:sz w:val="6"/>
        </w:rPr>
        <w:t>v</w:t>
      </w:r>
      <w:r w:rsidR="008C5F3D" w:rsidRPr="008C5F3D">
        <w:rPr>
          <w:bCs/>
        </w:rPr>
        <w:t>radangan</w:t>
      </w:r>
      <w:proofErr w:type="spellEnd"/>
      <w:r w:rsidR="008C5F3D" w:rsidRPr="008C5F3D">
        <w:rPr>
          <w:bCs/>
        </w:rPr>
        <w:t xml:space="preserve"> </w:t>
      </w:r>
      <w:proofErr w:type="spellStart"/>
      <w:r w:rsidR="008C5F3D" w:rsidRPr="008C5F3D">
        <w:rPr>
          <w:bCs/>
        </w:rPr>
        <w:t>kronis</w:t>
      </w:r>
      <w:proofErr w:type="spellEnd"/>
      <w:r w:rsidR="008C5F3D" w:rsidRPr="008C5F3D">
        <w:rPr>
          <w:bCs/>
        </w:rPr>
        <w:t xml:space="preserve"> </w:t>
      </w:r>
      <w:proofErr w:type="spellStart"/>
      <w:r w:rsidR="008C5F3D" w:rsidRPr="008C5F3D">
        <w:rPr>
          <w:bCs/>
        </w:rPr>
        <w:t>tingkat</w:t>
      </w:r>
      <w:proofErr w:type="spellEnd"/>
      <w:r w:rsidR="008C5F3D" w:rsidRPr="008C5F3D">
        <w:rPr>
          <w:bCs/>
        </w:rPr>
        <w:t xml:space="preserve"> </w:t>
      </w:r>
      <w:proofErr w:type="spellStart"/>
      <w:r w:rsidR="008C5F3D" w:rsidRPr="008C5F3D">
        <w:rPr>
          <w:bCs/>
        </w:rPr>
        <w:t>r</w:t>
      </w:r>
      <w:r w:rsidR="00C860B4">
        <w:rPr>
          <w:bCs/>
        </w:rPr>
        <w:t>e</w:t>
      </w:r>
      <w:r w:rsidR="00C860B4" w:rsidRPr="00C860B4">
        <w:rPr>
          <w:rFonts w:ascii="Inspiring" w:hAnsi="Inspiring"/>
          <w:bCs/>
          <w:color w:val="DDDDDD"/>
          <w:spacing w:val="-20"/>
          <w:w w:val="1"/>
          <w:sz w:val="6"/>
        </w:rPr>
        <w:t>v</w:t>
      </w:r>
      <w:r w:rsidR="008C5F3D" w:rsidRPr="008C5F3D">
        <w:rPr>
          <w:bCs/>
        </w:rPr>
        <w:t>ndah</w:t>
      </w:r>
      <w:proofErr w:type="spellEnd"/>
      <w:r w:rsidR="008C5F3D" w:rsidRPr="008C5F3D">
        <w:rPr>
          <w:bCs/>
        </w:rPr>
        <w:t xml:space="preserve"> </w:t>
      </w:r>
      <w:proofErr w:type="spellStart"/>
      <w:r w:rsidR="008C5F3D" w:rsidRPr="008C5F3D">
        <w:rPr>
          <w:bCs/>
        </w:rPr>
        <w:t>atau</w:t>
      </w:r>
      <w:proofErr w:type="spellEnd"/>
      <w:r w:rsidR="008C5F3D" w:rsidRPr="008C5F3D">
        <w:rPr>
          <w:bCs/>
        </w:rPr>
        <w:t xml:space="preserve"> yang </w:t>
      </w:r>
      <w:proofErr w:type="spellStart"/>
      <w:r w:rsidR="008C5F3D" w:rsidRPr="008C5F3D">
        <w:rPr>
          <w:bCs/>
        </w:rPr>
        <w:t>dik</w:t>
      </w:r>
      <w:r w:rsidR="00C860B4">
        <w:rPr>
          <w:bCs/>
        </w:rPr>
        <w:t>e</w:t>
      </w:r>
      <w:r w:rsidR="00C860B4" w:rsidRPr="00C860B4">
        <w:rPr>
          <w:rFonts w:ascii="Inspiring" w:hAnsi="Inspiring"/>
          <w:bCs/>
          <w:color w:val="DDDDDD"/>
          <w:spacing w:val="-20"/>
          <w:w w:val="1"/>
          <w:sz w:val="6"/>
        </w:rPr>
        <w:t>v</w:t>
      </w:r>
      <w:r w:rsidR="008C5F3D" w:rsidRPr="008C5F3D">
        <w:rPr>
          <w:bCs/>
        </w:rPr>
        <w:t>nal</w:t>
      </w:r>
      <w:proofErr w:type="spellEnd"/>
      <w:r w:rsidR="008C5F3D" w:rsidRPr="008C5F3D">
        <w:rPr>
          <w:bCs/>
        </w:rPr>
        <w:t xml:space="preserve"> </w:t>
      </w:r>
      <w:proofErr w:type="spellStart"/>
      <w:r w:rsidR="008C5F3D" w:rsidRPr="008C5F3D">
        <w:rPr>
          <w:bCs/>
        </w:rPr>
        <w:t>s</w:t>
      </w:r>
      <w:r w:rsidR="00C860B4">
        <w:rPr>
          <w:bCs/>
        </w:rPr>
        <w:t>e</w:t>
      </w:r>
      <w:r w:rsidR="00C860B4" w:rsidRPr="00C860B4">
        <w:rPr>
          <w:rFonts w:ascii="Inspiring" w:hAnsi="Inspiring"/>
          <w:bCs/>
          <w:color w:val="DDDDDD"/>
          <w:spacing w:val="-20"/>
          <w:w w:val="1"/>
          <w:sz w:val="6"/>
        </w:rPr>
        <w:t>v</w:t>
      </w:r>
      <w:r w:rsidR="008C5F3D" w:rsidRPr="008C5F3D">
        <w:rPr>
          <w:bCs/>
        </w:rPr>
        <w:t>bagai</w:t>
      </w:r>
      <w:proofErr w:type="spellEnd"/>
      <w:r w:rsidR="008C5F3D" w:rsidRPr="008C5F3D">
        <w:rPr>
          <w:bCs/>
        </w:rPr>
        <w:t xml:space="preserve"> </w:t>
      </w:r>
      <w:r w:rsidR="008C5F3D" w:rsidRPr="008C5F3D">
        <w:rPr>
          <w:bCs/>
          <w:i/>
          <w:iCs/>
        </w:rPr>
        <w:t>inflammaging</w:t>
      </w:r>
      <w:r w:rsidR="008C5F3D" w:rsidRPr="008C5F3D">
        <w:rPr>
          <w:bCs/>
        </w:rPr>
        <w:t xml:space="preserve">, yang </w:t>
      </w:r>
      <w:proofErr w:type="spellStart"/>
      <w:r w:rsidR="008C5F3D" w:rsidRPr="008C5F3D">
        <w:rPr>
          <w:bCs/>
        </w:rPr>
        <w:t>dapat</w:t>
      </w:r>
      <w:proofErr w:type="spellEnd"/>
      <w:r w:rsidR="008C5F3D" w:rsidRPr="008C5F3D">
        <w:rPr>
          <w:bCs/>
        </w:rPr>
        <w:t xml:space="preserve"> </w:t>
      </w:r>
      <w:proofErr w:type="spellStart"/>
      <w:r w:rsidR="008C5F3D" w:rsidRPr="008C5F3D">
        <w:rPr>
          <w:bCs/>
        </w:rPr>
        <w:t>m</w:t>
      </w:r>
      <w:r w:rsidR="00C860B4">
        <w:rPr>
          <w:bCs/>
        </w:rPr>
        <w:t>e</w:t>
      </w:r>
      <w:r w:rsidR="00C860B4" w:rsidRPr="00C860B4">
        <w:rPr>
          <w:rFonts w:ascii="Inspiring" w:hAnsi="Inspiring"/>
          <w:bCs/>
          <w:color w:val="DDDDDD"/>
          <w:spacing w:val="-20"/>
          <w:w w:val="1"/>
          <w:sz w:val="6"/>
        </w:rPr>
        <w:t>v</w:t>
      </w:r>
      <w:r w:rsidR="008C5F3D" w:rsidRPr="008C5F3D">
        <w:rPr>
          <w:bCs/>
        </w:rPr>
        <w:t>ngganggu</w:t>
      </w:r>
      <w:proofErr w:type="spellEnd"/>
      <w:r w:rsidR="008C5F3D" w:rsidRPr="008C5F3D">
        <w:rPr>
          <w:bCs/>
        </w:rPr>
        <w:t xml:space="preserve"> </w:t>
      </w:r>
      <w:proofErr w:type="spellStart"/>
      <w:r w:rsidR="008C5F3D" w:rsidRPr="008C5F3D">
        <w:rPr>
          <w:bCs/>
        </w:rPr>
        <w:t>fungsi</w:t>
      </w:r>
      <w:proofErr w:type="spellEnd"/>
      <w:r w:rsidR="008C5F3D" w:rsidRPr="008C5F3D">
        <w:rPr>
          <w:bCs/>
        </w:rPr>
        <w:t xml:space="preserve"> </w:t>
      </w:r>
      <w:proofErr w:type="spellStart"/>
      <w:r w:rsidR="008C5F3D" w:rsidRPr="008C5F3D">
        <w:rPr>
          <w:bCs/>
        </w:rPr>
        <w:t>m</w:t>
      </w:r>
      <w:r w:rsidR="00C860B4">
        <w:rPr>
          <w:bCs/>
        </w:rPr>
        <w:t>e</w:t>
      </w:r>
      <w:r w:rsidR="00C860B4" w:rsidRPr="00C860B4">
        <w:rPr>
          <w:rFonts w:ascii="Inspiring" w:hAnsi="Inspiring"/>
          <w:bCs/>
          <w:color w:val="DDDDDD"/>
          <w:spacing w:val="-20"/>
          <w:w w:val="1"/>
          <w:sz w:val="6"/>
        </w:rPr>
        <w:t>v</w:t>
      </w:r>
      <w:r w:rsidR="008C5F3D" w:rsidRPr="008C5F3D">
        <w:rPr>
          <w:bCs/>
        </w:rPr>
        <w:t>tabolism</w:t>
      </w:r>
      <w:r w:rsidR="00C860B4">
        <w:rPr>
          <w:bCs/>
        </w:rPr>
        <w:t>e</w:t>
      </w:r>
      <w:r w:rsidR="00C860B4" w:rsidRPr="00C860B4">
        <w:rPr>
          <w:rFonts w:ascii="Inspiring" w:hAnsi="Inspiring"/>
          <w:bCs/>
          <w:color w:val="DDDDDD"/>
          <w:spacing w:val="-20"/>
          <w:w w:val="1"/>
          <w:sz w:val="6"/>
        </w:rPr>
        <w:t>v</w:t>
      </w:r>
      <w:proofErr w:type="spellEnd"/>
      <w:r w:rsidR="008C5F3D" w:rsidRPr="008C5F3D">
        <w:rPr>
          <w:bCs/>
        </w:rPr>
        <w:t xml:space="preserve"> dan </w:t>
      </w:r>
      <w:proofErr w:type="spellStart"/>
      <w:r w:rsidR="008C5F3D" w:rsidRPr="008C5F3D">
        <w:rPr>
          <w:bCs/>
        </w:rPr>
        <w:t>m</w:t>
      </w:r>
      <w:r w:rsidR="00C860B4">
        <w:rPr>
          <w:bCs/>
        </w:rPr>
        <w:t>e</w:t>
      </w:r>
      <w:r w:rsidR="00C860B4" w:rsidRPr="00C860B4">
        <w:rPr>
          <w:rFonts w:ascii="Inspiring" w:hAnsi="Inspiring"/>
          <w:bCs/>
          <w:color w:val="DDDDDD"/>
          <w:spacing w:val="-20"/>
          <w:w w:val="1"/>
          <w:sz w:val="6"/>
        </w:rPr>
        <w:t>v</w:t>
      </w:r>
      <w:r w:rsidR="008C5F3D" w:rsidRPr="008C5F3D">
        <w:rPr>
          <w:bCs/>
        </w:rPr>
        <w:t>mp</w:t>
      </w:r>
      <w:r w:rsidR="00C860B4">
        <w:rPr>
          <w:bCs/>
        </w:rPr>
        <w:t>e</w:t>
      </w:r>
      <w:r w:rsidR="00C860B4" w:rsidRPr="00C860B4">
        <w:rPr>
          <w:rFonts w:ascii="Inspiring" w:hAnsi="Inspiring"/>
          <w:bCs/>
          <w:color w:val="DDDDDD"/>
          <w:spacing w:val="-20"/>
          <w:w w:val="1"/>
          <w:sz w:val="6"/>
        </w:rPr>
        <w:t>v</w:t>
      </w:r>
      <w:r w:rsidR="008C5F3D" w:rsidRPr="008C5F3D">
        <w:rPr>
          <w:bCs/>
        </w:rPr>
        <w:t>rb</w:t>
      </w:r>
      <w:r w:rsidR="00C860B4">
        <w:rPr>
          <w:bCs/>
        </w:rPr>
        <w:t>e</w:t>
      </w:r>
      <w:r w:rsidR="00C860B4" w:rsidRPr="00C860B4">
        <w:rPr>
          <w:rFonts w:ascii="Inspiring" w:hAnsi="Inspiring"/>
          <w:bCs/>
          <w:color w:val="DDDDDD"/>
          <w:spacing w:val="-20"/>
          <w:w w:val="1"/>
          <w:sz w:val="6"/>
        </w:rPr>
        <w:t>v</w:t>
      </w:r>
      <w:r w:rsidR="008C5F3D" w:rsidRPr="008C5F3D">
        <w:rPr>
          <w:bCs/>
        </w:rPr>
        <w:t>sar</w:t>
      </w:r>
      <w:proofErr w:type="spellEnd"/>
      <w:r w:rsidR="008C5F3D" w:rsidRPr="008C5F3D">
        <w:rPr>
          <w:bCs/>
        </w:rPr>
        <w:t xml:space="preserve"> </w:t>
      </w:r>
      <w:proofErr w:type="spellStart"/>
      <w:r w:rsidR="008C5F3D" w:rsidRPr="008C5F3D">
        <w:rPr>
          <w:bCs/>
        </w:rPr>
        <w:t>risiko</w:t>
      </w:r>
      <w:proofErr w:type="spellEnd"/>
      <w:r w:rsidR="008C5F3D" w:rsidRPr="008C5F3D">
        <w:rPr>
          <w:bCs/>
        </w:rPr>
        <w:t xml:space="preserve"> </w:t>
      </w:r>
      <w:proofErr w:type="spellStart"/>
      <w:r w:rsidR="008C5F3D" w:rsidRPr="008C5F3D">
        <w:rPr>
          <w:bCs/>
        </w:rPr>
        <w:t>t</w:t>
      </w:r>
      <w:r w:rsidR="00C860B4">
        <w:rPr>
          <w:bCs/>
        </w:rPr>
        <w:t>e</w:t>
      </w:r>
      <w:r w:rsidR="00C860B4" w:rsidRPr="00C860B4">
        <w:rPr>
          <w:rFonts w:ascii="Inspiring" w:hAnsi="Inspiring"/>
          <w:bCs/>
          <w:color w:val="DDDDDD"/>
          <w:spacing w:val="-20"/>
          <w:w w:val="1"/>
          <w:sz w:val="6"/>
        </w:rPr>
        <w:t>v</w:t>
      </w:r>
      <w:r w:rsidR="008C5F3D" w:rsidRPr="008C5F3D">
        <w:rPr>
          <w:bCs/>
        </w:rPr>
        <w:t>rk</w:t>
      </w:r>
      <w:r w:rsidR="00C860B4">
        <w:rPr>
          <w:bCs/>
        </w:rPr>
        <w:t>e</w:t>
      </w:r>
      <w:r w:rsidR="00C860B4" w:rsidRPr="00C860B4">
        <w:rPr>
          <w:rFonts w:ascii="Inspiring" w:hAnsi="Inspiring"/>
          <w:bCs/>
          <w:color w:val="DDDDDD"/>
          <w:spacing w:val="-20"/>
          <w:w w:val="1"/>
          <w:sz w:val="6"/>
        </w:rPr>
        <w:t>v</w:t>
      </w:r>
      <w:r w:rsidR="008C5F3D" w:rsidRPr="008C5F3D">
        <w:rPr>
          <w:bCs/>
        </w:rPr>
        <w:t>na</w:t>
      </w:r>
      <w:proofErr w:type="spellEnd"/>
      <w:r w:rsidR="008C5F3D" w:rsidRPr="008C5F3D">
        <w:rPr>
          <w:bCs/>
        </w:rPr>
        <w:t xml:space="preserve"> </w:t>
      </w:r>
      <w:proofErr w:type="spellStart"/>
      <w:r w:rsidR="008C5F3D" w:rsidRPr="008C5F3D">
        <w:rPr>
          <w:bCs/>
        </w:rPr>
        <w:t>diab</w:t>
      </w:r>
      <w:r w:rsidR="00C860B4">
        <w:rPr>
          <w:bCs/>
        </w:rPr>
        <w:t>e</w:t>
      </w:r>
      <w:r w:rsidR="00C860B4" w:rsidRPr="00C860B4">
        <w:rPr>
          <w:rFonts w:ascii="Inspiring" w:hAnsi="Inspiring"/>
          <w:bCs/>
          <w:color w:val="DDDDDD"/>
          <w:spacing w:val="-20"/>
          <w:w w:val="1"/>
          <w:sz w:val="6"/>
        </w:rPr>
        <w:t>v</w:t>
      </w:r>
      <w:r w:rsidR="008C5F3D" w:rsidRPr="008C5F3D">
        <w:rPr>
          <w:bCs/>
        </w:rPr>
        <w:t>t</w:t>
      </w:r>
      <w:r w:rsidR="00C860B4">
        <w:rPr>
          <w:bCs/>
        </w:rPr>
        <w:t>e</w:t>
      </w:r>
      <w:r w:rsidR="00C860B4" w:rsidRPr="00C860B4">
        <w:rPr>
          <w:rFonts w:ascii="Inspiring" w:hAnsi="Inspiring"/>
          <w:bCs/>
          <w:color w:val="DDDDDD"/>
          <w:spacing w:val="-20"/>
          <w:w w:val="1"/>
          <w:sz w:val="6"/>
        </w:rPr>
        <w:t>v</w:t>
      </w:r>
      <w:r w:rsidR="008C5F3D" w:rsidRPr="008C5F3D">
        <w:rPr>
          <w:bCs/>
        </w:rPr>
        <w:t>s</w:t>
      </w:r>
      <w:proofErr w:type="spellEnd"/>
      <w:r w:rsidR="008C5F3D" w:rsidRPr="008C5F3D">
        <w:rPr>
          <w:bCs/>
        </w:rPr>
        <w:t>.</w:t>
      </w:r>
      <w:r w:rsidR="008C5F3D">
        <w:rPr>
          <w:bCs/>
        </w:rPr>
        <w:t xml:space="preserve"> </w:t>
      </w:r>
      <w:proofErr w:type="spellStart"/>
      <w:r w:rsidR="008C5F3D">
        <w:rPr>
          <w:bCs/>
        </w:rPr>
        <w:t>Ol</w:t>
      </w:r>
      <w:r w:rsidR="00C860B4">
        <w:rPr>
          <w:bCs/>
        </w:rPr>
        <w:t>e</w:t>
      </w:r>
      <w:r w:rsidR="00C860B4" w:rsidRPr="00C860B4">
        <w:rPr>
          <w:rFonts w:ascii="Inspiring" w:hAnsi="Inspiring"/>
          <w:bCs/>
          <w:color w:val="DDDDDD"/>
          <w:spacing w:val="-20"/>
          <w:w w:val="1"/>
          <w:sz w:val="6"/>
        </w:rPr>
        <w:t>v</w:t>
      </w:r>
      <w:r w:rsidR="008C5F3D">
        <w:rPr>
          <w:bCs/>
        </w:rPr>
        <w:t>h</w:t>
      </w:r>
      <w:proofErr w:type="spellEnd"/>
      <w:r w:rsidR="008C5F3D">
        <w:rPr>
          <w:bCs/>
        </w:rPr>
        <w:t xml:space="preserve"> </w:t>
      </w:r>
      <w:proofErr w:type="spellStart"/>
      <w:r w:rsidR="008C5F3D">
        <w:rPr>
          <w:bCs/>
        </w:rPr>
        <w:t>kar</w:t>
      </w:r>
      <w:r w:rsidR="00C860B4">
        <w:rPr>
          <w:bCs/>
        </w:rPr>
        <w:t>e</w:t>
      </w:r>
      <w:r w:rsidR="00C860B4" w:rsidRPr="00C860B4">
        <w:rPr>
          <w:rFonts w:ascii="Inspiring" w:hAnsi="Inspiring"/>
          <w:bCs/>
          <w:color w:val="DDDDDD"/>
          <w:spacing w:val="-20"/>
          <w:w w:val="1"/>
          <w:sz w:val="6"/>
        </w:rPr>
        <w:t>v</w:t>
      </w:r>
      <w:r w:rsidR="008C5F3D">
        <w:rPr>
          <w:bCs/>
        </w:rPr>
        <w:t>na</w:t>
      </w:r>
      <w:proofErr w:type="spellEnd"/>
      <w:r w:rsidR="008C5F3D">
        <w:rPr>
          <w:bCs/>
        </w:rPr>
        <w:t xml:space="preserve"> </w:t>
      </w:r>
      <w:proofErr w:type="spellStart"/>
      <w:r w:rsidR="008C5F3D">
        <w:rPr>
          <w:bCs/>
        </w:rPr>
        <w:t>itu</w:t>
      </w:r>
      <w:proofErr w:type="spellEnd"/>
      <w:r w:rsidR="008C5F3D">
        <w:rPr>
          <w:bCs/>
        </w:rPr>
        <w:t xml:space="preserve">, </w:t>
      </w:r>
      <w:proofErr w:type="spellStart"/>
      <w:r w:rsidR="008C5F3D">
        <w:rPr>
          <w:bCs/>
        </w:rPr>
        <w:t>d</w:t>
      </w:r>
      <w:r w:rsidR="00C860B4">
        <w:rPr>
          <w:bCs/>
        </w:rPr>
        <w:t>e</w:t>
      </w:r>
      <w:r w:rsidR="00C860B4" w:rsidRPr="00C860B4">
        <w:rPr>
          <w:rFonts w:ascii="Inspiring" w:hAnsi="Inspiring"/>
          <w:bCs/>
          <w:color w:val="DDDDDD"/>
          <w:spacing w:val="-20"/>
          <w:w w:val="1"/>
          <w:sz w:val="6"/>
        </w:rPr>
        <w:t>v</w:t>
      </w:r>
      <w:r w:rsidRPr="00C66830">
        <w:rPr>
          <w:bCs/>
        </w:rPr>
        <w:t>ngan</w:t>
      </w:r>
      <w:proofErr w:type="spellEnd"/>
      <w:r w:rsidRPr="00C66830">
        <w:rPr>
          <w:bCs/>
        </w:rPr>
        <w:t xml:space="preserve"> </w:t>
      </w:r>
      <w:proofErr w:type="spellStart"/>
      <w:r w:rsidRPr="00C66830">
        <w:rPr>
          <w:bCs/>
        </w:rPr>
        <w:t>b</w:t>
      </w:r>
      <w:r w:rsidR="00C860B4">
        <w:rPr>
          <w:bCs/>
        </w:rPr>
        <w:t>e</w:t>
      </w:r>
      <w:r w:rsidR="00C860B4" w:rsidRPr="00C860B4">
        <w:rPr>
          <w:rFonts w:ascii="Inspiring" w:hAnsi="Inspiring"/>
          <w:bCs/>
          <w:color w:val="DDDDDD"/>
          <w:spacing w:val="-20"/>
          <w:w w:val="1"/>
          <w:sz w:val="6"/>
        </w:rPr>
        <w:t>v</w:t>
      </w:r>
      <w:r w:rsidRPr="00C66830">
        <w:rPr>
          <w:bCs/>
        </w:rPr>
        <w:t>rtambahnya</w:t>
      </w:r>
      <w:proofErr w:type="spellEnd"/>
      <w:r w:rsidRPr="00C66830">
        <w:rPr>
          <w:bCs/>
        </w:rPr>
        <w:t xml:space="preserve"> </w:t>
      </w:r>
      <w:proofErr w:type="spellStart"/>
      <w:r w:rsidR="008C5F3D">
        <w:rPr>
          <w:bCs/>
        </w:rPr>
        <w:t>populasi</w:t>
      </w:r>
      <w:proofErr w:type="spellEnd"/>
      <w:r w:rsidR="008C5F3D">
        <w:rPr>
          <w:bCs/>
        </w:rPr>
        <w:t xml:space="preserve"> </w:t>
      </w:r>
      <w:proofErr w:type="spellStart"/>
      <w:r w:rsidRPr="00C66830">
        <w:rPr>
          <w:bCs/>
        </w:rPr>
        <w:t>lansia</w:t>
      </w:r>
      <w:proofErr w:type="spellEnd"/>
      <w:r w:rsidRPr="00C66830">
        <w:rPr>
          <w:bCs/>
        </w:rPr>
        <w:t xml:space="preserve">, </w:t>
      </w:r>
      <w:proofErr w:type="spellStart"/>
      <w:r w:rsidRPr="00C66830">
        <w:rPr>
          <w:bCs/>
        </w:rPr>
        <w:t>d</w:t>
      </w:r>
      <w:r w:rsidR="00C860B4">
        <w:rPr>
          <w:bCs/>
        </w:rPr>
        <w:t>e</w:t>
      </w:r>
      <w:r w:rsidR="00C860B4" w:rsidRPr="00C860B4">
        <w:rPr>
          <w:rFonts w:ascii="Inspiring" w:hAnsi="Inspiring"/>
          <w:bCs/>
          <w:color w:val="DDDDDD"/>
          <w:spacing w:val="-20"/>
          <w:w w:val="1"/>
          <w:sz w:val="6"/>
        </w:rPr>
        <w:t>v</w:t>
      </w:r>
      <w:r w:rsidRPr="00C66830">
        <w:rPr>
          <w:bCs/>
        </w:rPr>
        <w:t>t</w:t>
      </w:r>
      <w:r w:rsidR="00C860B4">
        <w:rPr>
          <w:bCs/>
        </w:rPr>
        <w:t>e</w:t>
      </w:r>
      <w:r w:rsidR="00C860B4" w:rsidRPr="00C860B4">
        <w:rPr>
          <w:rFonts w:ascii="Inspiring" w:hAnsi="Inspiring"/>
          <w:bCs/>
          <w:color w:val="DDDDDD"/>
          <w:spacing w:val="-20"/>
          <w:w w:val="1"/>
          <w:sz w:val="6"/>
        </w:rPr>
        <w:t>v</w:t>
      </w:r>
      <w:r w:rsidRPr="00C66830">
        <w:rPr>
          <w:bCs/>
        </w:rPr>
        <w:t>ksi</w:t>
      </w:r>
      <w:proofErr w:type="spellEnd"/>
      <w:r w:rsidRPr="00C66830">
        <w:rPr>
          <w:bCs/>
        </w:rPr>
        <w:t xml:space="preserve"> </w:t>
      </w:r>
      <w:proofErr w:type="spellStart"/>
      <w:r w:rsidRPr="00C66830">
        <w:rPr>
          <w:bCs/>
        </w:rPr>
        <w:t>dini</w:t>
      </w:r>
      <w:proofErr w:type="spellEnd"/>
      <w:r w:rsidRPr="00C66830">
        <w:rPr>
          <w:bCs/>
        </w:rPr>
        <w:t xml:space="preserve">, </w:t>
      </w:r>
      <w:proofErr w:type="spellStart"/>
      <w:r w:rsidR="00C860B4">
        <w:rPr>
          <w:bCs/>
        </w:rPr>
        <w:t>e</w:t>
      </w:r>
      <w:r w:rsidR="00C860B4" w:rsidRPr="00C860B4">
        <w:rPr>
          <w:rFonts w:ascii="Inspiring" w:hAnsi="Inspiring"/>
          <w:bCs/>
          <w:color w:val="DDDDDD"/>
          <w:spacing w:val="-20"/>
          <w:w w:val="1"/>
          <w:sz w:val="6"/>
        </w:rPr>
        <w:t>v</w:t>
      </w:r>
      <w:r w:rsidRPr="00C66830">
        <w:rPr>
          <w:bCs/>
        </w:rPr>
        <w:t>dukasi</w:t>
      </w:r>
      <w:proofErr w:type="spellEnd"/>
      <w:r w:rsidRPr="00C66830">
        <w:rPr>
          <w:bCs/>
        </w:rPr>
        <w:t xml:space="preserve"> </w:t>
      </w:r>
      <w:proofErr w:type="spellStart"/>
      <w:r w:rsidRPr="00C66830">
        <w:rPr>
          <w:bCs/>
        </w:rPr>
        <w:t>gaya</w:t>
      </w:r>
      <w:proofErr w:type="spellEnd"/>
      <w:r w:rsidRPr="00C66830">
        <w:rPr>
          <w:bCs/>
        </w:rPr>
        <w:t xml:space="preserve"> </w:t>
      </w:r>
      <w:proofErr w:type="spellStart"/>
      <w:r w:rsidRPr="00C66830">
        <w:rPr>
          <w:bCs/>
        </w:rPr>
        <w:t>hidup</w:t>
      </w:r>
      <w:proofErr w:type="spellEnd"/>
      <w:r w:rsidRPr="00C66830">
        <w:rPr>
          <w:bCs/>
        </w:rPr>
        <w:t xml:space="preserve"> </w:t>
      </w:r>
      <w:proofErr w:type="spellStart"/>
      <w:r w:rsidRPr="00C66830">
        <w:rPr>
          <w:bCs/>
        </w:rPr>
        <w:t>s</w:t>
      </w:r>
      <w:r w:rsidR="00C860B4">
        <w:rPr>
          <w:bCs/>
        </w:rPr>
        <w:t>e</w:t>
      </w:r>
      <w:r w:rsidR="00C860B4" w:rsidRPr="00C860B4">
        <w:rPr>
          <w:rFonts w:ascii="Inspiring" w:hAnsi="Inspiring"/>
          <w:bCs/>
          <w:color w:val="DDDDDD"/>
          <w:spacing w:val="-20"/>
          <w:w w:val="1"/>
          <w:sz w:val="6"/>
        </w:rPr>
        <w:t>v</w:t>
      </w:r>
      <w:r w:rsidRPr="00C66830">
        <w:rPr>
          <w:bCs/>
        </w:rPr>
        <w:t>hat</w:t>
      </w:r>
      <w:proofErr w:type="spellEnd"/>
      <w:r w:rsidRPr="00C66830">
        <w:rPr>
          <w:bCs/>
        </w:rPr>
        <w:t xml:space="preserve"> dan </w:t>
      </w:r>
      <w:proofErr w:type="spellStart"/>
      <w:r w:rsidRPr="00C66830">
        <w:rPr>
          <w:bCs/>
        </w:rPr>
        <w:t>p</w:t>
      </w:r>
      <w:r w:rsidR="00C860B4">
        <w:rPr>
          <w:bCs/>
        </w:rPr>
        <w:t>e</w:t>
      </w:r>
      <w:r w:rsidR="00C860B4" w:rsidRPr="00C860B4">
        <w:rPr>
          <w:rFonts w:ascii="Inspiring" w:hAnsi="Inspiring"/>
          <w:bCs/>
          <w:color w:val="DDDDDD"/>
          <w:spacing w:val="-20"/>
          <w:w w:val="1"/>
          <w:sz w:val="6"/>
        </w:rPr>
        <w:t>v</w:t>
      </w:r>
      <w:r w:rsidRPr="00C66830">
        <w:rPr>
          <w:bCs/>
        </w:rPr>
        <w:t>mantauan</w:t>
      </w:r>
      <w:proofErr w:type="spellEnd"/>
      <w:r w:rsidRPr="00C66830">
        <w:rPr>
          <w:bCs/>
        </w:rPr>
        <w:t xml:space="preserve"> </w:t>
      </w:r>
      <w:proofErr w:type="spellStart"/>
      <w:r w:rsidRPr="00C66830">
        <w:rPr>
          <w:bCs/>
        </w:rPr>
        <w:t>glukosa</w:t>
      </w:r>
      <w:proofErr w:type="spellEnd"/>
      <w:r w:rsidRPr="00C66830">
        <w:rPr>
          <w:bCs/>
        </w:rPr>
        <w:t xml:space="preserve"> rutin </w:t>
      </w:r>
      <w:proofErr w:type="spellStart"/>
      <w:r w:rsidRPr="00C66830">
        <w:rPr>
          <w:bCs/>
        </w:rPr>
        <w:t>m</w:t>
      </w:r>
      <w:r w:rsidR="00C860B4">
        <w:rPr>
          <w:bCs/>
        </w:rPr>
        <w:t>e</w:t>
      </w:r>
      <w:r w:rsidR="00C860B4" w:rsidRPr="00C860B4">
        <w:rPr>
          <w:rFonts w:ascii="Inspiring" w:hAnsi="Inspiring"/>
          <w:bCs/>
          <w:color w:val="DDDDDD"/>
          <w:spacing w:val="-20"/>
          <w:w w:val="1"/>
          <w:sz w:val="6"/>
        </w:rPr>
        <w:t>v</w:t>
      </w:r>
      <w:r w:rsidRPr="00C66830">
        <w:rPr>
          <w:bCs/>
        </w:rPr>
        <w:t>njadi</w:t>
      </w:r>
      <w:proofErr w:type="spellEnd"/>
      <w:r w:rsidRPr="00C66830">
        <w:rPr>
          <w:bCs/>
        </w:rPr>
        <w:t xml:space="preserve"> </w:t>
      </w:r>
      <w:proofErr w:type="spellStart"/>
      <w:r w:rsidR="00C860B4">
        <w:rPr>
          <w:bCs/>
        </w:rPr>
        <w:t>e</w:t>
      </w:r>
      <w:r w:rsidR="00C860B4" w:rsidRPr="00C860B4">
        <w:rPr>
          <w:rFonts w:ascii="Inspiring" w:hAnsi="Inspiring"/>
          <w:bCs/>
          <w:color w:val="DDDDDD"/>
          <w:spacing w:val="-20"/>
          <w:w w:val="1"/>
          <w:sz w:val="6"/>
        </w:rPr>
        <w:t>v</w:t>
      </w:r>
      <w:r w:rsidRPr="00C66830">
        <w:rPr>
          <w:bCs/>
        </w:rPr>
        <w:t>s</w:t>
      </w:r>
      <w:r w:rsidR="00C860B4">
        <w:rPr>
          <w:bCs/>
        </w:rPr>
        <w:t>e</w:t>
      </w:r>
      <w:r w:rsidR="00C860B4" w:rsidRPr="00C860B4">
        <w:rPr>
          <w:rFonts w:ascii="Inspiring" w:hAnsi="Inspiring"/>
          <w:bCs/>
          <w:color w:val="DDDDDD"/>
          <w:spacing w:val="-20"/>
          <w:w w:val="1"/>
          <w:sz w:val="6"/>
        </w:rPr>
        <w:t>v</w:t>
      </w:r>
      <w:r w:rsidRPr="00C66830">
        <w:rPr>
          <w:bCs/>
        </w:rPr>
        <w:t>nsial</w:t>
      </w:r>
      <w:proofErr w:type="spellEnd"/>
      <w:r w:rsidRPr="00C66830">
        <w:rPr>
          <w:bCs/>
        </w:rPr>
        <w:t xml:space="preserve"> </w:t>
      </w:r>
      <w:proofErr w:type="spellStart"/>
      <w:r w:rsidRPr="00C66830">
        <w:rPr>
          <w:bCs/>
        </w:rPr>
        <w:t>dalam</w:t>
      </w:r>
      <w:proofErr w:type="spellEnd"/>
      <w:r w:rsidRPr="00C66830">
        <w:rPr>
          <w:bCs/>
        </w:rPr>
        <w:t xml:space="preserve"> </w:t>
      </w:r>
      <w:proofErr w:type="spellStart"/>
      <w:r w:rsidRPr="00C66830">
        <w:rPr>
          <w:bCs/>
        </w:rPr>
        <w:t>p</w:t>
      </w:r>
      <w:r w:rsidR="00C860B4">
        <w:rPr>
          <w:bCs/>
        </w:rPr>
        <w:t>e</w:t>
      </w:r>
      <w:r w:rsidR="00C860B4" w:rsidRPr="00C860B4">
        <w:rPr>
          <w:rFonts w:ascii="Inspiring" w:hAnsi="Inspiring"/>
          <w:bCs/>
          <w:color w:val="DDDDDD"/>
          <w:spacing w:val="-20"/>
          <w:w w:val="1"/>
          <w:sz w:val="6"/>
        </w:rPr>
        <w:t>v</w:t>
      </w:r>
      <w:r w:rsidRPr="00C66830">
        <w:rPr>
          <w:bCs/>
        </w:rPr>
        <w:t>nc</w:t>
      </w:r>
      <w:r w:rsidR="00C860B4">
        <w:rPr>
          <w:bCs/>
        </w:rPr>
        <w:t>e</w:t>
      </w:r>
      <w:r w:rsidR="00C860B4" w:rsidRPr="00C860B4">
        <w:rPr>
          <w:rFonts w:ascii="Inspiring" w:hAnsi="Inspiring"/>
          <w:bCs/>
          <w:color w:val="DDDDDD"/>
          <w:spacing w:val="-20"/>
          <w:w w:val="1"/>
          <w:sz w:val="6"/>
        </w:rPr>
        <w:t>v</w:t>
      </w:r>
      <w:r w:rsidRPr="00C66830">
        <w:rPr>
          <w:bCs/>
        </w:rPr>
        <w:t>gahan</w:t>
      </w:r>
      <w:proofErr w:type="spellEnd"/>
      <w:r w:rsidRPr="00C66830">
        <w:rPr>
          <w:bCs/>
        </w:rPr>
        <w:t xml:space="preserve"> dan </w:t>
      </w:r>
      <w:proofErr w:type="spellStart"/>
      <w:r w:rsidRPr="00C66830">
        <w:rPr>
          <w:bCs/>
        </w:rPr>
        <w:t>p</w:t>
      </w:r>
      <w:r w:rsidR="00C860B4">
        <w:rPr>
          <w:bCs/>
        </w:rPr>
        <w:t>e</w:t>
      </w:r>
      <w:r w:rsidR="00C860B4" w:rsidRPr="00C860B4">
        <w:rPr>
          <w:rFonts w:ascii="Inspiring" w:hAnsi="Inspiring"/>
          <w:bCs/>
          <w:color w:val="DDDDDD"/>
          <w:spacing w:val="-20"/>
          <w:w w:val="1"/>
          <w:sz w:val="6"/>
        </w:rPr>
        <w:t>v</w:t>
      </w:r>
      <w:r w:rsidRPr="00C66830">
        <w:rPr>
          <w:bCs/>
        </w:rPr>
        <w:t>ng</w:t>
      </w:r>
      <w:r w:rsidR="00C860B4">
        <w:rPr>
          <w:bCs/>
        </w:rPr>
        <w:t>e</w:t>
      </w:r>
      <w:r w:rsidR="00C860B4" w:rsidRPr="00C860B4">
        <w:rPr>
          <w:rFonts w:ascii="Inspiring" w:hAnsi="Inspiring"/>
          <w:bCs/>
          <w:color w:val="DDDDDD"/>
          <w:spacing w:val="-20"/>
          <w:w w:val="1"/>
          <w:sz w:val="6"/>
        </w:rPr>
        <w:t>v</w:t>
      </w:r>
      <w:r w:rsidRPr="00C66830">
        <w:rPr>
          <w:bCs/>
        </w:rPr>
        <w:t>ndalian</w:t>
      </w:r>
      <w:proofErr w:type="spellEnd"/>
      <w:r w:rsidRPr="00C66830">
        <w:rPr>
          <w:bCs/>
        </w:rPr>
        <w:t xml:space="preserve"> </w:t>
      </w:r>
      <w:proofErr w:type="spellStart"/>
      <w:r w:rsidRPr="00C66830">
        <w:rPr>
          <w:bCs/>
        </w:rPr>
        <w:t>komplikasi</w:t>
      </w:r>
      <w:proofErr w:type="spellEnd"/>
      <w:r w:rsidRPr="00C66830">
        <w:rPr>
          <w:bCs/>
        </w:rPr>
        <w:t xml:space="preserve"> </w:t>
      </w:r>
      <w:proofErr w:type="spellStart"/>
      <w:r w:rsidRPr="00C66830">
        <w:rPr>
          <w:bCs/>
        </w:rPr>
        <w:t>diab</w:t>
      </w:r>
      <w:r w:rsidR="00C860B4">
        <w:rPr>
          <w:bCs/>
        </w:rPr>
        <w:t>e</w:t>
      </w:r>
      <w:r w:rsidR="00C860B4" w:rsidRPr="00C860B4">
        <w:rPr>
          <w:rFonts w:ascii="Inspiring" w:hAnsi="Inspiring"/>
          <w:bCs/>
          <w:color w:val="DDDDDD"/>
          <w:spacing w:val="-20"/>
          <w:w w:val="1"/>
          <w:sz w:val="6"/>
        </w:rPr>
        <w:t>v</w:t>
      </w:r>
      <w:r w:rsidRPr="00C66830">
        <w:rPr>
          <w:bCs/>
        </w:rPr>
        <w:t>t</w:t>
      </w:r>
      <w:r w:rsidR="00C860B4">
        <w:rPr>
          <w:bCs/>
        </w:rPr>
        <w:t>e</w:t>
      </w:r>
      <w:r w:rsidR="00C860B4" w:rsidRPr="00C860B4">
        <w:rPr>
          <w:rFonts w:ascii="Inspiring" w:hAnsi="Inspiring"/>
          <w:bCs/>
          <w:color w:val="DDDDDD"/>
          <w:spacing w:val="-20"/>
          <w:w w:val="1"/>
          <w:sz w:val="6"/>
        </w:rPr>
        <w:t>v</w:t>
      </w:r>
      <w:r w:rsidRPr="00C66830">
        <w:rPr>
          <w:bCs/>
        </w:rPr>
        <w:t>s</w:t>
      </w:r>
      <w:proofErr w:type="spellEnd"/>
      <w:r w:rsidRPr="00C66830">
        <w:rPr>
          <w:bCs/>
        </w:rPr>
        <w:t xml:space="preserve"> pada </w:t>
      </w:r>
      <w:proofErr w:type="spellStart"/>
      <w:r w:rsidRPr="00C66830">
        <w:rPr>
          <w:bCs/>
        </w:rPr>
        <w:t>k</w:t>
      </w:r>
      <w:r w:rsidR="00C860B4">
        <w:rPr>
          <w:bCs/>
        </w:rPr>
        <w:t>e</w:t>
      </w:r>
      <w:r w:rsidR="00C860B4" w:rsidRPr="00C860B4">
        <w:rPr>
          <w:rFonts w:ascii="Inspiring" w:hAnsi="Inspiring"/>
          <w:bCs/>
          <w:color w:val="DDDDDD"/>
          <w:spacing w:val="-20"/>
          <w:w w:val="1"/>
          <w:sz w:val="6"/>
        </w:rPr>
        <w:t>v</w:t>
      </w:r>
      <w:r w:rsidRPr="00C66830">
        <w:rPr>
          <w:bCs/>
        </w:rPr>
        <w:t>lompok</w:t>
      </w:r>
      <w:proofErr w:type="spellEnd"/>
      <w:r w:rsidRPr="00C66830">
        <w:rPr>
          <w:bCs/>
        </w:rPr>
        <w:t xml:space="preserve"> </w:t>
      </w:r>
      <w:proofErr w:type="spellStart"/>
      <w:r w:rsidRPr="00C66830">
        <w:rPr>
          <w:bCs/>
        </w:rPr>
        <w:t>usia</w:t>
      </w:r>
      <w:proofErr w:type="spellEnd"/>
      <w:r w:rsidRPr="00C66830">
        <w:rPr>
          <w:bCs/>
        </w:rPr>
        <w:t xml:space="preserve"> </w:t>
      </w:r>
      <w:proofErr w:type="spellStart"/>
      <w:r w:rsidRPr="00C66830">
        <w:rPr>
          <w:bCs/>
        </w:rPr>
        <w:t>lanjut</w:t>
      </w:r>
      <w:proofErr w:type="spellEnd"/>
      <w:r w:rsidRPr="00C66830">
        <w:rPr>
          <w:bCs/>
        </w:rPr>
        <w:t xml:space="preserve"> </w:t>
      </w:r>
      <w:r w:rsidR="00636197">
        <w:rPr>
          <w:bCs/>
        </w:rPr>
        <w:fldChar w:fldCharType="begin"/>
      </w:r>
      <w:r w:rsidR="00636197">
        <w:rPr>
          <w:bCs/>
        </w:rPr>
        <w:instrText xml:space="preserve"> ADDIN ZOTERO_ITEM CSL_CITATION {"citationID":"RP6ZIx11","properties":{"formattedCitation":"(Milita dkk., 2021)","plainCitation":"(Milita dkk., 2021)","noteIndex":0},"citationItems":[{"id":169,"uris":["http://zotero.org/users/local/dmM2qeyj/items/AMEAIF2F"],"itemData":{"id":169,"type":"article-journal","abstract":"Diabetes mellitus is one of metabolic disorders with characteristics hyperglycemia due to insulin disorders caused by work disturbances and or insulin secretion. Type 2 diabetes is 90% of all categories of diabetes mellitus. Elderly will also naturally face a problem that is a decrease in health. One of the diseases that accompany the elderly is Diabetes Mellitus. This study aims to determine the risk factors related with the incidence of type 2 diabetes in elderly in Indonesia. This research is analytic with a cross-sectional design. This study is a secondary data analysis using the 2018 Basic Health Research data. The results of statistical tests show variables related to the incidence of type 2 diabetes in the elderly in Indonesia, including the characteristics of respondents consisting of education (OR=0,403 and p-value=0,000) and employment (OR=3,010 and p-value=0,000) and then physical activity (OR=1,466 and p-value=0,000), smoking habits (OR=0,764 and p-value=0,000), fruit and vegetables consumption (OR=0,797 and p-value=0,000), obesity (OR=1,896 and p-value=0,000), history of hypertension (OR=1,960 and p-value=0,000) and food and beverage intake at risk except grilled foods (p-value = 0.577) and preservative foods (p-value = 0.577). It can be concluded that almost all variables are related to the incidence of type 2 diabetes except the consumption of grilled food and preservative food. Suggestions from researchers, preventive and promotive efforts are needed.","container-title":"Jurnal Kedokteran dan Kesehatan","DOI":"10.24853/jkk.17.1.9-20","ISSN":"2549-6883, 0216-3942","issue":"1","journalAbbreviation":"JKK","language":"id","license":"https://creativecommons.org/licenses/by-nc/4.0","page":"9","source":"DOI.org (Crossref)","title":"Kejadian Diabetes Mellitus Tipe II pada Lanjut Usia di Indonesia (Analisis Riskesdas 2018)","volume":"17","author":[{"family":"Milita","given":"Fibra"},{"family":"Handayani","given":"Sarah"},{"family":"Setiaji","given":"Bambang"}],"issued":{"date-parts":[["2021",1,27]]}}}],"schema":"https://github.com/citation-style-language/schema/raw/master/csl-citation.json"} </w:instrText>
      </w:r>
      <w:r w:rsidR="00636197">
        <w:rPr>
          <w:bCs/>
        </w:rPr>
        <w:fldChar w:fldCharType="separate"/>
      </w:r>
      <w:r w:rsidR="00636197" w:rsidRPr="00636197">
        <w:t>(Milita dkk., 2021)</w:t>
      </w:r>
      <w:r w:rsidR="00636197">
        <w:rPr>
          <w:bCs/>
        </w:rPr>
        <w:fldChar w:fldCharType="end"/>
      </w:r>
      <w:r w:rsidR="00636197">
        <w:rPr>
          <w:bCs/>
        </w:rPr>
        <w:t>.</w:t>
      </w:r>
    </w:p>
    <w:p w14:paraId="79D004F2" w14:textId="3E148D99" w:rsidR="00513CB1" w:rsidRPr="00C66830" w:rsidRDefault="00C66830" w:rsidP="00C66830">
      <w:pPr>
        <w:pStyle w:val="BodyText"/>
        <w:numPr>
          <w:ilvl w:val="0"/>
          <w:numId w:val="11"/>
        </w:numPr>
        <w:spacing w:before="240" w:after="240" w:line="240" w:lineRule="auto"/>
        <w:rPr>
          <w:b/>
          <w:bCs/>
          <w:lang w:val="id-ID"/>
        </w:rPr>
      </w:pPr>
      <w:r w:rsidRPr="00C66830">
        <w:rPr>
          <w:b/>
          <w:bCs/>
          <w:lang w:val="id-ID"/>
        </w:rPr>
        <w:t>Karakteristik Responden Berdasarkan Pendidikan Terakhir</w:t>
      </w:r>
    </w:p>
    <w:p w14:paraId="4390A272" w14:textId="081053FE" w:rsidR="00C66830" w:rsidRPr="00C66830" w:rsidRDefault="00C66830" w:rsidP="00C66830">
      <w:pPr>
        <w:pStyle w:val="BodyText"/>
        <w:spacing w:line="240" w:lineRule="auto"/>
        <w:jc w:val="center"/>
        <w:rPr>
          <w:szCs w:val="24"/>
          <w:lang w:val="id-ID"/>
        </w:rPr>
      </w:pPr>
      <w:r w:rsidRPr="00C66830">
        <w:rPr>
          <w:szCs w:val="24"/>
          <w:lang w:val="id-ID"/>
        </w:rPr>
        <w:t>Tab</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 xml:space="preserve">l </w:t>
      </w:r>
      <w:r>
        <w:rPr>
          <w:szCs w:val="24"/>
          <w:lang w:val="id-ID"/>
        </w:rPr>
        <w:t>3.</w:t>
      </w:r>
      <w:r w:rsidRPr="00C66830">
        <w:rPr>
          <w:szCs w:val="24"/>
          <w:lang w:val="id-ID"/>
        </w:rPr>
        <w:t xml:space="preserve"> Distribusi Fr</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ku</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nsi Karakt</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ristik R</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spond</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n</w:t>
      </w:r>
    </w:p>
    <w:p w14:paraId="1F4F9DE2" w14:textId="5DA4DB65" w:rsidR="00830260" w:rsidRDefault="00C66830" w:rsidP="00EE1D1C">
      <w:pPr>
        <w:pStyle w:val="BodyText"/>
        <w:spacing w:after="120" w:line="240" w:lineRule="auto"/>
        <w:ind w:firstLine="288"/>
        <w:jc w:val="center"/>
        <w:rPr>
          <w:szCs w:val="24"/>
          <w:lang w:val="id-ID"/>
        </w:rPr>
      </w:pPr>
      <w:r w:rsidRPr="00C66830">
        <w:rPr>
          <w:szCs w:val="24"/>
          <w:lang w:val="id-ID"/>
        </w:rPr>
        <w:t>B</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rdasarkan P</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ndidikan T</w:t>
      </w:r>
      <w:r w:rsidR="00C860B4">
        <w:rPr>
          <w:szCs w:val="24"/>
          <w:lang w:val="id-ID"/>
        </w:rPr>
        <w:t>e</w:t>
      </w:r>
      <w:r w:rsidR="00C860B4" w:rsidRPr="00C860B4">
        <w:rPr>
          <w:rFonts w:ascii="Inspiring" w:hAnsi="Inspiring"/>
          <w:color w:val="DDDDDD"/>
          <w:spacing w:val="-20"/>
          <w:w w:val="1"/>
          <w:sz w:val="6"/>
          <w:szCs w:val="24"/>
          <w:lang w:val="id-ID"/>
        </w:rPr>
        <w:t>v</w:t>
      </w:r>
      <w:r w:rsidRPr="00C66830">
        <w:rPr>
          <w:szCs w:val="24"/>
          <w:lang w:val="id-ID"/>
        </w:rPr>
        <w:t>rakhir</w:t>
      </w:r>
    </w:p>
    <w:tbl>
      <w:tblPr>
        <w:tblStyle w:val="PlainTable2"/>
        <w:tblW w:w="0" w:type="auto"/>
        <w:tblLook w:val="04A0" w:firstRow="1" w:lastRow="0" w:firstColumn="1" w:lastColumn="0" w:noHBand="0" w:noVBand="1"/>
      </w:tblPr>
      <w:tblGrid>
        <w:gridCol w:w="1820"/>
        <w:gridCol w:w="1315"/>
        <w:gridCol w:w="1505"/>
      </w:tblGrid>
      <w:tr w:rsidR="00C66830" w:rsidRPr="00A57CC5" w14:paraId="18F4492B" w14:textId="77777777" w:rsidTr="008C5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3408588"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Pendidikan</w:t>
            </w:r>
          </w:p>
        </w:tc>
        <w:tc>
          <w:tcPr>
            <w:tcW w:w="1620" w:type="dxa"/>
          </w:tcPr>
          <w:p w14:paraId="3D4FAA84" w14:textId="77777777" w:rsidR="00C66830" w:rsidRPr="00C66830" w:rsidRDefault="00C66830"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Frekuensi</w:t>
            </w:r>
          </w:p>
        </w:tc>
        <w:tc>
          <w:tcPr>
            <w:tcW w:w="1980" w:type="dxa"/>
          </w:tcPr>
          <w:p w14:paraId="344D6A50" w14:textId="77777777" w:rsidR="00C66830" w:rsidRPr="00C66830" w:rsidRDefault="00C66830"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Persentase</w:t>
            </w:r>
          </w:p>
        </w:tc>
      </w:tr>
      <w:tr w:rsidR="00C66830" w:rsidRPr="00A57CC5" w14:paraId="180808AC" w14:textId="77777777" w:rsidTr="008C5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EA7C2BF"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SD</w:t>
            </w:r>
          </w:p>
        </w:tc>
        <w:tc>
          <w:tcPr>
            <w:tcW w:w="1620" w:type="dxa"/>
          </w:tcPr>
          <w:p w14:paraId="34E70835"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w:t>
            </w:r>
          </w:p>
        </w:tc>
        <w:tc>
          <w:tcPr>
            <w:tcW w:w="1980" w:type="dxa"/>
          </w:tcPr>
          <w:p w14:paraId="1E32A59C"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5</w:t>
            </w:r>
          </w:p>
        </w:tc>
      </w:tr>
      <w:tr w:rsidR="00C66830" w:rsidRPr="00A57CC5" w14:paraId="783A5723" w14:textId="77777777" w:rsidTr="008C5F3D">
        <w:tc>
          <w:tcPr>
            <w:cnfStyle w:val="001000000000" w:firstRow="0" w:lastRow="0" w:firstColumn="1" w:lastColumn="0" w:oddVBand="0" w:evenVBand="0" w:oddHBand="0" w:evenHBand="0" w:firstRowFirstColumn="0" w:firstRowLastColumn="0" w:lastRowFirstColumn="0" w:lastRowLastColumn="0"/>
            <w:tcW w:w="2605" w:type="dxa"/>
          </w:tcPr>
          <w:p w14:paraId="07416E67"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SMP</w:t>
            </w:r>
          </w:p>
        </w:tc>
        <w:tc>
          <w:tcPr>
            <w:tcW w:w="1620" w:type="dxa"/>
          </w:tcPr>
          <w:p w14:paraId="74351691"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8</w:t>
            </w:r>
          </w:p>
        </w:tc>
        <w:tc>
          <w:tcPr>
            <w:tcW w:w="1980" w:type="dxa"/>
          </w:tcPr>
          <w:p w14:paraId="33AFBEE0"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26.9</w:t>
            </w:r>
          </w:p>
        </w:tc>
      </w:tr>
      <w:tr w:rsidR="00C66830" w:rsidRPr="00A57CC5" w14:paraId="0FE2CCD8" w14:textId="77777777" w:rsidTr="008C5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712DC9A8"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SMA</w:t>
            </w:r>
          </w:p>
        </w:tc>
        <w:tc>
          <w:tcPr>
            <w:tcW w:w="1620" w:type="dxa"/>
          </w:tcPr>
          <w:p w14:paraId="049E1A43"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35</w:t>
            </w:r>
          </w:p>
        </w:tc>
        <w:tc>
          <w:tcPr>
            <w:tcW w:w="1980" w:type="dxa"/>
          </w:tcPr>
          <w:p w14:paraId="406222EE"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52.2</w:t>
            </w:r>
          </w:p>
        </w:tc>
      </w:tr>
      <w:tr w:rsidR="00C66830" w:rsidRPr="00A57CC5" w14:paraId="7FB8C195" w14:textId="77777777" w:rsidTr="008C5F3D">
        <w:tc>
          <w:tcPr>
            <w:cnfStyle w:val="001000000000" w:firstRow="0" w:lastRow="0" w:firstColumn="1" w:lastColumn="0" w:oddVBand="0" w:evenVBand="0" w:oddHBand="0" w:evenHBand="0" w:firstRowFirstColumn="0" w:firstRowLastColumn="0" w:lastRowFirstColumn="0" w:lastRowLastColumn="0"/>
            <w:tcW w:w="2605" w:type="dxa"/>
          </w:tcPr>
          <w:p w14:paraId="0AD93FC8"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DIPLOMA (D1/D2/D3)</w:t>
            </w:r>
          </w:p>
        </w:tc>
        <w:tc>
          <w:tcPr>
            <w:tcW w:w="1620" w:type="dxa"/>
          </w:tcPr>
          <w:p w14:paraId="4B708FCE"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4</w:t>
            </w:r>
          </w:p>
        </w:tc>
        <w:tc>
          <w:tcPr>
            <w:tcW w:w="1980" w:type="dxa"/>
          </w:tcPr>
          <w:p w14:paraId="3849BBDC"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6.0</w:t>
            </w:r>
          </w:p>
        </w:tc>
      </w:tr>
      <w:tr w:rsidR="00C66830" w:rsidRPr="00A57CC5" w14:paraId="34CAADB8" w14:textId="77777777" w:rsidTr="008C5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DE76916"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Sarjana (S1)</w:t>
            </w:r>
          </w:p>
        </w:tc>
        <w:tc>
          <w:tcPr>
            <w:tcW w:w="1620" w:type="dxa"/>
          </w:tcPr>
          <w:p w14:paraId="61B769DA"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9</w:t>
            </w:r>
          </w:p>
        </w:tc>
        <w:tc>
          <w:tcPr>
            <w:tcW w:w="1980" w:type="dxa"/>
          </w:tcPr>
          <w:p w14:paraId="5464A995"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3.4</w:t>
            </w:r>
          </w:p>
        </w:tc>
      </w:tr>
      <w:tr w:rsidR="00C66830" w:rsidRPr="00A57CC5" w14:paraId="142469E7" w14:textId="77777777" w:rsidTr="008C5F3D">
        <w:tc>
          <w:tcPr>
            <w:cnfStyle w:val="001000000000" w:firstRow="0" w:lastRow="0" w:firstColumn="1" w:lastColumn="0" w:oddVBand="0" w:evenVBand="0" w:oddHBand="0" w:evenHBand="0" w:firstRowFirstColumn="0" w:firstRowLastColumn="0" w:lastRowFirstColumn="0" w:lastRowLastColumn="0"/>
            <w:tcW w:w="2605" w:type="dxa"/>
          </w:tcPr>
          <w:p w14:paraId="5E773798"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Total</w:t>
            </w:r>
          </w:p>
        </w:tc>
        <w:tc>
          <w:tcPr>
            <w:tcW w:w="1620" w:type="dxa"/>
          </w:tcPr>
          <w:p w14:paraId="1E9CB490"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67</w:t>
            </w:r>
          </w:p>
        </w:tc>
        <w:tc>
          <w:tcPr>
            <w:tcW w:w="1980" w:type="dxa"/>
          </w:tcPr>
          <w:p w14:paraId="7CC7B2D4"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00</w:t>
            </w:r>
          </w:p>
        </w:tc>
      </w:tr>
    </w:tbl>
    <w:p w14:paraId="43428BE9" w14:textId="65A79794" w:rsidR="00E60638" w:rsidRDefault="00E60638" w:rsidP="00E60638">
      <w:pPr>
        <w:pStyle w:val="BodyText"/>
        <w:spacing w:line="276" w:lineRule="auto"/>
        <w:ind w:firstLine="0"/>
        <w:rPr>
          <w:lang w:val="id-ID"/>
        </w:rPr>
      </w:pPr>
    </w:p>
    <w:p w14:paraId="61E72B08" w14:textId="23498CEC" w:rsidR="00E60638" w:rsidRDefault="00C66830" w:rsidP="00C66830">
      <w:pPr>
        <w:pStyle w:val="tablefootnote"/>
        <w:spacing w:line="276" w:lineRule="auto"/>
        <w:jc w:val="center"/>
      </w:pPr>
      <w:r w:rsidRPr="00A57CC5">
        <w:rPr>
          <w:noProof/>
        </w:rPr>
        <w:drawing>
          <wp:inline distT="0" distB="0" distL="0" distR="0" wp14:anchorId="57B00E07" wp14:editId="72484ED9">
            <wp:extent cx="2217761" cy="1915416"/>
            <wp:effectExtent l="0" t="0" r="0" b="8890"/>
            <wp:docPr id="1735259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5343" cy="1982421"/>
                    </a:xfrm>
                    <a:prstGeom prst="rect">
                      <a:avLst/>
                    </a:prstGeom>
                    <a:noFill/>
                    <a:ln>
                      <a:noFill/>
                    </a:ln>
                  </pic:spPr>
                </pic:pic>
              </a:graphicData>
            </a:graphic>
          </wp:inline>
        </w:drawing>
      </w:r>
    </w:p>
    <w:p w14:paraId="282B17EF" w14:textId="77777777" w:rsidR="00E60638" w:rsidRPr="00E60638" w:rsidRDefault="00E60638" w:rsidP="00E60638">
      <w:pPr>
        <w:pStyle w:val="tablefootnote"/>
        <w:spacing w:line="276" w:lineRule="auto"/>
        <w:jc w:val="left"/>
      </w:pPr>
    </w:p>
    <w:p w14:paraId="1841ED64" w14:textId="78129D0E" w:rsidR="00E60638" w:rsidRPr="00C66830" w:rsidRDefault="00C66830" w:rsidP="00C66830">
      <w:pPr>
        <w:pStyle w:val="tablefootnote"/>
        <w:jc w:val="center"/>
        <w:rPr>
          <w:sz w:val="20"/>
          <w:szCs w:val="20"/>
        </w:rPr>
      </w:pPr>
      <w:r w:rsidRPr="00C66830">
        <w:rPr>
          <w:sz w:val="20"/>
          <w:szCs w:val="20"/>
        </w:rPr>
        <w:t xml:space="preserve">Gambar 3. Diagram </w:t>
      </w:r>
      <w:proofErr w:type="spellStart"/>
      <w:r w:rsidRPr="00C66830">
        <w:rPr>
          <w:sz w:val="20"/>
          <w:szCs w:val="20"/>
        </w:rPr>
        <w:t>Distribusi</w:t>
      </w:r>
      <w:proofErr w:type="spellEnd"/>
      <w:r w:rsidRPr="00C66830">
        <w:rPr>
          <w:sz w:val="20"/>
          <w:szCs w:val="20"/>
        </w:rPr>
        <w:t xml:space="preserve"> </w:t>
      </w:r>
      <w:proofErr w:type="spellStart"/>
      <w:r w:rsidRPr="00C66830">
        <w:rPr>
          <w:sz w:val="20"/>
          <w:szCs w:val="20"/>
        </w:rPr>
        <w:t>Fr</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ku</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nsi</w:t>
      </w:r>
      <w:proofErr w:type="spellEnd"/>
      <w:r w:rsidRPr="00C66830">
        <w:rPr>
          <w:sz w:val="20"/>
          <w:szCs w:val="20"/>
        </w:rPr>
        <w:t xml:space="preserve"> </w:t>
      </w:r>
      <w:proofErr w:type="spellStart"/>
      <w:r w:rsidRPr="00C66830">
        <w:rPr>
          <w:sz w:val="20"/>
          <w:szCs w:val="20"/>
        </w:rPr>
        <w:t>Karakt</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ristik</w:t>
      </w:r>
      <w:proofErr w:type="spellEnd"/>
      <w:r w:rsidRPr="00C66830">
        <w:rPr>
          <w:sz w:val="20"/>
          <w:szCs w:val="20"/>
        </w:rPr>
        <w:t xml:space="preserve"> </w:t>
      </w:r>
      <w:proofErr w:type="spellStart"/>
      <w:r w:rsidRPr="00C66830">
        <w:rPr>
          <w:sz w:val="20"/>
          <w:szCs w:val="20"/>
        </w:rPr>
        <w:t>R</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spond</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n</w:t>
      </w:r>
      <w:proofErr w:type="spellEnd"/>
      <w:r>
        <w:rPr>
          <w:sz w:val="20"/>
          <w:szCs w:val="20"/>
        </w:rPr>
        <w:t xml:space="preserve"> </w:t>
      </w:r>
      <w:proofErr w:type="spellStart"/>
      <w:r w:rsidRPr="00C66830">
        <w:rPr>
          <w:sz w:val="20"/>
          <w:szCs w:val="20"/>
        </w:rPr>
        <w:t>B</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rdasarkan</w:t>
      </w:r>
      <w:proofErr w:type="spellEnd"/>
      <w:r w:rsidRPr="00C66830">
        <w:rPr>
          <w:sz w:val="20"/>
          <w:szCs w:val="20"/>
        </w:rPr>
        <w:t xml:space="preserve"> </w:t>
      </w:r>
      <w:proofErr w:type="spellStart"/>
      <w:r w:rsidRPr="00C66830">
        <w:rPr>
          <w:sz w:val="20"/>
          <w:szCs w:val="20"/>
        </w:rPr>
        <w:t>P</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ndidikan</w:t>
      </w:r>
      <w:proofErr w:type="spellEnd"/>
      <w:r w:rsidRPr="00C66830">
        <w:rPr>
          <w:sz w:val="20"/>
          <w:szCs w:val="20"/>
        </w:rPr>
        <w:t xml:space="preserve"> </w:t>
      </w:r>
      <w:proofErr w:type="spellStart"/>
      <w:r w:rsidRPr="00C66830">
        <w:rPr>
          <w:sz w:val="20"/>
          <w:szCs w:val="20"/>
        </w:rPr>
        <w:t>T</w:t>
      </w:r>
      <w:r w:rsidR="00C860B4">
        <w:rPr>
          <w:sz w:val="20"/>
          <w:szCs w:val="20"/>
        </w:rPr>
        <w:t>e</w:t>
      </w:r>
      <w:r w:rsidR="00C860B4" w:rsidRPr="00C860B4">
        <w:rPr>
          <w:rFonts w:ascii="Inspiring" w:hAnsi="Inspiring"/>
          <w:color w:val="DDDDDD"/>
          <w:spacing w:val="-20"/>
          <w:w w:val="1"/>
          <w:sz w:val="6"/>
          <w:szCs w:val="20"/>
        </w:rPr>
        <w:t>v</w:t>
      </w:r>
      <w:r w:rsidRPr="00C66830">
        <w:rPr>
          <w:sz w:val="20"/>
          <w:szCs w:val="20"/>
        </w:rPr>
        <w:t>rakhir</w:t>
      </w:r>
      <w:proofErr w:type="spellEnd"/>
    </w:p>
    <w:p w14:paraId="6DE1A5C4" w14:textId="18B3B5F5" w:rsidR="00C66830" w:rsidRDefault="006B719E" w:rsidP="00C66830">
      <w:pPr>
        <w:pStyle w:val="BodyText"/>
        <w:spacing w:line="240" w:lineRule="auto"/>
        <w:ind w:firstLine="720"/>
        <w:rPr>
          <w:bCs/>
        </w:rPr>
      </w:pPr>
      <w:proofErr w:type="spellStart"/>
      <w:r>
        <w:rPr>
          <w:bCs/>
        </w:rPr>
        <w:t>B</w:t>
      </w:r>
      <w:r w:rsidR="00C860B4">
        <w:rPr>
          <w:bCs/>
        </w:rPr>
        <w:t>e</w:t>
      </w:r>
      <w:r w:rsidR="00C860B4" w:rsidRPr="00C860B4">
        <w:rPr>
          <w:rFonts w:ascii="Inspiring" w:hAnsi="Inspiring"/>
          <w:bCs/>
          <w:color w:val="DDDDDD"/>
          <w:spacing w:val="-20"/>
          <w:w w:val="1"/>
          <w:sz w:val="6"/>
        </w:rPr>
        <w:t>v</w:t>
      </w:r>
      <w:r>
        <w:rPr>
          <w:bCs/>
        </w:rPr>
        <w:t>rdasarkan</w:t>
      </w:r>
      <w:proofErr w:type="spellEnd"/>
      <w:r>
        <w:rPr>
          <w:bCs/>
        </w:rPr>
        <w:t xml:space="preserve"> </w:t>
      </w:r>
      <w:proofErr w:type="spellStart"/>
      <w:r>
        <w:rPr>
          <w:bCs/>
        </w:rPr>
        <w:t>tab</w:t>
      </w:r>
      <w:r w:rsidR="00C860B4">
        <w:rPr>
          <w:bCs/>
        </w:rPr>
        <w:t>e</w:t>
      </w:r>
      <w:r w:rsidR="00C860B4" w:rsidRPr="00C860B4">
        <w:rPr>
          <w:rFonts w:ascii="Inspiring" w:hAnsi="Inspiring"/>
          <w:bCs/>
          <w:color w:val="DDDDDD"/>
          <w:spacing w:val="-20"/>
          <w:w w:val="1"/>
          <w:sz w:val="6"/>
        </w:rPr>
        <w:t>v</w:t>
      </w:r>
      <w:r>
        <w:rPr>
          <w:bCs/>
        </w:rPr>
        <w:t>l</w:t>
      </w:r>
      <w:proofErr w:type="spellEnd"/>
      <w:r>
        <w:rPr>
          <w:bCs/>
        </w:rPr>
        <w:t xml:space="preserve"> 3. p</w:t>
      </w:r>
      <w:r w:rsidR="00C66830" w:rsidRPr="00C66830">
        <w:rPr>
          <w:bCs/>
        </w:rPr>
        <w:t xml:space="preserve">ada </w:t>
      </w:r>
      <w:proofErr w:type="spellStart"/>
      <w:r w:rsidR="00C66830" w:rsidRPr="00C66830">
        <w:rPr>
          <w:bCs/>
        </w:rPr>
        <w:t>karakt</w:t>
      </w:r>
      <w:r w:rsidR="00C860B4">
        <w:rPr>
          <w:bCs/>
        </w:rPr>
        <w:t>e</w:t>
      </w:r>
      <w:r w:rsidR="00C860B4" w:rsidRPr="00C860B4">
        <w:rPr>
          <w:rFonts w:ascii="Inspiring" w:hAnsi="Inspiring"/>
          <w:bCs/>
          <w:color w:val="DDDDDD"/>
          <w:spacing w:val="-20"/>
          <w:w w:val="1"/>
          <w:sz w:val="6"/>
        </w:rPr>
        <w:t>v</w:t>
      </w:r>
      <w:r w:rsidR="00C66830" w:rsidRPr="00C66830">
        <w:rPr>
          <w:bCs/>
        </w:rPr>
        <w:t>ristik</w:t>
      </w:r>
      <w:proofErr w:type="spellEnd"/>
      <w:r w:rsidR="00C66830" w:rsidRPr="00C66830">
        <w:rPr>
          <w:bCs/>
        </w:rPr>
        <w:t xml:space="preserve">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Pr>
          <w:bCs/>
        </w:rPr>
        <w:t>m</w:t>
      </w:r>
      <w:r w:rsidR="00C860B4">
        <w:rPr>
          <w:bCs/>
        </w:rPr>
        <w:t>e</w:t>
      </w:r>
      <w:r w:rsidR="00C860B4" w:rsidRPr="00C860B4">
        <w:rPr>
          <w:rFonts w:ascii="Inspiring" w:hAnsi="Inspiring"/>
          <w:bCs/>
          <w:color w:val="DDDDDD"/>
          <w:spacing w:val="-20"/>
          <w:w w:val="1"/>
          <w:sz w:val="6"/>
        </w:rPr>
        <w:t>v</w:t>
      </w:r>
      <w:r>
        <w:rPr>
          <w:bCs/>
        </w:rPr>
        <w:t>ng</w:t>
      </w:r>
      <w:r w:rsidR="00C860B4">
        <w:rPr>
          <w:bCs/>
        </w:rPr>
        <w:t>e</w:t>
      </w:r>
      <w:r w:rsidR="00C860B4" w:rsidRPr="00C860B4">
        <w:rPr>
          <w:rFonts w:ascii="Inspiring" w:hAnsi="Inspiring"/>
          <w:bCs/>
          <w:color w:val="DDDDDD"/>
          <w:spacing w:val="-20"/>
          <w:w w:val="1"/>
          <w:sz w:val="6"/>
        </w:rPr>
        <w:t>v</w:t>
      </w:r>
      <w:r>
        <w:rPr>
          <w:bCs/>
        </w:rPr>
        <w:t>nai</w:t>
      </w:r>
      <w:proofErr w:type="spellEnd"/>
      <w:r w:rsidR="00C66830" w:rsidRPr="00C66830">
        <w:rPr>
          <w:bCs/>
        </w:rPr>
        <w:t xml:space="preserve"> </w:t>
      </w:r>
      <w:proofErr w:type="spellStart"/>
      <w:r w:rsidR="00C66830" w:rsidRPr="00C66830">
        <w:rPr>
          <w:bCs/>
        </w:rPr>
        <w:t>tingkat</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w:t>
      </w:r>
      <w:proofErr w:type="spellStart"/>
      <w:r w:rsidR="00C66830" w:rsidRPr="00C66830">
        <w:rPr>
          <w:bCs/>
        </w:rPr>
        <w:t>dari</w:t>
      </w:r>
      <w:proofErr w:type="spellEnd"/>
      <w:r w:rsidR="00C66830" w:rsidRPr="00C66830">
        <w:rPr>
          <w:bCs/>
        </w:rPr>
        <w:t xml:space="preserve"> total 67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sidR="00C66830" w:rsidRPr="00C66830">
        <w:rPr>
          <w:bCs/>
        </w:rPr>
        <w:t>dapat</w:t>
      </w:r>
      <w:proofErr w:type="spellEnd"/>
      <w:r w:rsidR="00C66830" w:rsidRPr="00C66830">
        <w:rPr>
          <w:bCs/>
        </w:rPr>
        <w:t xml:space="preserve"> </w:t>
      </w:r>
      <w:proofErr w:type="spellStart"/>
      <w:r w:rsidR="00C66830" w:rsidRPr="00C66830">
        <w:rPr>
          <w:bCs/>
        </w:rPr>
        <w:t>dik</w:t>
      </w:r>
      <w:r w:rsidR="00C860B4">
        <w:rPr>
          <w:bCs/>
        </w:rPr>
        <w:t>e</w:t>
      </w:r>
      <w:r w:rsidR="00C860B4" w:rsidRPr="00C860B4">
        <w:rPr>
          <w:rFonts w:ascii="Inspiring" w:hAnsi="Inspiring"/>
          <w:bCs/>
          <w:color w:val="DDDDDD"/>
          <w:spacing w:val="-20"/>
          <w:w w:val="1"/>
          <w:sz w:val="6"/>
        </w:rPr>
        <w:t>v</w:t>
      </w:r>
      <w:r w:rsidR="00C66830" w:rsidRPr="00C66830">
        <w:rPr>
          <w:bCs/>
        </w:rPr>
        <w:t>tahui</w:t>
      </w:r>
      <w:proofErr w:type="spellEnd"/>
      <w:r w:rsidR="00C66830" w:rsidRPr="00C66830">
        <w:rPr>
          <w:bCs/>
        </w:rPr>
        <w:t xml:space="preserve"> </w:t>
      </w:r>
      <w:proofErr w:type="spellStart"/>
      <w:r w:rsidR="00C66830" w:rsidRPr="00C66830">
        <w:rPr>
          <w:bCs/>
        </w:rPr>
        <w:t>bahwa</w:t>
      </w:r>
      <w:proofErr w:type="spellEnd"/>
      <w:r w:rsidR="00C66830" w:rsidRPr="00C66830">
        <w:rPr>
          <w:bCs/>
        </w:rPr>
        <w:t xml:space="preserve"> data </w:t>
      </w:r>
      <w:proofErr w:type="spellStart"/>
      <w:r w:rsidR="00C66830" w:rsidRPr="00C66830">
        <w:rPr>
          <w:bCs/>
        </w:rPr>
        <w:t>mayoritas</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w:t>
      </w:r>
      <w:r w:rsidR="00C860B4">
        <w:rPr>
          <w:bCs/>
        </w:rPr>
        <w:t>e</w:t>
      </w:r>
      <w:r w:rsidR="00C860B4" w:rsidRPr="00C860B4">
        <w:rPr>
          <w:rFonts w:ascii="Inspiring" w:hAnsi="Inspiring"/>
          <w:bCs/>
          <w:color w:val="DDDDDD"/>
          <w:spacing w:val="-20"/>
          <w:w w:val="1"/>
          <w:sz w:val="6"/>
        </w:rPr>
        <w:t>v</w:t>
      </w:r>
      <w:r w:rsidR="00C66830" w:rsidRPr="00C66830">
        <w:rPr>
          <w:bCs/>
        </w:rPr>
        <w:t>rita</w:t>
      </w:r>
      <w:proofErr w:type="spellEnd"/>
      <w:r w:rsidR="00C66830" w:rsidRPr="00C66830">
        <w:rPr>
          <w:bCs/>
        </w:rPr>
        <w:t xml:space="preserve"> </w:t>
      </w:r>
      <w:proofErr w:type="spellStart"/>
      <w:r w:rsidR="00C66830" w:rsidRPr="00C66830">
        <w:rPr>
          <w:bCs/>
        </w:rPr>
        <w:t>diab</w:t>
      </w:r>
      <w:r w:rsidR="00C860B4">
        <w:rPr>
          <w:bCs/>
        </w:rPr>
        <w:t>e</w:t>
      </w:r>
      <w:r w:rsidR="00C860B4" w:rsidRPr="00C860B4">
        <w:rPr>
          <w:rFonts w:ascii="Inspiring" w:hAnsi="Inspiring"/>
          <w:bCs/>
          <w:color w:val="DDDDDD"/>
          <w:spacing w:val="-20"/>
          <w:w w:val="1"/>
          <w:sz w:val="6"/>
        </w:rPr>
        <w:t>v</w:t>
      </w:r>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s</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litus</w:t>
      </w:r>
      <w:proofErr w:type="spellEnd"/>
      <w:r w:rsidR="00C66830" w:rsidRPr="00C66830">
        <w:rPr>
          <w:bCs/>
        </w:rPr>
        <w:t xml:space="preserve"> </w:t>
      </w:r>
      <w:proofErr w:type="spellStart"/>
      <w:r w:rsidR="00C66830" w:rsidRPr="00C66830">
        <w:rPr>
          <w:bCs/>
        </w:rPr>
        <w:t>tip</w:t>
      </w:r>
      <w:r w:rsidR="00C860B4">
        <w:rPr>
          <w:bCs/>
        </w:rPr>
        <w:t>e</w:t>
      </w:r>
      <w:r w:rsidR="00C860B4" w:rsidRPr="00C860B4">
        <w:rPr>
          <w:rFonts w:ascii="Inspiring" w:hAnsi="Inspiring"/>
          <w:bCs/>
          <w:color w:val="DDDDDD"/>
          <w:spacing w:val="-20"/>
          <w:w w:val="1"/>
          <w:sz w:val="6"/>
        </w:rPr>
        <w:t>v</w:t>
      </w:r>
      <w:proofErr w:type="spellEnd"/>
      <w:r w:rsidR="00C66830" w:rsidRPr="00C66830">
        <w:rPr>
          <w:bCs/>
        </w:rPr>
        <w:t xml:space="preserve"> 2 </w:t>
      </w:r>
      <w:proofErr w:type="spellStart"/>
      <w:r w:rsidR="00C66830" w:rsidRPr="00C66830">
        <w:rPr>
          <w:bCs/>
        </w:rPr>
        <w:t>d</w:t>
      </w:r>
      <w:r w:rsidR="00C860B4">
        <w:rPr>
          <w:bCs/>
        </w:rPr>
        <w:t>e</w:t>
      </w:r>
      <w:r w:rsidR="00C860B4" w:rsidRPr="00C860B4">
        <w:rPr>
          <w:rFonts w:ascii="Inspiring" w:hAnsi="Inspiring"/>
          <w:bCs/>
          <w:color w:val="DDDDDD"/>
          <w:spacing w:val="-20"/>
          <w:w w:val="1"/>
          <w:sz w:val="6"/>
        </w:rPr>
        <w:t>v</w:t>
      </w:r>
      <w:r w:rsidR="00C66830" w:rsidRPr="00C66830">
        <w:rPr>
          <w:bCs/>
        </w:rPr>
        <w:t>ngan</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SMA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35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52.2%), </w:t>
      </w:r>
      <w:proofErr w:type="spellStart"/>
      <w:r w:rsidR="00C66830" w:rsidRPr="00C66830">
        <w:rPr>
          <w:bCs/>
        </w:rPr>
        <w:t>k</w:t>
      </w:r>
      <w:r w:rsidR="00C860B4">
        <w:rPr>
          <w:bCs/>
        </w:rPr>
        <w:t>e</w:t>
      </w:r>
      <w:r w:rsidR="00C860B4" w:rsidRPr="00C860B4">
        <w:rPr>
          <w:rFonts w:ascii="Inspiring" w:hAnsi="Inspiring"/>
          <w:bCs/>
          <w:color w:val="DDDDDD"/>
          <w:spacing w:val="-20"/>
          <w:w w:val="1"/>
          <w:sz w:val="6"/>
        </w:rPr>
        <w:t>v</w:t>
      </w:r>
      <w:r w:rsidR="00C66830" w:rsidRPr="00C66830">
        <w:rPr>
          <w:bCs/>
        </w:rPr>
        <w:t>mudian</w:t>
      </w:r>
      <w:proofErr w:type="spellEnd"/>
      <w:r w:rsidR="00C66830" w:rsidRPr="00C66830">
        <w:rPr>
          <w:bCs/>
        </w:rPr>
        <w:t xml:space="preserve"> </w:t>
      </w:r>
      <w:proofErr w:type="spellStart"/>
      <w:r w:rsidR="00C66830" w:rsidRPr="00C66830">
        <w:rPr>
          <w:bCs/>
        </w:rPr>
        <w:t>disusul</w:t>
      </w:r>
      <w:proofErr w:type="spellEnd"/>
      <w:r w:rsidR="00C66830" w:rsidRPr="00C66830">
        <w:rPr>
          <w:bCs/>
        </w:rPr>
        <w:t xml:space="preserve"> SMP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18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26.9%), Sarjana (S1)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9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13.4%), DIPLOMA (D1/D2/D3)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4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6%), SD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1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1.5%).</w:t>
      </w:r>
    </w:p>
    <w:p w14:paraId="35DB8047" w14:textId="296340E6" w:rsidR="00C66830" w:rsidRDefault="008C5F3D" w:rsidP="008C5F3D">
      <w:pPr>
        <w:pStyle w:val="BodyText"/>
        <w:spacing w:line="240" w:lineRule="auto"/>
        <w:ind w:firstLine="720"/>
        <w:rPr>
          <w:bCs/>
        </w:rPr>
      </w:pPr>
      <w:r>
        <w:rPr>
          <w:bCs/>
        </w:rPr>
        <w:t>D</w:t>
      </w:r>
      <w:r w:rsidRPr="00C66830">
        <w:rPr>
          <w:bCs/>
        </w:rPr>
        <w:t xml:space="preserve">ari total 67 </w:t>
      </w:r>
      <w:proofErr w:type="spellStart"/>
      <w:r w:rsidRPr="00C66830">
        <w:rPr>
          <w:bCs/>
        </w:rPr>
        <w:t>r</w:t>
      </w:r>
      <w:r w:rsidR="00C860B4">
        <w:rPr>
          <w:bCs/>
        </w:rPr>
        <w:t>e</w:t>
      </w:r>
      <w:r w:rsidR="00C860B4" w:rsidRPr="00C860B4">
        <w:rPr>
          <w:rFonts w:ascii="Inspiring" w:hAnsi="Inspiring"/>
          <w:bCs/>
          <w:color w:val="DDDDDD"/>
          <w:spacing w:val="-20"/>
          <w:w w:val="1"/>
          <w:sz w:val="6"/>
        </w:rPr>
        <w:t>v</w:t>
      </w:r>
      <w:r w:rsidRPr="00C66830">
        <w:rPr>
          <w:bCs/>
        </w:rPr>
        <w:t>spond</w:t>
      </w:r>
      <w:r w:rsidR="00C860B4">
        <w:rPr>
          <w:bCs/>
        </w:rPr>
        <w:t>e</w:t>
      </w:r>
      <w:r w:rsidR="00C860B4" w:rsidRPr="00C860B4">
        <w:rPr>
          <w:rFonts w:ascii="Inspiring" w:hAnsi="Inspiring"/>
          <w:bCs/>
          <w:color w:val="DDDDDD"/>
          <w:spacing w:val="-20"/>
          <w:w w:val="1"/>
          <w:sz w:val="6"/>
        </w:rPr>
        <w:t>v</w:t>
      </w:r>
      <w:r w:rsidRPr="00C66830">
        <w:rPr>
          <w:bCs/>
        </w:rPr>
        <w:t>n</w:t>
      </w:r>
      <w:proofErr w:type="spellEnd"/>
      <w:r w:rsidRPr="00C66830">
        <w:rPr>
          <w:bCs/>
        </w:rPr>
        <w:t xml:space="preserve"> </w:t>
      </w:r>
      <w:proofErr w:type="spellStart"/>
      <w:r w:rsidRPr="00C66830">
        <w:rPr>
          <w:bCs/>
        </w:rPr>
        <w:t>dik</w:t>
      </w:r>
      <w:r w:rsidR="00C860B4">
        <w:rPr>
          <w:bCs/>
        </w:rPr>
        <w:t>e</w:t>
      </w:r>
      <w:r w:rsidR="00C860B4" w:rsidRPr="00C860B4">
        <w:rPr>
          <w:rFonts w:ascii="Inspiring" w:hAnsi="Inspiring"/>
          <w:bCs/>
          <w:color w:val="DDDDDD"/>
          <w:spacing w:val="-20"/>
          <w:w w:val="1"/>
          <w:sz w:val="6"/>
        </w:rPr>
        <w:t>v</w:t>
      </w:r>
      <w:r w:rsidRPr="00C66830">
        <w:rPr>
          <w:bCs/>
        </w:rPr>
        <w:t>tahui</w:t>
      </w:r>
      <w:proofErr w:type="spellEnd"/>
      <w:r w:rsidRPr="00C66830">
        <w:rPr>
          <w:bCs/>
        </w:rPr>
        <w:t xml:space="preserve"> </w:t>
      </w:r>
      <w:proofErr w:type="spellStart"/>
      <w:r w:rsidRPr="00C66830">
        <w:rPr>
          <w:bCs/>
        </w:rPr>
        <w:t>bahwa</w:t>
      </w:r>
      <w:proofErr w:type="spellEnd"/>
      <w:r w:rsidRPr="00C66830">
        <w:rPr>
          <w:bCs/>
        </w:rPr>
        <w:t xml:space="preserve"> </w:t>
      </w:r>
      <w:proofErr w:type="spellStart"/>
      <w:r w:rsidRPr="008C5F3D">
        <w:rPr>
          <w:bCs/>
        </w:rPr>
        <w:t>s</w:t>
      </w:r>
      <w:r w:rsidR="00C860B4">
        <w:rPr>
          <w:bCs/>
        </w:rPr>
        <w:t>e</w:t>
      </w:r>
      <w:r w:rsidR="00C860B4" w:rsidRPr="00C860B4">
        <w:rPr>
          <w:rFonts w:ascii="Inspiring" w:hAnsi="Inspiring"/>
          <w:bCs/>
          <w:color w:val="DDDDDD"/>
          <w:spacing w:val="-20"/>
          <w:w w:val="1"/>
          <w:sz w:val="6"/>
        </w:rPr>
        <w:t>v</w:t>
      </w:r>
      <w:r w:rsidRPr="008C5F3D">
        <w:rPr>
          <w:bCs/>
        </w:rPr>
        <w:t>bagian</w:t>
      </w:r>
      <w:proofErr w:type="spellEnd"/>
      <w:r w:rsidRPr="008C5F3D">
        <w:rPr>
          <w:bCs/>
        </w:rPr>
        <w:t xml:space="preserve"> </w:t>
      </w:r>
      <w:proofErr w:type="spellStart"/>
      <w:r w:rsidRPr="008C5F3D">
        <w:rPr>
          <w:bCs/>
        </w:rPr>
        <w:t>b</w:t>
      </w:r>
      <w:r w:rsidR="00C860B4">
        <w:rPr>
          <w:bCs/>
        </w:rPr>
        <w:t>e</w:t>
      </w:r>
      <w:r w:rsidR="00C860B4" w:rsidRPr="00C860B4">
        <w:rPr>
          <w:rFonts w:ascii="Inspiring" w:hAnsi="Inspiring"/>
          <w:bCs/>
          <w:color w:val="DDDDDD"/>
          <w:spacing w:val="-20"/>
          <w:w w:val="1"/>
          <w:sz w:val="6"/>
        </w:rPr>
        <w:t>v</w:t>
      </w:r>
      <w:r w:rsidRPr="008C5F3D">
        <w:rPr>
          <w:bCs/>
        </w:rPr>
        <w:t>sar</w:t>
      </w:r>
      <w:proofErr w:type="spellEnd"/>
      <w:r w:rsidRPr="008C5F3D">
        <w:rPr>
          <w:bCs/>
        </w:rPr>
        <w:t xml:space="preserve"> </w:t>
      </w:r>
      <w:proofErr w:type="spellStart"/>
      <w:r w:rsidRPr="008C5F3D">
        <w:rPr>
          <w:bCs/>
        </w:rPr>
        <w:t>p</w:t>
      </w:r>
      <w:r w:rsidR="00C860B4">
        <w:rPr>
          <w:bCs/>
        </w:rPr>
        <w:t>e</w:t>
      </w:r>
      <w:r w:rsidR="00C860B4" w:rsidRPr="00C860B4">
        <w:rPr>
          <w:rFonts w:ascii="Inspiring" w:hAnsi="Inspiring"/>
          <w:bCs/>
          <w:color w:val="DDDDDD"/>
          <w:spacing w:val="-20"/>
          <w:w w:val="1"/>
          <w:sz w:val="6"/>
        </w:rPr>
        <w:t>v</w:t>
      </w:r>
      <w:r w:rsidRPr="008C5F3D">
        <w:rPr>
          <w:bCs/>
        </w:rPr>
        <w:t>nd</w:t>
      </w:r>
      <w:r w:rsidR="00C860B4">
        <w:rPr>
          <w:bCs/>
        </w:rPr>
        <w:t>e</w:t>
      </w:r>
      <w:r w:rsidR="00C860B4" w:rsidRPr="00C860B4">
        <w:rPr>
          <w:rFonts w:ascii="Inspiring" w:hAnsi="Inspiring"/>
          <w:bCs/>
          <w:color w:val="DDDDDD"/>
          <w:spacing w:val="-20"/>
          <w:w w:val="1"/>
          <w:sz w:val="6"/>
        </w:rPr>
        <w:t>v</w:t>
      </w:r>
      <w:r w:rsidRPr="008C5F3D">
        <w:rPr>
          <w:bCs/>
        </w:rPr>
        <w:t>rita</w:t>
      </w:r>
      <w:proofErr w:type="spellEnd"/>
      <w:r w:rsidRPr="008C5F3D">
        <w:rPr>
          <w:bCs/>
        </w:rPr>
        <w:t xml:space="preserve"> </w:t>
      </w:r>
      <w:proofErr w:type="spellStart"/>
      <w:r w:rsidRPr="008C5F3D">
        <w:rPr>
          <w:bCs/>
        </w:rPr>
        <w:t>diab</w:t>
      </w:r>
      <w:r w:rsidR="00C860B4">
        <w:rPr>
          <w:bCs/>
        </w:rPr>
        <w:t>e</w:t>
      </w:r>
      <w:r w:rsidR="00C860B4" w:rsidRPr="00C860B4">
        <w:rPr>
          <w:rFonts w:ascii="Inspiring" w:hAnsi="Inspiring"/>
          <w:bCs/>
          <w:color w:val="DDDDDD"/>
          <w:spacing w:val="-20"/>
          <w:w w:val="1"/>
          <w:sz w:val="6"/>
        </w:rPr>
        <w:t>v</w:t>
      </w:r>
      <w:r w:rsidRPr="008C5F3D">
        <w:rPr>
          <w:bCs/>
        </w:rPr>
        <w:t>t</w:t>
      </w:r>
      <w:r w:rsidR="00C860B4">
        <w:rPr>
          <w:bCs/>
        </w:rPr>
        <w:t>e</w:t>
      </w:r>
      <w:r w:rsidR="00C860B4" w:rsidRPr="00C860B4">
        <w:rPr>
          <w:rFonts w:ascii="Inspiring" w:hAnsi="Inspiring"/>
          <w:bCs/>
          <w:color w:val="DDDDDD"/>
          <w:spacing w:val="-20"/>
          <w:w w:val="1"/>
          <w:sz w:val="6"/>
        </w:rPr>
        <w:t>v</w:t>
      </w:r>
      <w:r w:rsidRPr="008C5F3D">
        <w:rPr>
          <w:bCs/>
        </w:rPr>
        <w:t>s</w:t>
      </w:r>
      <w:proofErr w:type="spellEnd"/>
      <w:r w:rsidRPr="008C5F3D">
        <w:rPr>
          <w:bCs/>
        </w:rPr>
        <w:t xml:space="preserve"> </w:t>
      </w:r>
      <w:proofErr w:type="spellStart"/>
      <w:r w:rsidRPr="008C5F3D">
        <w:rPr>
          <w:bCs/>
        </w:rPr>
        <w:t>m</w:t>
      </w:r>
      <w:r w:rsidR="00C860B4">
        <w:rPr>
          <w:bCs/>
        </w:rPr>
        <w:t>e</w:t>
      </w:r>
      <w:r w:rsidR="00C860B4" w:rsidRPr="00C860B4">
        <w:rPr>
          <w:rFonts w:ascii="Inspiring" w:hAnsi="Inspiring"/>
          <w:bCs/>
          <w:color w:val="DDDDDD"/>
          <w:spacing w:val="-20"/>
          <w:w w:val="1"/>
          <w:sz w:val="6"/>
        </w:rPr>
        <w:t>v</w:t>
      </w:r>
      <w:r w:rsidRPr="008C5F3D">
        <w:rPr>
          <w:bCs/>
        </w:rPr>
        <w:t>litus</w:t>
      </w:r>
      <w:proofErr w:type="spellEnd"/>
      <w:r w:rsidRPr="008C5F3D">
        <w:rPr>
          <w:bCs/>
        </w:rPr>
        <w:t xml:space="preserve"> </w:t>
      </w:r>
      <w:proofErr w:type="spellStart"/>
      <w:r w:rsidRPr="008C5F3D">
        <w:rPr>
          <w:bCs/>
        </w:rPr>
        <w:t>tip</w:t>
      </w:r>
      <w:r w:rsidR="00C860B4">
        <w:rPr>
          <w:bCs/>
        </w:rPr>
        <w:t>e</w:t>
      </w:r>
      <w:r w:rsidR="00C860B4" w:rsidRPr="00C860B4">
        <w:rPr>
          <w:rFonts w:ascii="Inspiring" w:hAnsi="Inspiring"/>
          <w:bCs/>
          <w:color w:val="DDDDDD"/>
          <w:spacing w:val="-20"/>
          <w:w w:val="1"/>
          <w:sz w:val="6"/>
        </w:rPr>
        <w:t>v</w:t>
      </w:r>
      <w:proofErr w:type="spellEnd"/>
      <w:r w:rsidRPr="008C5F3D">
        <w:rPr>
          <w:bCs/>
        </w:rPr>
        <w:t xml:space="preserve"> 2 </w:t>
      </w:r>
      <w:proofErr w:type="spellStart"/>
      <w:r w:rsidRPr="008C5F3D">
        <w:rPr>
          <w:bCs/>
        </w:rPr>
        <w:t>m</w:t>
      </w:r>
      <w:r w:rsidR="00C860B4">
        <w:rPr>
          <w:bCs/>
        </w:rPr>
        <w:t>e</w:t>
      </w:r>
      <w:r w:rsidR="00C860B4" w:rsidRPr="00C860B4">
        <w:rPr>
          <w:rFonts w:ascii="Inspiring" w:hAnsi="Inspiring"/>
          <w:bCs/>
          <w:color w:val="DDDDDD"/>
          <w:spacing w:val="-20"/>
          <w:w w:val="1"/>
          <w:sz w:val="6"/>
        </w:rPr>
        <w:t>v</w:t>
      </w:r>
      <w:r w:rsidRPr="008C5F3D">
        <w:rPr>
          <w:bCs/>
        </w:rPr>
        <w:t>miliki</w:t>
      </w:r>
      <w:proofErr w:type="spellEnd"/>
      <w:r w:rsidRPr="008C5F3D">
        <w:rPr>
          <w:bCs/>
        </w:rPr>
        <w:t xml:space="preserve"> </w:t>
      </w:r>
      <w:proofErr w:type="spellStart"/>
      <w:r w:rsidRPr="008C5F3D">
        <w:rPr>
          <w:bCs/>
        </w:rPr>
        <w:t>tingkat</w:t>
      </w:r>
      <w:proofErr w:type="spellEnd"/>
      <w:r w:rsidRPr="008C5F3D">
        <w:rPr>
          <w:bCs/>
        </w:rPr>
        <w:t xml:space="preserve"> </w:t>
      </w:r>
      <w:proofErr w:type="spellStart"/>
      <w:r w:rsidRPr="008C5F3D">
        <w:rPr>
          <w:bCs/>
        </w:rPr>
        <w:t>p</w:t>
      </w:r>
      <w:r w:rsidR="00C860B4">
        <w:rPr>
          <w:bCs/>
        </w:rPr>
        <w:t>e</w:t>
      </w:r>
      <w:r w:rsidR="00C860B4" w:rsidRPr="00C860B4">
        <w:rPr>
          <w:rFonts w:ascii="Inspiring" w:hAnsi="Inspiring"/>
          <w:bCs/>
          <w:color w:val="DDDDDD"/>
          <w:spacing w:val="-20"/>
          <w:w w:val="1"/>
          <w:sz w:val="6"/>
        </w:rPr>
        <w:t>v</w:t>
      </w:r>
      <w:r w:rsidRPr="008C5F3D">
        <w:rPr>
          <w:bCs/>
        </w:rPr>
        <w:t>ndidikan</w:t>
      </w:r>
      <w:proofErr w:type="spellEnd"/>
      <w:r w:rsidRPr="008C5F3D">
        <w:rPr>
          <w:bCs/>
        </w:rPr>
        <w:t xml:space="preserve"> </w:t>
      </w:r>
      <w:proofErr w:type="spellStart"/>
      <w:r w:rsidRPr="008C5F3D">
        <w:rPr>
          <w:bCs/>
        </w:rPr>
        <w:t>t</w:t>
      </w:r>
      <w:r w:rsidR="00C860B4">
        <w:rPr>
          <w:bCs/>
        </w:rPr>
        <w:t>e</w:t>
      </w:r>
      <w:r w:rsidR="00C860B4" w:rsidRPr="00C860B4">
        <w:rPr>
          <w:rFonts w:ascii="Inspiring" w:hAnsi="Inspiring"/>
          <w:bCs/>
          <w:color w:val="DDDDDD"/>
          <w:spacing w:val="-20"/>
          <w:w w:val="1"/>
          <w:sz w:val="6"/>
        </w:rPr>
        <w:t>v</w:t>
      </w:r>
      <w:r w:rsidRPr="008C5F3D">
        <w:rPr>
          <w:bCs/>
        </w:rPr>
        <w:t>rakhir</w:t>
      </w:r>
      <w:proofErr w:type="spellEnd"/>
      <w:r w:rsidRPr="008C5F3D">
        <w:rPr>
          <w:bCs/>
        </w:rPr>
        <w:t xml:space="preserve"> SMA, </w:t>
      </w:r>
      <w:proofErr w:type="spellStart"/>
      <w:r w:rsidRPr="008C5F3D">
        <w:rPr>
          <w:bCs/>
        </w:rPr>
        <w:t>yaitu</w:t>
      </w:r>
      <w:proofErr w:type="spellEnd"/>
      <w:r w:rsidRPr="008C5F3D">
        <w:rPr>
          <w:bCs/>
        </w:rPr>
        <w:t xml:space="preserve"> </w:t>
      </w:r>
      <w:proofErr w:type="spellStart"/>
      <w:r w:rsidRPr="008C5F3D">
        <w:rPr>
          <w:bCs/>
        </w:rPr>
        <w:t>s</w:t>
      </w:r>
      <w:r w:rsidR="00C860B4">
        <w:rPr>
          <w:bCs/>
        </w:rPr>
        <w:t>e</w:t>
      </w:r>
      <w:r w:rsidR="00C860B4" w:rsidRPr="00C860B4">
        <w:rPr>
          <w:rFonts w:ascii="Inspiring" w:hAnsi="Inspiring"/>
          <w:bCs/>
          <w:color w:val="DDDDDD"/>
          <w:spacing w:val="-20"/>
          <w:w w:val="1"/>
          <w:sz w:val="6"/>
        </w:rPr>
        <w:t>v</w:t>
      </w:r>
      <w:r w:rsidRPr="008C5F3D">
        <w:rPr>
          <w:bCs/>
        </w:rPr>
        <w:t>banyak</w:t>
      </w:r>
      <w:proofErr w:type="spellEnd"/>
      <w:r w:rsidRPr="008C5F3D">
        <w:rPr>
          <w:bCs/>
        </w:rPr>
        <w:t xml:space="preserve"> 35 </w:t>
      </w:r>
      <w:proofErr w:type="spellStart"/>
      <w:r w:rsidRPr="008C5F3D">
        <w:rPr>
          <w:bCs/>
        </w:rPr>
        <w:t>r</w:t>
      </w:r>
      <w:r w:rsidR="00C860B4">
        <w:rPr>
          <w:bCs/>
        </w:rPr>
        <w:t>e</w:t>
      </w:r>
      <w:r w:rsidR="00C860B4" w:rsidRPr="00C860B4">
        <w:rPr>
          <w:rFonts w:ascii="Inspiring" w:hAnsi="Inspiring"/>
          <w:bCs/>
          <w:color w:val="DDDDDD"/>
          <w:spacing w:val="-20"/>
          <w:w w:val="1"/>
          <w:sz w:val="6"/>
        </w:rPr>
        <w:t>v</w:t>
      </w:r>
      <w:r w:rsidRPr="008C5F3D">
        <w:rPr>
          <w:bCs/>
        </w:rPr>
        <w:t>spond</w:t>
      </w:r>
      <w:r w:rsidR="00C860B4">
        <w:rPr>
          <w:bCs/>
        </w:rPr>
        <w:t>e</w:t>
      </w:r>
      <w:r w:rsidR="00C860B4" w:rsidRPr="00C860B4">
        <w:rPr>
          <w:rFonts w:ascii="Inspiring" w:hAnsi="Inspiring"/>
          <w:bCs/>
          <w:color w:val="DDDDDD"/>
          <w:spacing w:val="-20"/>
          <w:w w:val="1"/>
          <w:sz w:val="6"/>
        </w:rPr>
        <w:t>v</w:t>
      </w:r>
      <w:r w:rsidRPr="008C5F3D">
        <w:rPr>
          <w:bCs/>
        </w:rPr>
        <w:t>n</w:t>
      </w:r>
      <w:proofErr w:type="spellEnd"/>
      <w:r w:rsidRPr="008C5F3D">
        <w:rPr>
          <w:bCs/>
        </w:rPr>
        <w:t xml:space="preserve"> (52,2%).</w:t>
      </w:r>
      <w:r>
        <w:rPr>
          <w:bCs/>
        </w:rPr>
        <w:t xml:space="preserve"> </w:t>
      </w:r>
      <w:r w:rsidR="00C66830" w:rsidRPr="00C66830">
        <w:rPr>
          <w:bCs/>
        </w:rPr>
        <w:t xml:space="preserve">Tingkat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rupakan</w:t>
      </w:r>
      <w:proofErr w:type="spellEnd"/>
      <w:r w:rsidR="00C66830" w:rsidRPr="00C66830">
        <w:rPr>
          <w:bCs/>
        </w:rPr>
        <w:t xml:space="preserve"> </w:t>
      </w:r>
      <w:r>
        <w:rPr>
          <w:bCs/>
        </w:rPr>
        <w:t xml:space="preserve">salah </w:t>
      </w:r>
      <w:proofErr w:type="spellStart"/>
      <w:r>
        <w:rPr>
          <w:bCs/>
        </w:rPr>
        <w:t>satu</w:t>
      </w:r>
      <w:proofErr w:type="spellEnd"/>
      <w:r>
        <w:rPr>
          <w:bCs/>
        </w:rPr>
        <w:t xml:space="preserve"> </w:t>
      </w:r>
      <w:proofErr w:type="spellStart"/>
      <w:r w:rsidR="00C66830" w:rsidRPr="00C66830">
        <w:rPr>
          <w:bCs/>
        </w:rPr>
        <w:t>faktor</w:t>
      </w:r>
      <w:proofErr w:type="spellEnd"/>
      <w:r w:rsidR="00C66830" w:rsidRPr="00C66830">
        <w:rPr>
          <w:bCs/>
        </w:rPr>
        <w:t xml:space="preserve"> yang </w:t>
      </w:r>
      <w:proofErr w:type="spellStart"/>
      <w:r>
        <w:rPr>
          <w:bCs/>
        </w:rPr>
        <w:t>b</w:t>
      </w:r>
      <w:r w:rsidR="00C860B4">
        <w:rPr>
          <w:bCs/>
        </w:rPr>
        <w:t>e</w:t>
      </w:r>
      <w:r w:rsidR="00C860B4" w:rsidRPr="00C860B4">
        <w:rPr>
          <w:rFonts w:ascii="Inspiring" w:hAnsi="Inspiring"/>
          <w:bCs/>
          <w:color w:val="DDDDDD"/>
          <w:spacing w:val="-20"/>
          <w:w w:val="1"/>
          <w:sz w:val="6"/>
        </w:rPr>
        <w:t>v</w:t>
      </w:r>
      <w:r>
        <w:rPr>
          <w:bCs/>
        </w:rPr>
        <w:t>rp</w:t>
      </w:r>
      <w:r w:rsidR="00C860B4">
        <w:rPr>
          <w:bCs/>
        </w:rPr>
        <w:t>e</w:t>
      </w:r>
      <w:r w:rsidR="00C860B4" w:rsidRPr="00C860B4">
        <w:rPr>
          <w:rFonts w:ascii="Inspiring" w:hAnsi="Inspiring"/>
          <w:bCs/>
          <w:color w:val="DDDDDD"/>
          <w:spacing w:val="-20"/>
          <w:w w:val="1"/>
          <w:sz w:val="6"/>
        </w:rPr>
        <w:t>v</w:t>
      </w:r>
      <w:r>
        <w:rPr>
          <w:bCs/>
        </w:rPr>
        <w:t>ran</w:t>
      </w:r>
      <w:proofErr w:type="spellEnd"/>
      <w:r>
        <w:rPr>
          <w:bCs/>
        </w:rPr>
        <w:t xml:space="preserve"> </w:t>
      </w:r>
      <w:proofErr w:type="spellStart"/>
      <w:r>
        <w:rPr>
          <w:bCs/>
        </w:rPr>
        <w:t>dalam</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ngaruhi</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g</w:t>
      </w:r>
      <w:r w:rsidR="00C860B4">
        <w:rPr>
          <w:bCs/>
        </w:rPr>
        <w:t>e</w:t>
      </w:r>
      <w:r w:rsidR="00C860B4" w:rsidRPr="00C860B4">
        <w:rPr>
          <w:rFonts w:ascii="Inspiring" w:hAnsi="Inspiring"/>
          <w:bCs/>
          <w:color w:val="DDDDDD"/>
          <w:spacing w:val="-20"/>
          <w:w w:val="1"/>
          <w:sz w:val="6"/>
        </w:rPr>
        <w:t>v</w:t>
      </w:r>
      <w:r w:rsidR="00C66830" w:rsidRPr="00C66830">
        <w:rPr>
          <w:bCs/>
        </w:rPr>
        <w:t>tahuan</w:t>
      </w:r>
      <w:proofErr w:type="spellEnd"/>
      <w:r w:rsidR="00C66830" w:rsidRPr="00C66830">
        <w:rPr>
          <w:bCs/>
        </w:rPr>
        <w:t xml:space="preserve"> </w:t>
      </w:r>
      <w:proofErr w:type="spellStart"/>
      <w:r w:rsidR="009606B0">
        <w:rPr>
          <w:bCs/>
        </w:rPr>
        <w:t>s</w:t>
      </w:r>
      <w:r w:rsidR="00C860B4">
        <w:rPr>
          <w:bCs/>
        </w:rPr>
        <w:t>e</w:t>
      </w:r>
      <w:r w:rsidR="00C860B4" w:rsidRPr="00C860B4">
        <w:rPr>
          <w:rFonts w:ascii="Inspiring" w:hAnsi="Inspiring"/>
          <w:bCs/>
          <w:color w:val="DDDDDD"/>
          <w:spacing w:val="-20"/>
          <w:w w:val="1"/>
          <w:sz w:val="6"/>
        </w:rPr>
        <w:t>v</w:t>
      </w:r>
      <w:r w:rsidR="009606B0">
        <w:rPr>
          <w:bCs/>
        </w:rPr>
        <w:t>rta</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w:t>
      </w:r>
      <w:r w:rsidR="00C860B4">
        <w:rPr>
          <w:bCs/>
        </w:rPr>
        <w:t>e</w:t>
      </w:r>
      <w:r w:rsidR="00C860B4" w:rsidRPr="00C860B4">
        <w:rPr>
          <w:rFonts w:ascii="Inspiring" w:hAnsi="Inspiring"/>
          <w:bCs/>
          <w:color w:val="DDDDDD"/>
          <w:spacing w:val="-20"/>
          <w:w w:val="1"/>
          <w:sz w:val="6"/>
        </w:rPr>
        <w:t>v</w:t>
      </w:r>
      <w:r w:rsidR="00C66830" w:rsidRPr="00C66830">
        <w:rPr>
          <w:bCs/>
        </w:rPr>
        <w:t>rapan</w:t>
      </w:r>
      <w:proofErr w:type="spellEnd"/>
      <w:r w:rsidR="00C66830" w:rsidRPr="00C66830">
        <w:rPr>
          <w:bCs/>
        </w:rPr>
        <w:t xml:space="preserve"> </w:t>
      </w:r>
      <w:proofErr w:type="spellStart"/>
      <w:r w:rsidR="00C66830" w:rsidRPr="00C66830">
        <w:rPr>
          <w:bCs/>
        </w:rPr>
        <w:t>pola</w:t>
      </w:r>
      <w:proofErr w:type="spellEnd"/>
      <w:r w:rsidR="00C66830" w:rsidRPr="00C66830">
        <w:rPr>
          <w:bCs/>
        </w:rPr>
        <w:t xml:space="preserve"> </w:t>
      </w:r>
      <w:proofErr w:type="spellStart"/>
      <w:r w:rsidR="009606B0">
        <w:rPr>
          <w:bCs/>
        </w:rPr>
        <w:t>gaya</w:t>
      </w:r>
      <w:proofErr w:type="spellEnd"/>
      <w:r w:rsidR="009606B0">
        <w:rPr>
          <w:bCs/>
        </w:rPr>
        <w:t xml:space="preserve"> </w:t>
      </w:r>
      <w:proofErr w:type="spellStart"/>
      <w:r w:rsidR="00C66830" w:rsidRPr="00C66830">
        <w:rPr>
          <w:bCs/>
        </w:rPr>
        <w:t>hidup</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hat</w:t>
      </w:r>
      <w:proofErr w:type="spellEnd"/>
      <w:r w:rsidR="00C66830" w:rsidRPr="00C66830">
        <w:rPr>
          <w:bCs/>
        </w:rPr>
        <w:t xml:space="preserve"> pada </w:t>
      </w:r>
      <w:proofErr w:type="spellStart"/>
      <w:r w:rsidR="00C66830" w:rsidRPr="00C66830">
        <w:rPr>
          <w:bCs/>
        </w:rPr>
        <w:t>pasi</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sidR="00C66830" w:rsidRPr="00C66830">
        <w:rPr>
          <w:bCs/>
        </w:rPr>
        <w:t>diab</w:t>
      </w:r>
      <w:r w:rsidR="00C860B4">
        <w:rPr>
          <w:bCs/>
        </w:rPr>
        <w:t>e</w:t>
      </w:r>
      <w:r w:rsidR="00C860B4" w:rsidRPr="00C860B4">
        <w:rPr>
          <w:rFonts w:ascii="Inspiring" w:hAnsi="Inspiring"/>
          <w:bCs/>
          <w:color w:val="DDDDDD"/>
          <w:spacing w:val="-20"/>
          <w:w w:val="1"/>
          <w:sz w:val="6"/>
        </w:rPr>
        <w:t>v</w:t>
      </w:r>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s</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litus</w:t>
      </w:r>
      <w:proofErr w:type="spellEnd"/>
      <w:r w:rsidR="009606B0">
        <w:rPr>
          <w:bCs/>
        </w:rPr>
        <w:t xml:space="preserve"> (DM) </w:t>
      </w:r>
      <w:proofErr w:type="spellStart"/>
      <w:r w:rsidR="00C66830" w:rsidRPr="00C66830">
        <w:rPr>
          <w:bCs/>
        </w:rPr>
        <w:t>tip</w:t>
      </w:r>
      <w:r w:rsidR="00C860B4">
        <w:rPr>
          <w:bCs/>
        </w:rPr>
        <w:t>e</w:t>
      </w:r>
      <w:r w:rsidR="00C860B4" w:rsidRPr="00C860B4">
        <w:rPr>
          <w:rFonts w:ascii="Inspiring" w:hAnsi="Inspiring"/>
          <w:bCs/>
          <w:color w:val="DDDDDD"/>
          <w:spacing w:val="-20"/>
          <w:w w:val="1"/>
          <w:sz w:val="6"/>
        </w:rPr>
        <w:t>v</w:t>
      </w:r>
      <w:proofErr w:type="spellEnd"/>
      <w:r w:rsidR="00C66830" w:rsidRPr="00C66830">
        <w:rPr>
          <w:bCs/>
        </w:rPr>
        <w:t xml:space="preserve"> 2. </w:t>
      </w:r>
      <w:proofErr w:type="spellStart"/>
      <w:r w:rsidR="009606B0">
        <w:rPr>
          <w:bCs/>
        </w:rPr>
        <w:t>M</w:t>
      </w:r>
      <w:r w:rsidR="00C860B4">
        <w:rPr>
          <w:bCs/>
        </w:rPr>
        <w:t>e</w:t>
      </w:r>
      <w:r w:rsidR="00C860B4" w:rsidRPr="00C860B4">
        <w:rPr>
          <w:rFonts w:ascii="Inspiring" w:hAnsi="Inspiring"/>
          <w:bCs/>
          <w:color w:val="DDDDDD"/>
          <w:spacing w:val="-20"/>
          <w:w w:val="1"/>
          <w:sz w:val="6"/>
        </w:rPr>
        <w:t>v</w:t>
      </w:r>
      <w:r w:rsidR="009606B0">
        <w:rPr>
          <w:bCs/>
        </w:rPr>
        <w:t>skipun</w:t>
      </w:r>
      <w:proofErr w:type="spellEnd"/>
      <w:r w:rsidR="009606B0">
        <w:rPr>
          <w:bCs/>
        </w:rPr>
        <w:t xml:space="preserve"> </w:t>
      </w:r>
      <w:proofErr w:type="spellStart"/>
      <w:r w:rsidR="009606B0">
        <w:rPr>
          <w:bCs/>
        </w:rPr>
        <w:t>m</w:t>
      </w:r>
      <w:r w:rsidR="00C66830" w:rsidRPr="00C66830">
        <w:rPr>
          <w:bCs/>
        </w:rPr>
        <w:t>ayoritas</w:t>
      </w:r>
      <w:proofErr w:type="spellEnd"/>
      <w:r w:rsidR="00C66830" w:rsidRPr="00C66830">
        <w:rPr>
          <w:bCs/>
        </w:rPr>
        <w:t xml:space="preserve">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sidR="00C66830" w:rsidRPr="00C66830">
        <w:rPr>
          <w:bCs/>
        </w:rPr>
        <w:t>dalam</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w:t>
      </w:r>
      <w:r w:rsidR="00C860B4">
        <w:rPr>
          <w:bCs/>
        </w:rPr>
        <w:t>e</w:t>
      </w:r>
      <w:r w:rsidR="00C860B4" w:rsidRPr="00C860B4">
        <w:rPr>
          <w:rFonts w:ascii="Inspiring" w:hAnsi="Inspiring"/>
          <w:bCs/>
          <w:color w:val="DDDDDD"/>
          <w:spacing w:val="-20"/>
          <w:w w:val="1"/>
          <w:sz w:val="6"/>
        </w:rPr>
        <w:t>v</w:t>
      </w:r>
      <w:r w:rsidR="00C66830" w:rsidRPr="00C66830">
        <w:rPr>
          <w:bCs/>
        </w:rPr>
        <w:t>litian</w:t>
      </w:r>
      <w:proofErr w:type="spellEnd"/>
      <w:r w:rsidR="00C66830" w:rsidRPr="00C66830">
        <w:rPr>
          <w:bCs/>
        </w:rPr>
        <w:t xml:space="preserve"> </w:t>
      </w:r>
      <w:proofErr w:type="spellStart"/>
      <w:r w:rsidR="00C66830" w:rsidRPr="00C66830">
        <w:rPr>
          <w:bCs/>
        </w:rPr>
        <w:t>ini</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miliki</w:t>
      </w:r>
      <w:proofErr w:type="spellEnd"/>
      <w:r w:rsidR="00C66830" w:rsidRPr="00C66830">
        <w:rPr>
          <w:bCs/>
        </w:rPr>
        <w:t xml:space="preserve"> </w:t>
      </w:r>
      <w:proofErr w:type="spellStart"/>
      <w:r w:rsidR="00C66830" w:rsidRPr="00C66830">
        <w:rPr>
          <w:bCs/>
        </w:rPr>
        <w:t>tingkat</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w:t>
      </w:r>
      <w:proofErr w:type="spellStart"/>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rakhir</w:t>
      </w:r>
      <w:proofErr w:type="spellEnd"/>
      <w:r w:rsidR="00C66830" w:rsidRPr="00C66830">
        <w:rPr>
          <w:bCs/>
        </w:rPr>
        <w:t xml:space="preserve"> SMA, yang</w:t>
      </w:r>
      <w:r w:rsidR="009606B0">
        <w:rPr>
          <w:bCs/>
        </w:rPr>
        <w:t xml:space="preserve"> </w:t>
      </w:r>
      <w:proofErr w:type="spellStart"/>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rmasuk</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n</w:t>
      </w:r>
      <w:r w:rsidR="00C860B4">
        <w:rPr>
          <w:bCs/>
        </w:rPr>
        <w:t>e</w:t>
      </w:r>
      <w:r w:rsidR="00C860B4" w:rsidRPr="00C860B4">
        <w:rPr>
          <w:rFonts w:ascii="Inspiring" w:hAnsi="Inspiring"/>
          <w:bCs/>
          <w:color w:val="DDDDDD"/>
          <w:spacing w:val="-20"/>
          <w:w w:val="1"/>
          <w:sz w:val="6"/>
        </w:rPr>
        <w:t>v</w:t>
      </w:r>
      <w:r w:rsidR="00C66830" w:rsidRPr="00C66830">
        <w:rPr>
          <w:bCs/>
        </w:rPr>
        <w:t>ngah</w:t>
      </w:r>
      <w:proofErr w:type="spellEnd"/>
      <w:r w:rsidR="00C66830" w:rsidRPr="00C66830">
        <w:rPr>
          <w:bCs/>
        </w:rPr>
        <w:t xml:space="preserve">, </w:t>
      </w:r>
      <w:proofErr w:type="spellStart"/>
      <w:r w:rsidR="009606B0">
        <w:rPr>
          <w:bCs/>
        </w:rPr>
        <w:t>hal</w:t>
      </w:r>
      <w:proofErr w:type="spellEnd"/>
      <w:r w:rsidR="009606B0">
        <w:rPr>
          <w:bCs/>
        </w:rPr>
        <w:t xml:space="preserve"> </w:t>
      </w:r>
      <w:proofErr w:type="spellStart"/>
      <w:r w:rsidR="009606B0">
        <w:rPr>
          <w:bCs/>
        </w:rPr>
        <w:t>ini</w:t>
      </w:r>
      <w:proofErr w:type="spellEnd"/>
      <w:r w:rsidR="009606B0">
        <w:rPr>
          <w:bCs/>
        </w:rPr>
        <w:t xml:space="preserve"> </w:t>
      </w:r>
      <w:proofErr w:type="spellStart"/>
      <w:r w:rsidR="00C66830" w:rsidRPr="00C66830">
        <w:rPr>
          <w:bCs/>
        </w:rPr>
        <w:t>b</w:t>
      </w:r>
      <w:r w:rsidR="00C860B4">
        <w:rPr>
          <w:bCs/>
        </w:rPr>
        <w:t>e</w:t>
      </w:r>
      <w:r w:rsidR="00C860B4" w:rsidRPr="00C860B4">
        <w:rPr>
          <w:rFonts w:ascii="Inspiring" w:hAnsi="Inspiring"/>
          <w:bCs/>
          <w:color w:val="DDDDDD"/>
          <w:spacing w:val="-20"/>
          <w:w w:val="1"/>
          <w:sz w:val="6"/>
        </w:rPr>
        <w:t>v</w:t>
      </w:r>
      <w:r w:rsidR="00C66830" w:rsidRPr="00C66830">
        <w:rPr>
          <w:bCs/>
        </w:rPr>
        <w:t>lum</w:t>
      </w:r>
      <w:proofErr w:type="spellEnd"/>
      <w:r w:rsidR="00C66830" w:rsidRPr="00C66830">
        <w:rPr>
          <w:bCs/>
        </w:rPr>
        <w:t xml:space="preserve"> </w:t>
      </w:r>
      <w:proofErr w:type="spellStart"/>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ntu</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n</w:t>
      </w:r>
      <w:r w:rsidR="009606B0">
        <w:rPr>
          <w:bCs/>
        </w:rPr>
        <w:t>jamin</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mahaman</w:t>
      </w:r>
      <w:proofErr w:type="spellEnd"/>
      <w:r w:rsidR="00C66830" w:rsidRPr="00C66830">
        <w:rPr>
          <w:bCs/>
        </w:rPr>
        <w:t xml:space="preserve"> yang </w:t>
      </w:r>
      <w:proofErr w:type="spellStart"/>
      <w:r w:rsidR="009606B0">
        <w:rPr>
          <w:bCs/>
        </w:rPr>
        <w:t>cukup</w:t>
      </w:r>
      <w:proofErr w:type="spellEnd"/>
      <w:r w:rsidR="009606B0">
        <w:rPr>
          <w:bCs/>
        </w:rPr>
        <w:t xml:space="preserve"> </w:t>
      </w:r>
      <w:proofErr w:type="spellStart"/>
      <w:r w:rsidR="009606B0">
        <w:rPr>
          <w:bCs/>
        </w:rPr>
        <w:t>m</w:t>
      </w:r>
      <w:r w:rsidR="00C860B4">
        <w:rPr>
          <w:bCs/>
        </w:rPr>
        <w:t>e</w:t>
      </w:r>
      <w:r w:rsidR="00C860B4" w:rsidRPr="00C860B4">
        <w:rPr>
          <w:rFonts w:ascii="Inspiring" w:hAnsi="Inspiring"/>
          <w:bCs/>
          <w:color w:val="DDDDDD"/>
          <w:spacing w:val="-20"/>
          <w:w w:val="1"/>
          <w:sz w:val="6"/>
        </w:rPr>
        <w:t>v</w:t>
      </w:r>
      <w:r w:rsidR="009606B0">
        <w:rPr>
          <w:bCs/>
        </w:rPr>
        <w:t>ng</w:t>
      </w:r>
      <w:r w:rsidR="00C860B4">
        <w:rPr>
          <w:bCs/>
        </w:rPr>
        <w:t>e</w:t>
      </w:r>
      <w:r w:rsidR="00C860B4" w:rsidRPr="00C860B4">
        <w:rPr>
          <w:rFonts w:ascii="Inspiring" w:hAnsi="Inspiring"/>
          <w:bCs/>
          <w:color w:val="DDDDDD"/>
          <w:spacing w:val="-20"/>
          <w:w w:val="1"/>
          <w:sz w:val="6"/>
        </w:rPr>
        <w:t>v</w:t>
      </w:r>
      <w:r w:rsidR="009606B0">
        <w:rPr>
          <w:bCs/>
        </w:rPr>
        <w:t>nai</w:t>
      </w:r>
      <w:proofErr w:type="spellEnd"/>
      <w:r w:rsidR="00C66830" w:rsidRPr="00C66830">
        <w:rPr>
          <w:bCs/>
        </w:rPr>
        <w:t xml:space="preserve"> </w:t>
      </w:r>
      <w:proofErr w:type="spellStart"/>
      <w:r w:rsidR="009606B0">
        <w:rPr>
          <w:bCs/>
        </w:rPr>
        <w:t>p</w:t>
      </w:r>
      <w:r w:rsidR="00C860B4">
        <w:rPr>
          <w:bCs/>
        </w:rPr>
        <w:t>e</w:t>
      </w:r>
      <w:r w:rsidR="00C860B4" w:rsidRPr="00C860B4">
        <w:rPr>
          <w:rFonts w:ascii="Inspiring" w:hAnsi="Inspiring"/>
          <w:bCs/>
          <w:color w:val="DDDDDD"/>
          <w:spacing w:val="-20"/>
          <w:w w:val="1"/>
          <w:sz w:val="6"/>
        </w:rPr>
        <w:t>v</w:t>
      </w:r>
      <w:r w:rsidR="009606B0">
        <w:rPr>
          <w:bCs/>
        </w:rPr>
        <w:t>ng</w:t>
      </w:r>
      <w:r w:rsidR="00C860B4">
        <w:rPr>
          <w:bCs/>
        </w:rPr>
        <w:t>e</w:t>
      </w:r>
      <w:r w:rsidR="00C860B4" w:rsidRPr="00C860B4">
        <w:rPr>
          <w:rFonts w:ascii="Inspiring" w:hAnsi="Inspiring"/>
          <w:bCs/>
          <w:color w:val="DDDDDD"/>
          <w:spacing w:val="-20"/>
          <w:w w:val="1"/>
          <w:sz w:val="6"/>
        </w:rPr>
        <w:t>v</w:t>
      </w:r>
      <w:r w:rsidR="009606B0">
        <w:rPr>
          <w:bCs/>
        </w:rPr>
        <w:t>lolaan</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yakit</w:t>
      </w:r>
      <w:proofErr w:type="spellEnd"/>
      <w:r w:rsidR="00C66830" w:rsidRPr="00C66830">
        <w:rPr>
          <w:bCs/>
        </w:rPr>
        <w:t xml:space="preserve"> </w:t>
      </w:r>
      <w:proofErr w:type="spellStart"/>
      <w:r w:rsidR="00C66830" w:rsidRPr="00C66830">
        <w:rPr>
          <w:bCs/>
        </w:rPr>
        <w:t>kronis</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rti</w:t>
      </w:r>
      <w:proofErr w:type="spellEnd"/>
      <w:r w:rsidR="009606B0">
        <w:rPr>
          <w:bCs/>
        </w:rPr>
        <w:t xml:space="preserve"> </w:t>
      </w:r>
      <w:proofErr w:type="spellStart"/>
      <w:r w:rsidR="009606B0" w:rsidRPr="00C66830">
        <w:rPr>
          <w:bCs/>
        </w:rPr>
        <w:t>diab</w:t>
      </w:r>
      <w:r w:rsidR="00C860B4">
        <w:rPr>
          <w:bCs/>
        </w:rPr>
        <w:t>e</w:t>
      </w:r>
      <w:r w:rsidR="00C860B4" w:rsidRPr="00C860B4">
        <w:rPr>
          <w:rFonts w:ascii="Inspiring" w:hAnsi="Inspiring"/>
          <w:bCs/>
          <w:color w:val="DDDDDD"/>
          <w:spacing w:val="-20"/>
          <w:w w:val="1"/>
          <w:sz w:val="6"/>
        </w:rPr>
        <w:t>v</w:t>
      </w:r>
      <w:r w:rsidR="009606B0" w:rsidRPr="00C66830">
        <w:rPr>
          <w:bCs/>
        </w:rPr>
        <w:t>t</w:t>
      </w:r>
      <w:r w:rsidR="00C860B4">
        <w:rPr>
          <w:bCs/>
        </w:rPr>
        <w:t>e</w:t>
      </w:r>
      <w:r w:rsidR="00C860B4" w:rsidRPr="00C860B4">
        <w:rPr>
          <w:rFonts w:ascii="Inspiring" w:hAnsi="Inspiring"/>
          <w:bCs/>
          <w:color w:val="DDDDDD"/>
          <w:spacing w:val="-20"/>
          <w:w w:val="1"/>
          <w:sz w:val="6"/>
        </w:rPr>
        <w:t>v</w:t>
      </w:r>
      <w:r w:rsidR="009606B0" w:rsidRPr="00C66830">
        <w:rPr>
          <w:bCs/>
        </w:rPr>
        <w:t>s</w:t>
      </w:r>
      <w:proofErr w:type="spellEnd"/>
      <w:r w:rsidR="009606B0" w:rsidRPr="00C66830">
        <w:rPr>
          <w:bCs/>
        </w:rPr>
        <w:t xml:space="preserve"> </w:t>
      </w:r>
      <w:proofErr w:type="spellStart"/>
      <w:r w:rsidR="009606B0" w:rsidRPr="00C66830">
        <w:rPr>
          <w:bCs/>
        </w:rPr>
        <w:t>m</w:t>
      </w:r>
      <w:r w:rsidR="00C860B4">
        <w:rPr>
          <w:bCs/>
        </w:rPr>
        <w:t>e</w:t>
      </w:r>
      <w:r w:rsidR="00C860B4" w:rsidRPr="00C860B4">
        <w:rPr>
          <w:rFonts w:ascii="Inspiring" w:hAnsi="Inspiring"/>
          <w:bCs/>
          <w:color w:val="DDDDDD"/>
          <w:spacing w:val="-20"/>
          <w:w w:val="1"/>
          <w:sz w:val="6"/>
        </w:rPr>
        <w:t>v</w:t>
      </w:r>
      <w:r w:rsidR="009606B0" w:rsidRPr="00C66830">
        <w:rPr>
          <w:bCs/>
        </w:rPr>
        <w:t>litus</w:t>
      </w:r>
      <w:proofErr w:type="spellEnd"/>
      <w:r w:rsidR="009606B0">
        <w:rPr>
          <w:bCs/>
        </w:rPr>
        <w:t xml:space="preserve"> (DM) </w:t>
      </w:r>
      <w:proofErr w:type="spellStart"/>
      <w:r w:rsidR="009606B0" w:rsidRPr="00C66830">
        <w:rPr>
          <w:bCs/>
        </w:rPr>
        <w:t>tip</w:t>
      </w:r>
      <w:r w:rsidR="00C860B4">
        <w:rPr>
          <w:bCs/>
        </w:rPr>
        <w:t>e</w:t>
      </w:r>
      <w:r w:rsidR="00C860B4" w:rsidRPr="00C860B4">
        <w:rPr>
          <w:rFonts w:ascii="Inspiring" w:hAnsi="Inspiring"/>
          <w:bCs/>
          <w:color w:val="DDDDDD"/>
          <w:spacing w:val="-20"/>
          <w:w w:val="1"/>
          <w:sz w:val="6"/>
        </w:rPr>
        <w:t>v</w:t>
      </w:r>
      <w:proofErr w:type="spellEnd"/>
      <w:r w:rsidR="009606B0" w:rsidRPr="00C66830">
        <w:rPr>
          <w:bCs/>
        </w:rPr>
        <w:t xml:space="preserve"> 2</w:t>
      </w:r>
      <w:r w:rsidR="00C66830" w:rsidRPr="00C66830">
        <w:rPr>
          <w:bCs/>
        </w:rPr>
        <w:t xml:space="preserve">. </w:t>
      </w:r>
      <w:proofErr w:type="spellStart"/>
      <w:r w:rsidR="00C66830" w:rsidRPr="00C66830">
        <w:rPr>
          <w:bCs/>
        </w:rPr>
        <w:t>Individu</w:t>
      </w:r>
      <w:proofErr w:type="spellEnd"/>
      <w:r w:rsidR="00C66830" w:rsidRPr="00C66830">
        <w:rPr>
          <w:bCs/>
        </w:rPr>
        <w:t xml:space="preserve"> </w:t>
      </w:r>
      <w:proofErr w:type="spellStart"/>
      <w:r w:rsidR="00C66830" w:rsidRPr="00C66830">
        <w:rPr>
          <w:bCs/>
        </w:rPr>
        <w:t>d</w:t>
      </w:r>
      <w:r w:rsidR="00C860B4">
        <w:rPr>
          <w:bCs/>
        </w:rPr>
        <w:t>e</w:t>
      </w:r>
      <w:r w:rsidR="00C860B4" w:rsidRPr="00C860B4">
        <w:rPr>
          <w:rFonts w:ascii="Inspiring" w:hAnsi="Inspiring"/>
          <w:bCs/>
          <w:color w:val="DDDDDD"/>
          <w:spacing w:val="-20"/>
          <w:w w:val="1"/>
          <w:sz w:val="6"/>
        </w:rPr>
        <w:t>v</w:t>
      </w:r>
      <w:r w:rsidR="00C66830" w:rsidRPr="00C66830">
        <w:rPr>
          <w:bCs/>
        </w:rPr>
        <w:t>ngan</w:t>
      </w:r>
      <w:proofErr w:type="spellEnd"/>
      <w:r w:rsidR="00C66830" w:rsidRPr="00C66830">
        <w:rPr>
          <w:bCs/>
        </w:rPr>
        <w:t xml:space="preserve"> </w:t>
      </w:r>
      <w:proofErr w:type="spellStart"/>
      <w:r w:rsidR="009606B0">
        <w:rPr>
          <w:bCs/>
        </w:rPr>
        <w:t>tingkat</w:t>
      </w:r>
      <w:proofErr w:type="spellEnd"/>
      <w:r w:rsidR="009606B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idikan</w:t>
      </w:r>
      <w:proofErr w:type="spellEnd"/>
      <w:r w:rsidR="00C66830" w:rsidRPr="00C66830">
        <w:rPr>
          <w:bCs/>
        </w:rPr>
        <w:t xml:space="preserve"> </w:t>
      </w:r>
      <w:r w:rsidR="009606B0">
        <w:rPr>
          <w:bCs/>
        </w:rPr>
        <w:t xml:space="preserve">yang </w:t>
      </w:r>
      <w:proofErr w:type="spellStart"/>
      <w:r w:rsidR="00C66830" w:rsidRPr="00C66830">
        <w:rPr>
          <w:bCs/>
        </w:rPr>
        <w:t>l</w:t>
      </w:r>
      <w:r w:rsidR="00C860B4">
        <w:rPr>
          <w:bCs/>
        </w:rPr>
        <w:t>e</w:t>
      </w:r>
      <w:r w:rsidR="00C860B4" w:rsidRPr="00C860B4">
        <w:rPr>
          <w:rFonts w:ascii="Inspiring" w:hAnsi="Inspiring"/>
          <w:bCs/>
          <w:color w:val="DDDDDD"/>
          <w:spacing w:val="-20"/>
          <w:w w:val="1"/>
          <w:sz w:val="6"/>
        </w:rPr>
        <w:t>v</w:t>
      </w:r>
      <w:r w:rsidR="00C66830" w:rsidRPr="00C66830">
        <w:rPr>
          <w:bCs/>
        </w:rPr>
        <w:t>bih</w:t>
      </w:r>
      <w:proofErr w:type="spellEnd"/>
      <w:r w:rsidR="00C66830" w:rsidRPr="00C66830">
        <w:rPr>
          <w:bCs/>
        </w:rPr>
        <w:t xml:space="preserve"> </w:t>
      </w:r>
      <w:proofErr w:type="spellStart"/>
      <w:r w:rsidR="00C66830" w:rsidRPr="00C66830">
        <w:rPr>
          <w:bCs/>
        </w:rPr>
        <w:t>tinggi</w:t>
      </w:r>
      <w:proofErr w:type="spellEnd"/>
      <w:r w:rsidR="00C66830" w:rsidRPr="00C66830">
        <w:rPr>
          <w:bCs/>
        </w:rPr>
        <w:t xml:space="preserve"> </w:t>
      </w:r>
      <w:proofErr w:type="spellStart"/>
      <w:r w:rsidR="009606B0">
        <w:rPr>
          <w:bCs/>
        </w:rPr>
        <w:t>c</w:t>
      </w:r>
      <w:r w:rsidR="00C860B4">
        <w:rPr>
          <w:bCs/>
        </w:rPr>
        <w:t>e</w:t>
      </w:r>
      <w:r w:rsidR="00C860B4" w:rsidRPr="00C860B4">
        <w:rPr>
          <w:rFonts w:ascii="Inspiring" w:hAnsi="Inspiring"/>
          <w:bCs/>
          <w:color w:val="DDDDDD"/>
          <w:spacing w:val="-20"/>
          <w:w w:val="1"/>
          <w:sz w:val="6"/>
        </w:rPr>
        <w:t>v</w:t>
      </w:r>
      <w:r w:rsidR="009606B0">
        <w:rPr>
          <w:bCs/>
        </w:rPr>
        <w:t>nd</w:t>
      </w:r>
      <w:r w:rsidR="00C860B4">
        <w:rPr>
          <w:bCs/>
        </w:rPr>
        <w:t>e</w:t>
      </w:r>
      <w:r w:rsidR="00C860B4" w:rsidRPr="00C860B4">
        <w:rPr>
          <w:rFonts w:ascii="Inspiring" w:hAnsi="Inspiring"/>
          <w:bCs/>
          <w:color w:val="DDDDDD"/>
          <w:spacing w:val="-20"/>
          <w:w w:val="1"/>
          <w:sz w:val="6"/>
        </w:rPr>
        <w:t>v</w:t>
      </w:r>
      <w:r w:rsidR="009606B0">
        <w:rPr>
          <w:bCs/>
        </w:rPr>
        <w:t>rung</w:t>
      </w:r>
      <w:proofErr w:type="spellEnd"/>
      <w:r w:rsidR="009606B0">
        <w:rPr>
          <w:bCs/>
        </w:rPr>
        <w:t xml:space="preserve"> </w:t>
      </w:r>
      <w:proofErr w:type="spellStart"/>
      <w:r w:rsidR="009606B0">
        <w:rPr>
          <w:bCs/>
        </w:rPr>
        <w:t>m</w:t>
      </w:r>
      <w:r w:rsidR="00C860B4">
        <w:rPr>
          <w:bCs/>
        </w:rPr>
        <w:t>e</w:t>
      </w:r>
      <w:r w:rsidR="00C860B4" w:rsidRPr="00C860B4">
        <w:rPr>
          <w:rFonts w:ascii="Inspiring" w:hAnsi="Inspiring"/>
          <w:bCs/>
          <w:color w:val="DDDDDD"/>
          <w:spacing w:val="-20"/>
          <w:w w:val="1"/>
          <w:sz w:val="6"/>
        </w:rPr>
        <w:t>v</w:t>
      </w:r>
      <w:r w:rsidR="009606B0">
        <w:rPr>
          <w:bCs/>
        </w:rPr>
        <w:t>miliki</w:t>
      </w:r>
      <w:proofErr w:type="spellEnd"/>
      <w:r w:rsidR="009606B0">
        <w:rPr>
          <w:bCs/>
        </w:rPr>
        <w:t xml:space="preserve"> </w:t>
      </w:r>
      <w:proofErr w:type="spellStart"/>
      <w:r w:rsidR="009606B0">
        <w:rPr>
          <w:bCs/>
        </w:rPr>
        <w:t>aks</w:t>
      </w:r>
      <w:r w:rsidR="00C860B4">
        <w:rPr>
          <w:bCs/>
        </w:rPr>
        <w:t>e</w:t>
      </w:r>
      <w:r w:rsidR="00C860B4" w:rsidRPr="00C860B4">
        <w:rPr>
          <w:rFonts w:ascii="Inspiring" w:hAnsi="Inspiring"/>
          <w:bCs/>
          <w:color w:val="DDDDDD"/>
          <w:spacing w:val="-20"/>
          <w:w w:val="1"/>
          <w:sz w:val="6"/>
        </w:rPr>
        <w:t>v</w:t>
      </w:r>
      <w:r w:rsidR="009606B0">
        <w:rPr>
          <w:bCs/>
        </w:rPr>
        <w:t>s</w:t>
      </w:r>
      <w:proofErr w:type="spellEnd"/>
      <w:r w:rsidR="009606B0">
        <w:rPr>
          <w:bCs/>
        </w:rPr>
        <w:t xml:space="preserve"> yang </w:t>
      </w:r>
      <w:proofErr w:type="spellStart"/>
      <w:r w:rsidR="009606B0">
        <w:rPr>
          <w:bCs/>
        </w:rPr>
        <w:t>l</w:t>
      </w:r>
      <w:r w:rsidR="00C860B4">
        <w:rPr>
          <w:bCs/>
        </w:rPr>
        <w:t>e</w:t>
      </w:r>
      <w:r w:rsidR="00C860B4" w:rsidRPr="00C860B4">
        <w:rPr>
          <w:rFonts w:ascii="Inspiring" w:hAnsi="Inspiring"/>
          <w:bCs/>
          <w:color w:val="DDDDDD"/>
          <w:spacing w:val="-20"/>
          <w:w w:val="1"/>
          <w:sz w:val="6"/>
        </w:rPr>
        <w:t>v</w:t>
      </w:r>
      <w:r w:rsidR="009606B0">
        <w:rPr>
          <w:bCs/>
        </w:rPr>
        <w:t>bih</w:t>
      </w:r>
      <w:proofErr w:type="spellEnd"/>
      <w:r w:rsidR="009606B0">
        <w:rPr>
          <w:bCs/>
        </w:rPr>
        <w:t xml:space="preserve"> </w:t>
      </w:r>
      <w:proofErr w:type="spellStart"/>
      <w:r w:rsidR="009606B0">
        <w:rPr>
          <w:bCs/>
        </w:rPr>
        <w:t>baik</w:t>
      </w:r>
      <w:proofErr w:type="spellEnd"/>
      <w:r w:rsidR="009606B0">
        <w:rPr>
          <w:bCs/>
        </w:rPr>
        <w:t xml:space="preserve"> </w:t>
      </w:r>
      <w:proofErr w:type="spellStart"/>
      <w:r w:rsidR="009606B0">
        <w:rPr>
          <w:bCs/>
        </w:rPr>
        <w:t>t</w:t>
      </w:r>
      <w:r w:rsidR="00C860B4">
        <w:rPr>
          <w:bCs/>
        </w:rPr>
        <w:t>e</w:t>
      </w:r>
      <w:r w:rsidR="00C860B4" w:rsidRPr="00C860B4">
        <w:rPr>
          <w:rFonts w:ascii="Inspiring" w:hAnsi="Inspiring"/>
          <w:bCs/>
          <w:color w:val="DDDDDD"/>
          <w:spacing w:val="-20"/>
          <w:w w:val="1"/>
          <w:sz w:val="6"/>
        </w:rPr>
        <w:t>v</w:t>
      </w:r>
      <w:r w:rsidR="009606B0">
        <w:rPr>
          <w:bCs/>
        </w:rPr>
        <w:t>rhadap</w:t>
      </w:r>
      <w:proofErr w:type="spellEnd"/>
      <w:r w:rsidR="009606B0">
        <w:rPr>
          <w:bCs/>
        </w:rPr>
        <w:t xml:space="preserve"> </w:t>
      </w:r>
      <w:proofErr w:type="spellStart"/>
      <w:r w:rsidR="009606B0">
        <w:rPr>
          <w:bCs/>
        </w:rPr>
        <w:t>informasi</w:t>
      </w:r>
      <w:proofErr w:type="spellEnd"/>
      <w:r w:rsidR="009606B0">
        <w:rPr>
          <w:bCs/>
        </w:rPr>
        <w:t xml:space="preserve"> </w:t>
      </w:r>
      <w:proofErr w:type="spellStart"/>
      <w:r w:rsidR="009606B0">
        <w:rPr>
          <w:bCs/>
        </w:rPr>
        <w:t>k</w:t>
      </w:r>
      <w:r w:rsidR="00C860B4">
        <w:rPr>
          <w:bCs/>
        </w:rPr>
        <w:t>e</w:t>
      </w:r>
      <w:r w:rsidR="00C860B4" w:rsidRPr="00C860B4">
        <w:rPr>
          <w:rFonts w:ascii="Inspiring" w:hAnsi="Inspiring"/>
          <w:bCs/>
          <w:color w:val="DDDDDD"/>
          <w:spacing w:val="-20"/>
          <w:w w:val="1"/>
          <w:sz w:val="6"/>
        </w:rPr>
        <w:t>v</w:t>
      </w:r>
      <w:r w:rsidR="009606B0">
        <w:rPr>
          <w:bCs/>
        </w:rPr>
        <w:t>s</w:t>
      </w:r>
      <w:r w:rsidR="00C860B4">
        <w:rPr>
          <w:bCs/>
        </w:rPr>
        <w:t>e</w:t>
      </w:r>
      <w:r w:rsidR="00C860B4" w:rsidRPr="00C860B4">
        <w:rPr>
          <w:rFonts w:ascii="Inspiring" w:hAnsi="Inspiring"/>
          <w:bCs/>
          <w:color w:val="DDDDDD"/>
          <w:spacing w:val="-20"/>
          <w:w w:val="1"/>
          <w:sz w:val="6"/>
        </w:rPr>
        <w:t>v</w:t>
      </w:r>
      <w:r w:rsidR="009606B0">
        <w:rPr>
          <w:bCs/>
        </w:rPr>
        <w:t>hatan</w:t>
      </w:r>
      <w:proofErr w:type="spellEnd"/>
      <w:r w:rsidR="009606B0">
        <w:rPr>
          <w:bCs/>
        </w:rPr>
        <w:t xml:space="preserve">, </w:t>
      </w:r>
      <w:proofErr w:type="spellStart"/>
      <w:r w:rsidR="00C66830" w:rsidRPr="00C66830">
        <w:rPr>
          <w:bCs/>
        </w:rPr>
        <w:t>namun</w:t>
      </w:r>
      <w:proofErr w:type="spellEnd"/>
      <w:r w:rsidR="00C66830" w:rsidRPr="00C66830">
        <w:rPr>
          <w:bCs/>
        </w:rPr>
        <w:t xml:space="preserve"> </w:t>
      </w:r>
      <w:proofErr w:type="spellStart"/>
      <w:r w:rsidR="00C66830" w:rsidRPr="00C66830">
        <w:rPr>
          <w:bCs/>
        </w:rPr>
        <w:t>b</w:t>
      </w:r>
      <w:r w:rsidR="00C860B4">
        <w:rPr>
          <w:bCs/>
        </w:rPr>
        <w:t>e</w:t>
      </w:r>
      <w:r w:rsidR="00C860B4" w:rsidRPr="00C860B4">
        <w:rPr>
          <w:rFonts w:ascii="Inspiring" w:hAnsi="Inspiring"/>
          <w:bCs/>
          <w:color w:val="DDDDDD"/>
          <w:spacing w:val="-20"/>
          <w:w w:val="1"/>
          <w:sz w:val="6"/>
        </w:rPr>
        <w:t>v</w:t>
      </w:r>
      <w:r w:rsidR="00C66830" w:rsidRPr="00C66830">
        <w:rPr>
          <w:bCs/>
        </w:rPr>
        <w:t>lum</w:t>
      </w:r>
      <w:proofErr w:type="spellEnd"/>
      <w:r w:rsidR="00C66830" w:rsidRPr="00C66830">
        <w:rPr>
          <w:bCs/>
        </w:rPr>
        <w:t xml:space="preserve"> </w:t>
      </w:r>
      <w:proofErr w:type="spellStart"/>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ntu</w:t>
      </w:r>
      <w:proofErr w:type="spellEnd"/>
      <w:r w:rsidR="00C66830" w:rsidRPr="00C66830">
        <w:rPr>
          <w:bCs/>
        </w:rPr>
        <w:t xml:space="preserve"> </w:t>
      </w:r>
      <w:proofErr w:type="spellStart"/>
      <w:r w:rsidR="00C66830" w:rsidRPr="00C66830">
        <w:rPr>
          <w:bCs/>
        </w:rPr>
        <w:t>mampu</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ngimpl</w:t>
      </w:r>
      <w:r w:rsidR="00C860B4">
        <w:rPr>
          <w:bCs/>
        </w:rPr>
        <w:t>e</w:t>
      </w:r>
      <w:r w:rsidR="00C860B4" w:rsidRPr="00C860B4">
        <w:rPr>
          <w:rFonts w:ascii="Inspiring" w:hAnsi="Inspiring"/>
          <w:bCs/>
          <w:color w:val="DDDDDD"/>
          <w:spacing w:val="-20"/>
          <w:w w:val="1"/>
          <w:sz w:val="6"/>
        </w:rPr>
        <w:t>v</w:t>
      </w:r>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ntasikannya</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cara</w:t>
      </w:r>
      <w:proofErr w:type="spellEnd"/>
      <w:r w:rsidR="00C66830" w:rsidRPr="00C66830">
        <w:rPr>
          <w:bCs/>
        </w:rPr>
        <w:t xml:space="preserve"> </w:t>
      </w:r>
      <w:r w:rsidR="009606B0">
        <w:rPr>
          <w:bCs/>
        </w:rPr>
        <w:t xml:space="preserve">optimal </w:t>
      </w:r>
      <w:proofErr w:type="spellStart"/>
      <w:r w:rsidR="009606B0">
        <w:rPr>
          <w:bCs/>
        </w:rPr>
        <w:t>dalam</w:t>
      </w:r>
      <w:proofErr w:type="spellEnd"/>
      <w:r w:rsidR="009606B0">
        <w:rPr>
          <w:bCs/>
        </w:rPr>
        <w:t xml:space="preserve"> </w:t>
      </w:r>
      <w:proofErr w:type="spellStart"/>
      <w:r w:rsidR="009606B0">
        <w:rPr>
          <w:bCs/>
        </w:rPr>
        <w:t>k</w:t>
      </w:r>
      <w:r w:rsidR="00C860B4">
        <w:rPr>
          <w:bCs/>
        </w:rPr>
        <w:t>e</w:t>
      </w:r>
      <w:r w:rsidR="00C860B4" w:rsidRPr="00C860B4">
        <w:rPr>
          <w:rFonts w:ascii="Inspiring" w:hAnsi="Inspiring"/>
          <w:bCs/>
          <w:color w:val="DDDDDD"/>
          <w:spacing w:val="-20"/>
          <w:w w:val="1"/>
          <w:sz w:val="6"/>
        </w:rPr>
        <w:t>v</w:t>
      </w:r>
      <w:r w:rsidR="009606B0">
        <w:rPr>
          <w:bCs/>
        </w:rPr>
        <w:t>hidupan</w:t>
      </w:r>
      <w:proofErr w:type="spellEnd"/>
      <w:r w:rsidR="009606B0">
        <w:rPr>
          <w:bCs/>
        </w:rPr>
        <w:t xml:space="preserve"> </w:t>
      </w:r>
      <w:proofErr w:type="spellStart"/>
      <w:r w:rsidR="009606B0">
        <w:rPr>
          <w:bCs/>
        </w:rPr>
        <w:t>s</w:t>
      </w:r>
      <w:r w:rsidR="00C860B4">
        <w:rPr>
          <w:bCs/>
        </w:rPr>
        <w:t>e</w:t>
      </w:r>
      <w:r w:rsidR="00C860B4" w:rsidRPr="00C860B4">
        <w:rPr>
          <w:rFonts w:ascii="Inspiring" w:hAnsi="Inspiring"/>
          <w:bCs/>
          <w:color w:val="DDDDDD"/>
          <w:spacing w:val="-20"/>
          <w:w w:val="1"/>
          <w:sz w:val="6"/>
        </w:rPr>
        <w:t>v</w:t>
      </w:r>
      <w:r w:rsidR="009606B0">
        <w:rPr>
          <w:bCs/>
        </w:rPr>
        <w:t>hari-hari</w:t>
      </w:r>
      <w:proofErr w:type="spellEnd"/>
      <w:r w:rsidR="00C66830" w:rsidRPr="00C66830">
        <w:rPr>
          <w:bCs/>
        </w:rPr>
        <w:t xml:space="preserve">. </w:t>
      </w:r>
      <w:r w:rsidR="00636197">
        <w:rPr>
          <w:bCs/>
        </w:rPr>
        <w:fldChar w:fldCharType="begin"/>
      </w:r>
      <w:r w:rsidR="00636197">
        <w:rPr>
          <w:bCs/>
        </w:rPr>
        <w:instrText xml:space="preserve"> ADDIN ZOTERO_ITEM CSL_CITATION {"citationID":"EUzI2P1Q","properties":{"formattedCitation":"(Sukma M dkk., 2023)","plainCitation":"(Sukma M dkk., 2023)","noteIndex":0},"citationItems":[{"id":205,"uris":["http://zotero.org/users/local/dmM2qeyj/items/5V8H8FJN"],"itemData":{"id":205,"type":"article-journal","container-title":"Jurnal Untuk Masyarakat Sehat (JUKMAS)","issue":"2","title":"Hubungan Pengetahuan, Sikap, Tindakan Gaya Hidup Sehat dengan Kendali Gula Darah Pasien Diabetes Mellitus Tipe 2 di Klinik Budhi Pratama Restu Ibu Jakarta Tahun 2022","volume":"7","author":[{"family":"Sukma M","given":"Gilang"},{"literal":"Budiharto"},{"family":"Trisuci A","given":"Yuna"}],"issued":{"date-parts":[["2023"]],"season":"Oktober"}}}],"schema":"https://github.com/citation-style-language/schema/raw/master/csl-citation.json"} </w:instrText>
      </w:r>
      <w:r w:rsidR="00636197">
        <w:rPr>
          <w:bCs/>
        </w:rPr>
        <w:fldChar w:fldCharType="separate"/>
      </w:r>
      <w:r w:rsidR="00636197" w:rsidRPr="00636197">
        <w:t>(Sukma M dkk., 2023)</w:t>
      </w:r>
      <w:r w:rsidR="00636197">
        <w:rPr>
          <w:bCs/>
        </w:rPr>
        <w:fldChar w:fldCharType="end"/>
      </w:r>
      <w:r w:rsidR="00636197">
        <w:rPr>
          <w:bCs/>
        </w:rPr>
        <w:t>.</w:t>
      </w:r>
    </w:p>
    <w:p w14:paraId="3B21E93F" w14:textId="58C935FD" w:rsidR="00C66830" w:rsidRPr="00C66830" w:rsidRDefault="00C66830" w:rsidP="00C66830">
      <w:pPr>
        <w:pStyle w:val="BodyText"/>
        <w:numPr>
          <w:ilvl w:val="0"/>
          <w:numId w:val="11"/>
        </w:numPr>
        <w:spacing w:before="240" w:after="240" w:line="240" w:lineRule="auto"/>
        <w:rPr>
          <w:bCs/>
        </w:rPr>
      </w:pPr>
      <w:r w:rsidRPr="00C66830">
        <w:rPr>
          <w:b/>
          <w:bCs/>
          <w:lang w:val="id-ID"/>
        </w:rPr>
        <w:t>Karakteristik Responden Berdasarkan Pekerjaan</w:t>
      </w:r>
    </w:p>
    <w:p w14:paraId="54C40FFD" w14:textId="38DB3B93" w:rsidR="00C66830" w:rsidRDefault="00C66830" w:rsidP="00EE1D1C">
      <w:pPr>
        <w:pStyle w:val="BodyText"/>
        <w:spacing w:before="240" w:after="120" w:line="240" w:lineRule="auto"/>
        <w:ind w:left="734" w:hanging="547"/>
        <w:jc w:val="center"/>
        <w:rPr>
          <w:bCs/>
        </w:rPr>
      </w:pPr>
      <w:proofErr w:type="spellStart"/>
      <w:r w:rsidRPr="00C66830">
        <w:rPr>
          <w:bCs/>
        </w:rPr>
        <w:t>Tab</w:t>
      </w:r>
      <w:r w:rsidR="00C860B4">
        <w:rPr>
          <w:bCs/>
        </w:rPr>
        <w:t>e</w:t>
      </w:r>
      <w:r w:rsidR="00C860B4" w:rsidRPr="00C860B4">
        <w:rPr>
          <w:rFonts w:ascii="Inspiring" w:hAnsi="Inspiring"/>
          <w:bCs/>
          <w:color w:val="DDDDDD"/>
          <w:spacing w:val="-20"/>
          <w:w w:val="1"/>
          <w:sz w:val="6"/>
        </w:rPr>
        <w:t>v</w:t>
      </w:r>
      <w:r w:rsidRPr="00C66830">
        <w:rPr>
          <w:bCs/>
        </w:rPr>
        <w:t>l</w:t>
      </w:r>
      <w:proofErr w:type="spellEnd"/>
      <w:r w:rsidRPr="00C66830">
        <w:rPr>
          <w:bCs/>
        </w:rPr>
        <w:t xml:space="preserve"> 4. </w:t>
      </w:r>
      <w:proofErr w:type="spellStart"/>
      <w:r w:rsidRPr="00C66830">
        <w:rPr>
          <w:bCs/>
        </w:rPr>
        <w:t>Distribusi</w:t>
      </w:r>
      <w:proofErr w:type="spellEnd"/>
      <w:r w:rsidRPr="00C66830">
        <w:rPr>
          <w:bCs/>
        </w:rPr>
        <w:t xml:space="preserve"> </w:t>
      </w:r>
      <w:proofErr w:type="spellStart"/>
      <w:r w:rsidRPr="00C66830">
        <w:rPr>
          <w:bCs/>
        </w:rPr>
        <w:t>Fr</w:t>
      </w:r>
      <w:r w:rsidR="00C860B4">
        <w:rPr>
          <w:bCs/>
        </w:rPr>
        <w:t>e</w:t>
      </w:r>
      <w:r w:rsidR="00C860B4" w:rsidRPr="00C860B4">
        <w:rPr>
          <w:rFonts w:ascii="Inspiring" w:hAnsi="Inspiring"/>
          <w:bCs/>
          <w:color w:val="DDDDDD"/>
          <w:spacing w:val="-20"/>
          <w:w w:val="1"/>
          <w:sz w:val="6"/>
        </w:rPr>
        <w:t>v</w:t>
      </w:r>
      <w:r w:rsidRPr="00C66830">
        <w:rPr>
          <w:bCs/>
        </w:rPr>
        <w:t>ku</w:t>
      </w:r>
      <w:r w:rsidR="00C860B4">
        <w:rPr>
          <w:bCs/>
        </w:rPr>
        <w:t>e</w:t>
      </w:r>
      <w:r w:rsidR="00C860B4" w:rsidRPr="00C860B4">
        <w:rPr>
          <w:rFonts w:ascii="Inspiring" w:hAnsi="Inspiring"/>
          <w:bCs/>
          <w:color w:val="DDDDDD"/>
          <w:spacing w:val="-20"/>
          <w:w w:val="1"/>
          <w:sz w:val="6"/>
        </w:rPr>
        <w:t>v</w:t>
      </w:r>
      <w:r w:rsidRPr="00C66830">
        <w:rPr>
          <w:bCs/>
        </w:rPr>
        <w:t>nsi</w:t>
      </w:r>
      <w:proofErr w:type="spellEnd"/>
      <w:r w:rsidRPr="00C66830">
        <w:rPr>
          <w:bCs/>
        </w:rPr>
        <w:t xml:space="preserve"> </w:t>
      </w:r>
      <w:proofErr w:type="spellStart"/>
      <w:r w:rsidRPr="00C66830">
        <w:rPr>
          <w:bCs/>
        </w:rPr>
        <w:t>Karakt</w:t>
      </w:r>
      <w:r w:rsidR="00C860B4">
        <w:rPr>
          <w:bCs/>
        </w:rPr>
        <w:t>e</w:t>
      </w:r>
      <w:r w:rsidR="00C860B4" w:rsidRPr="00C860B4">
        <w:rPr>
          <w:rFonts w:ascii="Inspiring" w:hAnsi="Inspiring"/>
          <w:bCs/>
          <w:color w:val="DDDDDD"/>
          <w:spacing w:val="-20"/>
          <w:w w:val="1"/>
          <w:sz w:val="6"/>
        </w:rPr>
        <w:t>v</w:t>
      </w:r>
      <w:r w:rsidRPr="00C66830">
        <w:rPr>
          <w:bCs/>
        </w:rPr>
        <w:t>ristik</w:t>
      </w:r>
      <w:proofErr w:type="spellEnd"/>
      <w:r w:rsidRPr="00C66830">
        <w:rPr>
          <w:bCs/>
        </w:rPr>
        <w:t xml:space="preserve"> </w:t>
      </w:r>
      <w:proofErr w:type="spellStart"/>
      <w:proofErr w:type="gramStart"/>
      <w:r w:rsidRPr="00C66830">
        <w:rPr>
          <w:bCs/>
        </w:rPr>
        <w:t>R</w:t>
      </w:r>
      <w:r w:rsidR="00C860B4">
        <w:rPr>
          <w:bCs/>
        </w:rPr>
        <w:t>e</w:t>
      </w:r>
      <w:r w:rsidR="00C860B4" w:rsidRPr="00C860B4">
        <w:rPr>
          <w:rFonts w:ascii="Inspiring" w:hAnsi="Inspiring"/>
          <w:bCs/>
          <w:color w:val="DDDDDD"/>
          <w:spacing w:val="-20"/>
          <w:w w:val="1"/>
          <w:sz w:val="6"/>
        </w:rPr>
        <w:t>v</w:t>
      </w:r>
      <w:r w:rsidRPr="00C66830">
        <w:rPr>
          <w:bCs/>
        </w:rPr>
        <w:t>spond</w:t>
      </w:r>
      <w:r w:rsidR="00C860B4">
        <w:rPr>
          <w:bCs/>
        </w:rPr>
        <w:t>e</w:t>
      </w:r>
      <w:r w:rsidR="00C860B4" w:rsidRPr="00C860B4">
        <w:rPr>
          <w:rFonts w:ascii="Inspiring" w:hAnsi="Inspiring"/>
          <w:bCs/>
          <w:color w:val="DDDDDD"/>
          <w:spacing w:val="-20"/>
          <w:w w:val="1"/>
          <w:sz w:val="6"/>
        </w:rPr>
        <w:t>v</w:t>
      </w:r>
      <w:r w:rsidRPr="00C66830">
        <w:rPr>
          <w:bCs/>
        </w:rPr>
        <w:t>n</w:t>
      </w:r>
      <w:proofErr w:type="spellEnd"/>
      <w:r>
        <w:rPr>
          <w:bCs/>
        </w:rPr>
        <w:t xml:space="preserve"> </w:t>
      </w:r>
      <w:r w:rsidRPr="00C66830">
        <w:rPr>
          <w:bCs/>
        </w:rPr>
        <w:t xml:space="preserve"> </w:t>
      </w:r>
      <w:proofErr w:type="spellStart"/>
      <w:r w:rsidRPr="00C66830">
        <w:rPr>
          <w:bCs/>
        </w:rPr>
        <w:t>B</w:t>
      </w:r>
      <w:r w:rsidR="00C860B4">
        <w:rPr>
          <w:bCs/>
        </w:rPr>
        <w:t>e</w:t>
      </w:r>
      <w:r w:rsidR="00C860B4" w:rsidRPr="00C860B4">
        <w:rPr>
          <w:rFonts w:ascii="Inspiring" w:hAnsi="Inspiring"/>
          <w:bCs/>
          <w:color w:val="DDDDDD"/>
          <w:spacing w:val="-20"/>
          <w:w w:val="1"/>
          <w:sz w:val="6"/>
        </w:rPr>
        <w:t>v</w:t>
      </w:r>
      <w:r w:rsidRPr="00C66830">
        <w:rPr>
          <w:bCs/>
        </w:rPr>
        <w:t>rdasarkan</w:t>
      </w:r>
      <w:proofErr w:type="spellEnd"/>
      <w:proofErr w:type="gramEnd"/>
      <w:r w:rsidRPr="00C66830">
        <w:rPr>
          <w:bCs/>
        </w:rPr>
        <w:t xml:space="preserve"> </w:t>
      </w:r>
      <w:proofErr w:type="spellStart"/>
      <w:r w:rsidRPr="00C66830">
        <w:rPr>
          <w:bCs/>
        </w:rPr>
        <w:t>P</w:t>
      </w:r>
      <w:r w:rsidR="00C860B4">
        <w:rPr>
          <w:bCs/>
        </w:rPr>
        <w:t>e</w:t>
      </w:r>
      <w:r w:rsidR="00C860B4" w:rsidRPr="00C860B4">
        <w:rPr>
          <w:rFonts w:ascii="Inspiring" w:hAnsi="Inspiring"/>
          <w:bCs/>
          <w:color w:val="DDDDDD"/>
          <w:spacing w:val="-20"/>
          <w:w w:val="1"/>
          <w:sz w:val="6"/>
        </w:rPr>
        <w:t>v</w:t>
      </w:r>
      <w:r w:rsidRPr="00C66830">
        <w:rPr>
          <w:bCs/>
        </w:rPr>
        <w:t>k</w:t>
      </w:r>
      <w:r w:rsidR="00C860B4">
        <w:rPr>
          <w:bCs/>
        </w:rPr>
        <w:t>e</w:t>
      </w:r>
      <w:r w:rsidR="00C860B4" w:rsidRPr="00C860B4">
        <w:rPr>
          <w:rFonts w:ascii="Inspiring" w:hAnsi="Inspiring"/>
          <w:bCs/>
          <w:color w:val="DDDDDD"/>
          <w:spacing w:val="-20"/>
          <w:w w:val="1"/>
          <w:sz w:val="6"/>
        </w:rPr>
        <w:t>v</w:t>
      </w:r>
      <w:r w:rsidRPr="00C66830">
        <w:rPr>
          <w:bCs/>
        </w:rPr>
        <w:t>rjaan</w:t>
      </w:r>
      <w:proofErr w:type="spellEnd"/>
    </w:p>
    <w:tbl>
      <w:tblPr>
        <w:tblStyle w:val="PlainTable2"/>
        <w:tblW w:w="0" w:type="auto"/>
        <w:tblLook w:val="04A0" w:firstRow="1" w:lastRow="0" w:firstColumn="1" w:lastColumn="0" w:noHBand="0" w:noVBand="1"/>
      </w:tblPr>
      <w:tblGrid>
        <w:gridCol w:w="2256"/>
        <w:gridCol w:w="1073"/>
        <w:gridCol w:w="1301"/>
      </w:tblGrid>
      <w:tr w:rsidR="00C66830" w:rsidRPr="00A57CC5" w14:paraId="22CA2153" w14:textId="77777777" w:rsidTr="00960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4BE4816D" w14:textId="77777777" w:rsidR="00C66830" w:rsidRPr="00C66830" w:rsidRDefault="00C66830" w:rsidP="00C66830">
            <w:pPr>
              <w:jc w:val="center"/>
              <w:rPr>
                <w:rFonts w:ascii="Times New Roman" w:hAnsi="Times New Roman" w:cs="Times New Roman"/>
                <w:sz w:val="20"/>
                <w:szCs w:val="20"/>
              </w:rPr>
            </w:pPr>
            <w:r w:rsidRPr="00C66830">
              <w:rPr>
                <w:rFonts w:ascii="Times New Roman" w:hAnsi="Times New Roman" w:cs="Times New Roman"/>
                <w:sz w:val="20"/>
                <w:szCs w:val="20"/>
              </w:rPr>
              <w:t>Pekerjaan</w:t>
            </w:r>
          </w:p>
        </w:tc>
        <w:tc>
          <w:tcPr>
            <w:tcW w:w="1073" w:type="dxa"/>
          </w:tcPr>
          <w:p w14:paraId="18462205" w14:textId="77777777" w:rsidR="00C66830" w:rsidRPr="00C66830" w:rsidRDefault="00C66830"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Frekuensi</w:t>
            </w:r>
          </w:p>
        </w:tc>
        <w:tc>
          <w:tcPr>
            <w:tcW w:w="1301" w:type="dxa"/>
          </w:tcPr>
          <w:p w14:paraId="5593D11D" w14:textId="77777777" w:rsidR="00C66830" w:rsidRPr="00C66830" w:rsidRDefault="00C66830" w:rsidP="00C668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Persentase</w:t>
            </w:r>
          </w:p>
        </w:tc>
      </w:tr>
      <w:tr w:rsidR="00C66830" w:rsidRPr="00A57CC5" w14:paraId="224D6BAB" w14:textId="77777777" w:rsidTr="00960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3F6D342F" w14:textId="77777777" w:rsidR="00C66830" w:rsidRPr="00C66830" w:rsidRDefault="00C66830" w:rsidP="00C66830">
            <w:pPr>
              <w:rPr>
                <w:rFonts w:ascii="Times New Roman" w:hAnsi="Times New Roman" w:cs="Times New Roman"/>
                <w:sz w:val="20"/>
                <w:szCs w:val="20"/>
              </w:rPr>
            </w:pPr>
            <w:r w:rsidRPr="00C66830">
              <w:rPr>
                <w:rFonts w:ascii="Times New Roman" w:hAnsi="Times New Roman" w:cs="Times New Roman"/>
                <w:sz w:val="20"/>
                <w:szCs w:val="20"/>
              </w:rPr>
              <w:t>Wiraswasta</w:t>
            </w:r>
          </w:p>
        </w:tc>
        <w:tc>
          <w:tcPr>
            <w:tcW w:w="1073" w:type="dxa"/>
          </w:tcPr>
          <w:p w14:paraId="5B77D068"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3</w:t>
            </w:r>
          </w:p>
        </w:tc>
        <w:tc>
          <w:tcPr>
            <w:tcW w:w="1301" w:type="dxa"/>
          </w:tcPr>
          <w:p w14:paraId="1E82FDC0"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9.4</w:t>
            </w:r>
          </w:p>
        </w:tc>
      </w:tr>
      <w:tr w:rsidR="00C66830" w:rsidRPr="00A57CC5" w14:paraId="5B70D68B" w14:textId="77777777" w:rsidTr="009606B0">
        <w:tc>
          <w:tcPr>
            <w:cnfStyle w:val="001000000000" w:firstRow="0" w:lastRow="0" w:firstColumn="1" w:lastColumn="0" w:oddVBand="0" w:evenVBand="0" w:oddHBand="0" w:evenHBand="0" w:firstRowFirstColumn="0" w:firstRowLastColumn="0" w:lastRowFirstColumn="0" w:lastRowLastColumn="0"/>
            <w:tcW w:w="2256" w:type="dxa"/>
          </w:tcPr>
          <w:p w14:paraId="0F284C73" w14:textId="77777777" w:rsidR="00C66830" w:rsidRPr="00C66830" w:rsidRDefault="00C66830" w:rsidP="00C66830">
            <w:pPr>
              <w:rPr>
                <w:rFonts w:ascii="Times New Roman" w:hAnsi="Times New Roman" w:cs="Times New Roman"/>
                <w:sz w:val="20"/>
                <w:szCs w:val="20"/>
              </w:rPr>
            </w:pPr>
            <w:r w:rsidRPr="00C66830">
              <w:rPr>
                <w:rFonts w:ascii="Times New Roman" w:hAnsi="Times New Roman" w:cs="Times New Roman"/>
                <w:sz w:val="20"/>
                <w:szCs w:val="20"/>
              </w:rPr>
              <w:t>Wirausaha</w:t>
            </w:r>
          </w:p>
        </w:tc>
        <w:tc>
          <w:tcPr>
            <w:tcW w:w="1073" w:type="dxa"/>
          </w:tcPr>
          <w:p w14:paraId="18099CA4"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8</w:t>
            </w:r>
          </w:p>
        </w:tc>
        <w:tc>
          <w:tcPr>
            <w:tcW w:w="1301" w:type="dxa"/>
          </w:tcPr>
          <w:p w14:paraId="43CAF048"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1.9</w:t>
            </w:r>
          </w:p>
        </w:tc>
      </w:tr>
      <w:tr w:rsidR="00C66830" w:rsidRPr="00A57CC5" w14:paraId="7579956D" w14:textId="77777777" w:rsidTr="00960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12E36AEA" w14:textId="77777777" w:rsidR="00C66830" w:rsidRPr="00C66830" w:rsidRDefault="00C66830" w:rsidP="00C66830">
            <w:pPr>
              <w:rPr>
                <w:rFonts w:ascii="Times New Roman" w:hAnsi="Times New Roman" w:cs="Times New Roman"/>
                <w:sz w:val="20"/>
                <w:szCs w:val="20"/>
              </w:rPr>
            </w:pPr>
            <w:r w:rsidRPr="00C66830">
              <w:rPr>
                <w:rFonts w:ascii="Times New Roman" w:hAnsi="Times New Roman" w:cs="Times New Roman"/>
                <w:sz w:val="20"/>
                <w:szCs w:val="20"/>
              </w:rPr>
              <w:t>Ibu Rumah Tangga/Tidak Bekerja</w:t>
            </w:r>
          </w:p>
        </w:tc>
        <w:tc>
          <w:tcPr>
            <w:tcW w:w="1073" w:type="dxa"/>
          </w:tcPr>
          <w:p w14:paraId="3989535F"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44</w:t>
            </w:r>
          </w:p>
        </w:tc>
        <w:tc>
          <w:tcPr>
            <w:tcW w:w="1301" w:type="dxa"/>
          </w:tcPr>
          <w:p w14:paraId="64503E79"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65.7</w:t>
            </w:r>
          </w:p>
        </w:tc>
      </w:tr>
      <w:tr w:rsidR="00C66830" w:rsidRPr="00A57CC5" w14:paraId="73DCC512" w14:textId="77777777" w:rsidTr="009606B0">
        <w:tc>
          <w:tcPr>
            <w:cnfStyle w:val="001000000000" w:firstRow="0" w:lastRow="0" w:firstColumn="1" w:lastColumn="0" w:oddVBand="0" w:evenVBand="0" w:oddHBand="0" w:evenHBand="0" w:firstRowFirstColumn="0" w:firstRowLastColumn="0" w:lastRowFirstColumn="0" w:lastRowLastColumn="0"/>
            <w:tcW w:w="2256" w:type="dxa"/>
          </w:tcPr>
          <w:p w14:paraId="54665EE6" w14:textId="77777777" w:rsidR="00C66830" w:rsidRPr="00C66830" w:rsidRDefault="00C66830" w:rsidP="00C66830">
            <w:pPr>
              <w:rPr>
                <w:rFonts w:ascii="Times New Roman" w:hAnsi="Times New Roman" w:cs="Times New Roman"/>
                <w:sz w:val="20"/>
                <w:szCs w:val="20"/>
              </w:rPr>
            </w:pPr>
            <w:r w:rsidRPr="00C66830">
              <w:rPr>
                <w:rFonts w:ascii="Times New Roman" w:hAnsi="Times New Roman" w:cs="Times New Roman"/>
                <w:sz w:val="20"/>
                <w:szCs w:val="20"/>
              </w:rPr>
              <w:t>Lain-lain</w:t>
            </w:r>
          </w:p>
        </w:tc>
        <w:tc>
          <w:tcPr>
            <w:tcW w:w="1073" w:type="dxa"/>
          </w:tcPr>
          <w:p w14:paraId="76537165"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2</w:t>
            </w:r>
          </w:p>
        </w:tc>
        <w:tc>
          <w:tcPr>
            <w:tcW w:w="1301" w:type="dxa"/>
          </w:tcPr>
          <w:p w14:paraId="7A3239B5" w14:textId="77777777" w:rsidR="00C66830" w:rsidRPr="00C66830" w:rsidRDefault="00C66830" w:rsidP="00C668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3.0</w:t>
            </w:r>
          </w:p>
        </w:tc>
      </w:tr>
      <w:tr w:rsidR="00C66830" w:rsidRPr="00A57CC5" w14:paraId="16CFFD75" w14:textId="77777777" w:rsidTr="00960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7781282A" w14:textId="77777777" w:rsidR="00C66830" w:rsidRPr="00C66830" w:rsidRDefault="00C66830" w:rsidP="00C66830">
            <w:pPr>
              <w:rPr>
                <w:rFonts w:ascii="Times New Roman" w:hAnsi="Times New Roman" w:cs="Times New Roman"/>
                <w:sz w:val="20"/>
                <w:szCs w:val="20"/>
              </w:rPr>
            </w:pPr>
            <w:r w:rsidRPr="00C66830">
              <w:rPr>
                <w:rFonts w:ascii="Times New Roman" w:hAnsi="Times New Roman" w:cs="Times New Roman"/>
                <w:sz w:val="20"/>
                <w:szCs w:val="20"/>
              </w:rPr>
              <w:t>Total</w:t>
            </w:r>
          </w:p>
        </w:tc>
        <w:tc>
          <w:tcPr>
            <w:tcW w:w="1073" w:type="dxa"/>
          </w:tcPr>
          <w:p w14:paraId="30EED15D"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67</w:t>
            </w:r>
          </w:p>
        </w:tc>
        <w:tc>
          <w:tcPr>
            <w:tcW w:w="1301" w:type="dxa"/>
          </w:tcPr>
          <w:p w14:paraId="54E2AB3C" w14:textId="77777777" w:rsidR="00C66830" w:rsidRPr="00C66830" w:rsidRDefault="00C66830" w:rsidP="00C668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66830">
              <w:rPr>
                <w:rFonts w:ascii="Times New Roman" w:hAnsi="Times New Roman" w:cs="Times New Roman"/>
                <w:sz w:val="20"/>
                <w:szCs w:val="20"/>
              </w:rPr>
              <w:t>100</w:t>
            </w:r>
          </w:p>
        </w:tc>
      </w:tr>
    </w:tbl>
    <w:p w14:paraId="7D291AAC" w14:textId="2E2D03EF" w:rsidR="00C66830" w:rsidRPr="00C66830" w:rsidRDefault="00C66830" w:rsidP="008E6DDA">
      <w:pPr>
        <w:pStyle w:val="BodyText"/>
        <w:spacing w:before="240" w:after="240" w:line="240" w:lineRule="auto"/>
        <w:ind w:left="720" w:hanging="360"/>
        <w:jc w:val="center"/>
        <w:rPr>
          <w:bCs/>
        </w:rPr>
      </w:pPr>
      <w:r w:rsidRPr="00A57CC5">
        <w:rPr>
          <w:noProof/>
        </w:rPr>
        <w:drawing>
          <wp:inline distT="0" distB="0" distL="0" distR="0" wp14:anchorId="6669340B" wp14:editId="47C882A2">
            <wp:extent cx="2385886" cy="2060619"/>
            <wp:effectExtent l="0" t="0" r="0" b="0"/>
            <wp:docPr id="19760781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5886" cy="2060619"/>
                    </a:xfrm>
                    <a:prstGeom prst="rect">
                      <a:avLst/>
                    </a:prstGeom>
                    <a:noFill/>
                    <a:ln>
                      <a:noFill/>
                    </a:ln>
                  </pic:spPr>
                </pic:pic>
              </a:graphicData>
            </a:graphic>
          </wp:inline>
        </w:drawing>
      </w:r>
    </w:p>
    <w:p w14:paraId="3BE7D765" w14:textId="73CDEC5D" w:rsidR="00C66830" w:rsidRPr="00C66830" w:rsidRDefault="00C66830" w:rsidP="00C66830">
      <w:pPr>
        <w:pStyle w:val="tablefootnote"/>
        <w:jc w:val="center"/>
        <w:rPr>
          <w:sz w:val="20"/>
          <w:szCs w:val="20"/>
          <w:lang w:val="id-ID"/>
        </w:rPr>
      </w:pPr>
      <w:r w:rsidRPr="00C66830">
        <w:rPr>
          <w:sz w:val="20"/>
          <w:szCs w:val="20"/>
          <w:lang w:val="id-ID"/>
        </w:rPr>
        <w:t>Gambar 4. Diagram Distribusi Fr</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ku</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nsi Karakt</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ristik R</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spond</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n B</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rdasarkan P</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k</w:t>
      </w:r>
      <w:r w:rsidR="00C860B4">
        <w:rPr>
          <w:sz w:val="20"/>
          <w:szCs w:val="20"/>
          <w:lang w:val="id-ID"/>
        </w:rPr>
        <w:t>e</w:t>
      </w:r>
      <w:r w:rsidR="00C860B4" w:rsidRPr="00C860B4">
        <w:rPr>
          <w:rFonts w:ascii="Inspiring" w:hAnsi="Inspiring"/>
          <w:color w:val="DDDDDD"/>
          <w:spacing w:val="-20"/>
          <w:w w:val="1"/>
          <w:sz w:val="6"/>
          <w:szCs w:val="20"/>
          <w:lang w:val="id-ID"/>
        </w:rPr>
        <w:t>v</w:t>
      </w:r>
      <w:r w:rsidRPr="00C66830">
        <w:rPr>
          <w:sz w:val="20"/>
          <w:szCs w:val="20"/>
          <w:lang w:val="id-ID"/>
        </w:rPr>
        <w:t>rjaan</w:t>
      </w:r>
    </w:p>
    <w:p w14:paraId="5A6CA639" w14:textId="77777777" w:rsidR="00E60638" w:rsidRDefault="00E60638" w:rsidP="00E60638">
      <w:pPr>
        <w:pStyle w:val="BodyText"/>
        <w:spacing w:line="276" w:lineRule="auto"/>
        <w:ind w:firstLine="0"/>
        <w:rPr>
          <w:b/>
          <w:lang w:val="id-ID"/>
        </w:rPr>
      </w:pPr>
    </w:p>
    <w:p w14:paraId="7A2EC280" w14:textId="614670C9" w:rsidR="00C66830" w:rsidRDefault="006B719E" w:rsidP="00C66830">
      <w:pPr>
        <w:pStyle w:val="BodyText"/>
        <w:spacing w:line="240" w:lineRule="auto"/>
        <w:ind w:firstLine="720"/>
        <w:rPr>
          <w:bCs/>
        </w:rPr>
      </w:pPr>
      <w:proofErr w:type="spellStart"/>
      <w:r>
        <w:rPr>
          <w:bCs/>
        </w:rPr>
        <w:t>B</w:t>
      </w:r>
      <w:r w:rsidR="00C860B4">
        <w:rPr>
          <w:bCs/>
        </w:rPr>
        <w:t>e</w:t>
      </w:r>
      <w:r w:rsidR="00C860B4" w:rsidRPr="00C860B4">
        <w:rPr>
          <w:rFonts w:ascii="Inspiring" w:hAnsi="Inspiring"/>
          <w:bCs/>
          <w:color w:val="DDDDDD"/>
          <w:spacing w:val="-20"/>
          <w:w w:val="1"/>
          <w:sz w:val="6"/>
        </w:rPr>
        <w:t>v</w:t>
      </w:r>
      <w:r>
        <w:rPr>
          <w:bCs/>
        </w:rPr>
        <w:t>rdasarkan</w:t>
      </w:r>
      <w:proofErr w:type="spellEnd"/>
      <w:r>
        <w:rPr>
          <w:bCs/>
        </w:rPr>
        <w:t xml:space="preserve"> </w:t>
      </w:r>
      <w:proofErr w:type="spellStart"/>
      <w:r>
        <w:rPr>
          <w:bCs/>
        </w:rPr>
        <w:t>tab</w:t>
      </w:r>
      <w:r w:rsidR="00C860B4">
        <w:rPr>
          <w:bCs/>
        </w:rPr>
        <w:t>e</w:t>
      </w:r>
      <w:r w:rsidR="00C860B4" w:rsidRPr="00C860B4">
        <w:rPr>
          <w:rFonts w:ascii="Inspiring" w:hAnsi="Inspiring"/>
          <w:bCs/>
          <w:color w:val="DDDDDD"/>
          <w:spacing w:val="-20"/>
          <w:w w:val="1"/>
          <w:sz w:val="6"/>
        </w:rPr>
        <w:t>v</w:t>
      </w:r>
      <w:r>
        <w:rPr>
          <w:bCs/>
        </w:rPr>
        <w:t>l</w:t>
      </w:r>
      <w:proofErr w:type="spellEnd"/>
      <w:r>
        <w:rPr>
          <w:bCs/>
        </w:rPr>
        <w:t xml:space="preserve"> 4. p</w:t>
      </w:r>
      <w:r w:rsidR="00C66830" w:rsidRPr="00C66830">
        <w:rPr>
          <w:bCs/>
        </w:rPr>
        <w:t xml:space="preserve">ada </w:t>
      </w:r>
      <w:proofErr w:type="spellStart"/>
      <w:r w:rsidR="00C66830" w:rsidRPr="00C66830">
        <w:rPr>
          <w:bCs/>
        </w:rPr>
        <w:t>karakt</w:t>
      </w:r>
      <w:r w:rsidR="00C860B4">
        <w:rPr>
          <w:bCs/>
        </w:rPr>
        <w:t>e</w:t>
      </w:r>
      <w:r w:rsidR="00C860B4" w:rsidRPr="00C860B4">
        <w:rPr>
          <w:rFonts w:ascii="Inspiring" w:hAnsi="Inspiring"/>
          <w:bCs/>
          <w:color w:val="DDDDDD"/>
          <w:spacing w:val="-20"/>
          <w:w w:val="1"/>
          <w:sz w:val="6"/>
        </w:rPr>
        <w:t>v</w:t>
      </w:r>
      <w:r w:rsidR="00C66830" w:rsidRPr="00C66830">
        <w:rPr>
          <w:bCs/>
        </w:rPr>
        <w:t>ristik</w:t>
      </w:r>
      <w:proofErr w:type="spellEnd"/>
      <w:r w:rsidR="00C66830" w:rsidRPr="00C66830">
        <w:rPr>
          <w:bCs/>
        </w:rPr>
        <w:t xml:space="preserve">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Pr>
          <w:bCs/>
        </w:rPr>
        <w:t>m</w:t>
      </w:r>
      <w:r w:rsidR="00C860B4">
        <w:rPr>
          <w:bCs/>
        </w:rPr>
        <w:t>e</w:t>
      </w:r>
      <w:r w:rsidR="00C860B4" w:rsidRPr="00C860B4">
        <w:rPr>
          <w:rFonts w:ascii="Inspiring" w:hAnsi="Inspiring"/>
          <w:bCs/>
          <w:color w:val="DDDDDD"/>
          <w:spacing w:val="-20"/>
          <w:w w:val="1"/>
          <w:sz w:val="6"/>
        </w:rPr>
        <w:t>v</w:t>
      </w:r>
      <w:r>
        <w:rPr>
          <w:bCs/>
        </w:rPr>
        <w:t>ng</w:t>
      </w:r>
      <w:r w:rsidR="00C860B4">
        <w:rPr>
          <w:bCs/>
        </w:rPr>
        <w:t>e</w:t>
      </w:r>
      <w:r w:rsidR="00C860B4" w:rsidRPr="00C860B4">
        <w:rPr>
          <w:rFonts w:ascii="Inspiring" w:hAnsi="Inspiring"/>
          <w:bCs/>
          <w:color w:val="DDDDDD"/>
          <w:spacing w:val="-20"/>
          <w:w w:val="1"/>
          <w:sz w:val="6"/>
        </w:rPr>
        <w:t>v</w:t>
      </w:r>
      <w:r>
        <w:rPr>
          <w:bCs/>
        </w:rPr>
        <w:t>nai</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k</w:t>
      </w:r>
      <w:r w:rsidR="00C860B4">
        <w:rPr>
          <w:bCs/>
        </w:rPr>
        <w:t>e</w:t>
      </w:r>
      <w:r w:rsidR="00C860B4" w:rsidRPr="00C860B4">
        <w:rPr>
          <w:rFonts w:ascii="Inspiring" w:hAnsi="Inspiring"/>
          <w:bCs/>
          <w:color w:val="DDDDDD"/>
          <w:spacing w:val="-20"/>
          <w:w w:val="1"/>
          <w:sz w:val="6"/>
        </w:rPr>
        <w:t>v</w:t>
      </w:r>
      <w:r w:rsidR="00C66830" w:rsidRPr="00C66830">
        <w:rPr>
          <w:bCs/>
        </w:rPr>
        <w:t>rjaan</w:t>
      </w:r>
      <w:proofErr w:type="spellEnd"/>
      <w:r w:rsidR="00C66830" w:rsidRPr="00C66830">
        <w:rPr>
          <w:bCs/>
        </w:rPr>
        <w:t xml:space="preserve"> </w:t>
      </w:r>
      <w:proofErr w:type="spellStart"/>
      <w:r w:rsidR="00C66830" w:rsidRPr="00C66830">
        <w:rPr>
          <w:bCs/>
        </w:rPr>
        <w:t>dari</w:t>
      </w:r>
      <w:proofErr w:type="spellEnd"/>
      <w:r w:rsidR="00C66830" w:rsidRPr="00C66830">
        <w:rPr>
          <w:bCs/>
        </w:rPr>
        <w:t xml:space="preserve"> total 67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w:t>
      </w:r>
      <w:proofErr w:type="spellStart"/>
      <w:r w:rsidR="00C66830" w:rsidRPr="00C66830">
        <w:rPr>
          <w:bCs/>
        </w:rPr>
        <w:t>dapat</w:t>
      </w:r>
      <w:proofErr w:type="spellEnd"/>
      <w:r w:rsidR="00C66830" w:rsidRPr="00C66830">
        <w:rPr>
          <w:bCs/>
        </w:rPr>
        <w:t xml:space="preserve"> </w:t>
      </w:r>
      <w:proofErr w:type="spellStart"/>
      <w:r w:rsidR="00C66830" w:rsidRPr="00C66830">
        <w:rPr>
          <w:bCs/>
        </w:rPr>
        <w:t>dik</w:t>
      </w:r>
      <w:r w:rsidR="00C860B4">
        <w:rPr>
          <w:bCs/>
        </w:rPr>
        <w:t>e</w:t>
      </w:r>
      <w:r w:rsidR="00C860B4" w:rsidRPr="00C860B4">
        <w:rPr>
          <w:rFonts w:ascii="Inspiring" w:hAnsi="Inspiring"/>
          <w:bCs/>
          <w:color w:val="DDDDDD"/>
          <w:spacing w:val="-20"/>
          <w:w w:val="1"/>
          <w:sz w:val="6"/>
        </w:rPr>
        <w:t>v</w:t>
      </w:r>
      <w:r w:rsidR="00C66830" w:rsidRPr="00C66830">
        <w:rPr>
          <w:bCs/>
        </w:rPr>
        <w:t>tahui</w:t>
      </w:r>
      <w:proofErr w:type="spellEnd"/>
      <w:r w:rsidR="00C66830" w:rsidRPr="00C66830">
        <w:rPr>
          <w:bCs/>
        </w:rPr>
        <w:t xml:space="preserve"> </w:t>
      </w:r>
      <w:proofErr w:type="spellStart"/>
      <w:r w:rsidR="00C66830" w:rsidRPr="00C66830">
        <w:rPr>
          <w:bCs/>
        </w:rPr>
        <w:t>bahwa</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gian</w:t>
      </w:r>
      <w:proofErr w:type="spellEnd"/>
      <w:r w:rsidR="00C66830" w:rsidRPr="00C66830">
        <w:rPr>
          <w:bCs/>
        </w:rPr>
        <w:t xml:space="preserve"> </w:t>
      </w:r>
      <w:proofErr w:type="spellStart"/>
      <w:r w:rsidR="00C66830" w:rsidRPr="00C66830">
        <w:rPr>
          <w:bCs/>
        </w:rPr>
        <w:t>b</w:t>
      </w:r>
      <w:r w:rsidR="00C860B4">
        <w:rPr>
          <w:bCs/>
        </w:rPr>
        <w:t>e</w:t>
      </w:r>
      <w:r w:rsidR="00C860B4" w:rsidRPr="00C860B4">
        <w:rPr>
          <w:rFonts w:ascii="Inspiring" w:hAnsi="Inspiring"/>
          <w:bCs/>
          <w:color w:val="DDDDDD"/>
          <w:spacing w:val="-20"/>
          <w:w w:val="1"/>
          <w:sz w:val="6"/>
        </w:rPr>
        <w:t>v</w:t>
      </w:r>
      <w:r w:rsidR="00C66830" w:rsidRPr="00C66830">
        <w:rPr>
          <w:bCs/>
        </w:rPr>
        <w:t>sar</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nd</w:t>
      </w:r>
      <w:r w:rsidR="00C860B4">
        <w:rPr>
          <w:bCs/>
        </w:rPr>
        <w:t>e</w:t>
      </w:r>
      <w:r w:rsidR="00C860B4" w:rsidRPr="00C860B4">
        <w:rPr>
          <w:rFonts w:ascii="Inspiring" w:hAnsi="Inspiring"/>
          <w:bCs/>
          <w:color w:val="DDDDDD"/>
          <w:spacing w:val="-20"/>
          <w:w w:val="1"/>
          <w:sz w:val="6"/>
        </w:rPr>
        <w:t>v</w:t>
      </w:r>
      <w:r w:rsidR="00C66830" w:rsidRPr="00C66830">
        <w:rPr>
          <w:bCs/>
        </w:rPr>
        <w:t>rita</w:t>
      </w:r>
      <w:proofErr w:type="spellEnd"/>
      <w:r w:rsidR="00C66830" w:rsidRPr="00C66830">
        <w:rPr>
          <w:bCs/>
        </w:rPr>
        <w:t xml:space="preserve"> </w:t>
      </w:r>
      <w:proofErr w:type="spellStart"/>
      <w:r w:rsidR="00C66830" w:rsidRPr="00C66830">
        <w:rPr>
          <w:bCs/>
        </w:rPr>
        <w:t>diab</w:t>
      </w:r>
      <w:r w:rsidR="00C860B4">
        <w:rPr>
          <w:bCs/>
        </w:rPr>
        <w:t>e</w:t>
      </w:r>
      <w:r w:rsidR="00C860B4" w:rsidRPr="00C860B4">
        <w:rPr>
          <w:rFonts w:ascii="Inspiring" w:hAnsi="Inspiring"/>
          <w:bCs/>
          <w:color w:val="DDDDDD"/>
          <w:spacing w:val="-20"/>
          <w:w w:val="1"/>
          <w:sz w:val="6"/>
        </w:rPr>
        <w:t>v</w:t>
      </w:r>
      <w:r w:rsidR="00C66830" w:rsidRPr="00C66830">
        <w:rPr>
          <w:bCs/>
        </w:rPr>
        <w:t>t</w:t>
      </w:r>
      <w:r w:rsidR="00C860B4">
        <w:rPr>
          <w:bCs/>
        </w:rPr>
        <w:t>e</w:t>
      </w:r>
      <w:r w:rsidR="00C860B4" w:rsidRPr="00C860B4">
        <w:rPr>
          <w:rFonts w:ascii="Inspiring" w:hAnsi="Inspiring"/>
          <w:bCs/>
          <w:color w:val="DDDDDD"/>
          <w:spacing w:val="-20"/>
          <w:w w:val="1"/>
          <w:sz w:val="6"/>
        </w:rPr>
        <w:t>v</w:t>
      </w:r>
      <w:r w:rsidR="00C66830" w:rsidRPr="00C66830">
        <w:rPr>
          <w:bCs/>
        </w:rPr>
        <w:t>s</w:t>
      </w:r>
      <w:proofErr w:type="spellEnd"/>
      <w:r w:rsidR="00C66830" w:rsidRPr="00C66830">
        <w:rPr>
          <w:bCs/>
        </w:rPr>
        <w:t xml:space="preserve"> </w:t>
      </w:r>
      <w:proofErr w:type="spellStart"/>
      <w:r w:rsidR="00C66830" w:rsidRPr="00C66830">
        <w:rPr>
          <w:bCs/>
        </w:rPr>
        <w:t>m</w:t>
      </w:r>
      <w:r w:rsidR="00C860B4">
        <w:rPr>
          <w:bCs/>
        </w:rPr>
        <w:t>e</w:t>
      </w:r>
      <w:r w:rsidR="00C860B4" w:rsidRPr="00C860B4">
        <w:rPr>
          <w:rFonts w:ascii="Inspiring" w:hAnsi="Inspiring"/>
          <w:bCs/>
          <w:color w:val="DDDDDD"/>
          <w:spacing w:val="-20"/>
          <w:w w:val="1"/>
          <w:sz w:val="6"/>
        </w:rPr>
        <w:t>v</w:t>
      </w:r>
      <w:r w:rsidR="00C66830" w:rsidRPr="00C66830">
        <w:rPr>
          <w:bCs/>
        </w:rPr>
        <w:t>litus</w:t>
      </w:r>
      <w:proofErr w:type="spellEnd"/>
      <w:r w:rsidR="00C66830" w:rsidRPr="00C66830">
        <w:rPr>
          <w:bCs/>
        </w:rPr>
        <w:t xml:space="preserve"> </w:t>
      </w:r>
      <w:proofErr w:type="spellStart"/>
      <w:r w:rsidR="00C66830" w:rsidRPr="00C66830">
        <w:rPr>
          <w:bCs/>
        </w:rPr>
        <w:t>tip</w:t>
      </w:r>
      <w:r w:rsidR="00C860B4">
        <w:rPr>
          <w:bCs/>
        </w:rPr>
        <w:t>e</w:t>
      </w:r>
      <w:r w:rsidR="00C860B4" w:rsidRPr="00C860B4">
        <w:rPr>
          <w:rFonts w:ascii="Inspiring" w:hAnsi="Inspiring"/>
          <w:bCs/>
          <w:color w:val="DDDDDD"/>
          <w:spacing w:val="-20"/>
          <w:w w:val="1"/>
          <w:sz w:val="6"/>
        </w:rPr>
        <w:t>v</w:t>
      </w:r>
      <w:proofErr w:type="spellEnd"/>
      <w:r w:rsidR="00C66830" w:rsidRPr="00C66830">
        <w:rPr>
          <w:bCs/>
        </w:rPr>
        <w:t xml:space="preserve"> 2 </w:t>
      </w:r>
      <w:proofErr w:type="spellStart"/>
      <w:r w:rsidR="00C66830" w:rsidRPr="00C66830">
        <w:rPr>
          <w:bCs/>
        </w:rPr>
        <w:lastRenderedPageBreak/>
        <w:t>d</w:t>
      </w:r>
      <w:r w:rsidR="00C860B4">
        <w:rPr>
          <w:bCs/>
        </w:rPr>
        <w:t>e</w:t>
      </w:r>
      <w:r w:rsidR="00C860B4" w:rsidRPr="00C860B4">
        <w:rPr>
          <w:rFonts w:ascii="Inspiring" w:hAnsi="Inspiring"/>
          <w:bCs/>
          <w:color w:val="DDDDDD"/>
          <w:spacing w:val="-20"/>
          <w:w w:val="1"/>
          <w:sz w:val="6"/>
        </w:rPr>
        <w:t>v</w:t>
      </w:r>
      <w:r w:rsidR="00C66830" w:rsidRPr="00C66830">
        <w:rPr>
          <w:bCs/>
        </w:rPr>
        <w:t>ngan</w:t>
      </w:r>
      <w:proofErr w:type="spellEnd"/>
      <w:r w:rsidR="00C66830" w:rsidRPr="00C66830">
        <w:rPr>
          <w:bCs/>
        </w:rPr>
        <w:t xml:space="preserve"> </w:t>
      </w:r>
      <w:proofErr w:type="spellStart"/>
      <w:r w:rsidR="00C66830" w:rsidRPr="00C66830">
        <w:rPr>
          <w:bCs/>
        </w:rPr>
        <w:t>j</w:t>
      </w:r>
      <w:r w:rsidR="00C860B4">
        <w:rPr>
          <w:bCs/>
        </w:rPr>
        <w:t>e</w:t>
      </w:r>
      <w:r w:rsidR="00C860B4" w:rsidRPr="00C860B4">
        <w:rPr>
          <w:rFonts w:ascii="Inspiring" w:hAnsi="Inspiring"/>
          <w:bCs/>
          <w:color w:val="DDDDDD"/>
          <w:spacing w:val="-20"/>
          <w:w w:val="1"/>
          <w:sz w:val="6"/>
        </w:rPr>
        <w:t>v</w:t>
      </w:r>
      <w:r w:rsidR="00C66830" w:rsidRPr="00C66830">
        <w:rPr>
          <w:bCs/>
        </w:rPr>
        <w:t>nis</w:t>
      </w:r>
      <w:proofErr w:type="spellEnd"/>
      <w:r w:rsidR="00C66830" w:rsidRPr="00C66830">
        <w:rPr>
          <w:bCs/>
        </w:rPr>
        <w:t xml:space="preserve"> </w:t>
      </w:r>
      <w:proofErr w:type="spellStart"/>
      <w:r w:rsidR="00C66830" w:rsidRPr="00C66830">
        <w:rPr>
          <w:bCs/>
        </w:rPr>
        <w:t>p</w:t>
      </w:r>
      <w:r w:rsidR="00C860B4">
        <w:rPr>
          <w:bCs/>
        </w:rPr>
        <w:t>e</w:t>
      </w:r>
      <w:r w:rsidR="00C860B4" w:rsidRPr="00C860B4">
        <w:rPr>
          <w:rFonts w:ascii="Inspiring" w:hAnsi="Inspiring"/>
          <w:bCs/>
          <w:color w:val="DDDDDD"/>
          <w:spacing w:val="-20"/>
          <w:w w:val="1"/>
          <w:sz w:val="6"/>
        </w:rPr>
        <w:t>v</w:t>
      </w:r>
      <w:r w:rsidR="00C66830" w:rsidRPr="00C66830">
        <w:rPr>
          <w:bCs/>
        </w:rPr>
        <w:t>k</w:t>
      </w:r>
      <w:r w:rsidR="00C860B4">
        <w:rPr>
          <w:bCs/>
        </w:rPr>
        <w:t>e</w:t>
      </w:r>
      <w:r w:rsidR="00C860B4" w:rsidRPr="00C860B4">
        <w:rPr>
          <w:rFonts w:ascii="Inspiring" w:hAnsi="Inspiring"/>
          <w:bCs/>
          <w:color w:val="DDDDDD"/>
          <w:spacing w:val="-20"/>
          <w:w w:val="1"/>
          <w:sz w:val="6"/>
        </w:rPr>
        <w:t>v</w:t>
      </w:r>
      <w:r w:rsidR="00C66830" w:rsidRPr="00C66830">
        <w:rPr>
          <w:bCs/>
        </w:rPr>
        <w:t>rjaan</w:t>
      </w:r>
      <w:proofErr w:type="spellEnd"/>
      <w:r w:rsidR="00C66830" w:rsidRPr="00C66830">
        <w:rPr>
          <w:bCs/>
        </w:rPr>
        <w:t xml:space="preserve"> </w:t>
      </w:r>
      <w:proofErr w:type="spellStart"/>
      <w:r w:rsidR="00C66830" w:rsidRPr="00C66830">
        <w:rPr>
          <w:bCs/>
        </w:rPr>
        <w:t>yaitu</w:t>
      </w:r>
      <w:proofErr w:type="spellEnd"/>
      <w:r w:rsidR="00C66830" w:rsidRPr="00C66830">
        <w:rPr>
          <w:bCs/>
        </w:rPr>
        <w:t xml:space="preserve"> </w:t>
      </w:r>
      <w:proofErr w:type="spellStart"/>
      <w:r w:rsidR="00C66830" w:rsidRPr="00C66830">
        <w:rPr>
          <w:bCs/>
        </w:rPr>
        <w:t>ibu</w:t>
      </w:r>
      <w:proofErr w:type="spellEnd"/>
      <w:r w:rsidR="00C66830" w:rsidRPr="00C66830">
        <w:rPr>
          <w:bCs/>
        </w:rPr>
        <w:t xml:space="preserve"> </w:t>
      </w:r>
      <w:proofErr w:type="spellStart"/>
      <w:r w:rsidR="00C66830" w:rsidRPr="00C66830">
        <w:rPr>
          <w:bCs/>
        </w:rPr>
        <w:t>rumah</w:t>
      </w:r>
      <w:proofErr w:type="spellEnd"/>
      <w:r w:rsidR="00C66830" w:rsidRPr="00C66830">
        <w:rPr>
          <w:bCs/>
        </w:rPr>
        <w:t xml:space="preserve"> </w:t>
      </w:r>
      <w:proofErr w:type="spellStart"/>
      <w:r w:rsidR="00C66830" w:rsidRPr="00C66830">
        <w:rPr>
          <w:bCs/>
        </w:rPr>
        <w:t>tangga</w:t>
      </w:r>
      <w:proofErr w:type="spellEnd"/>
      <w:r w:rsidR="00C66830" w:rsidRPr="00C66830">
        <w:rPr>
          <w:bCs/>
        </w:rPr>
        <w:t>/</w:t>
      </w:r>
      <w:proofErr w:type="spellStart"/>
      <w:r w:rsidR="00C66830" w:rsidRPr="00C66830">
        <w:rPr>
          <w:bCs/>
        </w:rPr>
        <w:t>tidak</w:t>
      </w:r>
      <w:proofErr w:type="spellEnd"/>
      <w:r w:rsidR="00C66830" w:rsidRPr="00C66830">
        <w:rPr>
          <w:bCs/>
        </w:rPr>
        <w:t xml:space="preserve"> </w:t>
      </w:r>
      <w:proofErr w:type="spellStart"/>
      <w:r w:rsidR="00C66830" w:rsidRPr="00C66830">
        <w:rPr>
          <w:bCs/>
        </w:rPr>
        <w:t>b</w:t>
      </w:r>
      <w:r w:rsidR="00C860B4">
        <w:rPr>
          <w:bCs/>
        </w:rPr>
        <w:t>e</w:t>
      </w:r>
      <w:r w:rsidR="00C860B4" w:rsidRPr="00C860B4">
        <w:rPr>
          <w:rFonts w:ascii="Inspiring" w:hAnsi="Inspiring"/>
          <w:bCs/>
          <w:color w:val="DDDDDD"/>
          <w:spacing w:val="-20"/>
          <w:w w:val="1"/>
          <w:sz w:val="6"/>
        </w:rPr>
        <w:t>v</w:t>
      </w:r>
      <w:r w:rsidR="00C66830" w:rsidRPr="00C66830">
        <w:rPr>
          <w:bCs/>
        </w:rPr>
        <w:t>k</w:t>
      </w:r>
      <w:r w:rsidR="00C860B4">
        <w:rPr>
          <w:bCs/>
        </w:rPr>
        <w:t>e</w:t>
      </w:r>
      <w:r w:rsidR="00C860B4" w:rsidRPr="00C860B4">
        <w:rPr>
          <w:rFonts w:ascii="Inspiring" w:hAnsi="Inspiring"/>
          <w:bCs/>
          <w:color w:val="DDDDDD"/>
          <w:spacing w:val="-20"/>
          <w:w w:val="1"/>
          <w:sz w:val="6"/>
        </w:rPr>
        <w:t>v</w:t>
      </w:r>
      <w:r w:rsidR="00C66830" w:rsidRPr="00C66830">
        <w:rPr>
          <w:bCs/>
        </w:rPr>
        <w:t>rja</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44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65.7%), </w:t>
      </w:r>
      <w:proofErr w:type="spellStart"/>
      <w:r w:rsidR="00C66830" w:rsidRPr="00C66830">
        <w:rPr>
          <w:bCs/>
        </w:rPr>
        <w:t>k</w:t>
      </w:r>
      <w:r w:rsidR="00C860B4">
        <w:rPr>
          <w:bCs/>
        </w:rPr>
        <w:t>e</w:t>
      </w:r>
      <w:r w:rsidR="00C860B4" w:rsidRPr="00C860B4">
        <w:rPr>
          <w:rFonts w:ascii="Inspiring" w:hAnsi="Inspiring"/>
          <w:bCs/>
          <w:color w:val="DDDDDD"/>
          <w:spacing w:val="-20"/>
          <w:w w:val="1"/>
          <w:sz w:val="6"/>
        </w:rPr>
        <w:t>v</w:t>
      </w:r>
      <w:r w:rsidR="00C66830" w:rsidRPr="00C66830">
        <w:rPr>
          <w:bCs/>
        </w:rPr>
        <w:t>mudian</w:t>
      </w:r>
      <w:proofErr w:type="spellEnd"/>
      <w:r w:rsidR="00C66830" w:rsidRPr="00C66830">
        <w:rPr>
          <w:bCs/>
        </w:rPr>
        <w:t xml:space="preserve"> </w:t>
      </w:r>
      <w:proofErr w:type="spellStart"/>
      <w:r w:rsidR="00C66830" w:rsidRPr="00C66830">
        <w:rPr>
          <w:bCs/>
        </w:rPr>
        <w:t>disusul</w:t>
      </w:r>
      <w:proofErr w:type="spellEnd"/>
      <w:r w:rsidR="00C66830" w:rsidRPr="00C66830">
        <w:rPr>
          <w:bCs/>
        </w:rPr>
        <w:t xml:space="preserve"> </w:t>
      </w:r>
      <w:proofErr w:type="spellStart"/>
      <w:r w:rsidR="00C66830" w:rsidRPr="00C66830">
        <w:rPr>
          <w:bCs/>
        </w:rPr>
        <w:t>Wiraswasta</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13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19.4%), </w:t>
      </w:r>
      <w:proofErr w:type="spellStart"/>
      <w:r w:rsidR="00C66830" w:rsidRPr="00C66830">
        <w:rPr>
          <w:bCs/>
        </w:rPr>
        <w:t>Wirausaha</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8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11.9%), dan lain </w:t>
      </w:r>
      <w:proofErr w:type="spellStart"/>
      <w:r w:rsidR="00C66830" w:rsidRPr="00C66830">
        <w:rPr>
          <w:bCs/>
        </w:rPr>
        <w:t>lain</w:t>
      </w:r>
      <w:proofErr w:type="spellEnd"/>
      <w:r w:rsidR="00C66830" w:rsidRPr="00C66830">
        <w:rPr>
          <w:bCs/>
        </w:rPr>
        <w:t xml:space="preserve"> </w:t>
      </w:r>
      <w:proofErr w:type="spellStart"/>
      <w:r w:rsidR="00C66830" w:rsidRPr="00C66830">
        <w:rPr>
          <w:bCs/>
        </w:rPr>
        <w:t>s</w:t>
      </w:r>
      <w:r w:rsidR="00C860B4">
        <w:rPr>
          <w:bCs/>
        </w:rPr>
        <w:t>e</w:t>
      </w:r>
      <w:r w:rsidR="00C860B4" w:rsidRPr="00C860B4">
        <w:rPr>
          <w:rFonts w:ascii="Inspiring" w:hAnsi="Inspiring"/>
          <w:bCs/>
          <w:color w:val="DDDDDD"/>
          <w:spacing w:val="-20"/>
          <w:w w:val="1"/>
          <w:sz w:val="6"/>
        </w:rPr>
        <w:t>v</w:t>
      </w:r>
      <w:r w:rsidR="00C66830" w:rsidRPr="00C66830">
        <w:rPr>
          <w:bCs/>
        </w:rPr>
        <w:t>banyak</w:t>
      </w:r>
      <w:proofErr w:type="spellEnd"/>
      <w:r w:rsidR="00C66830" w:rsidRPr="00C66830">
        <w:rPr>
          <w:bCs/>
        </w:rPr>
        <w:t xml:space="preserve"> 2 </w:t>
      </w:r>
      <w:proofErr w:type="spellStart"/>
      <w:r w:rsidR="00C66830" w:rsidRPr="00C66830">
        <w:rPr>
          <w:bCs/>
        </w:rPr>
        <w:t>r</w:t>
      </w:r>
      <w:r w:rsidR="00C860B4">
        <w:rPr>
          <w:bCs/>
        </w:rPr>
        <w:t>e</w:t>
      </w:r>
      <w:r w:rsidR="00C860B4" w:rsidRPr="00C860B4">
        <w:rPr>
          <w:rFonts w:ascii="Inspiring" w:hAnsi="Inspiring"/>
          <w:bCs/>
          <w:color w:val="DDDDDD"/>
          <w:spacing w:val="-20"/>
          <w:w w:val="1"/>
          <w:sz w:val="6"/>
        </w:rPr>
        <w:t>v</w:t>
      </w:r>
      <w:r w:rsidR="00C66830" w:rsidRPr="00C66830">
        <w:rPr>
          <w:bCs/>
        </w:rPr>
        <w:t>spond</w:t>
      </w:r>
      <w:r w:rsidR="00C860B4">
        <w:rPr>
          <w:bCs/>
        </w:rPr>
        <w:t>e</w:t>
      </w:r>
      <w:r w:rsidR="00C860B4" w:rsidRPr="00C860B4">
        <w:rPr>
          <w:rFonts w:ascii="Inspiring" w:hAnsi="Inspiring"/>
          <w:bCs/>
          <w:color w:val="DDDDDD"/>
          <w:spacing w:val="-20"/>
          <w:w w:val="1"/>
          <w:sz w:val="6"/>
        </w:rPr>
        <w:t>v</w:t>
      </w:r>
      <w:r w:rsidR="00C66830" w:rsidRPr="00C66830">
        <w:rPr>
          <w:bCs/>
        </w:rPr>
        <w:t>n</w:t>
      </w:r>
      <w:proofErr w:type="spellEnd"/>
      <w:r w:rsidR="00C66830" w:rsidRPr="00C66830">
        <w:rPr>
          <w:bCs/>
        </w:rPr>
        <w:t xml:space="preserve"> (3%).</w:t>
      </w:r>
    </w:p>
    <w:p w14:paraId="3C612FE8" w14:textId="74B40D0A" w:rsidR="00121973" w:rsidRDefault="00345054" w:rsidP="00C66830">
      <w:pPr>
        <w:pStyle w:val="BodyText"/>
        <w:spacing w:line="240" w:lineRule="auto"/>
        <w:ind w:firstLine="720"/>
        <w:rPr>
          <w:bCs/>
        </w:rPr>
      </w:pPr>
      <w:r>
        <w:rPr>
          <w:bCs/>
        </w:rPr>
        <w:t>H</w:t>
      </w:r>
      <w:r w:rsidR="00121973" w:rsidRPr="00121973">
        <w:rPr>
          <w:bCs/>
        </w:rPr>
        <w:t xml:space="preserve">asil </w:t>
      </w:r>
      <w:proofErr w:type="spellStart"/>
      <w:r w:rsidR="00121973" w:rsidRPr="00121973">
        <w:rPr>
          <w:bCs/>
        </w:rPr>
        <w:t>p</w:t>
      </w:r>
      <w:r w:rsidR="00C860B4">
        <w:rPr>
          <w:bCs/>
        </w:rPr>
        <w:t>e</w:t>
      </w:r>
      <w:r w:rsidR="00C860B4" w:rsidRPr="00C860B4">
        <w:rPr>
          <w:rFonts w:ascii="Inspiring" w:hAnsi="Inspiring"/>
          <w:bCs/>
          <w:color w:val="DDDDDD"/>
          <w:spacing w:val="-20"/>
          <w:w w:val="1"/>
          <w:sz w:val="6"/>
        </w:rPr>
        <w:t>v</w:t>
      </w:r>
      <w:r w:rsidR="00121973" w:rsidRPr="00121973">
        <w:rPr>
          <w:bCs/>
        </w:rPr>
        <w:t>n</w:t>
      </w:r>
      <w:r w:rsidR="00C860B4">
        <w:rPr>
          <w:bCs/>
        </w:rPr>
        <w:t>e</w:t>
      </w:r>
      <w:r w:rsidR="00C860B4" w:rsidRPr="00C860B4">
        <w:rPr>
          <w:rFonts w:ascii="Inspiring" w:hAnsi="Inspiring"/>
          <w:bCs/>
          <w:color w:val="DDDDDD"/>
          <w:spacing w:val="-20"/>
          <w:w w:val="1"/>
          <w:sz w:val="6"/>
        </w:rPr>
        <w:t>v</w:t>
      </w:r>
      <w:r w:rsidR="00121973" w:rsidRPr="00121973">
        <w:rPr>
          <w:bCs/>
        </w:rPr>
        <w:t>litian</w:t>
      </w:r>
      <w:proofErr w:type="spellEnd"/>
      <w:r>
        <w:rPr>
          <w:bCs/>
        </w:rPr>
        <w:t xml:space="preserve"> </w:t>
      </w:r>
      <w:proofErr w:type="spellStart"/>
      <w:r>
        <w:rPr>
          <w:bCs/>
        </w:rPr>
        <w:t>m</w:t>
      </w:r>
      <w:r w:rsidR="00C860B4">
        <w:rPr>
          <w:bCs/>
        </w:rPr>
        <w:t>e</w:t>
      </w:r>
      <w:r w:rsidR="00C860B4" w:rsidRPr="00C860B4">
        <w:rPr>
          <w:rFonts w:ascii="Inspiring" w:hAnsi="Inspiring"/>
          <w:bCs/>
          <w:color w:val="DDDDDD"/>
          <w:spacing w:val="-20"/>
          <w:w w:val="1"/>
          <w:sz w:val="6"/>
        </w:rPr>
        <w:t>v</w:t>
      </w:r>
      <w:r>
        <w:rPr>
          <w:bCs/>
        </w:rPr>
        <w:t>nunjukkan</w:t>
      </w:r>
      <w:proofErr w:type="spellEnd"/>
      <w:r>
        <w:rPr>
          <w:bCs/>
        </w:rPr>
        <w:t xml:space="preserve"> </w:t>
      </w:r>
      <w:proofErr w:type="spellStart"/>
      <w:r>
        <w:rPr>
          <w:bCs/>
        </w:rPr>
        <w:t>bahwa</w:t>
      </w:r>
      <w:proofErr w:type="spellEnd"/>
      <w:r>
        <w:rPr>
          <w:bCs/>
        </w:rPr>
        <w:t xml:space="preserve"> </w:t>
      </w:r>
      <w:proofErr w:type="spellStart"/>
      <w:r>
        <w:rPr>
          <w:bCs/>
        </w:rPr>
        <w:t>s</w:t>
      </w:r>
      <w:r w:rsidR="00C860B4">
        <w:rPr>
          <w:bCs/>
        </w:rPr>
        <w:t>e</w:t>
      </w:r>
      <w:r w:rsidR="00C860B4" w:rsidRPr="00C860B4">
        <w:rPr>
          <w:rFonts w:ascii="Inspiring" w:hAnsi="Inspiring"/>
          <w:bCs/>
          <w:color w:val="DDDDDD"/>
          <w:spacing w:val="-20"/>
          <w:w w:val="1"/>
          <w:sz w:val="6"/>
        </w:rPr>
        <w:t>v</w:t>
      </w:r>
      <w:r>
        <w:rPr>
          <w:bCs/>
        </w:rPr>
        <w:t>bagian</w:t>
      </w:r>
      <w:proofErr w:type="spellEnd"/>
      <w:r>
        <w:rPr>
          <w:bCs/>
        </w:rPr>
        <w:t xml:space="preserve"> </w:t>
      </w:r>
      <w:proofErr w:type="spellStart"/>
      <w:r>
        <w:rPr>
          <w:bCs/>
        </w:rPr>
        <w:t>b</w:t>
      </w:r>
      <w:r w:rsidR="00C860B4">
        <w:rPr>
          <w:bCs/>
        </w:rPr>
        <w:t>e</w:t>
      </w:r>
      <w:r w:rsidR="00C860B4" w:rsidRPr="00C860B4">
        <w:rPr>
          <w:rFonts w:ascii="Inspiring" w:hAnsi="Inspiring"/>
          <w:bCs/>
          <w:color w:val="DDDDDD"/>
          <w:spacing w:val="-20"/>
          <w:w w:val="1"/>
          <w:sz w:val="6"/>
        </w:rPr>
        <w:t>v</w:t>
      </w:r>
      <w:r>
        <w:rPr>
          <w:bCs/>
        </w:rPr>
        <w:t>sar</w:t>
      </w:r>
      <w:proofErr w:type="spellEnd"/>
      <w:r w:rsidR="00121973" w:rsidRPr="00121973">
        <w:rPr>
          <w:bCs/>
        </w:rPr>
        <w:t xml:space="preserve"> </w:t>
      </w:r>
      <w:proofErr w:type="spellStart"/>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spond</w:t>
      </w:r>
      <w:r w:rsidR="00C860B4">
        <w:rPr>
          <w:bCs/>
        </w:rPr>
        <w:t>e</w:t>
      </w:r>
      <w:r w:rsidR="00C860B4" w:rsidRPr="00C860B4">
        <w:rPr>
          <w:rFonts w:ascii="Inspiring" w:hAnsi="Inspiring"/>
          <w:bCs/>
          <w:color w:val="DDDDDD"/>
          <w:spacing w:val="-20"/>
          <w:w w:val="1"/>
          <w:sz w:val="6"/>
        </w:rPr>
        <w:t>v</w:t>
      </w:r>
      <w:r w:rsidR="00121973" w:rsidRPr="00121973">
        <w:rPr>
          <w:bCs/>
        </w:rPr>
        <w:t>n</w:t>
      </w:r>
      <w:proofErr w:type="spellEnd"/>
      <w:r w:rsidR="00121973" w:rsidRPr="00121973">
        <w:rPr>
          <w:bCs/>
        </w:rPr>
        <w:t xml:space="preserve"> yang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d</w:t>
      </w:r>
      <w:r w:rsidR="00C860B4">
        <w:rPr>
          <w:bCs/>
        </w:rPr>
        <w:t>e</w:t>
      </w:r>
      <w:r w:rsidR="00C860B4" w:rsidRPr="00C860B4">
        <w:rPr>
          <w:rFonts w:ascii="Inspiring" w:hAnsi="Inspiring"/>
          <w:bCs/>
          <w:color w:val="DDDDDD"/>
          <w:spacing w:val="-20"/>
          <w:w w:val="1"/>
          <w:sz w:val="6"/>
        </w:rPr>
        <w:t>v</w:t>
      </w:r>
      <w:r w:rsidR="00121973" w:rsidRPr="00121973">
        <w:rPr>
          <w:bCs/>
        </w:rPr>
        <w:t>rita</w:t>
      </w:r>
      <w:proofErr w:type="spellEnd"/>
      <w:r w:rsidR="00121973" w:rsidRPr="00121973">
        <w:rPr>
          <w:bCs/>
        </w:rPr>
        <w:t xml:space="preserve"> </w:t>
      </w:r>
      <w:proofErr w:type="spellStart"/>
      <w:r w:rsidR="00121973" w:rsidRPr="00121973">
        <w:rPr>
          <w:bCs/>
        </w:rPr>
        <w:t>diab</w:t>
      </w:r>
      <w:r w:rsidR="00C860B4">
        <w:rPr>
          <w:bCs/>
        </w:rPr>
        <w:t>e</w:t>
      </w:r>
      <w:r w:rsidR="00C860B4" w:rsidRPr="00C860B4">
        <w:rPr>
          <w:rFonts w:ascii="Inspiring" w:hAnsi="Inspiring"/>
          <w:bCs/>
          <w:color w:val="DDDDDD"/>
          <w:spacing w:val="-20"/>
          <w:w w:val="1"/>
          <w:sz w:val="6"/>
        </w:rPr>
        <w:t>v</w:t>
      </w:r>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s</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litus</w:t>
      </w:r>
      <w:proofErr w:type="spellEnd"/>
      <w:r w:rsidR="00121973" w:rsidRPr="00121973">
        <w:rPr>
          <w:bCs/>
        </w:rPr>
        <w:t xml:space="preserve"> (DM)</w:t>
      </w:r>
      <w:r>
        <w:rPr>
          <w:bCs/>
        </w:rPr>
        <w:t xml:space="preserve"> </w:t>
      </w:r>
      <w:proofErr w:type="spellStart"/>
      <w:r>
        <w:rPr>
          <w:bCs/>
        </w:rPr>
        <w:t>tip</w:t>
      </w:r>
      <w:r w:rsidR="00C860B4">
        <w:rPr>
          <w:bCs/>
        </w:rPr>
        <w:t>e</w:t>
      </w:r>
      <w:r w:rsidR="00C860B4" w:rsidRPr="00C860B4">
        <w:rPr>
          <w:rFonts w:ascii="Inspiring" w:hAnsi="Inspiring"/>
          <w:bCs/>
          <w:color w:val="DDDDDD"/>
          <w:spacing w:val="-20"/>
          <w:w w:val="1"/>
          <w:sz w:val="6"/>
        </w:rPr>
        <w:t>v</w:t>
      </w:r>
      <w:proofErr w:type="spellEnd"/>
      <w:r>
        <w:rPr>
          <w:bCs/>
        </w:rPr>
        <w:t xml:space="preserve"> </w:t>
      </w:r>
      <w:proofErr w:type="gramStart"/>
      <w:r>
        <w:rPr>
          <w:bCs/>
        </w:rPr>
        <w:t xml:space="preserve">2 </w:t>
      </w:r>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miliki</w:t>
      </w:r>
      <w:proofErr w:type="spellEnd"/>
      <w:proofErr w:type="gramEnd"/>
      <w:r w:rsidR="00121973" w:rsidRPr="00121973">
        <w:rPr>
          <w:bCs/>
        </w:rPr>
        <w:t xml:space="preserve"> status </w:t>
      </w:r>
      <w:proofErr w:type="spellStart"/>
      <w:r w:rsidR="00121973" w:rsidRPr="00121973">
        <w:rPr>
          <w:bCs/>
        </w:rPr>
        <w:t>p</w:t>
      </w:r>
      <w:r w:rsidR="00C860B4">
        <w:rPr>
          <w:bCs/>
        </w:rPr>
        <w:t>e</w:t>
      </w:r>
      <w:r w:rsidR="00C860B4" w:rsidRPr="00C860B4">
        <w:rPr>
          <w:rFonts w:ascii="Inspiring" w:hAnsi="Inspiring"/>
          <w:bCs/>
          <w:color w:val="DDDDDD"/>
          <w:spacing w:val="-20"/>
          <w:w w:val="1"/>
          <w:sz w:val="6"/>
        </w:rPr>
        <w:t>v</w:t>
      </w:r>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rjaan</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bagai</w:t>
      </w:r>
      <w:proofErr w:type="spellEnd"/>
      <w:r w:rsidR="00121973" w:rsidRPr="00121973">
        <w:rPr>
          <w:bCs/>
        </w:rPr>
        <w:t xml:space="preserve"> </w:t>
      </w:r>
      <w:proofErr w:type="spellStart"/>
      <w:r w:rsidR="00121973" w:rsidRPr="00121973">
        <w:rPr>
          <w:bCs/>
        </w:rPr>
        <w:t>ibu</w:t>
      </w:r>
      <w:proofErr w:type="spellEnd"/>
      <w:r w:rsidR="00121973" w:rsidRPr="00121973">
        <w:rPr>
          <w:bCs/>
        </w:rPr>
        <w:t xml:space="preserve"> </w:t>
      </w:r>
      <w:proofErr w:type="spellStart"/>
      <w:r w:rsidR="00121973" w:rsidRPr="00121973">
        <w:rPr>
          <w:bCs/>
        </w:rPr>
        <w:t>rumah</w:t>
      </w:r>
      <w:proofErr w:type="spellEnd"/>
      <w:r w:rsidR="00121973" w:rsidRPr="00121973">
        <w:rPr>
          <w:bCs/>
        </w:rPr>
        <w:t xml:space="preserve"> </w:t>
      </w:r>
      <w:proofErr w:type="spellStart"/>
      <w:r w:rsidR="00121973" w:rsidRPr="00121973">
        <w:rPr>
          <w:bCs/>
        </w:rPr>
        <w:t>tangga</w:t>
      </w:r>
      <w:proofErr w:type="spellEnd"/>
      <w:r w:rsidR="00121973" w:rsidRPr="00121973">
        <w:rPr>
          <w:bCs/>
        </w:rPr>
        <w:t xml:space="preserve"> </w:t>
      </w:r>
      <w:proofErr w:type="spellStart"/>
      <w:r w:rsidR="00121973" w:rsidRPr="00121973">
        <w:rPr>
          <w:bCs/>
        </w:rPr>
        <w:t>atau</w:t>
      </w:r>
      <w:proofErr w:type="spellEnd"/>
      <w:r w:rsidR="00121973" w:rsidRPr="00121973">
        <w:rPr>
          <w:bCs/>
        </w:rPr>
        <w:t xml:space="preserve"> </w:t>
      </w:r>
      <w:proofErr w:type="spellStart"/>
      <w:r w:rsidR="00121973" w:rsidRPr="00121973">
        <w:rPr>
          <w:bCs/>
        </w:rPr>
        <w:t>tidak</w:t>
      </w:r>
      <w:proofErr w:type="spellEnd"/>
      <w:r w:rsidR="00121973" w:rsidRPr="00121973">
        <w:rPr>
          <w:bCs/>
        </w:rPr>
        <w:t xml:space="preserve"> </w:t>
      </w:r>
      <w:proofErr w:type="spellStart"/>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rj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muan</w:t>
      </w:r>
      <w:proofErr w:type="spellEnd"/>
      <w:r w:rsidR="00121973" w:rsidRPr="00121973">
        <w:rPr>
          <w:bCs/>
        </w:rPr>
        <w:t xml:space="preserve"> </w:t>
      </w:r>
      <w:proofErr w:type="spellStart"/>
      <w:r w:rsidR="00121973" w:rsidRPr="00121973">
        <w:rPr>
          <w:bCs/>
        </w:rPr>
        <w:t>ini</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jalan</w:t>
      </w:r>
      <w:proofErr w:type="spellEnd"/>
      <w:r w:rsidR="00121973" w:rsidRPr="00121973">
        <w:rPr>
          <w:bCs/>
        </w:rPr>
        <w:t xml:space="preserve"> </w:t>
      </w:r>
      <w:proofErr w:type="spellStart"/>
      <w:r w:rsidR="00121973" w:rsidRPr="00121973">
        <w:rPr>
          <w:bCs/>
        </w:rPr>
        <w:t>d</w:t>
      </w:r>
      <w:r w:rsidR="00C860B4">
        <w:rPr>
          <w:bCs/>
        </w:rPr>
        <w:t>e</w:t>
      </w:r>
      <w:r w:rsidR="00C860B4" w:rsidRPr="00C860B4">
        <w:rPr>
          <w:rFonts w:ascii="Inspiring" w:hAnsi="Inspiring"/>
          <w:bCs/>
          <w:color w:val="DDDDDD"/>
          <w:spacing w:val="-20"/>
          <w:w w:val="1"/>
          <w:sz w:val="6"/>
        </w:rPr>
        <w:t>v</w:t>
      </w:r>
      <w:r w:rsidR="00121973" w:rsidRPr="00121973">
        <w:rPr>
          <w:bCs/>
        </w:rPr>
        <w:t>ngan</w:t>
      </w:r>
      <w:proofErr w:type="spellEnd"/>
      <w:r w:rsidR="00121973" w:rsidRPr="00121973">
        <w:rPr>
          <w:bCs/>
        </w:rPr>
        <w:t xml:space="preserve"> </w:t>
      </w:r>
      <w:proofErr w:type="spellStart"/>
      <w:r w:rsidR="00121973" w:rsidRPr="00121973">
        <w:rPr>
          <w:bCs/>
        </w:rPr>
        <w:t>p</w:t>
      </w:r>
      <w:r w:rsidR="00C860B4">
        <w:rPr>
          <w:bCs/>
        </w:rPr>
        <w:t>e</w:t>
      </w:r>
      <w:r w:rsidR="00C860B4" w:rsidRPr="00C860B4">
        <w:rPr>
          <w:rFonts w:ascii="Inspiring" w:hAnsi="Inspiring"/>
          <w:bCs/>
          <w:color w:val="DDDDDD"/>
          <w:spacing w:val="-20"/>
          <w:w w:val="1"/>
          <w:sz w:val="6"/>
        </w:rPr>
        <w:t>v</w:t>
      </w:r>
      <w:r w:rsidR="00121973" w:rsidRPr="00121973">
        <w:rPr>
          <w:bCs/>
        </w:rPr>
        <w:t>n</w:t>
      </w:r>
      <w:r w:rsidR="00C860B4">
        <w:rPr>
          <w:bCs/>
        </w:rPr>
        <w:t>e</w:t>
      </w:r>
      <w:r w:rsidR="00C860B4" w:rsidRPr="00C860B4">
        <w:rPr>
          <w:rFonts w:ascii="Inspiring" w:hAnsi="Inspiring"/>
          <w:bCs/>
          <w:color w:val="DDDDDD"/>
          <w:spacing w:val="-20"/>
          <w:w w:val="1"/>
          <w:sz w:val="6"/>
        </w:rPr>
        <w:t>v</w:t>
      </w:r>
      <w:r w:rsidR="00121973" w:rsidRPr="00121973">
        <w:rPr>
          <w:bCs/>
        </w:rPr>
        <w:t>litian</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lumnya</w:t>
      </w:r>
      <w:proofErr w:type="spellEnd"/>
      <w:r w:rsidR="00121973" w:rsidRPr="00121973">
        <w:rPr>
          <w:bCs/>
        </w:rPr>
        <w:t xml:space="preserve"> yang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unjukkan</w:t>
      </w:r>
      <w:proofErr w:type="spellEnd"/>
      <w:r w:rsidR="00121973" w:rsidRPr="00121973">
        <w:rPr>
          <w:bCs/>
        </w:rPr>
        <w:t xml:space="preserve"> </w:t>
      </w:r>
      <w:proofErr w:type="spellStart"/>
      <w:r w:rsidR="00121973" w:rsidRPr="00121973">
        <w:rPr>
          <w:bCs/>
        </w:rPr>
        <w:t>bahwa</w:t>
      </w:r>
      <w:proofErr w:type="spellEnd"/>
      <w:r w:rsidR="00121973" w:rsidRPr="00121973">
        <w:rPr>
          <w:bCs/>
        </w:rPr>
        <w:t xml:space="preserve"> </w:t>
      </w:r>
      <w:proofErr w:type="spellStart"/>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lompok</w:t>
      </w:r>
      <w:proofErr w:type="spellEnd"/>
      <w:r w:rsidR="00121973" w:rsidRPr="00121973">
        <w:rPr>
          <w:bCs/>
        </w:rPr>
        <w:t xml:space="preserve"> </w:t>
      </w:r>
      <w:proofErr w:type="spellStart"/>
      <w:r w:rsidR="00121973" w:rsidRPr="00121973">
        <w:rPr>
          <w:bCs/>
        </w:rPr>
        <w:t>d</w:t>
      </w:r>
      <w:r w:rsidR="00C860B4">
        <w:rPr>
          <w:bCs/>
        </w:rPr>
        <w:t>e</w:t>
      </w:r>
      <w:r w:rsidR="00C860B4" w:rsidRPr="00C860B4">
        <w:rPr>
          <w:rFonts w:ascii="Inspiring" w:hAnsi="Inspiring"/>
          <w:bCs/>
          <w:color w:val="DDDDDD"/>
          <w:spacing w:val="-20"/>
          <w:w w:val="1"/>
          <w:sz w:val="6"/>
        </w:rPr>
        <w:t>v</w:t>
      </w:r>
      <w:r w:rsidR="00121973" w:rsidRPr="00121973">
        <w:rPr>
          <w:bCs/>
        </w:rPr>
        <w:t>ngan</w:t>
      </w:r>
      <w:proofErr w:type="spellEnd"/>
      <w:r w:rsidR="00121973" w:rsidRPr="00121973">
        <w:rPr>
          <w:bCs/>
        </w:rPr>
        <w:t xml:space="preserve"> </w:t>
      </w:r>
      <w:proofErr w:type="spellStart"/>
      <w:r w:rsidR="00121973" w:rsidRPr="00121973">
        <w:rPr>
          <w:bCs/>
        </w:rPr>
        <w:t>aktivitas</w:t>
      </w:r>
      <w:proofErr w:type="spellEnd"/>
      <w:r w:rsidR="00121973" w:rsidRPr="00121973">
        <w:rPr>
          <w:bCs/>
        </w:rPr>
        <w:t xml:space="preserve"> </w:t>
      </w:r>
      <w:proofErr w:type="spellStart"/>
      <w:r w:rsidR="00121973" w:rsidRPr="00121973">
        <w:rPr>
          <w:bCs/>
        </w:rPr>
        <w:t>fisik</w:t>
      </w:r>
      <w:proofErr w:type="spellEnd"/>
      <w:r w:rsidR="00121973" w:rsidRPr="00121973">
        <w:rPr>
          <w:bCs/>
        </w:rPr>
        <w:t xml:space="preserve"> </w:t>
      </w:r>
      <w:proofErr w:type="spellStart"/>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ndah</w:t>
      </w:r>
      <w:proofErr w:type="spellEnd"/>
      <w:r w:rsidR="00121973" w:rsidRPr="00121973">
        <w:rPr>
          <w:bCs/>
        </w:rPr>
        <w:t xml:space="preserve"> dan </w:t>
      </w:r>
      <w:proofErr w:type="spellStart"/>
      <w:r w:rsidR="00121973" w:rsidRPr="00121973">
        <w:rPr>
          <w:bCs/>
        </w:rPr>
        <w:t>pola</w:t>
      </w:r>
      <w:proofErr w:type="spellEnd"/>
      <w:r w:rsidR="00121973" w:rsidRPr="00121973">
        <w:rPr>
          <w:bCs/>
        </w:rPr>
        <w:t xml:space="preserve"> </w:t>
      </w:r>
      <w:proofErr w:type="spellStart"/>
      <w:r w:rsidR="00121973" w:rsidRPr="00121973">
        <w:rPr>
          <w:bCs/>
        </w:rPr>
        <w:t>hidup</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d</w:t>
      </w:r>
      <w:r w:rsidR="00C860B4">
        <w:rPr>
          <w:bCs/>
        </w:rPr>
        <w:t>e</w:t>
      </w:r>
      <w:r w:rsidR="00C860B4" w:rsidRPr="00C860B4">
        <w:rPr>
          <w:rFonts w:ascii="Inspiring" w:hAnsi="Inspiring"/>
          <w:bCs/>
          <w:color w:val="DDDDDD"/>
          <w:spacing w:val="-20"/>
          <w:w w:val="1"/>
          <w:sz w:val="6"/>
        </w:rPr>
        <w:t>v</w:t>
      </w:r>
      <w:r w:rsidR="00121973" w:rsidRPr="00121973">
        <w:rPr>
          <w:bCs/>
        </w:rPr>
        <w:t>ntari</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miliki</w:t>
      </w:r>
      <w:proofErr w:type="spellEnd"/>
      <w:r w:rsidR="00121973" w:rsidRPr="00121973">
        <w:rPr>
          <w:bCs/>
        </w:rPr>
        <w:t xml:space="preserve"> </w:t>
      </w:r>
      <w:proofErr w:type="spellStart"/>
      <w:r w:rsidR="00121973" w:rsidRPr="00121973">
        <w:rPr>
          <w:bCs/>
        </w:rPr>
        <w:t>risiko</w:t>
      </w:r>
      <w:proofErr w:type="spellEnd"/>
      <w:r w:rsidR="00121973" w:rsidRPr="00121973">
        <w:rPr>
          <w:bCs/>
        </w:rPr>
        <w:t xml:space="preserve"> </w:t>
      </w:r>
      <w:proofErr w:type="spellStart"/>
      <w:r w:rsidR="00121973" w:rsidRPr="00121973">
        <w:rPr>
          <w:bCs/>
        </w:rPr>
        <w:t>l</w:t>
      </w:r>
      <w:r w:rsidR="00C860B4">
        <w:rPr>
          <w:bCs/>
        </w:rPr>
        <w:t>e</w:t>
      </w:r>
      <w:r w:rsidR="00C860B4" w:rsidRPr="00C860B4">
        <w:rPr>
          <w:rFonts w:ascii="Inspiring" w:hAnsi="Inspiring"/>
          <w:bCs/>
          <w:color w:val="DDDDDD"/>
          <w:spacing w:val="-20"/>
          <w:w w:val="1"/>
          <w:sz w:val="6"/>
        </w:rPr>
        <w:t>v</w:t>
      </w:r>
      <w:r w:rsidR="00121973" w:rsidRPr="00121973">
        <w:rPr>
          <w:bCs/>
        </w:rPr>
        <w:t>bih</w:t>
      </w:r>
      <w:proofErr w:type="spellEnd"/>
      <w:r w:rsidR="00121973" w:rsidRPr="00121973">
        <w:rPr>
          <w:bCs/>
        </w:rPr>
        <w:t xml:space="preserve"> </w:t>
      </w:r>
      <w:proofErr w:type="spellStart"/>
      <w:r w:rsidR="00121973" w:rsidRPr="00121973">
        <w:rPr>
          <w:bCs/>
        </w:rPr>
        <w:t>tinggi</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hadap</w:t>
      </w:r>
      <w:proofErr w:type="spellEnd"/>
      <w:r w:rsidR="00121973" w:rsidRPr="00121973">
        <w:rPr>
          <w:bCs/>
        </w:rPr>
        <w:t xml:space="preserve"> DM.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skipun</w:t>
      </w:r>
      <w:proofErr w:type="spellEnd"/>
      <w:r w:rsidR="00121973" w:rsidRPr="00121973">
        <w:rPr>
          <w:bCs/>
        </w:rPr>
        <w:t xml:space="preserve"> </w:t>
      </w:r>
      <w:proofErr w:type="spellStart"/>
      <w:r w:rsidR="00121973" w:rsidRPr="00121973">
        <w:rPr>
          <w:bCs/>
        </w:rPr>
        <w:t>ibu</w:t>
      </w:r>
      <w:proofErr w:type="spellEnd"/>
      <w:r w:rsidR="00121973" w:rsidRPr="00121973">
        <w:rPr>
          <w:bCs/>
        </w:rPr>
        <w:t xml:space="preserve"> </w:t>
      </w:r>
      <w:proofErr w:type="spellStart"/>
      <w:r w:rsidR="00121973" w:rsidRPr="00121973">
        <w:rPr>
          <w:bCs/>
        </w:rPr>
        <w:t>rumah</w:t>
      </w:r>
      <w:proofErr w:type="spellEnd"/>
      <w:r w:rsidR="00121973" w:rsidRPr="00121973">
        <w:rPr>
          <w:bCs/>
        </w:rPr>
        <w:t xml:space="preserve"> </w:t>
      </w:r>
      <w:proofErr w:type="spellStart"/>
      <w:r w:rsidR="00121973" w:rsidRPr="00121973">
        <w:rPr>
          <w:bCs/>
        </w:rPr>
        <w:t>tangg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lihat</w:t>
      </w:r>
      <w:proofErr w:type="spellEnd"/>
      <w:r w:rsidR="00121973" w:rsidRPr="00121973">
        <w:rPr>
          <w:bCs/>
        </w:rPr>
        <w:t xml:space="preserve"> </w:t>
      </w:r>
      <w:proofErr w:type="spellStart"/>
      <w:r w:rsidR="00121973" w:rsidRPr="00121973">
        <w:rPr>
          <w:bCs/>
        </w:rPr>
        <w:t>aktif</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jalankan</w:t>
      </w:r>
      <w:proofErr w:type="spellEnd"/>
      <w:r w:rsidR="00121973" w:rsidRPr="00121973">
        <w:rPr>
          <w:bCs/>
        </w:rPr>
        <w:t xml:space="preserve"> </w:t>
      </w:r>
      <w:proofErr w:type="spellStart"/>
      <w:r w:rsidR="00121973" w:rsidRPr="00121973">
        <w:rPr>
          <w:bCs/>
        </w:rPr>
        <w:t>tugas</w:t>
      </w:r>
      <w:proofErr w:type="spellEnd"/>
      <w:r w:rsidR="00121973" w:rsidRPr="00121973">
        <w:rPr>
          <w:bCs/>
        </w:rPr>
        <w:t xml:space="preserve"> </w:t>
      </w:r>
      <w:proofErr w:type="spellStart"/>
      <w:r w:rsidR="00121973" w:rsidRPr="00121973">
        <w:rPr>
          <w:bCs/>
        </w:rPr>
        <w:t>dom</w:t>
      </w:r>
      <w:r w:rsidR="00C860B4">
        <w:rPr>
          <w:bCs/>
        </w:rPr>
        <w:t>e</w:t>
      </w:r>
      <w:r w:rsidR="00C860B4" w:rsidRPr="00C860B4">
        <w:rPr>
          <w:rFonts w:ascii="Inspiring" w:hAnsi="Inspiring"/>
          <w:bCs/>
          <w:color w:val="DDDDDD"/>
          <w:spacing w:val="-20"/>
          <w:w w:val="1"/>
          <w:sz w:val="6"/>
        </w:rPr>
        <w:t>v</w:t>
      </w:r>
      <w:r w:rsidR="00121973" w:rsidRPr="00121973">
        <w:rPr>
          <w:bCs/>
        </w:rPr>
        <w:t>stik</w:t>
      </w:r>
      <w:proofErr w:type="spellEnd"/>
      <w:r w:rsidR="00121973" w:rsidRPr="00121973">
        <w:rPr>
          <w:bCs/>
        </w:rPr>
        <w:t xml:space="preserve">, </w:t>
      </w:r>
      <w:proofErr w:type="spellStart"/>
      <w:r w:rsidR="00121973" w:rsidRPr="00121973">
        <w:rPr>
          <w:bCs/>
        </w:rPr>
        <w:t>aktivitas</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s</w:t>
      </w:r>
      <w:r w:rsidR="00C860B4">
        <w:rPr>
          <w:bCs/>
        </w:rPr>
        <w:t>e</w:t>
      </w:r>
      <w:r w:rsidR="00C860B4" w:rsidRPr="00C860B4">
        <w:rPr>
          <w:rFonts w:ascii="Inspiring" w:hAnsi="Inspiring"/>
          <w:bCs/>
          <w:color w:val="DDDDDD"/>
          <w:spacing w:val="-20"/>
          <w:w w:val="1"/>
          <w:sz w:val="6"/>
        </w:rPr>
        <w:t>v</w:t>
      </w:r>
      <w:r w:rsidR="00121973" w:rsidRPr="00121973">
        <w:rPr>
          <w:bCs/>
        </w:rPr>
        <w:t>but</w:t>
      </w:r>
      <w:proofErr w:type="spellEnd"/>
      <w:r w:rsidR="00121973" w:rsidRPr="00121973">
        <w:rPr>
          <w:bCs/>
        </w:rPr>
        <w:t xml:space="preserve"> </w:t>
      </w:r>
      <w:proofErr w:type="spellStart"/>
      <w:r w:rsidR="00121973" w:rsidRPr="00121973">
        <w:rPr>
          <w:bCs/>
        </w:rPr>
        <w:t>umumny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golong</w:t>
      </w:r>
      <w:proofErr w:type="spellEnd"/>
      <w:r w:rsidR="00121973" w:rsidRPr="00121973">
        <w:rPr>
          <w:bCs/>
        </w:rPr>
        <w:t xml:space="preserve"> </w:t>
      </w:r>
      <w:proofErr w:type="spellStart"/>
      <w:r w:rsidR="00121973" w:rsidRPr="00121973">
        <w:rPr>
          <w:bCs/>
        </w:rPr>
        <w:t>ringan</w:t>
      </w:r>
      <w:proofErr w:type="spellEnd"/>
      <w:r w:rsidR="00121973" w:rsidRPr="00121973">
        <w:rPr>
          <w:bCs/>
        </w:rPr>
        <w:t xml:space="preserve"> dan </w:t>
      </w:r>
      <w:proofErr w:type="spellStart"/>
      <w:r w:rsidR="00121973" w:rsidRPr="00121973">
        <w:rPr>
          <w:bCs/>
        </w:rPr>
        <w:t>tidak</w:t>
      </w:r>
      <w:proofErr w:type="spellEnd"/>
      <w:r w:rsidR="00121973" w:rsidRPr="00121973">
        <w:rPr>
          <w:bCs/>
        </w:rPr>
        <w:t xml:space="preserve"> </w:t>
      </w:r>
      <w:proofErr w:type="spellStart"/>
      <w:r w:rsidR="00121973" w:rsidRPr="00121973">
        <w:rPr>
          <w:bCs/>
        </w:rPr>
        <w:t>cukup</w:t>
      </w:r>
      <w:proofErr w:type="spellEnd"/>
      <w:r w:rsidR="00121973" w:rsidRPr="00121973">
        <w:rPr>
          <w:bCs/>
        </w:rPr>
        <w:t xml:space="preserve"> </w:t>
      </w:r>
      <w:proofErr w:type="spellStart"/>
      <w:r w:rsidR="00121973" w:rsidRPr="00121973">
        <w:rPr>
          <w:bCs/>
        </w:rPr>
        <w:t>int</w:t>
      </w:r>
      <w:r w:rsidR="00C860B4">
        <w:rPr>
          <w:bCs/>
        </w:rPr>
        <w:t>e</w:t>
      </w:r>
      <w:r w:rsidR="00C860B4" w:rsidRPr="00C860B4">
        <w:rPr>
          <w:rFonts w:ascii="Inspiring" w:hAnsi="Inspiring"/>
          <w:bCs/>
          <w:color w:val="DDDDDD"/>
          <w:spacing w:val="-20"/>
          <w:w w:val="1"/>
          <w:sz w:val="6"/>
        </w:rPr>
        <w:t>v</w:t>
      </w:r>
      <w:r w:rsidR="00121973" w:rsidRPr="00121973">
        <w:rPr>
          <w:bCs/>
        </w:rPr>
        <w:t>ns</w:t>
      </w:r>
      <w:proofErr w:type="spellEnd"/>
      <w:r w:rsidR="00121973" w:rsidRPr="00121973">
        <w:rPr>
          <w:bCs/>
        </w:rPr>
        <w:t xml:space="preserve"> </w:t>
      </w:r>
      <w:proofErr w:type="spellStart"/>
      <w:r w:rsidR="00121973" w:rsidRPr="00121973">
        <w:rPr>
          <w:bCs/>
        </w:rPr>
        <w:t>untuk</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ghasilkan</w:t>
      </w:r>
      <w:proofErr w:type="spellEnd"/>
      <w:r w:rsidR="00121973" w:rsidRPr="00121973">
        <w:rPr>
          <w:bCs/>
        </w:rPr>
        <w:t xml:space="preserve"> </w:t>
      </w:r>
      <w:proofErr w:type="spellStart"/>
      <w:r w:rsidR="00121973" w:rsidRPr="00121973">
        <w:rPr>
          <w:bCs/>
        </w:rPr>
        <w:t>manfaat</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tabolik</w:t>
      </w:r>
      <w:proofErr w:type="spellEnd"/>
      <w:r w:rsidR="00121973" w:rsidRPr="00121973">
        <w:rPr>
          <w:bCs/>
        </w:rPr>
        <w:t xml:space="preserve"> yang </w:t>
      </w:r>
      <w:proofErr w:type="spellStart"/>
      <w:r w:rsidR="00121973" w:rsidRPr="00121973">
        <w:rPr>
          <w:bCs/>
        </w:rPr>
        <w:t>signifikan</w:t>
      </w:r>
      <w:proofErr w:type="spellEnd"/>
      <w:r w:rsidR="00121973" w:rsidRPr="00121973">
        <w:rPr>
          <w:bCs/>
        </w:rPr>
        <w:t xml:space="preserve">. Aktivitas </w:t>
      </w:r>
      <w:proofErr w:type="spellStart"/>
      <w:r w:rsidR="00121973" w:rsidRPr="00121973">
        <w:rPr>
          <w:bCs/>
        </w:rPr>
        <w:t>rumah</w:t>
      </w:r>
      <w:proofErr w:type="spellEnd"/>
      <w:r w:rsidR="00121973" w:rsidRPr="00121973">
        <w:rPr>
          <w:bCs/>
        </w:rPr>
        <w:t xml:space="preserve"> </w:t>
      </w:r>
      <w:proofErr w:type="spellStart"/>
      <w:r w:rsidR="00121973" w:rsidRPr="00121973">
        <w:rPr>
          <w:bCs/>
        </w:rPr>
        <w:t>tangga</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ring</w:t>
      </w:r>
      <w:proofErr w:type="spellEnd"/>
      <w:r w:rsidR="00121973" w:rsidRPr="00121973">
        <w:rPr>
          <w:bCs/>
        </w:rPr>
        <w:t xml:space="preserve"> kali </w:t>
      </w:r>
      <w:proofErr w:type="spellStart"/>
      <w:r w:rsidR="00121973" w:rsidRPr="00121973">
        <w:rPr>
          <w:bCs/>
        </w:rPr>
        <w:t>dilakukan</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car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putus-putus</w:t>
      </w:r>
      <w:proofErr w:type="spellEnd"/>
      <w:r w:rsidR="00121973" w:rsidRPr="00121973">
        <w:rPr>
          <w:bCs/>
        </w:rPr>
        <w:t xml:space="preserve"> dan </w:t>
      </w:r>
      <w:proofErr w:type="spellStart"/>
      <w:r w:rsidR="00121973" w:rsidRPr="00121973">
        <w:rPr>
          <w:bCs/>
        </w:rPr>
        <w:t>tidak</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struktur</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hingga</w:t>
      </w:r>
      <w:proofErr w:type="spellEnd"/>
      <w:r w:rsidR="00121973" w:rsidRPr="00121973">
        <w:rPr>
          <w:bCs/>
        </w:rPr>
        <w:t xml:space="preserve"> </w:t>
      </w:r>
      <w:proofErr w:type="spellStart"/>
      <w:r w:rsidR="00121973" w:rsidRPr="00121973">
        <w:rPr>
          <w:bCs/>
        </w:rPr>
        <w:t>tidak</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tara</w:t>
      </w:r>
      <w:proofErr w:type="spellEnd"/>
      <w:r w:rsidR="00121973" w:rsidRPr="00121973">
        <w:rPr>
          <w:bCs/>
        </w:rPr>
        <w:t xml:space="preserve"> </w:t>
      </w:r>
      <w:proofErr w:type="spellStart"/>
      <w:r w:rsidR="00121973" w:rsidRPr="00121973">
        <w:rPr>
          <w:bCs/>
        </w:rPr>
        <w:t>d</w:t>
      </w:r>
      <w:r w:rsidR="00C860B4">
        <w:rPr>
          <w:bCs/>
        </w:rPr>
        <w:t>e</w:t>
      </w:r>
      <w:r w:rsidR="00C860B4" w:rsidRPr="00C860B4">
        <w:rPr>
          <w:rFonts w:ascii="Inspiring" w:hAnsi="Inspiring"/>
          <w:bCs/>
          <w:color w:val="DDDDDD"/>
          <w:spacing w:val="-20"/>
          <w:w w:val="1"/>
          <w:sz w:val="6"/>
        </w:rPr>
        <w:t>v</w:t>
      </w:r>
      <w:r w:rsidR="00121973" w:rsidRPr="00121973">
        <w:rPr>
          <w:bCs/>
        </w:rPr>
        <w:t>ngan</w:t>
      </w:r>
      <w:proofErr w:type="spellEnd"/>
      <w:r w:rsidR="00121973" w:rsidRPr="00121973">
        <w:rPr>
          <w:bCs/>
        </w:rPr>
        <w:t xml:space="preserve"> </w:t>
      </w:r>
      <w:proofErr w:type="spellStart"/>
      <w:r w:rsidR="00121973" w:rsidRPr="00121973">
        <w:rPr>
          <w:bCs/>
        </w:rPr>
        <w:t>olahrag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ncana</w:t>
      </w:r>
      <w:proofErr w:type="spellEnd"/>
      <w:r w:rsidR="00121973" w:rsidRPr="00121973">
        <w:rPr>
          <w:bCs/>
        </w:rPr>
        <w:t xml:space="preserve"> </w:t>
      </w:r>
      <w:proofErr w:type="spellStart"/>
      <w:r w:rsidR="00121973" w:rsidRPr="00121973">
        <w:rPr>
          <w:bCs/>
        </w:rPr>
        <w:t>dalam</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c</w:t>
      </w:r>
      <w:r w:rsidR="00C860B4">
        <w:rPr>
          <w:bCs/>
        </w:rPr>
        <w:t>e</w:t>
      </w:r>
      <w:r w:rsidR="00C860B4" w:rsidRPr="00C860B4">
        <w:rPr>
          <w:rFonts w:ascii="Inspiring" w:hAnsi="Inspiring"/>
          <w:bCs/>
          <w:color w:val="DDDDDD"/>
          <w:spacing w:val="-20"/>
          <w:w w:val="1"/>
          <w:sz w:val="6"/>
        </w:rPr>
        <w:t>v</w:t>
      </w:r>
      <w:r w:rsidR="00121973" w:rsidRPr="00121973">
        <w:rPr>
          <w:bCs/>
        </w:rPr>
        <w:t>gah</w:t>
      </w:r>
      <w:proofErr w:type="spellEnd"/>
      <w:r w:rsidR="00121973" w:rsidRPr="00121973">
        <w:rPr>
          <w:bCs/>
        </w:rPr>
        <w:t xml:space="preserve"> </w:t>
      </w:r>
      <w:proofErr w:type="spellStart"/>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sist</w:t>
      </w:r>
      <w:r w:rsidR="00C860B4">
        <w:rPr>
          <w:bCs/>
        </w:rPr>
        <w:t>e</w:t>
      </w:r>
      <w:r w:rsidR="00C860B4" w:rsidRPr="00C860B4">
        <w:rPr>
          <w:rFonts w:ascii="Inspiring" w:hAnsi="Inspiring"/>
          <w:bCs/>
          <w:color w:val="DDDDDD"/>
          <w:spacing w:val="-20"/>
          <w:w w:val="1"/>
          <w:sz w:val="6"/>
        </w:rPr>
        <w:t>v</w:t>
      </w:r>
      <w:r w:rsidR="00121973" w:rsidRPr="00121973">
        <w:rPr>
          <w:bCs/>
        </w:rPr>
        <w:t>nsi</w:t>
      </w:r>
      <w:proofErr w:type="spellEnd"/>
      <w:r w:rsidR="00121973" w:rsidRPr="00121973">
        <w:rPr>
          <w:bCs/>
        </w:rPr>
        <w:t xml:space="preserve"> insulin</w:t>
      </w:r>
      <w:r>
        <w:rPr>
          <w:bCs/>
        </w:rPr>
        <w:t xml:space="preserve"> </w:t>
      </w:r>
      <w:r>
        <w:rPr>
          <w:bCs/>
        </w:rPr>
        <w:fldChar w:fldCharType="begin"/>
      </w:r>
      <w:r>
        <w:rPr>
          <w:bCs/>
        </w:rPr>
        <w:instrText xml:space="preserve"> ADDIN ZOTERO_ITEM CSL_CITATION {"citationID":"4yLnuAEt","properties":{"formattedCitation":"(Li &amp; Zhou, 2021)","plainCitation":"(Li &amp; Zhou, 2021)","noteIndex":0},"citationItems":[{"id":209,"uris":["http://zotero.org/users/local/dmM2qeyj/items/RUGSGRQD"],"itemData":{"id":209,"type":"article-journal","container-title":"Diabetes Care","title":"Replacement of Sedentary Behavior by Various Daily-Life Physical Activities and Structured Exercises: Genetic Risk and Incident Type 2 Diabetes","volume":"44","author":[{"family":"Li","given":"Xiang"},{"family":"Zhou","given":"Tao"}],"issued":{"date-parts":[["2021",10]]}}}],"schema":"https://github.com/citation-style-language/schema/raw/master/csl-citation.json"} </w:instrText>
      </w:r>
      <w:r>
        <w:rPr>
          <w:bCs/>
        </w:rPr>
        <w:fldChar w:fldCharType="separate"/>
      </w:r>
      <w:r w:rsidRPr="00345054">
        <w:t>(Li &amp; Zhou, 2021)</w:t>
      </w:r>
      <w:r>
        <w:rPr>
          <w:bCs/>
        </w:rPr>
        <w:fldChar w:fldCharType="end"/>
      </w:r>
      <w:r>
        <w:rPr>
          <w:bCs/>
        </w:rPr>
        <w:t>.</w:t>
      </w:r>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lain</w:t>
      </w:r>
      <w:proofErr w:type="spellEnd"/>
      <w:r w:rsidR="00121973" w:rsidRPr="00121973">
        <w:rPr>
          <w:bCs/>
        </w:rPr>
        <w:t xml:space="preserve"> </w:t>
      </w:r>
      <w:proofErr w:type="spellStart"/>
      <w:r w:rsidR="00121973" w:rsidRPr="00121973">
        <w:rPr>
          <w:bCs/>
        </w:rPr>
        <w:t>itu</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kanan</w:t>
      </w:r>
      <w:proofErr w:type="spellEnd"/>
      <w:r w:rsidR="00121973" w:rsidRPr="00121973">
        <w:rPr>
          <w:bCs/>
        </w:rPr>
        <w:t xml:space="preserve"> </w:t>
      </w:r>
      <w:proofErr w:type="spellStart"/>
      <w:r w:rsidR="00121973" w:rsidRPr="00121973">
        <w:rPr>
          <w:bCs/>
        </w:rPr>
        <w:t>psikososial</w:t>
      </w:r>
      <w:proofErr w:type="spellEnd"/>
      <w:r w:rsidR="00121973" w:rsidRPr="00121973">
        <w:rPr>
          <w:bCs/>
        </w:rPr>
        <w:t xml:space="preserve"> </w:t>
      </w:r>
      <w:proofErr w:type="spellStart"/>
      <w:r w:rsidR="00121973" w:rsidRPr="00121973">
        <w:rPr>
          <w:bCs/>
        </w:rPr>
        <w:t>akibat</w:t>
      </w:r>
      <w:proofErr w:type="spellEnd"/>
      <w:r w:rsidR="00121973" w:rsidRPr="00121973">
        <w:rPr>
          <w:bCs/>
        </w:rPr>
        <w:t xml:space="preserve"> </w:t>
      </w:r>
      <w:proofErr w:type="spellStart"/>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ban</w:t>
      </w:r>
      <w:proofErr w:type="spellEnd"/>
      <w:r w:rsidR="00121973" w:rsidRPr="00121973">
        <w:rPr>
          <w:bCs/>
        </w:rPr>
        <w:t xml:space="preserve"> </w:t>
      </w:r>
      <w:proofErr w:type="spellStart"/>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rja</w:t>
      </w:r>
      <w:proofErr w:type="spellEnd"/>
      <w:r w:rsidR="00121973" w:rsidRPr="00121973">
        <w:rPr>
          <w:bCs/>
        </w:rPr>
        <w:t xml:space="preserve"> </w:t>
      </w:r>
      <w:proofErr w:type="spellStart"/>
      <w:r w:rsidR="00121973" w:rsidRPr="00121973">
        <w:rPr>
          <w:bCs/>
        </w:rPr>
        <w:t>dom</w:t>
      </w:r>
      <w:r w:rsidR="00C860B4">
        <w:rPr>
          <w:bCs/>
        </w:rPr>
        <w:t>e</w:t>
      </w:r>
      <w:r w:rsidR="00C860B4" w:rsidRPr="00C860B4">
        <w:rPr>
          <w:rFonts w:ascii="Inspiring" w:hAnsi="Inspiring"/>
          <w:bCs/>
          <w:color w:val="DDDDDD"/>
          <w:spacing w:val="-20"/>
          <w:w w:val="1"/>
          <w:sz w:val="6"/>
        </w:rPr>
        <w:t>v</w:t>
      </w:r>
      <w:r w:rsidR="00121973" w:rsidRPr="00121973">
        <w:rPr>
          <w:bCs/>
        </w:rPr>
        <w:t>stik</w:t>
      </w:r>
      <w:proofErr w:type="spellEnd"/>
      <w:r w:rsidR="00121973" w:rsidRPr="00121973">
        <w:rPr>
          <w:bCs/>
        </w:rPr>
        <w:t xml:space="preserve"> </w:t>
      </w:r>
      <w:proofErr w:type="spellStart"/>
      <w:r w:rsidR="00121973" w:rsidRPr="00121973">
        <w:rPr>
          <w:bCs/>
        </w:rPr>
        <w:t>tanpa</w:t>
      </w:r>
      <w:proofErr w:type="spellEnd"/>
      <w:r w:rsidR="00121973" w:rsidRPr="00121973">
        <w:rPr>
          <w:bCs/>
        </w:rPr>
        <w:t xml:space="preserve"> </w:t>
      </w:r>
      <w:proofErr w:type="spellStart"/>
      <w:r w:rsidR="00121973" w:rsidRPr="00121973">
        <w:rPr>
          <w:bCs/>
        </w:rPr>
        <w:t>dukungan</w:t>
      </w:r>
      <w:proofErr w:type="spellEnd"/>
      <w:r w:rsidR="00121973" w:rsidRPr="00121973">
        <w:rPr>
          <w:bCs/>
        </w:rPr>
        <w:t xml:space="preserve"> </w:t>
      </w:r>
      <w:proofErr w:type="spellStart"/>
      <w:r w:rsidR="00121973" w:rsidRPr="00121973">
        <w:rPr>
          <w:bCs/>
        </w:rPr>
        <w:t>sosial</w:t>
      </w:r>
      <w:proofErr w:type="spellEnd"/>
      <w:r w:rsidR="00121973" w:rsidRPr="00121973">
        <w:rPr>
          <w:bCs/>
        </w:rPr>
        <w:t xml:space="preserve"> </w:t>
      </w:r>
      <w:proofErr w:type="spellStart"/>
      <w:r w:rsidR="00121973" w:rsidRPr="00121973">
        <w:rPr>
          <w:bCs/>
        </w:rPr>
        <w:t>atau</w:t>
      </w:r>
      <w:proofErr w:type="spellEnd"/>
      <w:r w:rsidR="00121973" w:rsidRPr="00121973">
        <w:rPr>
          <w:bCs/>
        </w:rPr>
        <w:t xml:space="preserve"> </w:t>
      </w:r>
      <w:proofErr w:type="spellStart"/>
      <w:r w:rsidR="00121973" w:rsidRPr="00121973">
        <w:rPr>
          <w:bCs/>
        </w:rPr>
        <w:t>struktur</w:t>
      </w:r>
      <w:proofErr w:type="spellEnd"/>
      <w:r w:rsidR="00121973" w:rsidRPr="00121973">
        <w:rPr>
          <w:bCs/>
        </w:rPr>
        <w:t xml:space="preserve"> </w:t>
      </w:r>
      <w:proofErr w:type="spellStart"/>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laksasi</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rta</w:t>
      </w:r>
      <w:proofErr w:type="spellEnd"/>
      <w:r w:rsidR="00121973" w:rsidRPr="00121973">
        <w:rPr>
          <w:bCs/>
        </w:rPr>
        <w:t xml:space="preserve"> </w:t>
      </w:r>
      <w:proofErr w:type="spellStart"/>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batasan</w:t>
      </w:r>
      <w:proofErr w:type="spellEnd"/>
      <w:r w:rsidR="00121973" w:rsidRPr="00121973">
        <w:rPr>
          <w:bCs/>
        </w:rPr>
        <w:t xml:space="preserve"> </w:t>
      </w:r>
      <w:proofErr w:type="spellStart"/>
      <w:r w:rsidR="00C860B4">
        <w:rPr>
          <w:bCs/>
        </w:rPr>
        <w:t>e</w:t>
      </w:r>
      <w:r w:rsidR="00C860B4" w:rsidRPr="00C860B4">
        <w:rPr>
          <w:rFonts w:ascii="Inspiring" w:hAnsi="Inspiring"/>
          <w:bCs/>
          <w:color w:val="DDDDDD"/>
          <w:spacing w:val="-20"/>
          <w:w w:val="1"/>
          <w:sz w:val="6"/>
        </w:rPr>
        <w:t>v</w:t>
      </w:r>
      <w:r w:rsidR="00121973" w:rsidRPr="00121973">
        <w:rPr>
          <w:bCs/>
        </w:rPr>
        <w:t>konomi</w:t>
      </w:r>
      <w:proofErr w:type="spellEnd"/>
      <w:r w:rsidR="00121973" w:rsidRPr="00121973">
        <w:rPr>
          <w:bCs/>
        </w:rPr>
        <w:t xml:space="preserve"> pada </w:t>
      </w:r>
      <w:proofErr w:type="spellStart"/>
      <w:r w:rsidR="00121973" w:rsidRPr="00121973">
        <w:rPr>
          <w:bCs/>
        </w:rPr>
        <w:t>individu</w:t>
      </w:r>
      <w:proofErr w:type="spellEnd"/>
      <w:r w:rsidR="00121973" w:rsidRPr="00121973">
        <w:rPr>
          <w:bCs/>
        </w:rPr>
        <w:t xml:space="preserve"> yang </w:t>
      </w:r>
      <w:proofErr w:type="spellStart"/>
      <w:r w:rsidR="00121973" w:rsidRPr="00121973">
        <w:rPr>
          <w:bCs/>
        </w:rPr>
        <w:t>tidak</w:t>
      </w:r>
      <w:proofErr w:type="spellEnd"/>
      <w:r w:rsidR="00121973" w:rsidRPr="00121973">
        <w:rPr>
          <w:bCs/>
        </w:rPr>
        <w:t xml:space="preserve"> </w:t>
      </w:r>
      <w:proofErr w:type="spellStart"/>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rja</w:t>
      </w:r>
      <w:proofErr w:type="spellEnd"/>
      <w:r w:rsidR="00121973" w:rsidRPr="00121973">
        <w:rPr>
          <w:bCs/>
        </w:rPr>
        <w:t xml:space="preserve">, </w:t>
      </w:r>
      <w:proofErr w:type="spellStart"/>
      <w:r w:rsidR="00121973" w:rsidRPr="00121973">
        <w:rPr>
          <w:bCs/>
        </w:rPr>
        <w:t>turut</w:t>
      </w:r>
      <w:proofErr w:type="spellEnd"/>
      <w:r w:rsidR="00121973" w:rsidRPr="00121973">
        <w:rPr>
          <w:bCs/>
        </w:rPr>
        <w:t xml:space="preserve"> </w:t>
      </w:r>
      <w:proofErr w:type="spellStart"/>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rkontribusi</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hadap</w:t>
      </w:r>
      <w:proofErr w:type="spellEnd"/>
      <w:r w:rsidR="00121973" w:rsidRPr="00121973">
        <w:rPr>
          <w:bCs/>
        </w:rPr>
        <w:t xml:space="preserve"> </w:t>
      </w:r>
      <w:proofErr w:type="spellStart"/>
      <w:r w:rsidR="00121973" w:rsidRPr="00121973">
        <w:rPr>
          <w:bCs/>
        </w:rPr>
        <w:t>str</w:t>
      </w:r>
      <w:r w:rsidR="00C860B4">
        <w:rPr>
          <w:bCs/>
        </w:rPr>
        <w:t>e</w:t>
      </w:r>
      <w:r w:rsidR="00C860B4" w:rsidRPr="00C860B4">
        <w:rPr>
          <w:rFonts w:ascii="Inspiring" w:hAnsi="Inspiring"/>
          <w:bCs/>
          <w:color w:val="DDDDDD"/>
          <w:spacing w:val="-20"/>
          <w:w w:val="1"/>
          <w:sz w:val="6"/>
        </w:rPr>
        <w:t>v</w:t>
      </w:r>
      <w:r w:rsidR="00121973" w:rsidRPr="00121973">
        <w:rPr>
          <w:bCs/>
        </w:rPr>
        <w:t>s</w:t>
      </w:r>
      <w:proofErr w:type="spellEnd"/>
      <w:r w:rsidR="00121973" w:rsidRPr="00121973">
        <w:rPr>
          <w:bCs/>
        </w:rPr>
        <w:t xml:space="preserve"> </w:t>
      </w:r>
      <w:proofErr w:type="spellStart"/>
      <w:r w:rsidR="00121973" w:rsidRPr="00121973">
        <w:rPr>
          <w:bCs/>
        </w:rPr>
        <w:t>kronis</w:t>
      </w:r>
      <w:proofErr w:type="spellEnd"/>
      <w:r w:rsidR="00121973" w:rsidRPr="00121973">
        <w:rPr>
          <w:bCs/>
        </w:rPr>
        <w:t xml:space="preserve">, </w:t>
      </w:r>
      <w:proofErr w:type="spellStart"/>
      <w:r w:rsidR="00121973" w:rsidRPr="00121973">
        <w:rPr>
          <w:bCs/>
        </w:rPr>
        <w:t>pola</w:t>
      </w:r>
      <w:proofErr w:type="spellEnd"/>
      <w:r w:rsidR="00121973" w:rsidRPr="00121973">
        <w:rPr>
          <w:bCs/>
        </w:rPr>
        <w:t xml:space="preserve"> </w:t>
      </w:r>
      <w:proofErr w:type="spellStart"/>
      <w:r w:rsidR="00121973" w:rsidRPr="00121973">
        <w:rPr>
          <w:bCs/>
        </w:rPr>
        <w:t>makan</w:t>
      </w:r>
      <w:proofErr w:type="spellEnd"/>
      <w:r w:rsidR="00121973" w:rsidRPr="00121973">
        <w:rPr>
          <w:bCs/>
        </w:rPr>
        <w:t xml:space="preserve"> yang </w:t>
      </w:r>
      <w:proofErr w:type="spellStart"/>
      <w:r w:rsidR="00121973" w:rsidRPr="00121973">
        <w:rPr>
          <w:bCs/>
        </w:rPr>
        <w:t>tidak</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atur</w:t>
      </w:r>
      <w:proofErr w:type="spellEnd"/>
      <w:r w:rsidR="00121973" w:rsidRPr="00121973">
        <w:rPr>
          <w:bCs/>
        </w:rPr>
        <w:t xml:space="preserve">, dan </w:t>
      </w:r>
      <w:proofErr w:type="spellStart"/>
      <w:r w:rsidR="00121973" w:rsidRPr="00121973">
        <w:rPr>
          <w:bCs/>
        </w:rPr>
        <w:t>r</w:t>
      </w:r>
      <w:r w:rsidR="00C860B4">
        <w:rPr>
          <w:bCs/>
        </w:rPr>
        <w:t>e</w:t>
      </w:r>
      <w:r w:rsidR="00C860B4" w:rsidRPr="00C860B4">
        <w:rPr>
          <w:rFonts w:ascii="Inspiring" w:hAnsi="Inspiring"/>
          <w:bCs/>
          <w:color w:val="DDDDDD"/>
          <w:spacing w:val="-20"/>
          <w:w w:val="1"/>
          <w:sz w:val="6"/>
        </w:rPr>
        <w:t>v</w:t>
      </w:r>
      <w:r w:rsidR="00121973" w:rsidRPr="00121973">
        <w:rPr>
          <w:bCs/>
        </w:rPr>
        <w:t>ndahnya</w:t>
      </w:r>
      <w:proofErr w:type="spellEnd"/>
      <w:r w:rsidR="00121973" w:rsidRPr="00121973">
        <w:rPr>
          <w:bCs/>
        </w:rPr>
        <w:t xml:space="preserve"> </w:t>
      </w:r>
      <w:proofErr w:type="spellStart"/>
      <w:r w:rsidR="00C860B4">
        <w:rPr>
          <w:bCs/>
        </w:rPr>
        <w:t>e</w:t>
      </w:r>
      <w:r w:rsidR="00C860B4" w:rsidRPr="00C860B4">
        <w:rPr>
          <w:rFonts w:ascii="Inspiring" w:hAnsi="Inspiring"/>
          <w:bCs/>
          <w:color w:val="DDDDDD"/>
          <w:spacing w:val="-20"/>
          <w:w w:val="1"/>
          <w:sz w:val="6"/>
        </w:rPr>
        <w:t>v</w:t>
      </w:r>
      <w:r w:rsidR="00121973" w:rsidRPr="00121973">
        <w:rPr>
          <w:bCs/>
        </w:rPr>
        <w:t>fikasi</w:t>
      </w:r>
      <w:proofErr w:type="spellEnd"/>
      <w:r w:rsidR="00121973" w:rsidRPr="00121973">
        <w:rPr>
          <w:bCs/>
        </w:rPr>
        <w:t xml:space="preserve"> </w:t>
      </w:r>
      <w:proofErr w:type="spellStart"/>
      <w:r w:rsidR="00121973" w:rsidRPr="00121973">
        <w:rPr>
          <w:bCs/>
        </w:rPr>
        <w:t>diri</w:t>
      </w:r>
      <w:proofErr w:type="spellEnd"/>
      <w:r w:rsidR="00121973" w:rsidRPr="00121973">
        <w:rPr>
          <w:bCs/>
        </w:rPr>
        <w:t xml:space="preserve"> </w:t>
      </w:r>
      <w:proofErr w:type="spellStart"/>
      <w:r w:rsidR="00121973" w:rsidRPr="00121973">
        <w:rPr>
          <w:bCs/>
        </w:rPr>
        <w:t>dalam</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jaga</w:t>
      </w:r>
      <w:proofErr w:type="spellEnd"/>
      <w:r w:rsidR="00121973" w:rsidRPr="00121973">
        <w:rPr>
          <w:bCs/>
        </w:rPr>
        <w:t xml:space="preserve"> </w:t>
      </w:r>
      <w:proofErr w:type="spellStart"/>
      <w:r w:rsidR="00121973" w:rsidRPr="00121973">
        <w:rPr>
          <w:bCs/>
        </w:rPr>
        <w:t>gaya</w:t>
      </w:r>
      <w:proofErr w:type="spellEnd"/>
      <w:r w:rsidR="00121973" w:rsidRPr="00121973">
        <w:rPr>
          <w:bCs/>
        </w:rPr>
        <w:t xml:space="preserve"> </w:t>
      </w:r>
      <w:proofErr w:type="spellStart"/>
      <w:r w:rsidR="00121973" w:rsidRPr="00121973">
        <w:rPr>
          <w:bCs/>
        </w:rPr>
        <w:t>hidup</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hat</w:t>
      </w:r>
      <w:proofErr w:type="spellEnd"/>
      <w:r>
        <w:rPr>
          <w:bCs/>
        </w:rPr>
        <w:t xml:space="preserve"> </w:t>
      </w:r>
      <w:r>
        <w:rPr>
          <w:bCs/>
        </w:rPr>
        <w:fldChar w:fldCharType="begin"/>
      </w:r>
      <w:r>
        <w:rPr>
          <w:bCs/>
        </w:rPr>
        <w:instrText xml:space="preserve"> ADDIN ZOTERO_ITEM CSL_CITATION {"citationID":"H8QBUwWl","properties":{"formattedCitation":"(Lee dkk., 2021)","plainCitation":"(Lee dkk., 2021)","noteIndex":0},"citationItems":[{"id":208,"uris":["http://zotero.org/users/local/dmM2qeyj/items/LIS8NXQN"],"itemData":{"id":208,"type":"article-journal","abstract":"Abstract\n            This study aimed to investigate the association between domain-specific physical activity (PA) and diabetes in Korean adults. We analyzed 26,653 men and women (aged &gt; 18 years) from the Korea National Health and Nutrition Examination Survey (2014–2018). PA was measured using a validated Global PA Questionnaire. Multivariable logistic regression was used to estimate odds ratios (ORs) and 95% confidence intervals (CIs) after adjustment for various confounders. Transport PA accounted for the majority of total PA (46%, men; 58%, women), followed by leisure-time PA (30%; 22%) and work PA (24%; 20%). In men, ORs (95% CI) of diabetes comparing </w:instrText>
      </w:r>
      <w:r>
        <w:rPr>
          <w:rFonts w:hint="eastAsia"/>
          <w:bCs/>
        </w:rPr>
        <w:instrText>≥</w:instrText>
      </w:r>
      <w:r>
        <w:rPr>
          <w:bCs/>
        </w:rPr>
        <w:instrText xml:space="preserve"> 600 metabolic task of equivalent (MET)-min/week vs. no activity were 0.82 (0.71–0.95) for leisure-time PA, 0.85 (0.75–0.96) for transport PA, and 0.88 (0.78–0.99) for leisure-time + transport PA. In women, ORs (95% CI) of diabetes comparing the same groups were 0.73 (0.60–0.89) for leisure-time PA, 0.97 (0.85–1.10) for transport PA, and 0.88 (0.78–1.00) for leisure-time + transport PA. However, work PA showed no association with diabetes. In conclusion, leisure-time PA was inversely associated with diabetes in both men and women, while transport PA was inversely associated only in men. But work PA was not associated with diabetes in Korean adults.","container-title":"Scientific Reports","DOI":"10.1038/s41598-021-92560-x","ISSN":"2045-2322","issue":"1","journalAbbreviation":"Sci Rep","language":"en","page":"13066","source":"DOI.org (Crossref)","title":"Association between domain-specific physical activity and diabetes in Korean adults","volume":"11","author":[{"family":"Lee","given":"Eun-Byeol"},{"family":"Hong","given":"Sunghyun"},{"family":"Min","given":"Jihee"},{"family":"Park","given":"Dong-Hyuk"},{"family":"Cho","given":"Wonhee"},{"family":"Suh","given":"Sang-Hoon"},{"family":"Lee","given":"Hae-Dong"},{"family":"Lee","given":"Han-Joo"},{"family":"Kimm","given":"Heejin"},{"family":"Jee","given":"Sun Ha"},{"family":"Kang","given":"Eun Seok"},{"family":"Lee","given":"Dong Hoon"},{"family":"Jeon","given":"Justin Y."}],"issued":{"date-parts":[["2021",6,22]]}}}],"schema":"https://github.com/citation-style-language/schema/raw/master/csl-citation.json"} </w:instrText>
      </w:r>
      <w:r>
        <w:rPr>
          <w:bCs/>
        </w:rPr>
        <w:fldChar w:fldCharType="separate"/>
      </w:r>
      <w:r w:rsidRPr="00345054">
        <w:t>(L</w:t>
      </w:r>
      <w:r w:rsidR="00C860B4">
        <w:t>e</w:t>
      </w:r>
      <w:r w:rsidR="00C860B4" w:rsidRPr="00C860B4">
        <w:rPr>
          <w:rFonts w:ascii="Inspiring" w:hAnsi="Inspiring"/>
          <w:color w:val="DDDDDD"/>
          <w:spacing w:val="-20"/>
          <w:w w:val="1"/>
          <w:sz w:val="6"/>
        </w:rPr>
        <w:t>v</w:t>
      </w:r>
      <w:r w:rsidR="00C860B4">
        <w:t>e</w:t>
      </w:r>
      <w:r w:rsidR="00C860B4" w:rsidRPr="00C860B4">
        <w:rPr>
          <w:rFonts w:ascii="Inspiring" w:hAnsi="Inspiring"/>
          <w:color w:val="DDDDDD"/>
          <w:spacing w:val="-20"/>
          <w:w w:val="1"/>
          <w:sz w:val="6"/>
        </w:rPr>
        <w:t>v</w:t>
      </w:r>
      <w:r w:rsidRPr="00345054">
        <w:t xml:space="preserve"> dkk., 2021)</w:t>
      </w:r>
      <w:r>
        <w:rPr>
          <w:bCs/>
        </w:rPr>
        <w:fldChar w:fldCharType="end"/>
      </w:r>
      <w:r>
        <w:rPr>
          <w:bCs/>
        </w:rPr>
        <w:t xml:space="preserve">. </w:t>
      </w:r>
      <w:proofErr w:type="spellStart"/>
      <w:r w:rsidR="00121973" w:rsidRPr="00121973">
        <w:rPr>
          <w:bCs/>
        </w:rPr>
        <w:t>Ol</w:t>
      </w:r>
      <w:r w:rsidR="00C860B4">
        <w:rPr>
          <w:bCs/>
        </w:rPr>
        <w:t>e</w:t>
      </w:r>
      <w:r w:rsidR="00C860B4" w:rsidRPr="00C860B4">
        <w:rPr>
          <w:rFonts w:ascii="Inspiring" w:hAnsi="Inspiring"/>
          <w:bCs/>
          <w:color w:val="DDDDDD"/>
          <w:spacing w:val="-20"/>
          <w:w w:val="1"/>
          <w:sz w:val="6"/>
        </w:rPr>
        <w:t>v</w:t>
      </w:r>
      <w:r w:rsidR="00121973" w:rsidRPr="00121973">
        <w:rPr>
          <w:bCs/>
        </w:rPr>
        <w:t>h</w:t>
      </w:r>
      <w:proofErr w:type="spellEnd"/>
      <w:r w:rsidR="00121973" w:rsidRPr="00121973">
        <w:rPr>
          <w:bCs/>
        </w:rPr>
        <w:t xml:space="preserve"> </w:t>
      </w:r>
      <w:proofErr w:type="spellStart"/>
      <w:r w:rsidR="00121973" w:rsidRPr="00121973">
        <w:rPr>
          <w:bCs/>
        </w:rPr>
        <w:t>kar</w:t>
      </w:r>
      <w:r w:rsidR="00C860B4">
        <w:rPr>
          <w:bCs/>
        </w:rPr>
        <w:t>e</w:t>
      </w:r>
      <w:r w:rsidR="00C860B4" w:rsidRPr="00C860B4">
        <w:rPr>
          <w:rFonts w:ascii="Inspiring" w:hAnsi="Inspiring"/>
          <w:bCs/>
          <w:color w:val="DDDDDD"/>
          <w:spacing w:val="-20"/>
          <w:w w:val="1"/>
          <w:sz w:val="6"/>
        </w:rPr>
        <w:t>v</w:t>
      </w:r>
      <w:r w:rsidR="00121973" w:rsidRPr="00121973">
        <w:rPr>
          <w:bCs/>
        </w:rPr>
        <w:t>na</w:t>
      </w:r>
      <w:proofErr w:type="spellEnd"/>
      <w:r w:rsidR="00121973" w:rsidRPr="00121973">
        <w:rPr>
          <w:bCs/>
        </w:rPr>
        <w:t xml:space="preserve"> </w:t>
      </w:r>
      <w:proofErr w:type="spellStart"/>
      <w:r w:rsidR="00121973" w:rsidRPr="00121973">
        <w:rPr>
          <w:bCs/>
        </w:rPr>
        <w:t>itu</w:t>
      </w:r>
      <w:proofErr w:type="spellEnd"/>
      <w:r w:rsidR="00121973" w:rsidRPr="00121973">
        <w:rPr>
          <w:bCs/>
        </w:rPr>
        <w:t xml:space="preserve">, status </w:t>
      </w:r>
      <w:proofErr w:type="spellStart"/>
      <w:r w:rsidR="00121973" w:rsidRPr="00121973">
        <w:rPr>
          <w:bCs/>
        </w:rPr>
        <w:t>tidak</w:t>
      </w:r>
      <w:proofErr w:type="spellEnd"/>
      <w:r w:rsidR="00121973" w:rsidRPr="00121973">
        <w:rPr>
          <w:bCs/>
        </w:rPr>
        <w:t xml:space="preserve"> </w:t>
      </w:r>
      <w:proofErr w:type="spellStart"/>
      <w:r w:rsidR="00121973" w:rsidRPr="00121973">
        <w:rPr>
          <w:bCs/>
        </w:rPr>
        <w:t>b</w:t>
      </w:r>
      <w:r w:rsidR="00C860B4">
        <w:rPr>
          <w:bCs/>
        </w:rPr>
        <w:t>e</w:t>
      </w:r>
      <w:r w:rsidR="00C860B4" w:rsidRPr="00C860B4">
        <w:rPr>
          <w:rFonts w:ascii="Inspiring" w:hAnsi="Inspiring"/>
          <w:bCs/>
          <w:color w:val="DDDDDD"/>
          <w:spacing w:val="-20"/>
          <w:w w:val="1"/>
          <w:sz w:val="6"/>
        </w:rPr>
        <w:t>v</w:t>
      </w:r>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rja</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masuk</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bagai</w:t>
      </w:r>
      <w:proofErr w:type="spellEnd"/>
      <w:r w:rsidR="00121973" w:rsidRPr="00121973">
        <w:rPr>
          <w:bCs/>
        </w:rPr>
        <w:t xml:space="preserve"> </w:t>
      </w:r>
      <w:proofErr w:type="spellStart"/>
      <w:r w:rsidR="00121973" w:rsidRPr="00121973">
        <w:rPr>
          <w:bCs/>
        </w:rPr>
        <w:t>ibu</w:t>
      </w:r>
      <w:proofErr w:type="spellEnd"/>
      <w:r w:rsidR="00121973" w:rsidRPr="00121973">
        <w:rPr>
          <w:bCs/>
        </w:rPr>
        <w:t xml:space="preserve"> </w:t>
      </w:r>
      <w:proofErr w:type="spellStart"/>
      <w:r w:rsidR="00121973" w:rsidRPr="00121973">
        <w:rPr>
          <w:bCs/>
        </w:rPr>
        <w:t>rumah</w:t>
      </w:r>
      <w:proofErr w:type="spellEnd"/>
      <w:r w:rsidR="00121973" w:rsidRPr="00121973">
        <w:rPr>
          <w:bCs/>
        </w:rPr>
        <w:t xml:space="preserve"> </w:t>
      </w:r>
      <w:proofErr w:type="spellStart"/>
      <w:r w:rsidR="00121973" w:rsidRPr="00121973">
        <w:rPr>
          <w:bCs/>
        </w:rPr>
        <w:t>tangga</w:t>
      </w:r>
      <w:proofErr w:type="spellEnd"/>
      <w:r w:rsidR="00121973" w:rsidRPr="00121973">
        <w:rPr>
          <w:bCs/>
        </w:rPr>
        <w:t xml:space="preserve">, </w:t>
      </w:r>
      <w:proofErr w:type="spellStart"/>
      <w:r w:rsidR="00121973" w:rsidRPr="00121973">
        <w:rPr>
          <w:bCs/>
        </w:rPr>
        <w:t>dapat</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njadi</w:t>
      </w:r>
      <w:proofErr w:type="spellEnd"/>
      <w:r w:rsidR="00121973" w:rsidRPr="00121973">
        <w:rPr>
          <w:bCs/>
        </w:rPr>
        <w:t xml:space="preserve"> </w:t>
      </w:r>
      <w:proofErr w:type="spellStart"/>
      <w:r w:rsidR="00121973" w:rsidRPr="00121973">
        <w:rPr>
          <w:bCs/>
        </w:rPr>
        <w:t>faktor</w:t>
      </w:r>
      <w:proofErr w:type="spellEnd"/>
      <w:r w:rsidR="00121973" w:rsidRPr="00121973">
        <w:rPr>
          <w:bCs/>
        </w:rPr>
        <w:t xml:space="preserve"> </w:t>
      </w:r>
      <w:proofErr w:type="spellStart"/>
      <w:r w:rsidR="00121973" w:rsidRPr="00121973">
        <w:rPr>
          <w:bCs/>
        </w:rPr>
        <w:t>risiko</w:t>
      </w:r>
      <w:proofErr w:type="spellEnd"/>
      <w:r w:rsidR="00121973" w:rsidRPr="00121973">
        <w:rPr>
          <w:bCs/>
        </w:rPr>
        <w:t xml:space="preserve"> </w:t>
      </w:r>
      <w:proofErr w:type="spellStart"/>
      <w:r w:rsidR="00121973" w:rsidRPr="00121973">
        <w:rPr>
          <w:bCs/>
        </w:rPr>
        <w:t>p</w:t>
      </w:r>
      <w:r w:rsidR="00C860B4">
        <w:rPr>
          <w:bCs/>
        </w:rPr>
        <w:t>e</w:t>
      </w:r>
      <w:r w:rsidR="00C860B4" w:rsidRPr="00C860B4">
        <w:rPr>
          <w:rFonts w:ascii="Inspiring" w:hAnsi="Inspiring"/>
          <w:bCs/>
          <w:color w:val="DDDDDD"/>
          <w:spacing w:val="-20"/>
          <w:w w:val="1"/>
          <w:sz w:val="6"/>
        </w:rPr>
        <w:t>v</w:t>
      </w:r>
      <w:r w:rsidR="00121973" w:rsidRPr="00121973">
        <w:rPr>
          <w:bCs/>
        </w:rPr>
        <w:t>nting</w:t>
      </w:r>
      <w:proofErr w:type="spellEnd"/>
      <w:r w:rsidR="00121973" w:rsidRPr="00121973">
        <w:rPr>
          <w:bCs/>
        </w:rPr>
        <w:t xml:space="preserve"> </w:t>
      </w:r>
      <w:proofErr w:type="spellStart"/>
      <w:r w:rsidR="00121973" w:rsidRPr="00121973">
        <w:rPr>
          <w:bCs/>
        </w:rPr>
        <w:t>dalam</w:t>
      </w:r>
      <w:proofErr w:type="spellEnd"/>
      <w:r w:rsidR="00121973" w:rsidRPr="00121973">
        <w:rPr>
          <w:bCs/>
        </w:rPr>
        <w:t xml:space="preserve"> </w:t>
      </w:r>
      <w:proofErr w:type="spellStart"/>
      <w:r w:rsidR="00121973" w:rsidRPr="00121973">
        <w:rPr>
          <w:bCs/>
        </w:rPr>
        <w:t>k</w:t>
      </w:r>
      <w:r w:rsidR="00C860B4">
        <w:rPr>
          <w:bCs/>
        </w:rPr>
        <w:t>e</w:t>
      </w:r>
      <w:r w:rsidR="00C860B4" w:rsidRPr="00C860B4">
        <w:rPr>
          <w:rFonts w:ascii="Inspiring" w:hAnsi="Inspiring"/>
          <w:bCs/>
          <w:color w:val="DDDDDD"/>
          <w:spacing w:val="-20"/>
          <w:w w:val="1"/>
          <w:sz w:val="6"/>
        </w:rPr>
        <w:t>v</w:t>
      </w:r>
      <w:r w:rsidR="00121973" w:rsidRPr="00121973">
        <w:rPr>
          <w:bCs/>
        </w:rPr>
        <w:t>jadian</w:t>
      </w:r>
      <w:proofErr w:type="spellEnd"/>
      <w:r w:rsidR="00121973" w:rsidRPr="00121973">
        <w:rPr>
          <w:bCs/>
        </w:rPr>
        <w:t xml:space="preserve"> </w:t>
      </w:r>
      <w:proofErr w:type="spellStart"/>
      <w:r w:rsidR="00121973" w:rsidRPr="00121973">
        <w:rPr>
          <w:bCs/>
        </w:rPr>
        <w:t>diab</w:t>
      </w:r>
      <w:r w:rsidR="00C860B4">
        <w:rPr>
          <w:bCs/>
        </w:rPr>
        <w:t>e</w:t>
      </w:r>
      <w:r w:rsidR="00C860B4" w:rsidRPr="00C860B4">
        <w:rPr>
          <w:rFonts w:ascii="Inspiring" w:hAnsi="Inspiring"/>
          <w:bCs/>
          <w:color w:val="DDDDDD"/>
          <w:spacing w:val="-20"/>
          <w:w w:val="1"/>
          <w:sz w:val="6"/>
        </w:rPr>
        <w:t>v</w:t>
      </w:r>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s</w:t>
      </w:r>
      <w:proofErr w:type="spellEnd"/>
      <w:r w:rsidR="00121973" w:rsidRPr="00121973">
        <w:rPr>
          <w:bCs/>
        </w:rPr>
        <w:t xml:space="preserve">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litus</w:t>
      </w:r>
      <w:proofErr w:type="spellEnd"/>
      <w:r w:rsidR="00121973" w:rsidRPr="00121973">
        <w:rPr>
          <w:bCs/>
        </w:rPr>
        <w:t xml:space="preserve">, </w:t>
      </w:r>
      <w:proofErr w:type="spellStart"/>
      <w:r w:rsidR="00121973" w:rsidRPr="00121973">
        <w:rPr>
          <w:bCs/>
        </w:rPr>
        <w:t>t</w:t>
      </w:r>
      <w:r w:rsidR="00C860B4">
        <w:rPr>
          <w:bCs/>
        </w:rPr>
        <w:t>e</w:t>
      </w:r>
      <w:r w:rsidR="00C860B4" w:rsidRPr="00C860B4">
        <w:rPr>
          <w:rFonts w:ascii="Inspiring" w:hAnsi="Inspiring"/>
          <w:bCs/>
          <w:color w:val="DDDDDD"/>
          <w:spacing w:val="-20"/>
          <w:w w:val="1"/>
          <w:sz w:val="6"/>
        </w:rPr>
        <w:t>v</w:t>
      </w:r>
      <w:r w:rsidR="00121973" w:rsidRPr="00121973">
        <w:rPr>
          <w:bCs/>
        </w:rPr>
        <w:t>rutama</w:t>
      </w:r>
      <w:proofErr w:type="spellEnd"/>
      <w:r w:rsidR="00121973" w:rsidRPr="00121973">
        <w:rPr>
          <w:bCs/>
        </w:rPr>
        <w:t xml:space="preserve"> </w:t>
      </w:r>
      <w:proofErr w:type="spellStart"/>
      <w:r w:rsidR="00121973" w:rsidRPr="00121973">
        <w:rPr>
          <w:bCs/>
        </w:rPr>
        <w:t>bila</w:t>
      </w:r>
      <w:proofErr w:type="spellEnd"/>
      <w:r w:rsidR="00121973" w:rsidRPr="00121973">
        <w:rPr>
          <w:bCs/>
        </w:rPr>
        <w:t xml:space="preserve"> </w:t>
      </w:r>
      <w:proofErr w:type="spellStart"/>
      <w:r w:rsidR="00121973" w:rsidRPr="00121973">
        <w:rPr>
          <w:bCs/>
        </w:rPr>
        <w:t>tidak</w:t>
      </w:r>
      <w:proofErr w:type="spellEnd"/>
      <w:r w:rsidR="00121973" w:rsidRPr="00121973">
        <w:rPr>
          <w:bCs/>
        </w:rPr>
        <w:t xml:space="preserve"> </w:t>
      </w:r>
      <w:proofErr w:type="spellStart"/>
      <w:r w:rsidR="00121973" w:rsidRPr="00121973">
        <w:rPr>
          <w:bCs/>
        </w:rPr>
        <w:t>dis</w:t>
      </w:r>
      <w:r w:rsidR="00C860B4">
        <w:rPr>
          <w:bCs/>
        </w:rPr>
        <w:t>e</w:t>
      </w:r>
      <w:r w:rsidR="00C860B4" w:rsidRPr="00C860B4">
        <w:rPr>
          <w:rFonts w:ascii="Inspiring" w:hAnsi="Inspiring"/>
          <w:bCs/>
          <w:color w:val="DDDDDD"/>
          <w:spacing w:val="-20"/>
          <w:w w:val="1"/>
          <w:sz w:val="6"/>
        </w:rPr>
        <w:t>v</w:t>
      </w:r>
      <w:r w:rsidR="00121973" w:rsidRPr="00121973">
        <w:rPr>
          <w:bCs/>
        </w:rPr>
        <w:t>rtai</w:t>
      </w:r>
      <w:proofErr w:type="spellEnd"/>
      <w:r w:rsidR="00121973" w:rsidRPr="00121973">
        <w:rPr>
          <w:bCs/>
        </w:rPr>
        <w:t xml:space="preserve"> </w:t>
      </w:r>
      <w:proofErr w:type="spellStart"/>
      <w:r w:rsidR="00121973" w:rsidRPr="00121973">
        <w:rPr>
          <w:bCs/>
        </w:rPr>
        <w:t>d</w:t>
      </w:r>
      <w:r w:rsidR="00C860B4">
        <w:rPr>
          <w:bCs/>
        </w:rPr>
        <w:t>e</w:t>
      </w:r>
      <w:r w:rsidR="00C860B4" w:rsidRPr="00C860B4">
        <w:rPr>
          <w:rFonts w:ascii="Inspiring" w:hAnsi="Inspiring"/>
          <w:bCs/>
          <w:color w:val="DDDDDD"/>
          <w:spacing w:val="-20"/>
          <w:w w:val="1"/>
          <w:sz w:val="6"/>
        </w:rPr>
        <w:t>v</w:t>
      </w:r>
      <w:r w:rsidR="00121973" w:rsidRPr="00121973">
        <w:rPr>
          <w:bCs/>
        </w:rPr>
        <w:t>ngan</w:t>
      </w:r>
      <w:proofErr w:type="spellEnd"/>
      <w:r w:rsidR="00121973" w:rsidRPr="00121973">
        <w:rPr>
          <w:bCs/>
        </w:rPr>
        <w:t xml:space="preserve"> </w:t>
      </w:r>
      <w:proofErr w:type="spellStart"/>
      <w:r w:rsidR="00121973" w:rsidRPr="00121973">
        <w:rPr>
          <w:bCs/>
        </w:rPr>
        <w:t>aktivitas</w:t>
      </w:r>
      <w:proofErr w:type="spellEnd"/>
      <w:r w:rsidR="00121973" w:rsidRPr="00121973">
        <w:rPr>
          <w:bCs/>
        </w:rPr>
        <w:t xml:space="preserve"> </w:t>
      </w:r>
      <w:proofErr w:type="spellStart"/>
      <w:r w:rsidR="00121973" w:rsidRPr="00121973">
        <w:rPr>
          <w:bCs/>
        </w:rPr>
        <w:t>fisik</w:t>
      </w:r>
      <w:proofErr w:type="spellEnd"/>
      <w:r w:rsidR="00121973" w:rsidRPr="00121973">
        <w:rPr>
          <w:bCs/>
        </w:rPr>
        <w:t xml:space="preserve"> yang </w:t>
      </w:r>
      <w:proofErr w:type="spellStart"/>
      <w:r w:rsidR="00121973" w:rsidRPr="00121973">
        <w:rPr>
          <w:bCs/>
        </w:rPr>
        <w:t>m</w:t>
      </w:r>
      <w:r w:rsidR="00C860B4">
        <w:rPr>
          <w:bCs/>
        </w:rPr>
        <w:t>e</w:t>
      </w:r>
      <w:r w:rsidR="00C860B4" w:rsidRPr="00C860B4">
        <w:rPr>
          <w:rFonts w:ascii="Inspiring" w:hAnsi="Inspiring"/>
          <w:bCs/>
          <w:color w:val="DDDDDD"/>
          <w:spacing w:val="-20"/>
          <w:w w:val="1"/>
          <w:sz w:val="6"/>
        </w:rPr>
        <w:t>v</w:t>
      </w:r>
      <w:r w:rsidR="00121973" w:rsidRPr="00121973">
        <w:rPr>
          <w:bCs/>
        </w:rPr>
        <w:t>madai</w:t>
      </w:r>
      <w:proofErr w:type="spellEnd"/>
      <w:r w:rsidR="00121973" w:rsidRPr="00121973">
        <w:rPr>
          <w:bCs/>
        </w:rPr>
        <w:t xml:space="preserve"> dan </w:t>
      </w:r>
      <w:proofErr w:type="spellStart"/>
      <w:r w:rsidR="00121973" w:rsidRPr="00121973">
        <w:rPr>
          <w:bCs/>
        </w:rPr>
        <w:t>dukungan</w:t>
      </w:r>
      <w:proofErr w:type="spellEnd"/>
      <w:r w:rsidR="00121973" w:rsidRPr="00121973">
        <w:rPr>
          <w:bCs/>
        </w:rPr>
        <w:t xml:space="preserve"> </w:t>
      </w:r>
      <w:proofErr w:type="spellStart"/>
      <w:r w:rsidR="00121973" w:rsidRPr="00121973">
        <w:rPr>
          <w:bCs/>
        </w:rPr>
        <w:t>gaya</w:t>
      </w:r>
      <w:proofErr w:type="spellEnd"/>
      <w:r w:rsidR="00121973" w:rsidRPr="00121973">
        <w:rPr>
          <w:bCs/>
        </w:rPr>
        <w:t xml:space="preserve"> </w:t>
      </w:r>
      <w:proofErr w:type="spellStart"/>
      <w:r w:rsidR="00121973" w:rsidRPr="00121973">
        <w:rPr>
          <w:bCs/>
        </w:rPr>
        <w:t>hidup</w:t>
      </w:r>
      <w:proofErr w:type="spellEnd"/>
      <w:r w:rsidR="00121973" w:rsidRPr="00121973">
        <w:rPr>
          <w:bCs/>
        </w:rPr>
        <w:t xml:space="preserve"> </w:t>
      </w:r>
      <w:proofErr w:type="spellStart"/>
      <w:r w:rsidR="00121973" w:rsidRPr="00121973">
        <w:rPr>
          <w:bCs/>
        </w:rPr>
        <w:t>s</w:t>
      </w:r>
      <w:r w:rsidR="00C860B4">
        <w:rPr>
          <w:bCs/>
        </w:rPr>
        <w:t>e</w:t>
      </w:r>
      <w:r w:rsidR="00C860B4" w:rsidRPr="00C860B4">
        <w:rPr>
          <w:rFonts w:ascii="Inspiring" w:hAnsi="Inspiring"/>
          <w:bCs/>
          <w:color w:val="DDDDDD"/>
          <w:spacing w:val="-20"/>
          <w:w w:val="1"/>
          <w:sz w:val="6"/>
        </w:rPr>
        <w:t>v</w:t>
      </w:r>
      <w:r w:rsidR="00121973" w:rsidRPr="00121973">
        <w:rPr>
          <w:bCs/>
        </w:rPr>
        <w:t>hat</w:t>
      </w:r>
      <w:proofErr w:type="spellEnd"/>
      <w:r w:rsidR="00121973" w:rsidRPr="00121973">
        <w:rPr>
          <w:bCs/>
        </w:rPr>
        <w:t>.</w:t>
      </w:r>
    </w:p>
    <w:p w14:paraId="4FEBF3D6" w14:textId="026E78D4" w:rsidR="008E6DDA" w:rsidRDefault="008E6DDA" w:rsidP="008E6DDA">
      <w:pPr>
        <w:pStyle w:val="BodyText"/>
        <w:numPr>
          <w:ilvl w:val="0"/>
          <w:numId w:val="11"/>
        </w:numPr>
        <w:spacing w:before="240" w:after="240" w:line="240" w:lineRule="auto"/>
        <w:rPr>
          <w:b/>
          <w:bCs/>
          <w:lang w:val="id-ID"/>
        </w:rPr>
      </w:pPr>
      <w:r w:rsidRPr="008E6DDA">
        <w:rPr>
          <w:b/>
          <w:bCs/>
          <w:lang w:val="id-ID"/>
        </w:rPr>
        <w:t>Karakteristik Responden Berdasarkan Lama Menderita</w:t>
      </w:r>
    </w:p>
    <w:p w14:paraId="72108077" w14:textId="703DF44A" w:rsidR="008E6DDA" w:rsidRDefault="008E6DDA" w:rsidP="00EE1D1C">
      <w:pPr>
        <w:pStyle w:val="ListParagraph"/>
        <w:spacing w:after="120"/>
        <w:ind w:left="274"/>
        <w:jc w:val="center"/>
        <w:rPr>
          <w:sz w:val="20"/>
          <w:szCs w:val="20"/>
        </w:rPr>
      </w:pPr>
      <w:r w:rsidRPr="008E6DDA">
        <w:rPr>
          <w:sz w:val="20"/>
          <w:szCs w:val="20"/>
        </w:rPr>
        <w:t>Tab</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l 5</w:t>
      </w:r>
      <w:r>
        <w:rPr>
          <w:sz w:val="20"/>
          <w:szCs w:val="20"/>
        </w:rPr>
        <w:t xml:space="preserve">. </w:t>
      </w:r>
      <w:r w:rsidRPr="008E6DDA">
        <w:rPr>
          <w:sz w:val="20"/>
          <w:szCs w:val="20"/>
        </w:rPr>
        <w:t xml:space="preserve"> Distribusi Fr</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ku</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nsi Karakt</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ristik R</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spond</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n B</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rdasarkan Lama M</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nd</w:t>
      </w:r>
      <w:r w:rsidR="00C860B4">
        <w:rPr>
          <w:sz w:val="20"/>
          <w:szCs w:val="20"/>
        </w:rPr>
        <w:t>e</w:t>
      </w:r>
      <w:r w:rsidR="00C860B4" w:rsidRPr="00C860B4">
        <w:rPr>
          <w:rFonts w:ascii="Inspiring" w:hAnsi="Inspiring"/>
          <w:color w:val="DDDDDD"/>
          <w:spacing w:val="-20"/>
          <w:w w:val="1"/>
          <w:sz w:val="6"/>
          <w:szCs w:val="20"/>
        </w:rPr>
        <w:t>v</w:t>
      </w:r>
      <w:r w:rsidRPr="008E6DDA">
        <w:rPr>
          <w:sz w:val="20"/>
          <w:szCs w:val="20"/>
        </w:rPr>
        <w:t>rita</w:t>
      </w:r>
    </w:p>
    <w:tbl>
      <w:tblPr>
        <w:tblStyle w:val="PlainTable2"/>
        <w:tblW w:w="0" w:type="auto"/>
        <w:tblLook w:val="04A0" w:firstRow="1" w:lastRow="0" w:firstColumn="1" w:lastColumn="0" w:noHBand="0" w:noVBand="1"/>
      </w:tblPr>
      <w:tblGrid>
        <w:gridCol w:w="1889"/>
        <w:gridCol w:w="1291"/>
        <w:gridCol w:w="1450"/>
      </w:tblGrid>
      <w:tr w:rsidR="008E6DDA" w:rsidRPr="00A57CC5" w14:paraId="6802CFDE" w14:textId="77777777" w:rsidTr="00345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9" w:type="dxa"/>
          </w:tcPr>
          <w:p w14:paraId="23678050" w14:textId="77777777" w:rsidR="008E6DDA" w:rsidRPr="008E6DDA" w:rsidRDefault="008E6DDA" w:rsidP="008E6DDA">
            <w:pPr>
              <w:jc w:val="center"/>
              <w:rPr>
                <w:rFonts w:ascii="Times New Roman" w:hAnsi="Times New Roman" w:cs="Times New Roman"/>
                <w:sz w:val="20"/>
                <w:szCs w:val="20"/>
              </w:rPr>
            </w:pPr>
            <w:r w:rsidRPr="008E6DDA">
              <w:rPr>
                <w:rFonts w:ascii="Times New Roman" w:hAnsi="Times New Roman" w:cs="Times New Roman"/>
                <w:sz w:val="20"/>
                <w:szCs w:val="20"/>
              </w:rPr>
              <w:t>Lama Menderita</w:t>
            </w:r>
          </w:p>
        </w:tc>
        <w:tc>
          <w:tcPr>
            <w:tcW w:w="1291" w:type="dxa"/>
          </w:tcPr>
          <w:p w14:paraId="54B23435" w14:textId="77777777" w:rsidR="008E6DDA" w:rsidRPr="008E6DDA" w:rsidRDefault="008E6DDA" w:rsidP="008E6D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Frekuensi</w:t>
            </w:r>
          </w:p>
        </w:tc>
        <w:tc>
          <w:tcPr>
            <w:tcW w:w="1450" w:type="dxa"/>
          </w:tcPr>
          <w:p w14:paraId="5389C978" w14:textId="77777777" w:rsidR="008E6DDA" w:rsidRPr="008E6DDA" w:rsidRDefault="008E6DDA" w:rsidP="008E6D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Persentase</w:t>
            </w:r>
          </w:p>
        </w:tc>
      </w:tr>
      <w:tr w:rsidR="008E6DDA" w:rsidRPr="00A57CC5" w14:paraId="7754AD4A"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9" w:type="dxa"/>
          </w:tcPr>
          <w:p w14:paraId="4EED583B" w14:textId="77777777" w:rsidR="008E6DDA" w:rsidRPr="008E6DDA" w:rsidRDefault="008E6DDA" w:rsidP="008E6DDA">
            <w:pPr>
              <w:jc w:val="center"/>
              <w:rPr>
                <w:rFonts w:ascii="Times New Roman" w:hAnsi="Times New Roman" w:cs="Times New Roman"/>
                <w:sz w:val="20"/>
                <w:szCs w:val="20"/>
              </w:rPr>
            </w:pPr>
            <w:r w:rsidRPr="008E6DDA">
              <w:rPr>
                <w:rFonts w:ascii="Times New Roman" w:hAnsi="Times New Roman" w:cs="Times New Roman"/>
                <w:sz w:val="20"/>
                <w:szCs w:val="20"/>
              </w:rPr>
              <w:t>&lt;5 tahun</w:t>
            </w:r>
          </w:p>
        </w:tc>
        <w:tc>
          <w:tcPr>
            <w:tcW w:w="1291" w:type="dxa"/>
          </w:tcPr>
          <w:p w14:paraId="025EAE72" w14:textId="77777777" w:rsidR="008E6DDA" w:rsidRPr="008E6DDA" w:rsidRDefault="008E6DDA" w:rsidP="008E6D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12</w:t>
            </w:r>
          </w:p>
        </w:tc>
        <w:tc>
          <w:tcPr>
            <w:tcW w:w="1450" w:type="dxa"/>
          </w:tcPr>
          <w:p w14:paraId="05570B2F" w14:textId="77777777" w:rsidR="008E6DDA" w:rsidRPr="008E6DDA" w:rsidRDefault="008E6DDA" w:rsidP="008E6D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17.9</w:t>
            </w:r>
          </w:p>
        </w:tc>
      </w:tr>
      <w:tr w:rsidR="008E6DDA" w:rsidRPr="00A57CC5" w14:paraId="0DDD4B0A" w14:textId="77777777" w:rsidTr="00345054">
        <w:tc>
          <w:tcPr>
            <w:cnfStyle w:val="001000000000" w:firstRow="0" w:lastRow="0" w:firstColumn="1" w:lastColumn="0" w:oddVBand="0" w:evenVBand="0" w:oddHBand="0" w:evenHBand="0" w:firstRowFirstColumn="0" w:firstRowLastColumn="0" w:lastRowFirstColumn="0" w:lastRowLastColumn="0"/>
            <w:tcW w:w="1889" w:type="dxa"/>
          </w:tcPr>
          <w:p w14:paraId="0688EEF5" w14:textId="77777777" w:rsidR="008E6DDA" w:rsidRPr="008E6DDA" w:rsidRDefault="008E6DDA" w:rsidP="008E6DDA">
            <w:pPr>
              <w:jc w:val="center"/>
              <w:rPr>
                <w:rFonts w:ascii="Times New Roman" w:hAnsi="Times New Roman" w:cs="Times New Roman"/>
                <w:sz w:val="20"/>
                <w:szCs w:val="20"/>
              </w:rPr>
            </w:pPr>
            <w:r w:rsidRPr="008E6DDA">
              <w:rPr>
                <w:rFonts w:ascii="Times New Roman" w:hAnsi="Times New Roman" w:cs="Times New Roman"/>
                <w:sz w:val="20"/>
                <w:szCs w:val="20"/>
              </w:rPr>
              <w:t>&gt;5 tahun</w:t>
            </w:r>
          </w:p>
        </w:tc>
        <w:tc>
          <w:tcPr>
            <w:tcW w:w="1291" w:type="dxa"/>
          </w:tcPr>
          <w:p w14:paraId="4E43D3BE" w14:textId="77777777" w:rsidR="008E6DDA" w:rsidRPr="008E6DDA" w:rsidRDefault="008E6DDA" w:rsidP="008E6D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55</w:t>
            </w:r>
          </w:p>
        </w:tc>
        <w:tc>
          <w:tcPr>
            <w:tcW w:w="1450" w:type="dxa"/>
          </w:tcPr>
          <w:p w14:paraId="1B1EF658" w14:textId="77777777" w:rsidR="008E6DDA" w:rsidRPr="008E6DDA" w:rsidRDefault="008E6DDA" w:rsidP="008E6D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82.1</w:t>
            </w:r>
          </w:p>
        </w:tc>
      </w:tr>
      <w:tr w:rsidR="008E6DDA" w:rsidRPr="00A57CC5" w14:paraId="5EFA29DE" w14:textId="77777777" w:rsidTr="00345054">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1889" w:type="dxa"/>
          </w:tcPr>
          <w:p w14:paraId="7D947387" w14:textId="77777777" w:rsidR="008E6DDA" w:rsidRPr="008E6DDA" w:rsidRDefault="008E6DDA" w:rsidP="008E6DDA">
            <w:pPr>
              <w:jc w:val="center"/>
              <w:rPr>
                <w:rFonts w:ascii="Times New Roman" w:hAnsi="Times New Roman" w:cs="Times New Roman"/>
                <w:sz w:val="20"/>
                <w:szCs w:val="20"/>
              </w:rPr>
            </w:pPr>
            <w:r w:rsidRPr="008E6DDA">
              <w:rPr>
                <w:rFonts w:ascii="Times New Roman" w:hAnsi="Times New Roman" w:cs="Times New Roman"/>
                <w:sz w:val="20"/>
                <w:szCs w:val="20"/>
              </w:rPr>
              <w:t>Total</w:t>
            </w:r>
          </w:p>
        </w:tc>
        <w:tc>
          <w:tcPr>
            <w:tcW w:w="1291" w:type="dxa"/>
          </w:tcPr>
          <w:p w14:paraId="43210B63" w14:textId="77777777" w:rsidR="008E6DDA" w:rsidRPr="008E6DDA" w:rsidRDefault="008E6DDA" w:rsidP="008E6D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67</w:t>
            </w:r>
          </w:p>
        </w:tc>
        <w:tc>
          <w:tcPr>
            <w:tcW w:w="1450" w:type="dxa"/>
          </w:tcPr>
          <w:p w14:paraId="65BEACDB" w14:textId="77777777" w:rsidR="008E6DDA" w:rsidRPr="008E6DDA" w:rsidRDefault="008E6DDA" w:rsidP="008E6D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6DDA">
              <w:rPr>
                <w:rFonts w:ascii="Times New Roman" w:hAnsi="Times New Roman" w:cs="Times New Roman"/>
                <w:sz w:val="20"/>
                <w:szCs w:val="20"/>
              </w:rPr>
              <w:t>100</w:t>
            </w:r>
          </w:p>
        </w:tc>
      </w:tr>
    </w:tbl>
    <w:p w14:paraId="75B7E71E" w14:textId="77777777" w:rsidR="008E6DDA" w:rsidRDefault="008E6DDA" w:rsidP="008E6DDA">
      <w:pPr>
        <w:pStyle w:val="ListParagraph"/>
        <w:ind w:left="90"/>
        <w:rPr>
          <w:noProof/>
          <w:lang w:val="en-US"/>
        </w:rPr>
      </w:pPr>
    </w:p>
    <w:p w14:paraId="30F3B75F" w14:textId="44A1293D" w:rsidR="008E6DDA" w:rsidRPr="008E6DDA" w:rsidRDefault="008E6DDA" w:rsidP="008E6DDA">
      <w:pPr>
        <w:pStyle w:val="ListParagraph"/>
        <w:ind w:left="270"/>
        <w:rPr>
          <w:sz w:val="20"/>
          <w:szCs w:val="20"/>
        </w:rPr>
      </w:pPr>
      <w:r w:rsidRPr="00A57CC5">
        <w:rPr>
          <w:noProof/>
          <w:lang w:val="en-US"/>
        </w:rPr>
        <w:drawing>
          <wp:inline distT="0" distB="0" distL="0" distR="0" wp14:anchorId="34ACF80E" wp14:editId="34FF63B7">
            <wp:extent cx="2681697" cy="2144332"/>
            <wp:effectExtent l="0" t="0" r="4445" b="8890"/>
            <wp:docPr id="17240554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8309" cy="2181604"/>
                    </a:xfrm>
                    <a:prstGeom prst="rect">
                      <a:avLst/>
                    </a:prstGeom>
                    <a:noFill/>
                    <a:ln>
                      <a:noFill/>
                    </a:ln>
                  </pic:spPr>
                </pic:pic>
              </a:graphicData>
            </a:graphic>
          </wp:inline>
        </w:drawing>
      </w:r>
    </w:p>
    <w:p w14:paraId="66061F68" w14:textId="177FF447" w:rsidR="008E6DDA" w:rsidRDefault="008E6DDA" w:rsidP="008E6DDA">
      <w:pPr>
        <w:pStyle w:val="BodyText"/>
        <w:spacing w:before="240" w:after="240" w:line="240" w:lineRule="auto"/>
        <w:ind w:left="540" w:hanging="360"/>
        <w:jc w:val="center"/>
        <w:rPr>
          <w:lang w:val="id-ID"/>
        </w:rPr>
      </w:pPr>
      <w:r w:rsidRPr="008E6DDA">
        <w:rPr>
          <w:lang w:val="id-ID"/>
        </w:rPr>
        <w:t>Gambar 5</w:t>
      </w:r>
      <w:r w:rsidR="007D6FDC">
        <w:rPr>
          <w:lang w:val="id-ID"/>
        </w:rPr>
        <w:t>.</w:t>
      </w:r>
      <w:r w:rsidRPr="008E6DDA">
        <w:rPr>
          <w:lang w:val="id-ID"/>
        </w:rPr>
        <w:t xml:space="preserve"> Diagram Distribusi Fr</w:t>
      </w:r>
      <w:r w:rsidR="00C860B4">
        <w:rPr>
          <w:lang w:val="id-ID"/>
        </w:rPr>
        <w:t>e</w:t>
      </w:r>
      <w:r w:rsidR="00C860B4" w:rsidRPr="00C860B4">
        <w:rPr>
          <w:rFonts w:ascii="Inspiring" w:hAnsi="Inspiring"/>
          <w:color w:val="DDDDDD"/>
          <w:spacing w:val="-20"/>
          <w:w w:val="1"/>
          <w:sz w:val="6"/>
          <w:lang w:val="id-ID"/>
        </w:rPr>
        <w:t>v</w:t>
      </w:r>
      <w:r w:rsidRPr="008E6DDA">
        <w:rPr>
          <w:lang w:val="id-ID"/>
        </w:rPr>
        <w:t>ku</w:t>
      </w:r>
      <w:r w:rsidR="00C860B4">
        <w:rPr>
          <w:lang w:val="id-ID"/>
        </w:rPr>
        <w:t>e</w:t>
      </w:r>
      <w:r w:rsidR="00C860B4" w:rsidRPr="00C860B4">
        <w:rPr>
          <w:rFonts w:ascii="Inspiring" w:hAnsi="Inspiring"/>
          <w:color w:val="DDDDDD"/>
          <w:spacing w:val="-20"/>
          <w:w w:val="1"/>
          <w:sz w:val="6"/>
          <w:lang w:val="id-ID"/>
        </w:rPr>
        <w:t>v</w:t>
      </w:r>
      <w:r w:rsidRPr="008E6DDA">
        <w:rPr>
          <w:lang w:val="id-ID"/>
        </w:rPr>
        <w:t>nsi Karakt</w:t>
      </w:r>
      <w:r w:rsidR="00C860B4">
        <w:rPr>
          <w:lang w:val="id-ID"/>
        </w:rPr>
        <w:t>e</w:t>
      </w:r>
      <w:r w:rsidR="00C860B4" w:rsidRPr="00C860B4">
        <w:rPr>
          <w:rFonts w:ascii="Inspiring" w:hAnsi="Inspiring"/>
          <w:color w:val="DDDDDD"/>
          <w:spacing w:val="-20"/>
          <w:w w:val="1"/>
          <w:sz w:val="6"/>
          <w:lang w:val="id-ID"/>
        </w:rPr>
        <w:t>v</w:t>
      </w:r>
      <w:r w:rsidRPr="008E6DDA">
        <w:rPr>
          <w:lang w:val="id-ID"/>
        </w:rPr>
        <w:t>ristik R</w:t>
      </w:r>
      <w:r w:rsidR="00C860B4">
        <w:rPr>
          <w:lang w:val="id-ID"/>
        </w:rPr>
        <w:t>e</w:t>
      </w:r>
      <w:r w:rsidR="00C860B4" w:rsidRPr="00C860B4">
        <w:rPr>
          <w:rFonts w:ascii="Inspiring" w:hAnsi="Inspiring"/>
          <w:color w:val="DDDDDD"/>
          <w:spacing w:val="-20"/>
          <w:w w:val="1"/>
          <w:sz w:val="6"/>
          <w:lang w:val="id-ID"/>
        </w:rPr>
        <w:t>v</w:t>
      </w:r>
      <w:r w:rsidRPr="008E6DDA">
        <w:rPr>
          <w:lang w:val="id-ID"/>
        </w:rPr>
        <w:t>spond</w:t>
      </w:r>
      <w:r w:rsidR="00C860B4">
        <w:rPr>
          <w:lang w:val="id-ID"/>
        </w:rPr>
        <w:t>e</w:t>
      </w:r>
      <w:r w:rsidR="00C860B4" w:rsidRPr="00C860B4">
        <w:rPr>
          <w:rFonts w:ascii="Inspiring" w:hAnsi="Inspiring"/>
          <w:color w:val="DDDDDD"/>
          <w:spacing w:val="-20"/>
          <w:w w:val="1"/>
          <w:sz w:val="6"/>
          <w:lang w:val="id-ID"/>
        </w:rPr>
        <w:t>v</w:t>
      </w:r>
      <w:r w:rsidRPr="008E6DDA">
        <w:rPr>
          <w:lang w:val="id-ID"/>
        </w:rPr>
        <w:t>n B</w:t>
      </w:r>
      <w:r w:rsidR="00C860B4">
        <w:rPr>
          <w:lang w:val="id-ID"/>
        </w:rPr>
        <w:t>e</w:t>
      </w:r>
      <w:r w:rsidR="00C860B4" w:rsidRPr="00C860B4">
        <w:rPr>
          <w:rFonts w:ascii="Inspiring" w:hAnsi="Inspiring"/>
          <w:color w:val="DDDDDD"/>
          <w:spacing w:val="-20"/>
          <w:w w:val="1"/>
          <w:sz w:val="6"/>
          <w:lang w:val="id-ID"/>
        </w:rPr>
        <w:t>v</w:t>
      </w:r>
      <w:r w:rsidRPr="008E6DDA">
        <w:rPr>
          <w:lang w:val="id-ID"/>
        </w:rPr>
        <w:t>rdasarkan Lama M</w:t>
      </w:r>
      <w:r w:rsidR="00C860B4">
        <w:rPr>
          <w:lang w:val="id-ID"/>
        </w:rPr>
        <w:t>e</w:t>
      </w:r>
      <w:r w:rsidR="00C860B4" w:rsidRPr="00C860B4">
        <w:rPr>
          <w:rFonts w:ascii="Inspiring" w:hAnsi="Inspiring"/>
          <w:color w:val="DDDDDD"/>
          <w:spacing w:val="-20"/>
          <w:w w:val="1"/>
          <w:sz w:val="6"/>
          <w:lang w:val="id-ID"/>
        </w:rPr>
        <w:t>v</w:t>
      </w:r>
      <w:r w:rsidRPr="008E6DDA">
        <w:rPr>
          <w:lang w:val="id-ID"/>
        </w:rPr>
        <w:t>nd</w:t>
      </w:r>
      <w:r w:rsidR="00C860B4">
        <w:rPr>
          <w:lang w:val="id-ID"/>
        </w:rPr>
        <w:t>e</w:t>
      </w:r>
      <w:r w:rsidR="00C860B4" w:rsidRPr="00C860B4">
        <w:rPr>
          <w:rFonts w:ascii="Inspiring" w:hAnsi="Inspiring"/>
          <w:color w:val="DDDDDD"/>
          <w:spacing w:val="-20"/>
          <w:w w:val="1"/>
          <w:sz w:val="6"/>
          <w:lang w:val="id-ID"/>
        </w:rPr>
        <w:t>v</w:t>
      </w:r>
      <w:r w:rsidRPr="008E6DDA">
        <w:rPr>
          <w:lang w:val="id-ID"/>
        </w:rPr>
        <w:t>rita</w:t>
      </w:r>
    </w:p>
    <w:p w14:paraId="09413D36" w14:textId="7A1D864A" w:rsidR="007D6FDC" w:rsidRDefault="006B719E" w:rsidP="007D6FDC">
      <w:pPr>
        <w:pStyle w:val="BodyText"/>
        <w:spacing w:line="240" w:lineRule="auto"/>
        <w:ind w:firstLine="720"/>
        <w:rPr>
          <w:bCs/>
        </w:rPr>
      </w:pPr>
      <w:proofErr w:type="spellStart"/>
      <w:r>
        <w:rPr>
          <w:bCs/>
        </w:rPr>
        <w:t>B</w:t>
      </w:r>
      <w:r w:rsidR="00C860B4">
        <w:rPr>
          <w:bCs/>
        </w:rPr>
        <w:t>e</w:t>
      </w:r>
      <w:r w:rsidR="00C860B4" w:rsidRPr="00C860B4">
        <w:rPr>
          <w:rFonts w:ascii="Inspiring" w:hAnsi="Inspiring"/>
          <w:bCs/>
          <w:color w:val="DDDDDD"/>
          <w:spacing w:val="-20"/>
          <w:w w:val="1"/>
          <w:sz w:val="6"/>
        </w:rPr>
        <w:t>v</w:t>
      </w:r>
      <w:r>
        <w:rPr>
          <w:bCs/>
        </w:rPr>
        <w:t>rdasarkan</w:t>
      </w:r>
      <w:proofErr w:type="spellEnd"/>
      <w:r>
        <w:rPr>
          <w:bCs/>
        </w:rPr>
        <w:t xml:space="preserve"> </w:t>
      </w:r>
      <w:proofErr w:type="spellStart"/>
      <w:r>
        <w:rPr>
          <w:bCs/>
        </w:rPr>
        <w:t>tab</w:t>
      </w:r>
      <w:r w:rsidR="00C860B4">
        <w:rPr>
          <w:bCs/>
        </w:rPr>
        <w:t>e</w:t>
      </w:r>
      <w:r w:rsidR="00C860B4" w:rsidRPr="00C860B4">
        <w:rPr>
          <w:rFonts w:ascii="Inspiring" w:hAnsi="Inspiring"/>
          <w:bCs/>
          <w:color w:val="DDDDDD"/>
          <w:spacing w:val="-20"/>
          <w:w w:val="1"/>
          <w:sz w:val="6"/>
        </w:rPr>
        <w:t>v</w:t>
      </w:r>
      <w:r>
        <w:rPr>
          <w:bCs/>
        </w:rPr>
        <w:t>l</w:t>
      </w:r>
      <w:proofErr w:type="spellEnd"/>
      <w:r>
        <w:rPr>
          <w:bCs/>
        </w:rPr>
        <w:t xml:space="preserve"> 5. p</w:t>
      </w:r>
      <w:r w:rsidR="007D6FDC" w:rsidRPr="007D6FDC">
        <w:rPr>
          <w:bCs/>
        </w:rPr>
        <w:t xml:space="preserve">ada </w:t>
      </w:r>
      <w:proofErr w:type="spellStart"/>
      <w:r w:rsidR="007D6FDC" w:rsidRPr="007D6FDC">
        <w:rPr>
          <w:bCs/>
        </w:rPr>
        <w:t>karakt</w:t>
      </w:r>
      <w:r w:rsidR="00C860B4">
        <w:rPr>
          <w:bCs/>
        </w:rPr>
        <w:t>e</w:t>
      </w:r>
      <w:r w:rsidR="00C860B4" w:rsidRPr="00C860B4">
        <w:rPr>
          <w:rFonts w:ascii="Inspiring" w:hAnsi="Inspiring"/>
          <w:bCs/>
          <w:color w:val="DDDDDD"/>
          <w:spacing w:val="-20"/>
          <w:w w:val="1"/>
          <w:sz w:val="6"/>
        </w:rPr>
        <w:t>v</w:t>
      </w:r>
      <w:r w:rsidR="007D6FDC" w:rsidRPr="007D6FDC">
        <w:rPr>
          <w:bCs/>
        </w:rPr>
        <w:t>ristik</w:t>
      </w:r>
      <w:proofErr w:type="spellEnd"/>
      <w:r w:rsidR="007D6FDC" w:rsidRPr="007D6FDC">
        <w:rPr>
          <w:bCs/>
        </w:rPr>
        <w:t xml:space="preserve"> </w:t>
      </w:r>
      <w:proofErr w:type="spellStart"/>
      <w:r w:rsidR="007D6FDC" w:rsidRPr="007D6FDC">
        <w:rPr>
          <w:bCs/>
        </w:rPr>
        <w:t>r</w:t>
      </w:r>
      <w:r w:rsidR="00C860B4">
        <w:rPr>
          <w:bCs/>
        </w:rPr>
        <w:t>e</w:t>
      </w:r>
      <w:r w:rsidR="00C860B4" w:rsidRPr="00C860B4">
        <w:rPr>
          <w:rFonts w:ascii="Inspiring" w:hAnsi="Inspiring"/>
          <w:bCs/>
          <w:color w:val="DDDDDD"/>
          <w:spacing w:val="-20"/>
          <w:w w:val="1"/>
          <w:sz w:val="6"/>
        </w:rPr>
        <w:t>v</w:t>
      </w:r>
      <w:r w:rsidR="007D6FDC" w:rsidRPr="007D6FDC">
        <w:rPr>
          <w:bCs/>
        </w:rPr>
        <w:t>spond</w:t>
      </w:r>
      <w:r w:rsidR="00C860B4">
        <w:rPr>
          <w:bCs/>
        </w:rPr>
        <w:t>e</w:t>
      </w:r>
      <w:r w:rsidR="00C860B4" w:rsidRPr="00C860B4">
        <w:rPr>
          <w:rFonts w:ascii="Inspiring" w:hAnsi="Inspiring"/>
          <w:bCs/>
          <w:color w:val="DDDDDD"/>
          <w:spacing w:val="-20"/>
          <w:w w:val="1"/>
          <w:sz w:val="6"/>
        </w:rPr>
        <w:t>v</w:t>
      </w:r>
      <w:r w:rsidR="007D6FDC" w:rsidRPr="007D6FDC">
        <w:rPr>
          <w:bCs/>
        </w:rPr>
        <w:t>n</w:t>
      </w:r>
      <w:proofErr w:type="spellEnd"/>
      <w:r w:rsidR="007D6FDC" w:rsidRPr="007D6FDC">
        <w:rPr>
          <w:bCs/>
        </w:rPr>
        <w:t xml:space="preserve"> </w:t>
      </w:r>
      <w:proofErr w:type="spellStart"/>
      <w:r>
        <w:rPr>
          <w:bCs/>
        </w:rPr>
        <w:t>m</w:t>
      </w:r>
      <w:r w:rsidR="00C860B4">
        <w:rPr>
          <w:bCs/>
        </w:rPr>
        <w:t>e</w:t>
      </w:r>
      <w:r w:rsidR="00C860B4" w:rsidRPr="00C860B4">
        <w:rPr>
          <w:rFonts w:ascii="Inspiring" w:hAnsi="Inspiring"/>
          <w:bCs/>
          <w:color w:val="DDDDDD"/>
          <w:spacing w:val="-20"/>
          <w:w w:val="1"/>
          <w:sz w:val="6"/>
        </w:rPr>
        <w:t>v</w:t>
      </w:r>
      <w:r>
        <w:rPr>
          <w:bCs/>
        </w:rPr>
        <w:t>ng</w:t>
      </w:r>
      <w:r w:rsidR="00C860B4">
        <w:rPr>
          <w:bCs/>
        </w:rPr>
        <w:t>e</w:t>
      </w:r>
      <w:r w:rsidR="00C860B4" w:rsidRPr="00C860B4">
        <w:rPr>
          <w:rFonts w:ascii="Inspiring" w:hAnsi="Inspiring"/>
          <w:bCs/>
          <w:color w:val="DDDDDD"/>
          <w:spacing w:val="-20"/>
          <w:w w:val="1"/>
          <w:sz w:val="6"/>
        </w:rPr>
        <w:t>v</w:t>
      </w:r>
      <w:r>
        <w:rPr>
          <w:bCs/>
        </w:rPr>
        <w:t>nai</w:t>
      </w:r>
      <w:proofErr w:type="spellEnd"/>
      <w:r>
        <w:rPr>
          <w:bCs/>
        </w:rPr>
        <w:t xml:space="preserve"> </w:t>
      </w:r>
      <w:r w:rsidR="007D6FDC" w:rsidRPr="007D6FDC">
        <w:rPr>
          <w:bCs/>
        </w:rPr>
        <w:t xml:space="preserve">lama </w:t>
      </w:r>
      <w:proofErr w:type="spellStart"/>
      <w:r w:rsidR="007D6FDC" w:rsidRPr="007D6FDC">
        <w:rPr>
          <w:bCs/>
        </w:rPr>
        <w:t>m</w:t>
      </w:r>
      <w:r w:rsidR="00C860B4">
        <w:rPr>
          <w:bCs/>
        </w:rPr>
        <w:t>e</w:t>
      </w:r>
      <w:r w:rsidR="00C860B4" w:rsidRPr="00C860B4">
        <w:rPr>
          <w:rFonts w:ascii="Inspiring" w:hAnsi="Inspiring"/>
          <w:bCs/>
          <w:color w:val="DDDDDD"/>
          <w:spacing w:val="-20"/>
          <w:w w:val="1"/>
          <w:sz w:val="6"/>
        </w:rPr>
        <w:t>v</w:t>
      </w:r>
      <w:r w:rsidR="007D6FDC" w:rsidRPr="007D6FDC">
        <w:rPr>
          <w:bCs/>
        </w:rPr>
        <w:t>nd</w:t>
      </w:r>
      <w:r w:rsidR="00C860B4">
        <w:rPr>
          <w:bCs/>
        </w:rPr>
        <w:t>e</w:t>
      </w:r>
      <w:r w:rsidR="00C860B4" w:rsidRPr="00C860B4">
        <w:rPr>
          <w:rFonts w:ascii="Inspiring" w:hAnsi="Inspiring"/>
          <w:bCs/>
          <w:color w:val="DDDDDD"/>
          <w:spacing w:val="-20"/>
          <w:w w:val="1"/>
          <w:sz w:val="6"/>
        </w:rPr>
        <w:t>v</w:t>
      </w:r>
      <w:r w:rsidR="007D6FDC" w:rsidRPr="007D6FDC">
        <w:rPr>
          <w:bCs/>
        </w:rPr>
        <w:t>rita</w:t>
      </w:r>
      <w:proofErr w:type="spellEnd"/>
      <w:r w:rsidR="007D6FDC" w:rsidRPr="007D6FDC">
        <w:rPr>
          <w:bCs/>
        </w:rPr>
        <w:t xml:space="preserve"> </w:t>
      </w:r>
      <w:proofErr w:type="spellStart"/>
      <w:r w:rsidR="007D6FDC" w:rsidRPr="007D6FDC">
        <w:rPr>
          <w:bCs/>
        </w:rPr>
        <w:t>dari</w:t>
      </w:r>
      <w:proofErr w:type="spellEnd"/>
      <w:r w:rsidR="007D6FDC" w:rsidRPr="007D6FDC">
        <w:rPr>
          <w:bCs/>
        </w:rPr>
        <w:t xml:space="preserve"> total 67 </w:t>
      </w:r>
      <w:proofErr w:type="spellStart"/>
      <w:r w:rsidR="007D6FDC" w:rsidRPr="007D6FDC">
        <w:rPr>
          <w:bCs/>
        </w:rPr>
        <w:t>r</w:t>
      </w:r>
      <w:r w:rsidR="00C860B4">
        <w:rPr>
          <w:bCs/>
        </w:rPr>
        <w:t>e</w:t>
      </w:r>
      <w:r w:rsidR="00C860B4" w:rsidRPr="00C860B4">
        <w:rPr>
          <w:rFonts w:ascii="Inspiring" w:hAnsi="Inspiring"/>
          <w:bCs/>
          <w:color w:val="DDDDDD"/>
          <w:spacing w:val="-20"/>
          <w:w w:val="1"/>
          <w:sz w:val="6"/>
        </w:rPr>
        <w:t>v</w:t>
      </w:r>
      <w:r w:rsidR="007D6FDC" w:rsidRPr="007D6FDC">
        <w:rPr>
          <w:bCs/>
        </w:rPr>
        <w:t>spond</w:t>
      </w:r>
      <w:r w:rsidR="00C860B4">
        <w:rPr>
          <w:bCs/>
        </w:rPr>
        <w:t>e</w:t>
      </w:r>
      <w:r w:rsidR="00C860B4" w:rsidRPr="00C860B4">
        <w:rPr>
          <w:rFonts w:ascii="Inspiring" w:hAnsi="Inspiring"/>
          <w:bCs/>
          <w:color w:val="DDDDDD"/>
          <w:spacing w:val="-20"/>
          <w:w w:val="1"/>
          <w:sz w:val="6"/>
        </w:rPr>
        <w:t>v</w:t>
      </w:r>
      <w:r w:rsidR="007D6FDC" w:rsidRPr="007D6FDC">
        <w:rPr>
          <w:bCs/>
        </w:rPr>
        <w:t>n</w:t>
      </w:r>
      <w:proofErr w:type="spellEnd"/>
      <w:r w:rsidR="007D6FDC" w:rsidRPr="007D6FDC">
        <w:rPr>
          <w:bCs/>
        </w:rPr>
        <w:t xml:space="preserve">, </w:t>
      </w:r>
      <w:proofErr w:type="spellStart"/>
      <w:r w:rsidR="007D6FDC" w:rsidRPr="007D6FDC">
        <w:rPr>
          <w:bCs/>
        </w:rPr>
        <w:t>dapat</w:t>
      </w:r>
      <w:proofErr w:type="spellEnd"/>
      <w:r w:rsidR="007D6FDC" w:rsidRPr="007D6FDC">
        <w:rPr>
          <w:bCs/>
        </w:rPr>
        <w:t xml:space="preserve"> </w:t>
      </w:r>
      <w:proofErr w:type="spellStart"/>
      <w:r w:rsidR="007D6FDC" w:rsidRPr="007D6FDC">
        <w:rPr>
          <w:bCs/>
        </w:rPr>
        <w:t>dik</w:t>
      </w:r>
      <w:r w:rsidR="00C860B4">
        <w:rPr>
          <w:bCs/>
        </w:rPr>
        <w:t>e</w:t>
      </w:r>
      <w:r w:rsidR="00C860B4" w:rsidRPr="00C860B4">
        <w:rPr>
          <w:rFonts w:ascii="Inspiring" w:hAnsi="Inspiring"/>
          <w:bCs/>
          <w:color w:val="DDDDDD"/>
          <w:spacing w:val="-20"/>
          <w:w w:val="1"/>
          <w:sz w:val="6"/>
        </w:rPr>
        <w:t>v</w:t>
      </w:r>
      <w:r w:rsidR="007D6FDC" w:rsidRPr="007D6FDC">
        <w:rPr>
          <w:bCs/>
        </w:rPr>
        <w:t>tahui</w:t>
      </w:r>
      <w:proofErr w:type="spellEnd"/>
      <w:r w:rsidR="007D6FDC" w:rsidRPr="007D6FDC">
        <w:rPr>
          <w:bCs/>
        </w:rPr>
        <w:t xml:space="preserve"> </w:t>
      </w:r>
      <w:proofErr w:type="spellStart"/>
      <w:r w:rsidR="007D6FDC" w:rsidRPr="007D6FDC">
        <w:rPr>
          <w:bCs/>
        </w:rPr>
        <w:t>bahwa</w:t>
      </w:r>
      <w:proofErr w:type="spellEnd"/>
      <w:r w:rsidR="007D6FDC" w:rsidRPr="007D6FDC">
        <w:rPr>
          <w:bCs/>
        </w:rPr>
        <w:t xml:space="preserve"> lama </w:t>
      </w:r>
      <w:proofErr w:type="spellStart"/>
      <w:r w:rsidR="007D6FDC" w:rsidRPr="007D6FDC">
        <w:rPr>
          <w:bCs/>
        </w:rPr>
        <w:t>m</w:t>
      </w:r>
      <w:r w:rsidR="00C860B4">
        <w:rPr>
          <w:bCs/>
        </w:rPr>
        <w:t>e</w:t>
      </w:r>
      <w:r w:rsidR="00C860B4" w:rsidRPr="00C860B4">
        <w:rPr>
          <w:rFonts w:ascii="Inspiring" w:hAnsi="Inspiring"/>
          <w:bCs/>
          <w:color w:val="DDDDDD"/>
          <w:spacing w:val="-20"/>
          <w:w w:val="1"/>
          <w:sz w:val="6"/>
        </w:rPr>
        <w:t>v</w:t>
      </w:r>
      <w:r w:rsidR="007D6FDC" w:rsidRPr="007D6FDC">
        <w:rPr>
          <w:bCs/>
        </w:rPr>
        <w:t>nd</w:t>
      </w:r>
      <w:r w:rsidR="00C860B4">
        <w:rPr>
          <w:bCs/>
        </w:rPr>
        <w:t>e</w:t>
      </w:r>
      <w:r w:rsidR="00C860B4" w:rsidRPr="00C860B4">
        <w:rPr>
          <w:rFonts w:ascii="Inspiring" w:hAnsi="Inspiring"/>
          <w:bCs/>
          <w:color w:val="DDDDDD"/>
          <w:spacing w:val="-20"/>
          <w:w w:val="1"/>
          <w:sz w:val="6"/>
        </w:rPr>
        <w:t>v</w:t>
      </w:r>
      <w:r w:rsidR="007D6FDC" w:rsidRPr="007D6FDC">
        <w:rPr>
          <w:bCs/>
        </w:rPr>
        <w:t>rita</w:t>
      </w:r>
      <w:proofErr w:type="spellEnd"/>
      <w:r w:rsidR="007D6FDC" w:rsidRPr="007D6FDC">
        <w:rPr>
          <w:bCs/>
        </w:rPr>
        <w:t xml:space="preserve"> &lt;5 </w:t>
      </w:r>
      <w:proofErr w:type="spellStart"/>
      <w:r w:rsidR="007D6FDC" w:rsidRPr="007D6FDC">
        <w:rPr>
          <w:bCs/>
        </w:rPr>
        <w:t>tahun</w:t>
      </w:r>
      <w:proofErr w:type="spellEnd"/>
      <w:r w:rsidR="007D6FDC" w:rsidRPr="007D6FDC">
        <w:rPr>
          <w:bCs/>
        </w:rPr>
        <w:t xml:space="preserve"> </w:t>
      </w:r>
      <w:proofErr w:type="spellStart"/>
      <w:r w:rsidR="007D6FDC" w:rsidRPr="007D6FDC">
        <w:rPr>
          <w:bCs/>
        </w:rPr>
        <w:t>s</w:t>
      </w:r>
      <w:r w:rsidR="00C860B4">
        <w:rPr>
          <w:bCs/>
        </w:rPr>
        <w:t>e</w:t>
      </w:r>
      <w:r w:rsidR="00C860B4" w:rsidRPr="00C860B4">
        <w:rPr>
          <w:rFonts w:ascii="Inspiring" w:hAnsi="Inspiring"/>
          <w:bCs/>
          <w:color w:val="DDDDDD"/>
          <w:spacing w:val="-20"/>
          <w:w w:val="1"/>
          <w:sz w:val="6"/>
        </w:rPr>
        <w:t>v</w:t>
      </w:r>
      <w:r w:rsidR="007D6FDC" w:rsidRPr="007D6FDC">
        <w:rPr>
          <w:bCs/>
        </w:rPr>
        <w:t>banyak</w:t>
      </w:r>
      <w:proofErr w:type="spellEnd"/>
      <w:r w:rsidR="007D6FDC" w:rsidRPr="007D6FDC">
        <w:rPr>
          <w:bCs/>
        </w:rPr>
        <w:t xml:space="preserve"> 12 </w:t>
      </w:r>
      <w:proofErr w:type="spellStart"/>
      <w:r w:rsidR="007D6FDC" w:rsidRPr="007D6FDC">
        <w:rPr>
          <w:bCs/>
        </w:rPr>
        <w:t>r</w:t>
      </w:r>
      <w:r w:rsidR="00C860B4">
        <w:rPr>
          <w:bCs/>
        </w:rPr>
        <w:t>e</w:t>
      </w:r>
      <w:r w:rsidR="00C860B4" w:rsidRPr="00C860B4">
        <w:rPr>
          <w:rFonts w:ascii="Inspiring" w:hAnsi="Inspiring"/>
          <w:bCs/>
          <w:color w:val="DDDDDD"/>
          <w:spacing w:val="-20"/>
          <w:w w:val="1"/>
          <w:sz w:val="6"/>
        </w:rPr>
        <w:t>v</w:t>
      </w:r>
      <w:r w:rsidR="007D6FDC" w:rsidRPr="007D6FDC">
        <w:rPr>
          <w:bCs/>
        </w:rPr>
        <w:t>spond</w:t>
      </w:r>
      <w:r w:rsidR="00C860B4">
        <w:rPr>
          <w:bCs/>
        </w:rPr>
        <w:t>e</w:t>
      </w:r>
      <w:r w:rsidR="00C860B4" w:rsidRPr="00C860B4">
        <w:rPr>
          <w:rFonts w:ascii="Inspiring" w:hAnsi="Inspiring"/>
          <w:bCs/>
          <w:color w:val="DDDDDD"/>
          <w:spacing w:val="-20"/>
          <w:w w:val="1"/>
          <w:sz w:val="6"/>
        </w:rPr>
        <w:t>v</w:t>
      </w:r>
      <w:r w:rsidR="007D6FDC" w:rsidRPr="007D6FDC">
        <w:rPr>
          <w:bCs/>
        </w:rPr>
        <w:t>n</w:t>
      </w:r>
      <w:proofErr w:type="spellEnd"/>
      <w:r w:rsidR="007D6FDC" w:rsidRPr="007D6FDC">
        <w:rPr>
          <w:bCs/>
        </w:rPr>
        <w:t xml:space="preserve"> (17.9%), dan lama </w:t>
      </w:r>
      <w:proofErr w:type="spellStart"/>
      <w:r w:rsidR="007D6FDC" w:rsidRPr="007D6FDC">
        <w:rPr>
          <w:bCs/>
        </w:rPr>
        <w:t>m</w:t>
      </w:r>
      <w:r w:rsidR="00C860B4">
        <w:rPr>
          <w:bCs/>
        </w:rPr>
        <w:t>e</w:t>
      </w:r>
      <w:r w:rsidR="00C860B4" w:rsidRPr="00C860B4">
        <w:rPr>
          <w:rFonts w:ascii="Inspiring" w:hAnsi="Inspiring"/>
          <w:bCs/>
          <w:color w:val="DDDDDD"/>
          <w:spacing w:val="-20"/>
          <w:w w:val="1"/>
          <w:sz w:val="6"/>
        </w:rPr>
        <w:t>v</w:t>
      </w:r>
      <w:r w:rsidR="007D6FDC" w:rsidRPr="007D6FDC">
        <w:rPr>
          <w:bCs/>
        </w:rPr>
        <w:t>nd</w:t>
      </w:r>
      <w:r w:rsidR="00C860B4">
        <w:rPr>
          <w:bCs/>
        </w:rPr>
        <w:t>e</w:t>
      </w:r>
      <w:r w:rsidR="00C860B4" w:rsidRPr="00C860B4">
        <w:rPr>
          <w:rFonts w:ascii="Inspiring" w:hAnsi="Inspiring"/>
          <w:bCs/>
          <w:color w:val="DDDDDD"/>
          <w:spacing w:val="-20"/>
          <w:w w:val="1"/>
          <w:sz w:val="6"/>
        </w:rPr>
        <w:t>v</w:t>
      </w:r>
      <w:r w:rsidR="007D6FDC" w:rsidRPr="007D6FDC">
        <w:rPr>
          <w:bCs/>
        </w:rPr>
        <w:t>rita</w:t>
      </w:r>
      <w:proofErr w:type="spellEnd"/>
      <w:r w:rsidR="007D6FDC" w:rsidRPr="007D6FDC">
        <w:rPr>
          <w:bCs/>
        </w:rPr>
        <w:t xml:space="preserve"> &gt;5 </w:t>
      </w:r>
      <w:proofErr w:type="spellStart"/>
      <w:r w:rsidR="007D6FDC" w:rsidRPr="007D6FDC">
        <w:rPr>
          <w:bCs/>
        </w:rPr>
        <w:t>tahun</w:t>
      </w:r>
      <w:proofErr w:type="spellEnd"/>
      <w:r w:rsidR="007D6FDC" w:rsidRPr="007D6FDC">
        <w:rPr>
          <w:bCs/>
        </w:rPr>
        <w:t xml:space="preserve"> </w:t>
      </w:r>
      <w:proofErr w:type="spellStart"/>
      <w:r w:rsidR="007D6FDC" w:rsidRPr="007D6FDC">
        <w:rPr>
          <w:bCs/>
        </w:rPr>
        <w:t>s</w:t>
      </w:r>
      <w:r w:rsidR="00C860B4">
        <w:rPr>
          <w:bCs/>
        </w:rPr>
        <w:t>e</w:t>
      </w:r>
      <w:r w:rsidR="00C860B4" w:rsidRPr="00C860B4">
        <w:rPr>
          <w:rFonts w:ascii="Inspiring" w:hAnsi="Inspiring"/>
          <w:bCs/>
          <w:color w:val="DDDDDD"/>
          <w:spacing w:val="-20"/>
          <w:w w:val="1"/>
          <w:sz w:val="6"/>
        </w:rPr>
        <w:t>v</w:t>
      </w:r>
      <w:r w:rsidR="007D6FDC" w:rsidRPr="007D6FDC">
        <w:rPr>
          <w:bCs/>
        </w:rPr>
        <w:t>banyak</w:t>
      </w:r>
      <w:proofErr w:type="spellEnd"/>
      <w:r w:rsidR="007D6FDC" w:rsidRPr="007D6FDC">
        <w:rPr>
          <w:bCs/>
        </w:rPr>
        <w:t xml:space="preserve"> 55 </w:t>
      </w:r>
      <w:proofErr w:type="spellStart"/>
      <w:r w:rsidR="007D6FDC" w:rsidRPr="007D6FDC">
        <w:rPr>
          <w:bCs/>
        </w:rPr>
        <w:t>r</w:t>
      </w:r>
      <w:r w:rsidR="00C860B4">
        <w:rPr>
          <w:bCs/>
        </w:rPr>
        <w:t>e</w:t>
      </w:r>
      <w:r w:rsidR="00C860B4" w:rsidRPr="00C860B4">
        <w:rPr>
          <w:rFonts w:ascii="Inspiring" w:hAnsi="Inspiring"/>
          <w:bCs/>
          <w:color w:val="DDDDDD"/>
          <w:spacing w:val="-20"/>
          <w:w w:val="1"/>
          <w:sz w:val="6"/>
        </w:rPr>
        <w:t>v</w:t>
      </w:r>
      <w:r w:rsidR="007D6FDC" w:rsidRPr="007D6FDC">
        <w:rPr>
          <w:bCs/>
        </w:rPr>
        <w:t>spond</w:t>
      </w:r>
      <w:r w:rsidR="00C860B4">
        <w:rPr>
          <w:bCs/>
        </w:rPr>
        <w:t>e</w:t>
      </w:r>
      <w:r w:rsidR="00C860B4" w:rsidRPr="00C860B4">
        <w:rPr>
          <w:rFonts w:ascii="Inspiring" w:hAnsi="Inspiring"/>
          <w:bCs/>
          <w:color w:val="DDDDDD"/>
          <w:spacing w:val="-20"/>
          <w:w w:val="1"/>
          <w:sz w:val="6"/>
        </w:rPr>
        <w:t>v</w:t>
      </w:r>
      <w:r w:rsidR="007D6FDC" w:rsidRPr="007D6FDC">
        <w:rPr>
          <w:bCs/>
        </w:rPr>
        <w:t>n</w:t>
      </w:r>
      <w:proofErr w:type="spellEnd"/>
      <w:r w:rsidR="007D6FDC" w:rsidRPr="007D6FDC">
        <w:rPr>
          <w:bCs/>
        </w:rPr>
        <w:t xml:space="preserve"> (82.1%).</w:t>
      </w:r>
    </w:p>
    <w:p w14:paraId="7E7D34BB" w14:textId="078EDAA9" w:rsidR="007D6FDC" w:rsidRDefault="007D6FDC" w:rsidP="007D6FDC">
      <w:pPr>
        <w:pStyle w:val="BodyText"/>
        <w:spacing w:line="240" w:lineRule="auto"/>
        <w:ind w:firstLine="720"/>
        <w:rPr>
          <w:bCs/>
        </w:rPr>
      </w:pPr>
      <w:proofErr w:type="spellStart"/>
      <w:r>
        <w:rPr>
          <w:bCs/>
        </w:rPr>
        <w:t>D</w:t>
      </w:r>
      <w:r w:rsidRPr="007D6FDC">
        <w:rPr>
          <w:bCs/>
        </w:rPr>
        <w:t>ik</w:t>
      </w:r>
      <w:r w:rsidR="00C860B4">
        <w:rPr>
          <w:bCs/>
        </w:rPr>
        <w:t>e</w:t>
      </w:r>
      <w:r w:rsidR="00C860B4" w:rsidRPr="00C860B4">
        <w:rPr>
          <w:rFonts w:ascii="Inspiring" w:hAnsi="Inspiring"/>
          <w:bCs/>
          <w:color w:val="DDDDDD"/>
          <w:spacing w:val="-20"/>
          <w:w w:val="1"/>
          <w:sz w:val="6"/>
        </w:rPr>
        <w:t>v</w:t>
      </w:r>
      <w:r w:rsidRPr="007D6FDC">
        <w:rPr>
          <w:bCs/>
        </w:rPr>
        <w:t>tahui</w:t>
      </w:r>
      <w:proofErr w:type="spellEnd"/>
      <w:r w:rsidRPr="007D6FDC">
        <w:rPr>
          <w:bCs/>
        </w:rPr>
        <w:t xml:space="preserve"> </w:t>
      </w:r>
      <w:proofErr w:type="spellStart"/>
      <w:r w:rsidRPr="007D6FDC">
        <w:rPr>
          <w:bCs/>
        </w:rPr>
        <w:t>bahwa</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bagian</w:t>
      </w:r>
      <w:proofErr w:type="spellEnd"/>
      <w:r w:rsidRPr="007D6FDC">
        <w:rPr>
          <w:bCs/>
        </w:rPr>
        <w:t xml:space="preserve"> </w:t>
      </w:r>
      <w:proofErr w:type="spellStart"/>
      <w:r w:rsidRPr="007D6FDC">
        <w:rPr>
          <w:bCs/>
        </w:rPr>
        <w:t>b</w:t>
      </w:r>
      <w:r w:rsidR="00C860B4">
        <w:rPr>
          <w:bCs/>
        </w:rPr>
        <w:t>e</w:t>
      </w:r>
      <w:r w:rsidR="00C860B4" w:rsidRPr="00C860B4">
        <w:rPr>
          <w:rFonts w:ascii="Inspiring" w:hAnsi="Inspiring"/>
          <w:bCs/>
          <w:color w:val="DDDDDD"/>
          <w:spacing w:val="-20"/>
          <w:w w:val="1"/>
          <w:sz w:val="6"/>
        </w:rPr>
        <w:t>v</w:t>
      </w:r>
      <w:r w:rsidRPr="007D6FDC">
        <w:rPr>
          <w:bCs/>
        </w:rPr>
        <w:t>sar</w:t>
      </w:r>
      <w:proofErr w:type="spellEnd"/>
      <w:r w:rsidRPr="007D6FDC">
        <w:rPr>
          <w:bCs/>
        </w:rPr>
        <w:t xml:space="preserve"> </w:t>
      </w:r>
      <w:proofErr w:type="spellStart"/>
      <w:r w:rsidRPr="007D6FDC">
        <w:rPr>
          <w:bCs/>
        </w:rPr>
        <w:t>r</w:t>
      </w:r>
      <w:r w:rsidR="00C860B4">
        <w:rPr>
          <w:bCs/>
        </w:rPr>
        <w:t>e</w:t>
      </w:r>
      <w:r w:rsidR="00C860B4" w:rsidRPr="00C860B4">
        <w:rPr>
          <w:rFonts w:ascii="Inspiring" w:hAnsi="Inspiring"/>
          <w:bCs/>
          <w:color w:val="DDDDDD"/>
          <w:spacing w:val="-20"/>
          <w:w w:val="1"/>
          <w:sz w:val="6"/>
        </w:rPr>
        <w:t>v</w:t>
      </w:r>
      <w:r w:rsidRPr="007D6FDC">
        <w:rPr>
          <w:bCs/>
        </w:rPr>
        <w:t>spond</w:t>
      </w:r>
      <w:r w:rsidR="00C860B4">
        <w:rPr>
          <w:bCs/>
        </w:rPr>
        <w:t>e</w:t>
      </w:r>
      <w:r w:rsidR="00C860B4" w:rsidRPr="00C860B4">
        <w:rPr>
          <w:rFonts w:ascii="Inspiring" w:hAnsi="Inspiring"/>
          <w:bCs/>
          <w:color w:val="DDDDDD"/>
          <w:spacing w:val="-20"/>
          <w:w w:val="1"/>
          <w:sz w:val="6"/>
        </w:rPr>
        <w:t>v</w:t>
      </w:r>
      <w:r w:rsidRPr="007D6FDC">
        <w:rPr>
          <w:bCs/>
        </w:rPr>
        <w:t>n</w:t>
      </w:r>
      <w:proofErr w:type="spellEnd"/>
      <w:r w:rsidRPr="007D6FDC">
        <w:rPr>
          <w:bCs/>
        </w:rPr>
        <w:t xml:space="preserve">, </w:t>
      </w:r>
      <w:proofErr w:type="spellStart"/>
      <w:r w:rsidRPr="007D6FDC">
        <w:rPr>
          <w:bCs/>
        </w:rPr>
        <w:t>yaitu</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banyak</w:t>
      </w:r>
      <w:proofErr w:type="spellEnd"/>
      <w:r w:rsidRPr="007D6FDC">
        <w:rPr>
          <w:bCs/>
        </w:rPr>
        <w:t xml:space="preserve"> 55 orang (82,1%)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lah</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rdiagnosis</w:t>
      </w:r>
      <w:proofErr w:type="spellEnd"/>
      <w:r w:rsidRPr="007D6FDC">
        <w:rPr>
          <w:bCs/>
        </w:rPr>
        <w:t xml:space="preserve"> dan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d</w:t>
      </w:r>
      <w:r w:rsidR="00C860B4">
        <w:rPr>
          <w:bCs/>
        </w:rPr>
        <w:t>e</w:t>
      </w:r>
      <w:r w:rsidR="00C860B4" w:rsidRPr="00C860B4">
        <w:rPr>
          <w:rFonts w:ascii="Inspiring" w:hAnsi="Inspiring"/>
          <w:bCs/>
          <w:color w:val="DDDDDD"/>
          <w:spacing w:val="-20"/>
          <w:w w:val="1"/>
          <w:sz w:val="6"/>
        </w:rPr>
        <w:t>v</w:t>
      </w:r>
      <w:r w:rsidRPr="007D6FDC">
        <w:rPr>
          <w:bCs/>
        </w:rPr>
        <w:t>rita</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yakit</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rs</w:t>
      </w:r>
      <w:r w:rsidR="00C860B4">
        <w:rPr>
          <w:bCs/>
        </w:rPr>
        <w:t>e</w:t>
      </w:r>
      <w:r w:rsidR="00C860B4" w:rsidRPr="00C860B4">
        <w:rPr>
          <w:rFonts w:ascii="Inspiring" w:hAnsi="Inspiring"/>
          <w:bCs/>
          <w:color w:val="DDDDDD"/>
          <w:spacing w:val="-20"/>
          <w:w w:val="1"/>
          <w:sz w:val="6"/>
        </w:rPr>
        <w:t>v</w:t>
      </w:r>
      <w:r w:rsidRPr="007D6FDC">
        <w:rPr>
          <w:bCs/>
        </w:rPr>
        <w:t>but</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lama</w:t>
      </w:r>
      <w:proofErr w:type="spellEnd"/>
      <w:r w:rsidRPr="007D6FDC">
        <w:rPr>
          <w:bCs/>
        </w:rPr>
        <w:t xml:space="preserve"> </w:t>
      </w:r>
      <w:proofErr w:type="spellStart"/>
      <w:r w:rsidRPr="007D6FDC">
        <w:rPr>
          <w:bCs/>
        </w:rPr>
        <w:t>l</w:t>
      </w:r>
      <w:r w:rsidR="00C860B4">
        <w:rPr>
          <w:bCs/>
        </w:rPr>
        <w:t>e</w:t>
      </w:r>
      <w:r w:rsidR="00C860B4" w:rsidRPr="00C860B4">
        <w:rPr>
          <w:rFonts w:ascii="Inspiring" w:hAnsi="Inspiring"/>
          <w:bCs/>
          <w:color w:val="DDDDDD"/>
          <w:spacing w:val="-20"/>
          <w:w w:val="1"/>
          <w:sz w:val="6"/>
        </w:rPr>
        <w:t>v</w:t>
      </w:r>
      <w:r w:rsidRPr="007D6FDC">
        <w:rPr>
          <w:bCs/>
        </w:rPr>
        <w:t>bih</w:t>
      </w:r>
      <w:proofErr w:type="spellEnd"/>
      <w:r w:rsidRPr="007D6FDC">
        <w:rPr>
          <w:bCs/>
        </w:rPr>
        <w:t xml:space="preserve"> </w:t>
      </w:r>
      <w:proofErr w:type="spellStart"/>
      <w:r w:rsidRPr="007D6FDC">
        <w:rPr>
          <w:bCs/>
        </w:rPr>
        <w:t>dari</w:t>
      </w:r>
      <w:proofErr w:type="spellEnd"/>
      <w:r w:rsidRPr="007D6FDC">
        <w:rPr>
          <w:bCs/>
        </w:rPr>
        <w:t xml:space="preserve"> lima </w:t>
      </w:r>
      <w:proofErr w:type="spellStart"/>
      <w:r w:rsidRPr="007D6FDC">
        <w:rPr>
          <w:bCs/>
        </w:rPr>
        <w:t>tahun</w:t>
      </w:r>
      <w:proofErr w:type="spellEnd"/>
      <w:r w:rsidRPr="007D6FDC">
        <w:rPr>
          <w:bCs/>
        </w:rPr>
        <w:t>.</w:t>
      </w:r>
      <w:r>
        <w:rPr>
          <w:bCs/>
        </w:rPr>
        <w:t xml:space="preserve"> </w:t>
      </w:r>
      <w:proofErr w:type="spellStart"/>
      <w:r w:rsidRPr="007D6FDC">
        <w:rPr>
          <w:bCs/>
        </w:rPr>
        <w:t>Durasi</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d</w:t>
      </w:r>
      <w:r w:rsidR="00C860B4">
        <w:rPr>
          <w:bCs/>
        </w:rPr>
        <w:t>e</w:t>
      </w:r>
      <w:r w:rsidR="00C860B4" w:rsidRPr="00C860B4">
        <w:rPr>
          <w:rFonts w:ascii="Inspiring" w:hAnsi="Inspiring"/>
          <w:bCs/>
          <w:color w:val="DDDDDD"/>
          <w:spacing w:val="-20"/>
          <w:w w:val="1"/>
          <w:sz w:val="6"/>
        </w:rPr>
        <w:t>v</w:t>
      </w:r>
      <w:r w:rsidRPr="007D6FDC">
        <w:rPr>
          <w:bCs/>
        </w:rPr>
        <w:t>rita</w:t>
      </w:r>
      <w:proofErr w:type="spellEnd"/>
      <w:r w:rsidRPr="007D6FDC">
        <w:rPr>
          <w:bCs/>
        </w:rPr>
        <w:t xml:space="preserve"> </w:t>
      </w:r>
      <w:proofErr w:type="spellStart"/>
      <w:r w:rsidRPr="007D6FDC">
        <w:rPr>
          <w:bCs/>
        </w:rPr>
        <w:t>diab</w:t>
      </w:r>
      <w:r w:rsidR="00C860B4">
        <w:rPr>
          <w:bCs/>
        </w:rPr>
        <w:t>e</w:t>
      </w:r>
      <w:r w:rsidR="00C860B4" w:rsidRPr="00C860B4">
        <w:rPr>
          <w:rFonts w:ascii="Inspiring" w:hAnsi="Inspiring"/>
          <w:bCs/>
          <w:color w:val="DDDDDD"/>
          <w:spacing w:val="-20"/>
          <w:w w:val="1"/>
          <w:sz w:val="6"/>
        </w:rPr>
        <w:t>v</w:t>
      </w:r>
      <w:r w:rsidRPr="007D6FDC">
        <w:rPr>
          <w:bCs/>
        </w:rPr>
        <w:t>t</w:t>
      </w:r>
      <w:r w:rsidR="00C860B4">
        <w:rPr>
          <w:bCs/>
        </w:rPr>
        <w:t>e</w:t>
      </w:r>
      <w:r w:rsidR="00C860B4" w:rsidRPr="00C860B4">
        <w:rPr>
          <w:rFonts w:ascii="Inspiring" w:hAnsi="Inspiring"/>
          <w:bCs/>
          <w:color w:val="DDDDDD"/>
          <w:spacing w:val="-20"/>
          <w:w w:val="1"/>
          <w:sz w:val="6"/>
        </w:rPr>
        <w:t>v</w:t>
      </w:r>
      <w:r w:rsidRPr="007D6FDC">
        <w:rPr>
          <w:bCs/>
        </w:rPr>
        <w:t>s</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litus</w:t>
      </w:r>
      <w:proofErr w:type="spellEnd"/>
      <w:r w:rsidRPr="007D6FDC">
        <w:rPr>
          <w:bCs/>
        </w:rPr>
        <w:t xml:space="preserve"> </w:t>
      </w:r>
      <w:proofErr w:type="spellStart"/>
      <w:r w:rsidRPr="007D6FDC">
        <w:rPr>
          <w:bCs/>
        </w:rPr>
        <w:t>tip</w:t>
      </w:r>
      <w:r w:rsidR="00C860B4">
        <w:rPr>
          <w:bCs/>
        </w:rPr>
        <w:t>e</w:t>
      </w:r>
      <w:r w:rsidR="00C860B4" w:rsidRPr="00C860B4">
        <w:rPr>
          <w:rFonts w:ascii="Inspiring" w:hAnsi="Inspiring"/>
          <w:bCs/>
          <w:color w:val="DDDDDD"/>
          <w:spacing w:val="-20"/>
          <w:w w:val="1"/>
          <w:sz w:val="6"/>
        </w:rPr>
        <w:t>v</w:t>
      </w:r>
      <w:proofErr w:type="spellEnd"/>
      <w:r w:rsidRPr="007D6FDC">
        <w:rPr>
          <w:bCs/>
        </w:rPr>
        <w:t xml:space="preserve"> 2 (DMT2)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milik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garuh</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rhadap</w:t>
      </w:r>
      <w:proofErr w:type="spellEnd"/>
      <w:r w:rsidRPr="007D6FDC">
        <w:rPr>
          <w:bCs/>
        </w:rPr>
        <w:t xml:space="preserve"> </w:t>
      </w:r>
      <w:proofErr w:type="spellStart"/>
      <w:r w:rsidRPr="007D6FDC">
        <w:rPr>
          <w:bCs/>
        </w:rPr>
        <w:t>tingkat</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g</w:t>
      </w:r>
      <w:r w:rsidR="00C860B4">
        <w:rPr>
          <w:bCs/>
        </w:rPr>
        <w:t>e</w:t>
      </w:r>
      <w:r w:rsidR="00C860B4" w:rsidRPr="00C860B4">
        <w:rPr>
          <w:rFonts w:ascii="Inspiring" w:hAnsi="Inspiring"/>
          <w:bCs/>
          <w:color w:val="DDDDDD"/>
          <w:spacing w:val="-20"/>
          <w:w w:val="1"/>
          <w:sz w:val="6"/>
        </w:rPr>
        <w:t>v</w:t>
      </w:r>
      <w:r w:rsidRPr="007D6FDC">
        <w:rPr>
          <w:bCs/>
        </w:rPr>
        <w:t>tahuan</w:t>
      </w:r>
      <w:proofErr w:type="spellEnd"/>
      <w:r w:rsidRPr="007D6FDC">
        <w:rPr>
          <w:bCs/>
        </w:rPr>
        <w:t xml:space="preserve"> dan </w:t>
      </w:r>
      <w:proofErr w:type="spellStart"/>
      <w:r w:rsidRPr="007D6FDC">
        <w:rPr>
          <w:bCs/>
        </w:rPr>
        <w:t>pola</w:t>
      </w:r>
      <w:proofErr w:type="spellEnd"/>
      <w:r w:rsidRPr="007D6FDC">
        <w:rPr>
          <w:bCs/>
        </w:rPr>
        <w:t xml:space="preserve"> </w:t>
      </w:r>
      <w:proofErr w:type="spellStart"/>
      <w:r w:rsidRPr="007D6FDC">
        <w:rPr>
          <w:bCs/>
        </w:rPr>
        <w:t>gaya</w:t>
      </w:r>
      <w:proofErr w:type="spellEnd"/>
      <w:r w:rsidRPr="007D6FDC">
        <w:rPr>
          <w:bCs/>
        </w:rPr>
        <w:t xml:space="preserve"> </w:t>
      </w:r>
      <w:proofErr w:type="spellStart"/>
      <w:r w:rsidRPr="007D6FDC">
        <w:rPr>
          <w:bCs/>
        </w:rPr>
        <w:t>hidup</w:t>
      </w:r>
      <w:proofErr w:type="spellEnd"/>
      <w:r w:rsidRPr="007D6FDC">
        <w:rPr>
          <w:bCs/>
        </w:rPr>
        <w:t xml:space="preserve"> </w:t>
      </w:r>
      <w:proofErr w:type="spellStart"/>
      <w:r w:rsidRPr="007D6FDC">
        <w:rPr>
          <w:bCs/>
        </w:rPr>
        <w:t>pasi</w:t>
      </w:r>
      <w:r w:rsidR="00C860B4">
        <w:rPr>
          <w:bCs/>
        </w:rPr>
        <w:t>e</w:t>
      </w:r>
      <w:r w:rsidR="00C860B4" w:rsidRPr="00C860B4">
        <w:rPr>
          <w:rFonts w:ascii="Inspiring" w:hAnsi="Inspiring"/>
          <w:bCs/>
          <w:color w:val="DDDDDD"/>
          <w:spacing w:val="-20"/>
          <w:w w:val="1"/>
          <w:sz w:val="6"/>
        </w:rPr>
        <w:t>v</w:t>
      </w:r>
      <w:r w:rsidRPr="007D6FDC">
        <w:rPr>
          <w:bCs/>
        </w:rPr>
        <w:t>n</w:t>
      </w:r>
      <w:proofErr w:type="spellEnd"/>
      <w:r w:rsidRPr="007D6FDC">
        <w:rPr>
          <w:bCs/>
        </w:rPr>
        <w:t xml:space="preserve">. </w:t>
      </w:r>
      <w:proofErr w:type="spellStart"/>
      <w:r w:rsidRPr="007D6FDC">
        <w:rPr>
          <w:bCs/>
        </w:rPr>
        <w:t>Pasi</w:t>
      </w:r>
      <w:r w:rsidR="00C860B4">
        <w:rPr>
          <w:bCs/>
        </w:rPr>
        <w:t>e</w:t>
      </w:r>
      <w:r w:rsidR="00C860B4" w:rsidRPr="00C860B4">
        <w:rPr>
          <w:rFonts w:ascii="Inspiring" w:hAnsi="Inspiring"/>
          <w:bCs/>
          <w:color w:val="DDDDDD"/>
          <w:spacing w:val="-20"/>
          <w:w w:val="1"/>
          <w:sz w:val="6"/>
        </w:rPr>
        <w:t>v</w:t>
      </w:r>
      <w:r w:rsidRPr="007D6FDC">
        <w:rPr>
          <w:bCs/>
        </w:rPr>
        <w:t>n</w:t>
      </w:r>
      <w:proofErr w:type="spellEnd"/>
      <w:r w:rsidRPr="007D6FDC">
        <w:rPr>
          <w:bCs/>
        </w:rPr>
        <w:t xml:space="preserve"> yang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lah</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rdiagnosis</w:t>
      </w:r>
      <w:proofErr w:type="spellEnd"/>
      <w:r w:rsidRPr="007D6FDC">
        <w:rPr>
          <w:bCs/>
        </w:rPr>
        <w:t xml:space="preserve"> </w:t>
      </w:r>
      <w:proofErr w:type="spellStart"/>
      <w:r w:rsidRPr="007D6FDC">
        <w:rPr>
          <w:bCs/>
        </w:rPr>
        <w:t>l</w:t>
      </w:r>
      <w:r w:rsidR="00C860B4">
        <w:rPr>
          <w:bCs/>
        </w:rPr>
        <w:t>e</w:t>
      </w:r>
      <w:r w:rsidR="00C860B4" w:rsidRPr="00C860B4">
        <w:rPr>
          <w:rFonts w:ascii="Inspiring" w:hAnsi="Inspiring"/>
          <w:bCs/>
          <w:color w:val="DDDDDD"/>
          <w:spacing w:val="-20"/>
          <w:w w:val="1"/>
          <w:sz w:val="6"/>
        </w:rPr>
        <w:t>v</w:t>
      </w:r>
      <w:r w:rsidRPr="007D6FDC">
        <w:rPr>
          <w:bCs/>
        </w:rPr>
        <w:t>bih</w:t>
      </w:r>
      <w:proofErr w:type="spellEnd"/>
      <w:r w:rsidRPr="007D6FDC">
        <w:rPr>
          <w:bCs/>
        </w:rPr>
        <w:t xml:space="preserve"> lama </w:t>
      </w:r>
      <w:proofErr w:type="spellStart"/>
      <w:r w:rsidRPr="007D6FDC">
        <w:rPr>
          <w:bCs/>
        </w:rPr>
        <w:t>umumnya</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milik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g</w:t>
      </w:r>
      <w:r w:rsidR="00C860B4">
        <w:rPr>
          <w:bCs/>
        </w:rPr>
        <w:t>e</w:t>
      </w:r>
      <w:r w:rsidR="00C860B4" w:rsidRPr="00C860B4">
        <w:rPr>
          <w:rFonts w:ascii="Inspiring" w:hAnsi="Inspiring"/>
          <w:bCs/>
          <w:color w:val="DDDDDD"/>
          <w:spacing w:val="-20"/>
          <w:w w:val="1"/>
          <w:sz w:val="6"/>
        </w:rPr>
        <w:t>v</w:t>
      </w:r>
      <w:r w:rsidRPr="007D6FDC">
        <w:rPr>
          <w:bCs/>
        </w:rPr>
        <w:t>tahuan</w:t>
      </w:r>
      <w:proofErr w:type="spellEnd"/>
      <w:r w:rsidRPr="007D6FDC">
        <w:rPr>
          <w:bCs/>
        </w:rPr>
        <w:t xml:space="preserve"> yang </w:t>
      </w:r>
      <w:proofErr w:type="spellStart"/>
      <w:r w:rsidRPr="007D6FDC">
        <w:rPr>
          <w:bCs/>
        </w:rPr>
        <w:t>l</w:t>
      </w:r>
      <w:r w:rsidR="00C860B4">
        <w:rPr>
          <w:bCs/>
        </w:rPr>
        <w:t>e</w:t>
      </w:r>
      <w:r w:rsidR="00C860B4" w:rsidRPr="00C860B4">
        <w:rPr>
          <w:rFonts w:ascii="Inspiring" w:hAnsi="Inspiring"/>
          <w:bCs/>
          <w:color w:val="DDDDDD"/>
          <w:spacing w:val="-20"/>
          <w:w w:val="1"/>
          <w:sz w:val="6"/>
        </w:rPr>
        <w:t>v</w:t>
      </w:r>
      <w:r w:rsidRPr="007D6FDC">
        <w:rPr>
          <w:bCs/>
        </w:rPr>
        <w:t>bih</w:t>
      </w:r>
      <w:proofErr w:type="spellEnd"/>
      <w:r w:rsidRPr="007D6FDC">
        <w:rPr>
          <w:bCs/>
        </w:rPr>
        <w:t xml:space="preserve"> </w:t>
      </w:r>
      <w:proofErr w:type="spellStart"/>
      <w:r w:rsidRPr="007D6FDC">
        <w:rPr>
          <w:bCs/>
        </w:rPr>
        <w:t>baik</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g</w:t>
      </w:r>
      <w:r w:rsidR="00C860B4">
        <w:rPr>
          <w:bCs/>
        </w:rPr>
        <w:t>e</w:t>
      </w:r>
      <w:r w:rsidR="00C860B4" w:rsidRPr="00C860B4">
        <w:rPr>
          <w:rFonts w:ascii="Inspiring" w:hAnsi="Inspiring"/>
          <w:bCs/>
          <w:color w:val="DDDDDD"/>
          <w:spacing w:val="-20"/>
          <w:w w:val="1"/>
          <w:sz w:val="6"/>
        </w:rPr>
        <w:t>v</w:t>
      </w:r>
      <w:r w:rsidRPr="007D6FDC">
        <w:rPr>
          <w:bCs/>
        </w:rPr>
        <w:t>na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yakitnya</w:t>
      </w:r>
      <w:proofErr w:type="spellEnd"/>
      <w:r w:rsidRPr="007D6FDC">
        <w:rPr>
          <w:bCs/>
        </w:rPr>
        <w:t xml:space="preserve">, </w:t>
      </w:r>
      <w:proofErr w:type="spellStart"/>
      <w:r w:rsidRPr="007D6FDC">
        <w:rPr>
          <w:bCs/>
        </w:rPr>
        <w:t>kar</w:t>
      </w:r>
      <w:r w:rsidR="00C860B4">
        <w:rPr>
          <w:bCs/>
        </w:rPr>
        <w:t>e</w:t>
      </w:r>
      <w:r w:rsidR="00C860B4" w:rsidRPr="00C860B4">
        <w:rPr>
          <w:rFonts w:ascii="Inspiring" w:hAnsi="Inspiring"/>
          <w:bCs/>
          <w:color w:val="DDDDDD"/>
          <w:spacing w:val="-20"/>
          <w:w w:val="1"/>
          <w:sz w:val="6"/>
        </w:rPr>
        <w:t>v</w:t>
      </w:r>
      <w:r w:rsidRPr="007D6FDC">
        <w:rPr>
          <w:bCs/>
        </w:rPr>
        <w:t>na</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ring</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rpapar</w:t>
      </w:r>
      <w:proofErr w:type="spellEnd"/>
      <w:r w:rsidRPr="007D6FDC">
        <w:rPr>
          <w:bCs/>
        </w:rPr>
        <w:t xml:space="preserve"> </w:t>
      </w:r>
      <w:proofErr w:type="spellStart"/>
      <w:r w:rsidR="00C860B4">
        <w:rPr>
          <w:bCs/>
        </w:rPr>
        <w:t>e</w:t>
      </w:r>
      <w:r w:rsidR="00C860B4" w:rsidRPr="00C860B4">
        <w:rPr>
          <w:rFonts w:ascii="Inspiring" w:hAnsi="Inspiring"/>
          <w:bCs/>
          <w:color w:val="DDDDDD"/>
          <w:spacing w:val="-20"/>
          <w:w w:val="1"/>
          <w:sz w:val="6"/>
        </w:rPr>
        <w:t>v</w:t>
      </w:r>
      <w:r w:rsidRPr="007D6FDC">
        <w:rPr>
          <w:bCs/>
        </w:rPr>
        <w:t>dukasi</w:t>
      </w:r>
      <w:proofErr w:type="spellEnd"/>
      <w:r w:rsidRPr="007D6FDC">
        <w:rPr>
          <w:bCs/>
        </w:rPr>
        <w:t xml:space="preserve"> </w:t>
      </w:r>
      <w:proofErr w:type="spellStart"/>
      <w:r w:rsidRPr="007D6FDC">
        <w:rPr>
          <w:bCs/>
        </w:rPr>
        <w:t>dari</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naga</w:t>
      </w:r>
      <w:proofErr w:type="spellEnd"/>
      <w:r w:rsidRPr="007D6FDC">
        <w:rPr>
          <w:bCs/>
        </w:rPr>
        <w:t xml:space="preserve"> </w:t>
      </w:r>
      <w:proofErr w:type="spellStart"/>
      <w:r w:rsidRPr="007D6FDC">
        <w:rPr>
          <w:bCs/>
        </w:rPr>
        <w:t>k</w:t>
      </w:r>
      <w:r w:rsidR="00C860B4">
        <w:rPr>
          <w:bCs/>
        </w:rPr>
        <w:t>e</w:t>
      </w:r>
      <w:r w:rsidR="00C860B4" w:rsidRPr="00C860B4">
        <w:rPr>
          <w:rFonts w:ascii="Inspiring" w:hAnsi="Inspiring"/>
          <w:bCs/>
          <w:color w:val="DDDDDD"/>
          <w:spacing w:val="-20"/>
          <w:w w:val="1"/>
          <w:sz w:val="6"/>
        </w:rPr>
        <w:t>v</w:t>
      </w:r>
      <w:r w:rsidRPr="007D6FDC">
        <w:rPr>
          <w:bCs/>
        </w:rPr>
        <w:t>s</w:t>
      </w:r>
      <w:r w:rsidR="00C860B4">
        <w:rPr>
          <w:bCs/>
        </w:rPr>
        <w:t>e</w:t>
      </w:r>
      <w:r w:rsidR="00C860B4" w:rsidRPr="00C860B4">
        <w:rPr>
          <w:rFonts w:ascii="Inspiring" w:hAnsi="Inspiring"/>
          <w:bCs/>
          <w:color w:val="DDDDDD"/>
          <w:spacing w:val="-20"/>
          <w:w w:val="1"/>
          <w:sz w:val="6"/>
        </w:rPr>
        <w:t>v</w:t>
      </w:r>
      <w:r w:rsidRPr="007D6FDC">
        <w:rPr>
          <w:bCs/>
        </w:rPr>
        <w:t>hatan</w:t>
      </w:r>
      <w:proofErr w:type="spellEnd"/>
      <w:r w:rsidRPr="007D6FDC">
        <w:rPr>
          <w:bCs/>
        </w:rPr>
        <w:t xml:space="preserve"> dan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milik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galaman</w:t>
      </w:r>
      <w:proofErr w:type="spellEnd"/>
      <w:r w:rsidRPr="007D6FDC">
        <w:rPr>
          <w:bCs/>
        </w:rPr>
        <w:t xml:space="preserve"> </w:t>
      </w:r>
      <w:proofErr w:type="spellStart"/>
      <w:r w:rsidRPr="007D6FDC">
        <w:rPr>
          <w:bCs/>
        </w:rPr>
        <w:t>dalam</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ghadapi</w:t>
      </w:r>
      <w:proofErr w:type="spellEnd"/>
      <w:r w:rsidRPr="007D6FDC">
        <w:rPr>
          <w:bCs/>
        </w:rPr>
        <w:t xml:space="preserve"> </w:t>
      </w:r>
      <w:proofErr w:type="spellStart"/>
      <w:r w:rsidRPr="007D6FDC">
        <w:rPr>
          <w:bCs/>
        </w:rPr>
        <w:t>g</w:t>
      </w:r>
      <w:r w:rsidR="00C860B4">
        <w:rPr>
          <w:bCs/>
        </w:rPr>
        <w:t>e</w:t>
      </w:r>
      <w:r w:rsidR="00C860B4" w:rsidRPr="00C860B4">
        <w:rPr>
          <w:rFonts w:ascii="Inspiring" w:hAnsi="Inspiring"/>
          <w:bCs/>
          <w:color w:val="DDDDDD"/>
          <w:spacing w:val="-20"/>
          <w:w w:val="1"/>
          <w:sz w:val="6"/>
        </w:rPr>
        <w:t>v</w:t>
      </w:r>
      <w:r w:rsidRPr="007D6FDC">
        <w:rPr>
          <w:bCs/>
        </w:rPr>
        <w:t>jala</w:t>
      </w:r>
      <w:proofErr w:type="spellEnd"/>
      <w:r w:rsidRPr="007D6FDC">
        <w:rPr>
          <w:bCs/>
        </w:rPr>
        <w:t xml:space="preserve"> </w:t>
      </w:r>
      <w:proofErr w:type="spellStart"/>
      <w:r w:rsidRPr="007D6FDC">
        <w:rPr>
          <w:bCs/>
        </w:rPr>
        <w:t>maupun</w:t>
      </w:r>
      <w:proofErr w:type="spellEnd"/>
      <w:r w:rsidRPr="007D6FDC">
        <w:rPr>
          <w:bCs/>
        </w:rPr>
        <w:t xml:space="preserve"> </w:t>
      </w:r>
      <w:proofErr w:type="spellStart"/>
      <w:r w:rsidRPr="007D6FDC">
        <w:rPr>
          <w:bCs/>
        </w:rPr>
        <w:t>komplikasi</w:t>
      </w:r>
      <w:proofErr w:type="spellEnd"/>
      <w:r w:rsidRPr="007D6FDC">
        <w:rPr>
          <w:bCs/>
        </w:rPr>
        <w:t xml:space="preserve"> </w:t>
      </w:r>
      <w:r w:rsidR="00636197">
        <w:rPr>
          <w:bCs/>
        </w:rPr>
        <w:fldChar w:fldCharType="begin"/>
      </w:r>
      <w:r w:rsidR="00636197">
        <w:rPr>
          <w:bCs/>
        </w:rPr>
        <w:instrText xml:space="preserve"> ADDIN ZOTERO_ITEM CSL_CITATION {"citationID":"QQsBiduX","properties":{"formattedCitation":"(Werfalli dkk., 2020)","plainCitation":"(Werfalli dkk., 2020)","noteIndex":0},"citationItems":[{"id":213,"uris":["http://zotero.org/users/local/dmM2qeyj/items/FCMZ558C"],"itemData":{"id":213,"type":"article-journal","abstract":"Background In South Africa with one of the most rapidly ageing populations in Africa despite the demographic impact of the HIV/AIDS epidemic, diabetes is a major cause of morbidity and mortality. Self-management is challenging for all those with the condition but is likely to create a higher demand for those who may have existing co-morbidities associated with age, and long-standing chronic diseases.","container-title":"PLOS ONE","DOI":"10.1371/journal.pone.0230173","ISSN":"1932-6203","issue":"3","journalAbbreviation":"PLoS ONE","language":"en","page":"e0230173","source":"DOI.org (Crossref)","title":"Does social support effect knowledge and diabetes self-management practices in older persons with Type 2 diabetes attending primary care clinics in Cape Town, South Africa?","volume":"15","author":[{"family":"Werfalli","given":"Mahmoud M."},{"family":"Kalula","given":"Sebastiana Z."},{"family":"Manning","given":"Kathryn"},{"family":"Levitt","given":"Naomi S."}],"editor":[{"family":"Shiyanbola","given":"Olayinka O."}],"issued":{"date-parts":[["2020",3,13]]}}}],"schema":"https://github.com/citation-style-language/schema/raw/master/csl-citation.json"} </w:instrText>
      </w:r>
      <w:r w:rsidR="00636197">
        <w:rPr>
          <w:bCs/>
        </w:rPr>
        <w:fldChar w:fldCharType="separate"/>
      </w:r>
      <w:r w:rsidR="00636197" w:rsidRPr="00636197">
        <w:t>(</w:t>
      </w:r>
      <w:proofErr w:type="spellStart"/>
      <w:r w:rsidR="00636197" w:rsidRPr="00636197">
        <w:t>W</w:t>
      </w:r>
      <w:r w:rsidR="00C860B4">
        <w:t>e</w:t>
      </w:r>
      <w:r w:rsidR="00C860B4" w:rsidRPr="00C860B4">
        <w:rPr>
          <w:rFonts w:ascii="Inspiring" w:hAnsi="Inspiring"/>
          <w:color w:val="DDDDDD"/>
          <w:spacing w:val="-20"/>
          <w:w w:val="1"/>
          <w:sz w:val="6"/>
        </w:rPr>
        <w:t>v</w:t>
      </w:r>
      <w:r w:rsidR="00636197" w:rsidRPr="00636197">
        <w:t>rfalli</w:t>
      </w:r>
      <w:proofErr w:type="spellEnd"/>
      <w:r w:rsidR="00636197" w:rsidRPr="00636197">
        <w:t xml:space="preserve"> </w:t>
      </w:r>
      <w:proofErr w:type="spellStart"/>
      <w:r w:rsidR="00636197" w:rsidRPr="00636197">
        <w:t>dkk</w:t>
      </w:r>
      <w:proofErr w:type="spellEnd"/>
      <w:r w:rsidR="00636197" w:rsidRPr="00636197">
        <w:t>., 2020)</w:t>
      </w:r>
      <w:r w:rsidR="00636197">
        <w:rPr>
          <w:bCs/>
        </w:rPr>
        <w:fldChar w:fldCharType="end"/>
      </w:r>
      <w:r w:rsidR="00636197">
        <w:rPr>
          <w:bCs/>
        </w:rPr>
        <w:t>.</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skipun</w:t>
      </w:r>
      <w:proofErr w:type="spellEnd"/>
      <w:r w:rsidRPr="007D6FDC">
        <w:rPr>
          <w:bCs/>
        </w:rPr>
        <w:t xml:space="preserve"> </w:t>
      </w:r>
      <w:proofErr w:type="spellStart"/>
      <w:r w:rsidRPr="007D6FDC">
        <w:rPr>
          <w:bCs/>
        </w:rPr>
        <w:t>d</w:t>
      </w:r>
      <w:r w:rsidR="00C860B4">
        <w:rPr>
          <w:bCs/>
        </w:rPr>
        <w:t>e</w:t>
      </w:r>
      <w:r w:rsidR="00C860B4" w:rsidRPr="00C860B4">
        <w:rPr>
          <w:rFonts w:ascii="Inspiring" w:hAnsi="Inspiring"/>
          <w:bCs/>
          <w:color w:val="DDDDDD"/>
          <w:spacing w:val="-20"/>
          <w:w w:val="1"/>
          <w:sz w:val="6"/>
        </w:rPr>
        <w:t>v</w:t>
      </w:r>
      <w:r w:rsidRPr="007D6FDC">
        <w:rPr>
          <w:bCs/>
        </w:rPr>
        <w:t>mikian</w:t>
      </w:r>
      <w:proofErr w:type="spellEnd"/>
      <w:r w:rsidRPr="007D6FDC">
        <w:rPr>
          <w:bCs/>
        </w:rPr>
        <w:t xml:space="preserve">, </w:t>
      </w:r>
      <w:proofErr w:type="spellStart"/>
      <w:r w:rsidRPr="007D6FDC">
        <w:rPr>
          <w:bCs/>
        </w:rPr>
        <w:t>tidak</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mua</w:t>
      </w:r>
      <w:proofErr w:type="spellEnd"/>
      <w:r w:rsidRPr="007D6FDC">
        <w:rPr>
          <w:bCs/>
        </w:rPr>
        <w:t xml:space="preserve"> </w:t>
      </w:r>
      <w:proofErr w:type="spellStart"/>
      <w:r w:rsidRPr="007D6FDC">
        <w:rPr>
          <w:bCs/>
        </w:rPr>
        <w:t>pasi</w:t>
      </w:r>
      <w:r w:rsidR="00C860B4">
        <w:rPr>
          <w:bCs/>
        </w:rPr>
        <w:t>e</w:t>
      </w:r>
      <w:r w:rsidR="00C860B4" w:rsidRPr="00C860B4">
        <w:rPr>
          <w:rFonts w:ascii="Inspiring" w:hAnsi="Inspiring"/>
          <w:bCs/>
          <w:color w:val="DDDDDD"/>
          <w:spacing w:val="-20"/>
          <w:w w:val="1"/>
          <w:sz w:val="6"/>
        </w:rPr>
        <w:t>v</w:t>
      </w:r>
      <w:r w:rsidRPr="007D6FDC">
        <w:rPr>
          <w:bCs/>
        </w:rPr>
        <w:t>n</w:t>
      </w:r>
      <w:proofErr w:type="spellEnd"/>
      <w:r w:rsidRPr="007D6FDC">
        <w:rPr>
          <w:bCs/>
        </w:rPr>
        <w:t xml:space="preserve"> </w:t>
      </w:r>
      <w:proofErr w:type="spellStart"/>
      <w:r w:rsidRPr="007D6FDC">
        <w:rPr>
          <w:bCs/>
        </w:rPr>
        <w:t>d</w:t>
      </w:r>
      <w:r w:rsidR="00C860B4">
        <w:rPr>
          <w:bCs/>
        </w:rPr>
        <w:t>e</w:t>
      </w:r>
      <w:r w:rsidR="00C860B4" w:rsidRPr="00C860B4">
        <w:rPr>
          <w:rFonts w:ascii="Inspiring" w:hAnsi="Inspiring"/>
          <w:bCs/>
          <w:color w:val="DDDDDD"/>
          <w:spacing w:val="-20"/>
          <w:w w:val="1"/>
          <w:sz w:val="6"/>
        </w:rPr>
        <w:t>v</w:t>
      </w:r>
      <w:r w:rsidRPr="007D6FDC">
        <w:rPr>
          <w:bCs/>
        </w:rPr>
        <w:t>ngan</w:t>
      </w:r>
      <w:proofErr w:type="spellEnd"/>
      <w:r w:rsidRPr="007D6FDC">
        <w:rPr>
          <w:bCs/>
        </w:rPr>
        <w:t xml:space="preserve"> </w:t>
      </w:r>
      <w:proofErr w:type="spellStart"/>
      <w:r w:rsidRPr="007D6FDC">
        <w:rPr>
          <w:bCs/>
        </w:rPr>
        <w:t>duras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yakit</w:t>
      </w:r>
      <w:proofErr w:type="spellEnd"/>
      <w:r w:rsidRPr="007D6FDC">
        <w:rPr>
          <w:bCs/>
        </w:rPr>
        <w:t xml:space="preserve"> yang lama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unjukkan</w:t>
      </w:r>
      <w:proofErr w:type="spellEnd"/>
      <w:r w:rsidRPr="007D6FDC">
        <w:rPr>
          <w:bCs/>
        </w:rPr>
        <w:t xml:space="preserve"> </w:t>
      </w:r>
      <w:proofErr w:type="spellStart"/>
      <w:r w:rsidRPr="007D6FDC">
        <w:rPr>
          <w:bCs/>
        </w:rPr>
        <w:t>gaya</w:t>
      </w:r>
      <w:proofErr w:type="spellEnd"/>
      <w:r w:rsidRPr="007D6FDC">
        <w:rPr>
          <w:bCs/>
        </w:rPr>
        <w:t xml:space="preserve"> </w:t>
      </w:r>
      <w:proofErr w:type="spellStart"/>
      <w:r w:rsidRPr="007D6FDC">
        <w:rPr>
          <w:bCs/>
        </w:rPr>
        <w:t>hidup</w:t>
      </w:r>
      <w:proofErr w:type="spellEnd"/>
      <w:r w:rsidRPr="007D6FDC">
        <w:rPr>
          <w:bCs/>
        </w:rPr>
        <w:t xml:space="preserve"> yang </w:t>
      </w:r>
      <w:proofErr w:type="spellStart"/>
      <w:r w:rsidRPr="007D6FDC">
        <w:rPr>
          <w:bCs/>
        </w:rPr>
        <w:t>l</w:t>
      </w:r>
      <w:r w:rsidR="00C860B4">
        <w:rPr>
          <w:bCs/>
        </w:rPr>
        <w:t>e</w:t>
      </w:r>
      <w:r w:rsidR="00C860B4" w:rsidRPr="00C860B4">
        <w:rPr>
          <w:rFonts w:ascii="Inspiring" w:hAnsi="Inspiring"/>
          <w:bCs/>
          <w:color w:val="DDDDDD"/>
          <w:spacing w:val="-20"/>
          <w:w w:val="1"/>
          <w:sz w:val="6"/>
        </w:rPr>
        <w:t>v</w:t>
      </w:r>
      <w:r w:rsidRPr="007D6FDC">
        <w:rPr>
          <w:bCs/>
        </w:rPr>
        <w:t>bih</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hat</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urut</w:t>
      </w:r>
      <w:proofErr w:type="spellEnd"/>
      <w:r w:rsidRPr="007D6FDC">
        <w:rPr>
          <w:bCs/>
        </w:rPr>
        <w:t xml:space="preserve"> </w:t>
      </w:r>
      <w:proofErr w:type="spellStart"/>
      <w:r w:rsidRPr="007D6FDC">
        <w:rPr>
          <w:bCs/>
        </w:rPr>
        <w:t>t</w:t>
      </w:r>
      <w:r w:rsidR="00C860B4">
        <w:rPr>
          <w:bCs/>
        </w:rPr>
        <w:t>e</w:t>
      </w:r>
      <w:r w:rsidR="00C860B4" w:rsidRPr="00C860B4">
        <w:rPr>
          <w:rFonts w:ascii="Inspiring" w:hAnsi="Inspiring"/>
          <w:bCs/>
          <w:color w:val="DDDDDD"/>
          <w:spacing w:val="-20"/>
          <w:w w:val="1"/>
          <w:sz w:val="6"/>
        </w:rPr>
        <w:t>v</w:t>
      </w:r>
      <w:r w:rsidRPr="007D6FDC">
        <w:rPr>
          <w:bCs/>
        </w:rPr>
        <w:t>or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rawatan</w:t>
      </w:r>
      <w:proofErr w:type="spellEnd"/>
      <w:r w:rsidRPr="007D6FDC">
        <w:rPr>
          <w:bCs/>
        </w:rPr>
        <w:t xml:space="preserve"> </w:t>
      </w:r>
      <w:proofErr w:type="spellStart"/>
      <w:r w:rsidRPr="007D6FDC">
        <w:rPr>
          <w:bCs/>
        </w:rPr>
        <w:t>diri</w:t>
      </w:r>
      <w:proofErr w:type="spellEnd"/>
      <w:r w:rsidRPr="007D6FDC">
        <w:rPr>
          <w:bCs/>
        </w:rPr>
        <w:t xml:space="preserve"> </w:t>
      </w:r>
      <w:proofErr w:type="spellStart"/>
      <w:r w:rsidRPr="007D6FDC">
        <w:rPr>
          <w:bCs/>
        </w:rPr>
        <w:t>Or</w:t>
      </w:r>
      <w:r w:rsidR="00C860B4">
        <w:rPr>
          <w:bCs/>
        </w:rPr>
        <w:t>e</w:t>
      </w:r>
      <w:r w:rsidR="00C860B4" w:rsidRPr="00C860B4">
        <w:rPr>
          <w:rFonts w:ascii="Inspiring" w:hAnsi="Inspiring"/>
          <w:bCs/>
          <w:color w:val="DDDDDD"/>
          <w:spacing w:val="-20"/>
          <w:w w:val="1"/>
          <w:sz w:val="6"/>
        </w:rPr>
        <w:t>v</w:t>
      </w:r>
      <w:r w:rsidRPr="007D6FDC">
        <w:rPr>
          <w:bCs/>
        </w:rPr>
        <w:t>m</w:t>
      </w:r>
      <w:proofErr w:type="spellEnd"/>
      <w:r w:rsidRPr="007D6FDC">
        <w:rPr>
          <w:bCs/>
        </w:rPr>
        <w:t xml:space="preserve">, </w:t>
      </w:r>
      <w:proofErr w:type="spellStart"/>
      <w:r w:rsidRPr="007D6FDC">
        <w:rPr>
          <w:bCs/>
        </w:rPr>
        <w:t>lamanya</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nd</w:t>
      </w:r>
      <w:r w:rsidR="00C860B4">
        <w:rPr>
          <w:bCs/>
        </w:rPr>
        <w:t>e</w:t>
      </w:r>
      <w:r w:rsidR="00C860B4" w:rsidRPr="00C860B4">
        <w:rPr>
          <w:rFonts w:ascii="Inspiring" w:hAnsi="Inspiring"/>
          <w:bCs/>
          <w:color w:val="DDDDDD"/>
          <w:spacing w:val="-20"/>
          <w:w w:val="1"/>
          <w:sz w:val="6"/>
        </w:rPr>
        <w:t>v</w:t>
      </w:r>
      <w:r w:rsidRPr="007D6FDC">
        <w:rPr>
          <w:bCs/>
        </w:rPr>
        <w:t>rita</w:t>
      </w:r>
      <w:proofErr w:type="spellEnd"/>
      <w:r w:rsidRPr="007D6FDC">
        <w:rPr>
          <w:bCs/>
        </w:rPr>
        <w:t xml:space="preserve"> </w:t>
      </w:r>
      <w:proofErr w:type="spellStart"/>
      <w:r w:rsidRPr="007D6FDC">
        <w:rPr>
          <w:bCs/>
        </w:rPr>
        <w:t>tidak</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lalu</w:t>
      </w:r>
      <w:proofErr w:type="spellEnd"/>
      <w:r w:rsidRPr="007D6FDC">
        <w:rPr>
          <w:bCs/>
        </w:rPr>
        <w:t xml:space="preserve"> </w:t>
      </w:r>
      <w:proofErr w:type="spellStart"/>
      <w:r w:rsidRPr="007D6FDC">
        <w:rPr>
          <w:bCs/>
        </w:rPr>
        <w:t>b</w:t>
      </w:r>
      <w:r w:rsidR="00C860B4">
        <w:rPr>
          <w:bCs/>
        </w:rPr>
        <w:t>e</w:t>
      </w:r>
      <w:r w:rsidR="00C860B4" w:rsidRPr="00C860B4">
        <w:rPr>
          <w:rFonts w:ascii="Inspiring" w:hAnsi="Inspiring"/>
          <w:bCs/>
          <w:color w:val="DDDDDD"/>
          <w:spacing w:val="-20"/>
          <w:w w:val="1"/>
          <w:sz w:val="6"/>
        </w:rPr>
        <w:t>v</w:t>
      </w:r>
      <w:r w:rsidRPr="007D6FDC">
        <w:rPr>
          <w:bCs/>
        </w:rPr>
        <w:t>rbanding</w:t>
      </w:r>
      <w:proofErr w:type="spellEnd"/>
      <w:r w:rsidRPr="007D6FDC">
        <w:rPr>
          <w:bCs/>
        </w:rPr>
        <w:t xml:space="preserve"> </w:t>
      </w:r>
      <w:proofErr w:type="spellStart"/>
      <w:r w:rsidRPr="007D6FDC">
        <w:rPr>
          <w:bCs/>
        </w:rPr>
        <w:t>lurus</w:t>
      </w:r>
      <w:proofErr w:type="spellEnd"/>
      <w:r w:rsidRPr="007D6FDC">
        <w:rPr>
          <w:bCs/>
        </w:rPr>
        <w:t xml:space="preserve"> </w:t>
      </w:r>
      <w:proofErr w:type="spellStart"/>
      <w:r w:rsidRPr="007D6FDC">
        <w:rPr>
          <w:bCs/>
        </w:rPr>
        <w:t>d</w:t>
      </w:r>
      <w:r w:rsidR="00C860B4">
        <w:rPr>
          <w:bCs/>
        </w:rPr>
        <w:t>e</w:t>
      </w:r>
      <w:r w:rsidR="00C860B4" w:rsidRPr="00C860B4">
        <w:rPr>
          <w:rFonts w:ascii="Inspiring" w:hAnsi="Inspiring"/>
          <w:bCs/>
          <w:color w:val="DDDDDD"/>
          <w:spacing w:val="-20"/>
          <w:w w:val="1"/>
          <w:sz w:val="6"/>
        </w:rPr>
        <w:t>v</w:t>
      </w:r>
      <w:r w:rsidRPr="007D6FDC">
        <w:rPr>
          <w:bCs/>
        </w:rPr>
        <w:t>ngan</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rilaku</w:t>
      </w:r>
      <w:proofErr w:type="spellEnd"/>
      <w:r w:rsidRPr="007D6FDC">
        <w:rPr>
          <w:bCs/>
        </w:rPr>
        <w:t xml:space="preserve"> </w:t>
      </w:r>
      <w:proofErr w:type="spellStart"/>
      <w:r w:rsidRPr="007D6FDC">
        <w:rPr>
          <w:bCs/>
        </w:rPr>
        <w:t>hidup</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hat</w:t>
      </w:r>
      <w:proofErr w:type="spellEnd"/>
      <w:r w:rsidRPr="007D6FDC">
        <w:rPr>
          <w:bCs/>
        </w:rPr>
        <w:t xml:space="preserve">, </w:t>
      </w:r>
      <w:proofErr w:type="spellStart"/>
      <w:r w:rsidRPr="007D6FDC">
        <w:rPr>
          <w:bCs/>
        </w:rPr>
        <w:t>kar</w:t>
      </w:r>
      <w:r w:rsidR="00C860B4">
        <w:rPr>
          <w:bCs/>
        </w:rPr>
        <w:t>e</w:t>
      </w:r>
      <w:r w:rsidR="00C860B4" w:rsidRPr="00C860B4">
        <w:rPr>
          <w:rFonts w:ascii="Inspiring" w:hAnsi="Inspiring"/>
          <w:bCs/>
          <w:color w:val="DDDDDD"/>
          <w:spacing w:val="-20"/>
          <w:w w:val="1"/>
          <w:sz w:val="6"/>
        </w:rPr>
        <w:t>v</w:t>
      </w:r>
      <w:r w:rsidRPr="007D6FDC">
        <w:rPr>
          <w:bCs/>
        </w:rPr>
        <w:t>na</w:t>
      </w:r>
      <w:proofErr w:type="spellEnd"/>
      <w:r w:rsidRPr="007D6FDC">
        <w:rPr>
          <w:bCs/>
        </w:rPr>
        <w:t xml:space="preserve"> </w:t>
      </w:r>
      <w:proofErr w:type="spellStart"/>
      <w:r w:rsidRPr="007D6FDC">
        <w:rPr>
          <w:bCs/>
        </w:rPr>
        <w:t>faktor-faktor</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p</w:t>
      </w:r>
      <w:r w:rsidR="00C860B4">
        <w:rPr>
          <w:bCs/>
        </w:rPr>
        <w:t>e</w:t>
      </w:r>
      <w:r w:rsidR="00C860B4" w:rsidRPr="00C860B4">
        <w:rPr>
          <w:rFonts w:ascii="Inspiring" w:hAnsi="Inspiring"/>
          <w:bCs/>
          <w:color w:val="DDDDDD"/>
          <w:spacing w:val="-20"/>
          <w:w w:val="1"/>
          <w:sz w:val="6"/>
        </w:rPr>
        <w:t>v</w:t>
      </w:r>
      <w:r w:rsidRPr="007D6FDC">
        <w:rPr>
          <w:bCs/>
        </w:rPr>
        <w:t>rti</w:t>
      </w:r>
      <w:proofErr w:type="spellEnd"/>
      <w:r w:rsidRPr="007D6FDC">
        <w:rPr>
          <w:bCs/>
        </w:rPr>
        <w:t xml:space="preserve"> </w:t>
      </w:r>
      <w:proofErr w:type="spellStart"/>
      <w:r w:rsidRPr="007D6FDC">
        <w:rPr>
          <w:bCs/>
        </w:rPr>
        <w:t>dukungan</w:t>
      </w:r>
      <w:proofErr w:type="spellEnd"/>
      <w:r w:rsidRPr="007D6FDC">
        <w:rPr>
          <w:bCs/>
        </w:rPr>
        <w:t xml:space="preserve"> </w:t>
      </w:r>
      <w:proofErr w:type="spellStart"/>
      <w:r w:rsidRPr="007D6FDC">
        <w:rPr>
          <w:bCs/>
        </w:rPr>
        <w:t>sosial</w:t>
      </w:r>
      <w:proofErr w:type="spellEnd"/>
      <w:r w:rsidRPr="007D6FDC">
        <w:rPr>
          <w:bCs/>
        </w:rPr>
        <w:t xml:space="preserve">, </w:t>
      </w:r>
      <w:proofErr w:type="spellStart"/>
      <w:r w:rsidRPr="007D6FDC">
        <w:rPr>
          <w:bCs/>
        </w:rPr>
        <w:t>motivasi</w:t>
      </w:r>
      <w:proofErr w:type="spellEnd"/>
      <w:r w:rsidRPr="007D6FDC">
        <w:rPr>
          <w:bCs/>
        </w:rPr>
        <w:t xml:space="preserve">, dan </w:t>
      </w:r>
      <w:proofErr w:type="spellStart"/>
      <w:r w:rsidR="00C860B4">
        <w:rPr>
          <w:bCs/>
        </w:rPr>
        <w:t>e</w:t>
      </w:r>
      <w:r w:rsidR="00C860B4" w:rsidRPr="00C860B4">
        <w:rPr>
          <w:rFonts w:ascii="Inspiring" w:hAnsi="Inspiring"/>
          <w:bCs/>
          <w:color w:val="DDDDDD"/>
          <w:spacing w:val="-20"/>
          <w:w w:val="1"/>
          <w:sz w:val="6"/>
        </w:rPr>
        <w:t>v</w:t>
      </w:r>
      <w:r w:rsidRPr="007D6FDC">
        <w:rPr>
          <w:bCs/>
        </w:rPr>
        <w:t>fikasi</w:t>
      </w:r>
      <w:proofErr w:type="spellEnd"/>
      <w:r w:rsidRPr="007D6FDC">
        <w:rPr>
          <w:bCs/>
        </w:rPr>
        <w:t xml:space="preserve"> </w:t>
      </w:r>
      <w:proofErr w:type="spellStart"/>
      <w:r w:rsidRPr="007D6FDC">
        <w:rPr>
          <w:bCs/>
        </w:rPr>
        <w:t>diri</w:t>
      </w:r>
      <w:proofErr w:type="spellEnd"/>
      <w:r w:rsidRPr="007D6FDC">
        <w:rPr>
          <w:bCs/>
        </w:rPr>
        <w:t xml:space="preserve"> </w:t>
      </w:r>
      <w:proofErr w:type="spellStart"/>
      <w:r w:rsidRPr="007D6FDC">
        <w:rPr>
          <w:bCs/>
        </w:rPr>
        <w:t>justru</w:t>
      </w:r>
      <w:proofErr w:type="spellEnd"/>
      <w:r w:rsidRPr="007D6FDC">
        <w:rPr>
          <w:bCs/>
        </w:rPr>
        <w:t xml:space="preserve"> </w:t>
      </w:r>
      <w:proofErr w:type="spellStart"/>
      <w:r w:rsidRPr="007D6FDC">
        <w:rPr>
          <w:bCs/>
        </w:rPr>
        <w:t>l</w:t>
      </w:r>
      <w:r w:rsidR="00C860B4">
        <w:rPr>
          <w:bCs/>
        </w:rPr>
        <w:t>e</w:t>
      </w:r>
      <w:r w:rsidR="00C860B4" w:rsidRPr="00C860B4">
        <w:rPr>
          <w:rFonts w:ascii="Inspiring" w:hAnsi="Inspiring"/>
          <w:bCs/>
          <w:color w:val="DDDDDD"/>
          <w:spacing w:val="-20"/>
          <w:w w:val="1"/>
          <w:sz w:val="6"/>
        </w:rPr>
        <w:t>v</w:t>
      </w:r>
      <w:r w:rsidRPr="007D6FDC">
        <w:rPr>
          <w:bCs/>
        </w:rPr>
        <w:t>bih</w:t>
      </w:r>
      <w:proofErr w:type="spellEnd"/>
      <w:r w:rsidRPr="007D6FDC">
        <w:rPr>
          <w:bCs/>
        </w:rPr>
        <w:t xml:space="preserve"> </w:t>
      </w:r>
      <w:proofErr w:type="spellStart"/>
      <w:r w:rsidRPr="007D6FDC">
        <w:rPr>
          <w:bCs/>
        </w:rPr>
        <w:t>b</w:t>
      </w:r>
      <w:r w:rsidR="00C860B4">
        <w:rPr>
          <w:bCs/>
        </w:rPr>
        <w:t>e</w:t>
      </w:r>
      <w:r w:rsidR="00C860B4" w:rsidRPr="00C860B4">
        <w:rPr>
          <w:rFonts w:ascii="Inspiring" w:hAnsi="Inspiring"/>
          <w:bCs/>
          <w:color w:val="DDDDDD"/>
          <w:spacing w:val="-20"/>
          <w:w w:val="1"/>
          <w:sz w:val="6"/>
        </w:rPr>
        <w:t>v</w:t>
      </w:r>
      <w:r w:rsidRPr="007D6FDC">
        <w:rPr>
          <w:bCs/>
        </w:rPr>
        <w:t>rp</w:t>
      </w:r>
      <w:r w:rsidR="00C860B4">
        <w:rPr>
          <w:bCs/>
        </w:rPr>
        <w:t>e</w:t>
      </w:r>
      <w:r w:rsidR="00C860B4" w:rsidRPr="00C860B4">
        <w:rPr>
          <w:rFonts w:ascii="Inspiring" w:hAnsi="Inspiring"/>
          <w:bCs/>
          <w:color w:val="DDDDDD"/>
          <w:spacing w:val="-20"/>
          <w:w w:val="1"/>
          <w:sz w:val="6"/>
        </w:rPr>
        <w:t>v</w:t>
      </w:r>
      <w:r w:rsidRPr="007D6FDC">
        <w:rPr>
          <w:bCs/>
        </w:rPr>
        <w:t>ran</w:t>
      </w:r>
      <w:proofErr w:type="spellEnd"/>
      <w:r w:rsidRPr="007D6FDC">
        <w:rPr>
          <w:bCs/>
        </w:rPr>
        <w:t xml:space="preserve"> </w:t>
      </w:r>
      <w:proofErr w:type="spellStart"/>
      <w:r w:rsidRPr="007D6FDC">
        <w:rPr>
          <w:bCs/>
        </w:rPr>
        <w:t>dalam</w:t>
      </w:r>
      <w:proofErr w:type="spellEnd"/>
      <w:r w:rsidRPr="007D6FDC">
        <w:rPr>
          <w:bCs/>
        </w:rPr>
        <w:t xml:space="preserve"> </w:t>
      </w:r>
      <w:proofErr w:type="spellStart"/>
      <w:r w:rsidRPr="007D6FDC">
        <w:rPr>
          <w:bCs/>
        </w:rPr>
        <w:t>m</w:t>
      </w:r>
      <w:r w:rsidR="00C860B4">
        <w:rPr>
          <w:bCs/>
        </w:rPr>
        <w:t>e</w:t>
      </w:r>
      <w:r w:rsidR="00C860B4" w:rsidRPr="00C860B4">
        <w:rPr>
          <w:rFonts w:ascii="Inspiring" w:hAnsi="Inspiring"/>
          <w:bCs/>
          <w:color w:val="DDDDDD"/>
          <w:spacing w:val="-20"/>
          <w:w w:val="1"/>
          <w:sz w:val="6"/>
        </w:rPr>
        <w:t>v</w:t>
      </w:r>
      <w:r w:rsidRPr="007D6FDC">
        <w:rPr>
          <w:bCs/>
        </w:rPr>
        <w:t>m</w:t>
      </w:r>
      <w:r w:rsidR="00C860B4">
        <w:rPr>
          <w:bCs/>
        </w:rPr>
        <w:t>e</w:t>
      </w:r>
      <w:r w:rsidR="00C860B4" w:rsidRPr="00C860B4">
        <w:rPr>
          <w:rFonts w:ascii="Inspiring" w:hAnsi="Inspiring"/>
          <w:bCs/>
          <w:color w:val="DDDDDD"/>
          <w:spacing w:val="-20"/>
          <w:w w:val="1"/>
          <w:sz w:val="6"/>
        </w:rPr>
        <w:t>v</w:t>
      </w:r>
      <w:r w:rsidRPr="007D6FDC">
        <w:rPr>
          <w:bCs/>
        </w:rPr>
        <w:t>ngaruhi</w:t>
      </w:r>
      <w:proofErr w:type="spellEnd"/>
      <w:r w:rsidRPr="007D6FDC">
        <w:rPr>
          <w:bCs/>
        </w:rPr>
        <w:t xml:space="preserve"> </w:t>
      </w:r>
      <w:proofErr w:type="spellStart"/>
      <w:r w:rsidRPr="007D6FDC">
        <w:rPr>
          <w:bCs/>
        </w:rPr>
        <w:t>p</w:t>
      </w:r>
      <w:r w:rsidR="00C860B4">
        <w:rPr>
          <w:bCs/>
        </w:rPr>
        <w:t>e</w:t>
      </w:r>
      <w:r w:rsidR="00C860B4" w:rsidRPr="00C860B4">
        <w:rPr>
          <w:rFonts w:ascii="Inspiring" w:hAnsi="Inspiring"/>
          <w:bCs/>
          <w:color w:val="DDDDDD"/>
          <w:spacing w:val="-20"/>
          <w:w w:val="1"/>
          <w:sz w:val="6"/>
        </w:rPr>
        <w:t>v</w:t>
      </w:r>
      <w:r w:rsidRPr="007D6FDC">
        <w:rPr>
          <w:bCs/>
        </w:rPr>
        <w:t>n</w:t>
      </w:r>
      <w:r w:rsidR="00C860B4">
        <w:rPr>
          <w:bCs/>
        </w:rPr>
        <w:t>e</w:t>
      </w:r>
      <w:r w:rsidR="00C860B4" w:rsidRPr="00C860B4">
        <w:rPr>
          <w:rFonts w:ascii="Inspiring" w:hAnsi="Inspiring"/>
          <w:bCs/>
          <w:color w:val="DDDDDD"/>
          <w:spacing w:val="-20"/>
          <w:w w:val="1"/>
          <w:sz w:val="6"/>
        </w:rPr>
        <w:t>v</w:t>
      </w:r>
      <w:r w:rsidRPr="007D6FDC">
        <w:rPr>
          <w:bCs/>
        </w:rPr>
        <w:t>rapan</w:t>
      </w:r>
      <w:proofErr w:type="spellEnd"/>
      <w:r w:rsidRPr="007D6FDC">
        <w:rPr>
          <w:bCs/>
        </w:rPr>
        <w:t xml:space="preserve"> </w:t>
      </w:r>
      <w:proofErr w:type="spellStart"/>
      <w:r w:rsidRPr="007D6FDC">
        <w:rPr>
          <w:bCs/>
        </w:rPr>
        <w:t>gaya</w:t>
      </w:r>
      <w:proofErr w:type="spellEnd"/>
      <w:r w:rsidRPr="007D6FDC">
        <w:rPr>
          <w:bCs/>
        </w:rPr>
        <w:t xml:space="preserve"> </w:t>
      </w:r>
      <w:proofErr w:type="spellStart"/>
      <w:r w:rsidRPr="007D6FDC">
        <w:rPr>
          <w:bCs/>
        </w:rPr>
        <w:t>hidup</w:t>
      </w:r>
      <w:proofErr w:type="spellEnd"/>
      <w:r w:rsidRPr="007D6FDC">
        <w:rPr>
          <w:bCs/>
        </w:rPr>
        <w:t xml:space="preserve"> </w:t>
      </w:r>
      <w:proofErr w:type="spellStart"/>
      <w:r w:rsidRPr="007D6FDC">
        <w:rPr>
          <w:bCs/>
        </w:rPr>
        <w:t>s</w:t>
      </w:r>
      <w:r w:rsidR="00C860B4">
        <w:rPr>
          <w:bCs/>
        </w:rPr>
        <w:t>e</w:t>
      </w:r>
      <w:r w:rsidR="00C860B4" w:rsidRPr="00C860B4">
        <w:rPr>
          <w:rFonts w:ascii="Inspiring" w:hAnsi="Inspiring"/>
          <w:bCs/>
          <w:color w:val="DDDDDD"/>
          <w:spacing w:val="-20"/>
          <w:w w:val="1"/>
          <w:sz w:val="6"/>
        </w:rPr>
        <w:t>v</w:t>
      </w:r>
      <w:r w:rsidRPr="007D6FDC">
        <w:rPr>
          <w:bCs/>
        </w:rPr>
        <w:t>hat</w:t>
      </w:r>
      <w:proofErr w:type="spellEnd"/>
      <w:r w:rsidRPr="007D6FDC">
        <w:rPr>
          <w:bCs/>
        </w:rPr>
        <w:t xml:space="preserve"> </w:t>
      </w:r>
      <w:r w:rsidR="00636197">
        <w:rPr>
          <w:bCs/>
        </w:rPr>
        <w:fldChar w:fldCharType="begin"/>
      </w:r>
      <w:r w:rsidR="00636197">
        <w:rPr>
          <w:bCs/>
        </w:rPr>
        <w:instrText xml:space="preserve"> ADDIN ZOTERO_ITEM CSL_CITATION {"citationID":"2tbCqteR","properties":{"formattedCitation":"(Fereidooni dkk., 2024)","plainCitation":"(Fereidooni dkk., 2024)","noteIndex":0},"citationItems":[{"id":211,"uris":["http://zotero.org/users/local/dmM2qeyj/items/BDNVGP7A"],"itemData":{"id":211,"type":"article-journal","abstract":"Background  This study aimed to examine the relationship between Self-Care, Self-Efficacy, and Health Deviation Self-Care Requisites in patients with type 2 diabetes based on Orem’s Self-Care Theory.\nMethods  The research involved 341 patients with type 2 diabetes in Rasht, Iran, using a descriptive-analytical crosssectional design. The data collection included questionnaires assessing Self-Care Behaviors, Self-Efficacy, and Health Deviation Self-Care Requisites based on Orem’s model.\nResults  Demographic factors such as gender, marital status, employment, education, age, duration of disease, and oral treatment and insulin had no consistent effect on self-care behaviors. Self-efficacy was a key factor influencing Self-Care Behaviors in diabetic patients. There was a strong and direct correlation between Self-Care Behaviors and Self-Efficacy, indicating the role of individuals’ confidence in managing diabetes. Health Deviation Self-Care Requisites had both positive and negative correlations with different domains of Self-Care Behaviors.The physical exercise construct of self-efficacy was the most significant predictor of Self-Care Behaviors.\nConclusions  This study provides valuable insights into the complex relationship between Self-Care, Self-Efficacy, and Health Deviation Self-Care Requisites in patients with type 2 diabetes. The findings underscore the importance of addressing Self-Efficacy and specific self-care domains, such as physical activity and foot care, in diabetes management strategies. This research contributes to the existing knowledge base and may inform healthcare professionals and policymakers in developing targeted interventions to improve self-care practices in diabetic patients.","container-title":"BMC Primary Care","DOI":"10.1186/s12875-024-02276-w","ISSN":"2731-4553","issue":"1","journalAbbreviation":"BMC Prim. Care","language":"en","page":"48","source":"DOI.org (Crossref)","title":"Interplay of self-care, self-efficacy, and health deviation self-care requisites: a study on type 2 diabetes patients through the lens of Orem’s self-care theory","title-short":"Interplay of self-care, self-efficacy, and health deviation self-care requisites","volume":"25","author":[{"family":"Fereidooni","given":"Ghorbanali Jennat"},{"family":"Ghofranipour","given":"Fazlollah"},{"family":"Zarei","given":"Fatemeh"}],"issued":{"date-parts":[["2024",1,31]]}}}],"schema":"https://github.com/citation-style-language/schema/raw/master/csl-citation.json"} </w:instrText>
      </w:r>
      <w:r w:rsidR="00636197">
        <w:rPr>
          <w:bCs/>
        </w:rPr>
        <w:fldChar w:fldCharType="separate"/>
      </w:r>
      <w:r w:rsidR="00636197" w:rsidRPr="00636197">
        <w:t>(</w:t>
      </w:r>
      <w:proofErr w:type="spellStart"/>
      <w:r w:rsidR="00636197" w:rsidRPr="00636197">
        <w:t>F</w:t>
      </w:r>
      <w:r w:rsidR="00C860B4">
        <w:t>e</w:t>
      </w:r>
      <w:r w:rsidR="00C860B4" w:rsidRPr="00C860B4">
        <w:rPr>
          <w:rFonts w:ascii="Inspiring" w:hAnsi="Inspiring"/>
          <w:color w:val="DDDDDD"/>
          <w:spacing w:val="-20"/>
          <w:w w:val="1"/>
          <w:sz w:val="6"/>
        </w:rPr>
        <w:t>v</w:t>
      </w:r>
      <w:r w:rsidR="00636197" w:rsidRPr="00636197">
        <w:t>r</w:t>
      </w:r>
      <w:r w:rsidR="00C860B4">
        <w:t>e</w:t>
      </w:r>
      <w:r w:rsidR="00C860B4" w:rsidRPr="00C860B4">
        <w:rPr>
          <w:rFonts w:ascii="Inspiring" w:hAnsi="Inspiring"/>
          <w:color w:val="DDDDDD"/>
          <w:spacing w:val="-20"/>
          <w:w w:val="1"/>
          <w:sz w:val="6"/>
        </w:rPr>
        <w:t>v</w:t>
      </w:r>
      <w:r w:rsidR="00636197" w:rsidRPr="00636197">
        <w:t>idooni</w:t>
      </w:r>
      <w:proofErr w:type="spellEnd"/>
      <w:r w:rsidR="00636197" w:rsidRPr="00636197">
        <w:t xml:space="preserve"> </w:t>
      </w:r>
      <w:proofErr w:type="spellStart"/>
      <w:r w:rsidR="00636197" w:rsidRPr="00636197">
        <w:t>dkk</w:t>
      </w:r>
      <w:proofErr w:type="spellEnd"/>
      <w:r w:rsidR="00636197" w:rsidRPr="00636197">
        <w:t>., 2024)</w:t>
      </w:r>
      <w:r w:rsidR="00636197">
        <w:rPr>
          <w:bCs/>
        </w:rPr>
        <w:fldChar w:fldCharType="end"/>
      </w:r>
      <w:r w:rsidR="00636197">
        <w:rPr>
          <w:bCs/>
        </w:rPr>
        <w:t>.</w:t>
      </w:r>
    </w:p>
    <w:p w14:paraId="6470F210" w14:textId="51B68895" w:rsidR="007D6FDC" w:rsidRDefault="007D6FDC" w:rsidP="007D6FDC">
      <w:pPr>
        <w:pStyle w:val="BodyText"/>
        <w:numPr>
          <w:ilvl w:val="0"/>
          <w:numId w:val="11"/>
        </w:numPr>
        <w:spacing w:before="240" w:after="240" w:line="240" w:lineRule="auto"/>
        <w:rPr>
          <w:b/>
          <w:bCs/>
          <w:lang w:val="id-ID"/>
        </w:rPr>
      </w:pPr>
      <w:r w:rsidRPr="007D6FDC">
        <w:rPr>
          <w:b/>
          <w:bCs/>
          <w:lang w:val="id-ID"/>
        </w:rPr>
        <w:t>Karakteristik Responden Berdasarkan Pendidikan Kesehatan DM</w:t>
      </w:r>
    </w:p>
    <w:p w14:paraId="219CA09E" w14:textId="0347C418" w:rsidR="007D6FDC" w:rsidRDefault="007D6FDC" w:rsidP="00EE1D1C">
      <w:pPr>
        <w:pStyle w:val="BodyText"/>
        <w:spacing w:before="240" w:after="120" w:line="240" w:lineRule="auto"/>
        <w:ind w:left="720" w:hanging="446"/>
        <w:jc w:val="center"/>
        <w:rPr>
          <w:lang w:val="id-ID"/>
        </w:rPr>
      </w:pPr>
      <w:r w:rsidRPr="007D6FDC">
        <w:rPr>
          <w:lang w:val="id-ID"/>
        </w:rPr>
        <w:t>Tab</w:t>
      </w:r>
      <w:r w:rsidR="00C860B4">
        <w:rPr>
          <w:lang w:val="id-ID"/>
        </w:rPr>
        <w:t>e</w:t>
      </w:r>
      <w:r w:rsidR="00C860B4" w:rsidRPr="00C860B4">
        <w:rPr>
          <w:rFonts w:ascii="Inspiring" w:hAnsi="Inspiring"/>
          <w:color w:val="DDDDDD"/>
          <w:spacing w:val="-20"/>
          <w:w w:val="1"/>
          <w:sz w:val="6"/>
          <w:lang w:val="id-ID"/>
        </w:rPr>
        <w:t>v</w:t>
      </w:r>
      <w:r w:rsidRPr="007D6FDC">
        <w:rPr>
          <w:lang w:val="id-ID"/>
        </w:rPr>
        <w:t>l 6. Distribusi Fr</w:t>
      </w:r>
      <w:r w:rsidR="00C860B4">
        <w:rPr>
          <w:lang w:val="id-ID"/>
        </w:rPr>
        <w:t>e</w:t>
      </w:r>
      <w:r w:rsidR="00C860B4" w:rsidRPr="00C860B4">
        <w:rPr>
          <w:rFonts w:ascii="Inspiring" w:hAnsi="Inspiring"/>
          <w:color w:val="DDDDDD"/>
          <w:spacing w:val="-20"/>
          <w:w w:val="1"/>
          <w:sz w:val="6"/>
          <w:lang w:val="id-ID"/>
        </w:rPr>
        <w:t>v</w:t>
      </w:r>
      <w:r w:rsidRPr="007D6FDC">
        <w:rPr>
          <w:lang w:val="id-ID"/>
        </w:rPr>
        <w:t>ku</w:t>
      </w:r>
      <w:r w:rsidR="00C860B4">
        <w:rPr>
          <w:lang w:val="id-ID"/>
        </w:rPr>
        <w:t>e</w:t>
      </w:r>
      <w:r w:rsidR="00C860B4" w:rsidRPr="00C860B4">
        <w:rPr>
          <w:rFonts w:ascii="Inspiring" w:hAnsi="Inspiring"/>
          <w:color w:val="DDDDDD"/>
          <w:spacing w:val="-20"/>
          <w:w w:val="1"/>
          <w:sz w:val="6"/>
          <w:lang w:val="id-ID"/>
        </w:rPr>
        <w:t>v</w:t>
      </w:r>
      <w:r w:rsidRPr="007D6FDC">
        <w:rPr>
          <w:lang w:val="id-ID"/>
        </w:rPr>
        <w:t>nsi Karakt</w:t>
      </w:r>
      <w:r w:rsidR="00C860B4">
        <w:rPr>
          <w:lang w:val="id-ID"/>
        </w:rPr>
        <w:t>e</w:t>
      </w:r>
      <w:r w:rsidR="00C860B4" w:rsidRPr="00C860B4">
        <w:rPr>
          <w:rFonts w:ascii="Inspiring" w:hAnsi="Inspiring"/>
          <w:color w:val="DDDDDD"/>
          <w:spacing w:val="-20"/>
          <w:w w:val="1"/>
          <w:sz w:val="6"/>
          <w:lang w:val="id-ID"/>
        </w:rPr>
        <w:t>v</w:t>
      </w:r>
      <w:r w:rsidRPr="007D6FDC">
        <w:rPr>
          <w:lang w:val="id-ID"/>
        </w:rPr>
        <w:t>ristik R</w:t>
      </w:r>
      <w:r w:rsidR="00C860B4">
        <w:rPr>
          <w:lang w:val="id-ID"/>
        </w:rPr>
        <w:t>e</w:t>
      </w:r>
      <w:r w:rsidR="00C860B4" w:rsidRPr="00C860B4">
        <w:rPr>
          <w:rFonts w:ascii="Inspiring" w:hAnsi="Inspiring"/>
          <w:color w:val="DDDDDD"/>
          <w:spacing w:val="-20"/>
          <w:w w:val="1"/>
          <w:sz w:val="6"/>
          <w:lang w:val="id-ID"/>
        </w:rPr>
        <w:t>v</w:t>
      </w:r>
      <w:r w:rsidRPr="007D6FDC">
        <w:rPr>
          <w:lang w:val="id-ID"/>
        </w:rPr>
        <w:t>spond</w:t>
      </w:r>
      <w:r w:rsidR="00C860B4">
        <w:rPr>
          <w:lang w:val="id-ID"/>
        </w:rPr>
        <w:t>e</w:t>
      </w:r>
      <w:r w:rsidR="00C860B4" w:rsidRPr="00C860B4">
        <w:rPr>
          <w:rFonts w:ascii="Inspiring" w:hAnsi="Inspiring"/>
          <w:color w:val="DDDDDD"/>
          <w:spacing w:val="-20"/>
          <w:w w:val="1"/>
          <w:sz w:val="6"/>
          <w:lang w:val="id-ID"/>
        </w:rPr>
        <w:t>v</w:t>
      </w:r>
      <w:r w:rsidRPr="007D6FDC">
        <w:rPr>
          <w:lang w:val="id-ID"/>
        </w:rPr>
        <w:t>n B</w:t>
      </w:r>
      <w:r w:rsidR="00C860B4">
        <w:rPr>
          <w:lang w:val="id-ID"/>
        </w:rPr>
        <w:t>e</w:t>
      </w:r>
      <w:r w:rsidR="00C860B4" w:rsidRPr="00C860B4">
        <w:rPr>
          <w:rFonts w:ascii="Inspiring" w:hAnsi="Inspiring"/>
          <w:color w:val="DDDDDD"/>
          <w:spacing w:val="-20"/>
          <w:w w:val="1"/>
          <w:sz w:val="6"/>
          <w:lang w:val="id-ID"/>
        </w:rPr>
        <w:t>v</w:t>
      </w:r>
      <w:r w:rsidRPr="007D6FDC">
        <w:rPr>
          <w:lang w:val="id-ID"/>
        </w:rPr>
        <w:t>rdasarkan P</w:t>
      </w:r>
      <w:r w:rsidR="00C860B4">
        <w:rPr>
          <w:lang w:val="id-ID"/>
        </w:rPr>
        <w:t>e</w:t>
      </w:r>
      <w:r w:rsidR="00C860B4" w:rsidRPr="00C860B4">
        <w:rPr>
          <w:rFonts w:ascii="Inspiring" w:hAnsi="Inspiring"/>
          <w:color w:val="DDDDDD"/>
          <w:spacing w:val="-20"/>
          <w:w w:val="1"/>
          <w:sz w:val="6"/>
          <w:lang w:val="id-ID"/>
        </w:rPr>
        <w:t>v</w:t>
      </w:r>
      <w:r w:rsidRPr="007D6FDC">
        <w:rPr>
          <w:lang w:val="id-ID"/>
        </w:rPr>
        <w:t>ndidikan K</w:t>
      </w:r>
      <w:r w:rsidR="00C860B4">
        <w:rPr>
          <w:lang w:val="id-ID"/>
        </w:rPr>
        <w:t>e</w:t>
      </w:r>
      <w:r w:rsidR="00C860B4" w:rsidRPr="00C860B4">
        <w:rPr>
          <w:rFonts w:ascii="Inspiring" w:hAnsi="Inspiring"/>
          <w:color w:val="DDDDDD"/>
          <w:spacing w:val="-20"/>
          <w:w w:val="1"/>
          <w:sz w:val="6"/>
          <w:lang w:val="id-ID"/>
        </w:rPr>
        <w:t>v</w:t>
      </w:r>
      <w:r w:rsidRPr="007D6FDC">
        <w:rPr>
          <w:lang w:val="id-ID"/>
        </w:rPr>
        <w:t>s</w:t>
      </w:r>
      <w:r w:rsidR="00C860B4">
        <w:rPr>
          <w:lang w:val="id-ID"/>
        </w:rPr>
        <w:t>e</w:t>
      </w:r>
      <w:r w:rsidR="00C860B4" w:rsidRPr="00C860B4">
        <w:rPr>
          <w:rFonts w:ascii="Inspiring" w:hAnsi="Inspiring"/>
          <w:color w:val="DDDDDD"/>
          <w:spacing w:val="-20"/>
          <w:w w:val="1"/>
          <w:sz w:val="6"/>
          <w:lang w:val="id-ID"/>
        </w:rPr>
        <w:t>v</w:t>
      </w:r>
      <w:r w:rsidRPr="007D6FDC">
        <w:rPr>
          <w:lang w:val="id-ID"/>
        </w:rPr>
        <w:t>hatan DM</w:t>
      </w:r>
    </w:p>
    <w:tbl>
      <w:tblPr>
        <w:tblStyle w:val="PlainTable2"/>
        <w:tblW w:w="0" w:type="auto"/>
        <w:tblLook w:val="04A0" w:firstRow="1" w:lastRow="0" w:firstColumn="1" w:lastColumn="0" w:noHBand="0" w:noVBand="1"/>
      </w:tblPr>
      <w:tblGrid>
        <w:gridCol w:w="1977"/>
        <w:gridCol w:w="1165"/>
        <w:gridCol w:w="1488"/>
      </w:tblGrid>
      <w:tr w:rsidR="007D6FDC" w:rsidRPr="00A57CC5" w14:paraId="7CF04F7E" w14:textId="77777777" w:rsidTr="00345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077674B3" w14:textId="77777777" w:rsidR="007D6FDC" w:rsidRPr="007D6FDC" w:rsidRDefault="007D6FDC" w:rsidP="007D6FDC">
            <w:pPr>
              <w:jc w:val="center"/>
              <w:rPr>
                <w:rFonts w:ascii="Times New Roman" w:hAnsi="Times New Roman" w:cs="Times New Roman"/>
                <w:sz w:val="20"/>
                <w:szCs w:val="20"/>
              </w:rPr>
            </w:pPr>
            <w:r w:rsidRPr="007D6FDC">
              <w:rPr>
                <w:rFonts w:ascii="Times New Roman" w:hAnsi="Times New Roman" w:cs="Times New Roman"/>
                <w:sz w:val="20"/>
                <w:szCs w:val="20"/>
              </w:rPr>
              <w:t>Pendidikan Kesehatan DM</w:t>
            </w:r>
          </w:p>
        </w:tc>
        <w:tc>
          <w:tcPr>
            <w:tcW w:w="1165" w:type="dxa"/>
          </w:tcPr>
          <w:p w14:paraId="6667BD75" w14:textId="77777777" w:rsidR="007D6FDC" w:rsidRPr="007D6FDC" w:rsidRDefault="007D6FDC" w:rsidP="007D6FD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Frekuensi</w:t>
            </w:r>
          </w:p>
        </w:tc>
        <w:tc>
          <w:tcPr>
            <w:tcW w:w="1488" w:type="dxa"/>
          </w:tcPr>
          <w:p w14:paraId="34DC27D1" w14:textId="77777777" w:rsidR="007D6FDC" w:rsidRPr="007D6FDC" w:rsidRDefault="007D6FDC" w:rsidP="007D6FD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Persentase</w:t>
            </w:r>
          </w:p>
        </w:tc>
      </w:tr>
      <w:tr w:rsidR="007D6FDC" w:rsidRPr="00A57CC5" w14:paraId="5948CFCF"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2A269B6C" w14:textId="77777777" w:rsidR="007D6FDC" w:rsidRPr="007D6FDC" w:rsidRDefault="007D6FDC" w:rsidP="007D6FDC">
            <w:pPr>
              <w:jc w:val="center"/>
              <w:rPr>
                <w:rFonts w:ascii="Times New Roman" w:hAnsi="Times New Roman" w:cs="Times New Roman"/>
                <w:sz w:val="20"/>
                <w:szCs w:val="20"/>
              </w:rPr>
            </w:pPr>
            <w:r w:rsidRPr="007D6FDC">
              <w:rPr>
                <w:rFonts w:ascii="Times New Roman" w:hAnsi="Times New Roman" w:cs="Times New Roman"/>
                <w:sz w:val="20"/>
                <w:szCs w:val="20"/>
              </w:rPr>
              <w:t>Pernah</w:t>
            </w:r>
          </w:p>
        </w:tc>
        <w:tc>
          <w:tcPr>
            <w:tcW w:w="1165" w:type="dxa"/>
          </w:tcPr>
          <w:p w14:paraId="26254172" w14:textId="77777777" w:rsidR="007D6FDC" w:rsidRPr="007D6FDC" w:rsidRDefault="007D6FDC" w:rsidP="007D6F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8</w:t>
            </w:r>
          </w:p>
        </w:tc>
        <w:tc>
          <w:tcPr>
            <w:tcW w:w="1488" w:type="dxa"/>
          </w:tcPr>
          <w:p w14:paraId="7E4C89A1" w14:textId="77777777" w:rsidR="007D6FDC" w:rsidRPr="007D6FDC" w:rsidRDefault="007D6FDC" w:rsidP="007D6F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11.9</w:t>
            </w:r>
          </w:p>
        </w:tc>
      </w:tr>
      <w:tr w:rsidR="007D6FDC" w:rsidRPr="00A57CC5" w14:paraId="73B8B3A8" w14:textId="77777777" w:rsidTr="00345054">
        <w:tc>
          <w:tcPr>
            <w:cnfStyle w:val="001000000000" w:firstRow="0" w:lastRow="0" w:firstColumn="1" w:lastColumn="0" w:oddVBand="0" w:evenVBand="0" w:oddHBand="0" w:evenHBand="0" w:firstRowFirstColumn="0" w:firstRowLastColumn="0" w:lastRowFirstColumn="0" w:lastRowLastColumn="0"/>
            <w:tcW w:w="1977" w:type="dxa"/>
          </w:tcPr>
          <w:p w14:paraId="59592ECF" w14:textId="77777777" w:rsidR="007D6FDC" w:rsidRPr="007D6FDC" w:rsidRDefault="007D6FDC" w:rsidP="007D6FDC">
            <w:pPr>
              <w:jc w:val="center"/>
              <w:rPr>
                <w:rFonts w:ascii="Times New Roman" w:hAnsi="Times New Roman" w:cs="Times New Roman"/>
                <w:sz w:val="20"/>
                <w:szCs w:val="20"/>
              </w:rPr>
            </w:pPr>
            <w:r w:rsidRPr="007D6FDC">
              <w:rPr>
                <w:rFonts w:ascii="Times New Roman" w:hAnsi="Times New Roman" w:cs="Times New Roman"/>
                <w:sz w:val="20"/>
                <w:szCs w:val="20"/>
              </w:rPr>
              <w:t>Tidak Pernah</w:t>
            </w:r>
          </w:p>
        </w:tc>
        <w:tc>
          <w:tcPr>
            <w:tcW w:w="1165" w:type="dxa"/>
          </w:tcPr>
          <w:p w14:paraId="4D65A9A5" w14:textId="77777777" w:rsidR="007D6FDC" w:rsidRPr="007D6FDC" w:rsidRDefault="007D6FDC" w:rsidP="007D6F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59</w:t>
            </w:r>
          </w:p>
        </w:tc>
        <w:tc>
          <w:tcPr>
            <w:tcW w:w="1488" w:type="dxa"/>
          </w:tcPr>
          <w:p w14:paraId="5029EEBD" w14:textId="77777777" w:rsidR="007D6FDC" w:rsidRPr="007D6FDC" w:rsidRDefault="007D6FDC" w:rsidP="007D6F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88.1</w:t>
            </w:r>
          </w:p>
        </w:tc>
      </w:tr>
      <w:tr w:rsidR="007D6FDC" w:rsidRPr="00A57CC5" w14:paraId="4F998A96"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0FD11C8F" w14:textId="77777777" w:rsidR="007D6FDC" w:rsidRPr="007D6FDC" w:rsidRDefault="007D6FDC" w:rsidP="007D6FDC">
            <w:pPr>
              <w:jc w:val="center"/>
              <w:rPr>
                <w:rFonts w:ascii="Times New Roman" w:hAnsi="Times New Roman" w:cs="Times New Roman"/>
                <w:sz w:val="20"/>
                <w:szCs w:val="20"/>
              </w:rPr>
            </w:pPr>
            <w:r w:rsidRPr="007D6FDC">
              <w:rPr>
                <w:rFonts w:ascii="Times New Roman" w:hAnsi="Times New Roman" w:cs="Times New Roman"/>
                <w:sz w:val="20"/>
                <w:szCs w:val="20"/>
              </w:rPr>
              <w:t>Total</w:t>
            </w:r>
          </w:p>
        </w:tc>
        <w:tc>
          <w:tcPr>
            <w:tcW w:w="1165" w:type="dxa"/>
          </w:tcPr>
          <w:p w14:paraId="64415C69" w14:textId="77777777" w:rsidR="007D6FDC" w:rsidRPr="007D6FDC" w:rsidRDefault="007D6FDC" w:rsidP="007D6F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67</w:t>
            </w:r>
          </w:p>
        </w:tc>
        <w:tc>
          <w:tcPr>
            <w:tcW w:w="1488" w:type="dxa"/>
          </w:tcPr>
          <w:p w14:paraId="3A830668" w14:textId="77777777" w:rsidR="007D6FDC" w:rsidRPr="007D6FDC" w:rsidRDefault="007D6FDC" w:rsidP="007D6F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D6FDC">
              <w:rPr>
                <w:rFonts w:ascii="Times New Roman" w:hAnsi="Times New Roman" w:cs="Times New Roman"/>
                <w:sz w:val="20"/>
                <w:szCs w:val="20"/>
              </w:rPr>
              <w:t>100</w:t>
            </w:r>
          </w:p>
        </w:tc>
      </w:tr>
    </w:tbl>
    <w:p w14:paraId="0C3CDD04" w14:textId="23B1D7AB" w:rsidR="007D6FDC" w:rsidRDefault="007D6FDC" w:rsidP="007D6FDC">
      <w:pPr>
        <w:pStyle w:val="BodyText"/>
        <w:spacing w:before="240" w:after="240" w:line="240" w:lineRule="auto"/>
        <w:ind w:left="720" w:hanging="630"/>
        <w:jc w:val="center"/>
        <w:rPr>
          <w:lang w:val="id-ID"/>
        </w:rPr>
      </w:pPr>
      <w:r w:rsidRPr="00A57CC5">
        <w:rPr>
          <w:noProof/>
        </w:rPr>
        <w:drawing>
          <wp:inline distT="0" distB="0" distL="0" distR="0" wp14:anchorId="78AB91E3" wp14:editId="40B3AB89">
            <wp:extent cx="2385887" cy="2060620"/>
            <wp:effectExtent l="0" t="0" r="0" b="0"/>
            <wp:docPr id="7761620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2951" cy="2083995"/>
                    </a:xfrm>
                    <a:prstGeom prst="rect">
                      <a:avLst/>
                    </a:prstGeom>
                    <a:noFill/>
                    <a:ln>
                      <a:noFill/>
                    </a:ln>
                  </pic:spPr>
                </pic:pic>
              </a:graphicData>
            </a:graphic>
          </wp:inline>
        </w:drawing>
      </w:r>
    </w:p>
    <w:p w14:paraId="1B8DC1C2" w14:textId="4A8AE56E" w:rsidR="007D6FDC" w:rsidRPr="007D6FDC" w:rsidRDefault="007D6FDC" w:rsidP="007D6FDC">
      <w:pPr>
        <w:spacing w:after="0" w:line="240" w:lineRule="auto"/>
        <w:jc w:val="center"/>
        <w:rPr>
          <w:rFonts w:ascii="Times New Roman" w:hAnsi="Times New Roman" w:cs="Times New Roman"/>
          <w:sz w:val="20"/>
          <w:szCs w:val="20"/>
        </w:rPr>
      </w:pPr>
      <w:r w:rsidRPr="007D6FDC">
        <w:rPr>
          <w:rFonts w:ascii="Times New Roman" w:hAnsi="Times New Roman" w:cs="Times New Roman"/>
          <w:sz w:val="20"/>
          <w:szCs w:val="20"/>
        </w:rPr>
        <w:t>Gambar 6. Diagram Distribusi F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ku</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nsi Karak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ristik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spo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n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rdasark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ndidikan 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7D6FDC">
        <w:rPr>
          <w:rFonts w:ascii="Times New Roman" w:hAnsi="Times New Roman" w:cs="Times New Roman"/>
          <w:sz w:val="20"/>
          <w:szCs w:val="20"/>
        </w:rPr>
        <w:t>hatan DM</w:t>
      </w:r>
    </w:p>
    <w:p w14:paraId="202A6392" w14:textId="38D8E63E" w:rsidR="00F633D9" w:rsidRDefault="006B719E" w:rsidP="00F633D9">
      <w:pPr>
        <w:pStyle w:val="BodyText"/>
        <w:spacing w:line="240" w:lineRule="auto"/>
        <w:ind w:firstLine="720"/>
        <w:rPr>
          <w:bCs/>
        </w:rPr>
      </w:pPr>
      <w:proofErr w:type="spellStart"/>
      <w:r>
        <w:rPr>
          <w:bCs/>
        </w:rPr>
        <w:t>B</w:t>
      </w:r>
      <w:r w:rsidR="00C860B4">
        <w:rPr>
          <w:bCs/>
        </w:rPr>
        <w:t>e</w:t>
      </w:r>
      <w:r w:rsidR="00C860B4" w:rsidRPr="00C860B4">
        <w:rPr>
          <w:rFonts w:ascii="Inspiring" w:hAnsi="Inspiring"/>
          <w:bCs/>
          <w:color w:val="DDDDDD"/>
          <w:spacing w:val="-20"/>
          <w:w w:val="1"/>
          <w:sz w:val="6"/>
        </w:rPr>
        <w:t>v</w:t>
      </w:r>
      <w:r>
        <w:rPr>
          <w:bCs/>
        </w:rPr>
        <w:t>rdasarkan</w:t>
      </w:r>
      <w:proofErr w:type="spellEnd"/>
      <w:r>
        <w:rPr>
          <w:bCs/>
        </w:rPr>
        <w:t xml:space="preserve"> </w:t>
      </w:r>
      <w:proofErr w:type="spellStart"/>
      <w:r>
        <w:rPr>
          <w:bCs/>
        </w:rPr>
        <w:t>tab</w:t>
      </w:r>
      <w:r w:rsidR="00C860B4">
        <w:rPr>
          <w:bCs/>
        </w:rPr>
        <w:t>e</w:t>
      </w:r>
      <w:r w:rsidR="00C860B4" w:rsidRPr="00C860B4">
        <w:rPr>
          <w:rFonts w:ascii="Inspiring" w:hAnsi="Inspiring"/>
          <w:bCs/>
          <w:color w:val="DDDDDD"/>
          <w:spacing w:val="-20"/>
          <w:w w:val="1"/>
          <w:sz w:val="6"/>
        </w:rPr>
        <w:t>v</w:t>
      </w:r>
      <w:r>
        <w:rPr>
          <w:bCs/>
        </w:rPr>
        <w:t>l</w:t>
      </w:r>
      <w:proofErr w:type="spellEnd"/>
      <w:r>
        <w:rPr>
          <w:bCs/>
        </w:rPr>
        <w:t xml:space="preserve"> 6. p</w:t>
      </w:r>
      <w:r w:rsidR="00F633D9" w:rsidRPr="00F633D9">
        <w:rPr>
          <w:bCs/>
        </w:rPr>
        <w:t xml:space="preserve">ada </w:t>
      </w:r>
      <w:proofErr w:type="spellStart"/>
      <w:r w:rsidR="00F633D9" w:rsidRPr="00F633D9">
        <w:rPr>
          <w:bCs/>
        </w:rPr>
        <w:t>karakt</w:t>
      </w:r>
      <w:r w:rsidR="00C860B4">
        <w:rPr>
          <w:bCs/>
        </w:rPr>
        <w:t>e</w:t>
      </w:r>
      <w:r w:rsidR="00C860B4" w:rsidRPr="00C860B4">
        <w:rPr>
          <w:rFonts w:ascii="Inspiring" w:hAnsi="Inspiring"/>
          <w:bCs/>
          <w:color w:val="DDDDDD"/>
          <w:spacing w:val="-20"/>
          <w:w w:val="1"/>
          <w:sz w:val="6"/>
        </w:rPr>
        <w:t>v</w:t>
      </w:r>
      <w:r w:rsidR="00F633D9" w:rsidRPr="00F633D9">
        <w:rPr>
          <w:bCs/>
        </w:rPr>
        <w:t>ristik</w:t>
      </w:r>
      <w:proofErr w:type="spellEnd"/>
      <w:r w:rsidR="00F633D9" w:rsidRPr="00F633D9">
        <w:rPr>
          <w:bCs/>
        </w:rPr>
        <w:t xml:space="preserve"> </w:t>
      </w:r>
      <w:proofErr w:type="spellStart"/>
      <w:r w:rsidR="00F633D9" w:rsidRPr="00F633D9">
        <w:rPr>
          <w:bCs/>
        </w:rPr>
        <w:t>r</w:t>
      </w:r>
      <w:r w:rsidR="00C860B4">
        <w:rPr>
          <w:bCs/>
        </w:rPr>
        <w:t>e</w:t>
      </w:r>
      <w:r w:rsidR="00C860B4" w:rsidRPr="00C860B4">
        <w:rPr>
          <w:rFonts w:ascii="Inspiring" w:hAnsi="Inspiring"/>
          <w:bCs/>
          <w:color w:val="DDDDDD"/>
          <w:spacing w:val="-20"/>
          <w:w w:val="1"/>
          <w:sz w:val="6"/>
        </w:rPr>
        <w:t>v</w:t>
      </w:r>
      <w:r w:rsidR="00F633D9" w:rsidRPr="00F633D9">
        <w:rPr>
          <w:bCs/>
        </w:rPr>
        <w:t>spond</w:t>
      </w:r>
      <w:r w:rsidR="00C860B4">
        <w:rPr>
          <w:bCs/>
        </w:rPr>
        <w:t>e</w:t>
      </w:r>
      <w:r w:rsidR="00C860B4" w:rsidRPr="00C860B4">
        <w:rPr>
          <w:rFonts w:ascii="Inspiring" w:hAnsi="Inspiring"/>
          <w:bCs/>
          <w:color w:val="DDDDDD"/>
          <w:spacing w:val="-20"/>
          <w:w w:val="1"/>
          <w:sz w:val="6"/>
        </w:rPr>
        <w:t>v</w:t>
      </w:r>
      <w:r w:rsidR="00F633D9" w:rsidRPr="00F633D9">
        <w:rPr>
          <w:bCs/>
        </w:rPr>
        <w:t>n</w:t>
      </w:r>
      <w:proofErr w:type="spellEnd"/>
      <w:r w:rsidR="00F633D9" w:rsidRPr="00F633D9">
        <w:rPr>
          <w:bCs/>
        </w:rPr>
        <w:t xml:space="preserve"> </w:t>
      </w:r>
      <w:proofErr w:type="spellStart"/>
      <w:r>
        <w:rPr>
          <w:bCs/>
        </w:rPr>
        <w:t>m</w:t>
      </w:r>
      <w:r w:rsidR="00C860B4">
        <w:rPr>
          <w:bCs/>
        </w:rPr>
        <w:t>e</w:t>
      </w:r>
      <w:r w:rsidR="00C860B4" w:rsidRPr="00C860B4">
        <w:rPr>
          <w:rFonts w:ascii="Inspiring" w:hAnsi="Inspiring"/>
          <w:bCs/>
          <w:color w:val="DDDDDD"/>
          <w:spacing w:val="-20"/>
          <w:w w:val="1"/>
          <w:sz w:val="6"/>
        </w:rPr>
        <w:t>v</w:t>
      </w:r>
      <w:r>
        <w:rPr>
          <w:bCs/>
        </w:rPr>
        <w:t>ng</w:t>
      </w:r>
      <w:r w:rsidR="00C860B4">
        <w:rPr>
          <w:bCs/>
        </w:rPr>
        <w:t>e</w:t>
      </w:r>
      <w:r w:rsidR="00C860B4" w:rsidRPr="00C860B4">
        <w:rPr>
          <w:rFonts w:ascii="Inspiring" w:hAnsi="Inspiring"/>
          <w:bCs/>
          <w:color w:val="DDDDDD"/>
          <w:spacing w:val="-20"/>
          <w:w w:val="1"/>
          <w:sz w:val="6"/>
        </w:rPr>
        <w:t>v</w:t>
      </w:r>
      <w:r>
        <w:rPr>
          <w:bCs/>
        </w:rPr>
        <w:t>nai</w:t>
      </w:r>
      <w:proofErr w:type="spellEnd"/>
      <w:r w:rsidR="00F633D9" w:rsidRPr="00F633D9">
        <w:rPr>
          <w:bCs/>
        </w:rPr>
        <w:t xml:space="preserve"> </w:t>
      </w:r>
      <w:proofErr w:type="spellStart"/>
      <w:r w:rsidR="00F633D9" w:rsidRPr="00F633D9">
        <w:rPr>
          <w:bCs/>
        </w:rPr>
        <w:t>p</w:t>
      </w:r>
      <w:r w:rsidR="00C860B4">
        <w:rPr>
          <w:bCs/>
        </w:rPr>
        <w:t>e</w:t>
      </w:r>
      <w:r w:rsidR="00C860B4" w:rsidRPr="00C860B4">
        <w:rPr>
          <w:rFonts w:ascii="Inspiring" w:hAnsi="Inspiring"/>
          <w:bCs/>
          <w:color w:val="DDDDDD"/>
          <w:spacing w:val="-20"/>
          <w:w w:val="1"/>
          <w:sz w:val="6"/>
        </w:rPr>
        <w:t>v</w:t>
      </w:r>
      <w:r w:rsidR="00F633D9" w:rsidRPr="00F633D9">
        <w:rPr>
          <w:bCs/>
        </w:rPr>
        <w:t>ndidikan</w:t>
      </w:r>
      <w:proofErr w:type="spellEnd"/>
      <w:r w:rsidR="00F633D9" w:rsidRPr="00F633D9">
        <w:rPr>
          <w:bCs/>
        </w:rPr>
        <w:t xml:space="preserve"> </w:t>
      </w:r>
      <w:proofErr w:type="spellStart"/>
      <w:r w:rsidR="00F633D9" w:rsidRPr="00F633D9">
        <w:rPr>
          <w:bCs/>
        </w:rPr>
        <w:t>k</w:t>
      </w:r>
      <w:r w:rsidR="00C860B4">
        <w:rPr>
          <w:bCs/>
        </w:rPr>
        <w:t>e</w:t>
      </w:r>
      <w:r w:rsidR="00C860B4" w:rsidRPr="00C860B4">
        <w:rPr>
          <w:rFonts w:ascii="Inspiring" w:hAnsi="Inspiring"/>
          <w:bCs/>
          <w:color w:val="DDDDDD"/>
          <w:spacing w:val="-20"/>
          <w:w w:val="1"/>
          <w:sz w:val="6"/>
        </w:rPr>
        <w:t>v</w:t>
      </w:r>
      <w:r w:rsidR="00F633D9" w:rsidRPr="00F633D9">
        <w:rPr>
          <w:bCs/>
        </w:rPr>
        <w:t>s</w:t>
      </w:r>
      <w:r w:rsidR="00C860B4">
        <w:rPr>
          <w:bCs/>
        </w:rPr>
        <w:t>e</w:t>
      </w:r>
      <w:r w:rsidR="00C860B4" w:rsidRPr="00C860B4">
        <w:rPr>
          <w:rFonts w:ascii="Inspiring" w:hAnsi="Inspiring"/>
          <w:bCs/>
          <w:color w:val="DDDDDD"/>
          <w:spacing w:val="-20"/>
          <w:w w:val="1"/>
          <w:sz w:val="6"/>
        </w:rPr>
        <w:t>v</w:t>
      </w:r>
      <w:r w:rsidR="00F633D9" w:rsidRPr="00F633D9">
        <w:rPr>
          <w:bCs/>
        </w:rPr>
        <w:t>hatan</w:t>
      </w:r>
      <w:proofErr w:type="spellEnd"/>
      <w:r w:rsidR="00F633D9" w:rsidRPr="00F633D9">
        <w:rPr>
          <w:bCs/>
        </w:rPr>
        <w:t xml:space="preserve"> DM </w:t>
      </w:r>
      <w:proofErr w:type="spellStart"/>
      <w:r w:rsidR="00F633D9" w:rsidRPr="00F633D9">
        <w:rPr>
          <w:bCs/>
        </w:rPr>
        <w:t>dari</w:t>
      </w:r>
      <w:proofErr w:type="spellEnd"/>
      <w:r w:rsidR="00F633D9" w:rsidRPr="00F633D9">
        <w:rPr>
          <w:bCs/>
        </w:rPr>
        <w:t xml:space="preserve"> total 67 </w:t>
      </w:r>
      <w:proofErr w:type="spellStart"/>
      <w:r w:rsidR="00F633D9" w:rsidRPr="00F633D9">
        <w:rPr>
          <w:bCs/>
        </w:rPr>
        <w:t>r</w:t>
      </w:r>
      <w:r w:rsidR="00C860B4">
        <w:rPr>
          <w:bCs/>
        </w:rPr>
        <w:t>e</w:t>
      </w:r>
      <w:r w:rsidR="00C860B4" w:rsidRPr="00C860B4">
        <w:rPr>
          <w:rFonts w:ascii="Inspiring" w:hAnsi="Inspiring"/>
          <w:bCs/>
          <w:color w:val="DDDDDD"/>
          <w:spacing w:val="-20"/>
          <w:w w:val="1"/>
          <w:sz w:val="6"/>
        </w:rPr>
        <w:t>v</w:t>
      </w:r>
      <w:r w:rsidR="00F633D9" w:rsidRPr="00F633D9">
        <w:rPr>
          <w:bCs/>
        </w:rPr>
        <w:t>spond</w:t>
      </w:r>
      <w:r w:rsidR="00C860B4">
        <w:rPr>
          <w:bCs/>
        </w:rPr>
        <w:t>e</w:t>
      </w:r>
      <w:r w:rsidR="00C860B4" w:rsidRPr="00C860B4">
        <w:rPr>
          <w:rFonts w:ascii="Inspiring" w:hAnsi="Inspiring"/>
          <w:bCs/>
          <w:color w:val="DDDDDD"/>
          <w:spacing w:val="-20"/>
          <w:w w:val="1"/>
          <w:sz w:val="6"/>
        </w:rPr>
        <w:t>v</w:t>
      </w:r>
      <w:r w:rsidR="00F633D9" w:rsidRPr="00F633D9">
        <w:rPr>
          <w:bCs/>
        </w:rPr>
        <w:t>n</w:t>
      </w:r>
      <w:proofErr w:type="spellEnd"/>
      <w:r w:rsidR="00F633D9" w:rsidRPr="00F633D9">
        <w:rPr>
          <w:bCs/>
        </w:rPr>
        <w:t xml:space="preserve">, </w:t>
      </w:r>
      <w:proofErr w:type="spellStart"/>
      <w:r w:rsidR="00F633D9" w:rsidRPr="00F633D9">
        <w:rPr>
          <w:bCs/>
        </w:rPr>
        <w:t>dapat</w:t>
      </w:r>
      <w:proofErr w:type="spellEnd"/>
      <w:r w:rsidR="00F633D9" w:rsidRPr="00F633D9">
        <w:rPr>
          <w:bCs/>
        </w:rPr>
        <w:t xml:space="preserve"> </w:t>
      </w:r>
      <w:proofErr w:type="spellStart"/>
      <w:r w:rsidR="00F633D9" w:rsidRPr="00F633D9">
        <w:rPr>
          <w:bCs/>
        </w:rPr>
        <w:t>dik</w:t>
      </w:r>
      <w:r w:rsidR="00C860B4">
        <w:rPr>
          <w:bCs/>
        </w:rPr>
        <w:t>e</w:t>
      </w:r>
      <w:r w:rsidR="00C860B4" w:rsidRPr="00C860B4">
        <w:rPr>
          <w:rFonts w:ascii="Inspiring" w:hAnsi="Inspiring"/>
          <w:bCs/>
          <w:color w:val="DDDDDD"/>
          <w:spacing w:val="-20"/>
          <w:w w:val="1"/>
          <w:sz w:val="6"/>
        </w:rPr>
        <w:t>v</w:t>
      </w:r>
      <w:r w:rsidR="00F633D9" w:rsidRPr="00F633D9">
        <w:rPr>
          <w:bCs/>
        </w:rPr>
        <w:t>tahui</w:t>
      </w:r>
      <w:proofErr w:type="spellEnd"/>
      <w:r w:rsidR="00F633D9" w:rsidRPr="00F633D9">
        <w:rPr>
          <w:bCs/>
        </w:rPr>
        <w:t xml:space="preserve"> </w:t>
      </w:r>
      <w:proofErr w:type="spellStart"/>
      <w:r w:rsidR="00F633D9" w:rsidRPr="00F633D9">
        <w:rPr>
          <w:bCs/>
        </w:rPr>
        <w:t>bahwa</w:t>
      </w:r>
      <w:proofErr w:type="spellEnd"/>
      <w:r w:rsidR="00F633D9" w:rsidRPr="00F633D9">
        <w:rPr>
          <w:bCs/>
        </w:rPr>
        <w:t xml:space="preserve"> </w:t>
      </w:r>
      <w:proofErr w:type="spellStart"/>
      <w:r w:rsidR="00F633D9" w:rsidRPr="00F633D9">
        <w:rPr>
          <w:bCs/>
        </w:rPr>
        <w:t>p</w:t>
      </w:r>
      <w:r w:rsidR="00C860B4">
        <w:rPr>
          <w:bCs/>
        </w:rPr>
        <w:t>e</w:t>
      </w:r>
      <w:r w:rsidR="00C860B4" w:rsidRPr="00C860B4">
        <w:rPr>
          <w:rFonts w:ascii="Inspiring" w:hAnsi="Inspiring"/>
          <w:bCs/>
          <w:color w:val="DDDDDD"/>
          <w:spacing w:val="-20"/>
          <w:w w:val="1"/>
          <w:sz w:val="6"/>
        </w:rPr>
        <w:t>v</w:t>
      </w:r>
      <w:r w:rsidR="00F633D9" w:rsidRPr="00F633D9">
        <w:rPr>
          <w:bCs/>
        </w:rPr>
        <w:t>rnah</w:t>
      </w:r>
      <w:proofErr w:type="spellEnd"/>
      <w:r w:rsidR="00F633D9" w:rsidRPr="00F633D9">
        <w:rPr>
          <w:bCs/>
        </w:rPr>
        <w:t xml:space="preserve"> </w:t>
      </w:r>
      <w:proofErr w:type="spellStart"/>
      <w:r w:rsidR="00F633D9" w:rsidRPr="00F633D9">
        <w:rPr>
          <w:bCs/>
        </w:rPr>
        <w:t>p</w:t>
      </w:r>
      <w:r w:rsidR="00C860B4">
        <w:rPr>
          <w:bCs/>
        </w:rPr>
        <w:t>e</w:t>
      </w:r>
      <w:r w:rsidR="00C860B4" w:rsidRPr="00C860B4">
        <w:rPr>
          <w:rFonts w:ascii="Inspiring" w:hAnsi="Inspiring"/>
          <w:bCs/>
          <w:color w:val="DDDDDD"/>
          <w:spacing w:val="-20"/>
          <w:w w:val="1"/>
          <w:sz w:val="6"/>
        </w:rPr>
        <w:t>v</w:t>
      </w:r>
      <w:r w:rsidR="00F633D9" w:rsidRPr="00F633D9">
        <w:rPr>
          <w:bCs/>
        </w:rPr>
        <w:t>ndidikan</w:t>
      </w:r>
      <w:proofErr w:type="spellEnd"/>
      <w:r w:rsidR="00F633D9" w:rsidRPr="00F633D9">
        <w:rPr>
          <w:bCs/>
        </w:rPr>
        <w:t xml:space="preserve"> </w:t>
      </w:r>
      <w:proofErr w:type="spellStart"/>
      <w:r w:rsidR="00F633D9" w:rsidRPr="00F633D9">
        <w:rPr>
          <w:bCs/>
        </w:rPr>
        <w:t>s</w:t>
      </w:r>
      <w:r w:rsidR="00C860B4">
        <w:rPr>
          <w:bCs/>
        </w:rPr>
        <w:t>e</w:t>
      </w:r>
      <w:r w:rsidR="00C860B4" w:rsidRPr="00C860B4">
        <w:rPr>
          <w:rFonts w:ascii="Inspiring" w:hAnsi="Inspiring"/>
          <w:bCs/>
          <w:color w:val="DDDDDD"/>
          <w:spacing w:val="-20"/>
          <w:w w:val="1"/>
          <w:sz w:val="6"/>
        </w:rPr>
        <w:t>v</w:t>
      </w:r>
      <w:r w:rsidR="00F633D9" w:rsidRPr="00F633D9">
        <w:rPr>
          <w:bCs/>
        </w:rPr>
        <w:t>banyak</w:t>
      </w:r>
      <w:proofErr w:type="spellEnd"/>
      <w:r w:rsidR="00F633D9" w:rsidRPr="00F633D9">
        <w:rPr>
          <w:bCs/>
        </w:rPr>
        <w:t xml:space="preserve"> 8 </w:t>
      </w:r>
      <w:proofErr w:type="spellStart"/>
      <w:r w:rsidR="00F633D9" w:rsidRPr="00F633D9">
        <w:rPr>
          <w:bCs/>
        </w:rPr>
        <w:t>r</w:t>
      </w:r>
      <w:r w:rsidR="00C860B4">
        <w:rPr>
          <w:bCs/>
        </w:rPr>
        <w:t>e</w:t>
      </w:r>
      <w:r w:rsidR="00C860B4" w:rsidRPr="00C860B4">
        <w:rPr>
          <w:rFonts w:ascii="Inspiring" w:hAnsi="Inspiring"/>
          <w:bCs/>
          <w:color w:val="DDDDDD"/>
          <w:spacing w:val="-20"/>
          <w:w w:val="1"/>
          <w:sz w:val="6"/>
        </w:rPr>
        <w:t>v</w:t>
      </w:r>
      <w:r w:rsidR="00F633D9" w:rsidRPr="00F633D9">
        <w:rPr>
          <w:bCs/>
        </w:rPr>
        <w:t>spond</w:t>
      </w:r>
      <w:r w:rsidR="00C860B4">
        <w:rPr>
          <w:bCs/>
        </w:rPr>
        <w:t>e</w:t>
      </w:r>
      <w:r w:rsidR="00C860B4" w:rsidRPr="00C860B4">
        <w:rPr>
          <w:rFonts w:ascii="Inspiring" w:hAnsi="Inspiring"/>
          <w:bCs/>
          <w:color w:val="DDDDDD"/>
          <w:spacing w:val="-20"/>
          <w:w w:val="1"/>
          <w:sz w:val="6"/>
        </w:rPr>
        <w:t>v</w:t>
      </w:r>
      <w:r w:rsidR="00F633D9" w:rsidRPr="00F633D9">
        <w:rPr>
          <w:bCs/>
        </w:rPr>
        <w:t>n</w:t>
      </w:r>
      <w:proofErr w:type="spellEnd"/>
      <w:r w:rsidR="00F633D9" w:rsidRPr="00F633D9">
        <w:rPr>
          <w:bCs/>
        </w:rPr>
        <w:t xml:space="preserve"> (11.9%) dan </w:t>
      </w:r>
      <w:proofErr w:type="spellStart"/>
      <w:r w:rsidR="00F633D9" w:rsidRPr="00F633D9">
        <w:rPr>
          <w:bCs/>
        </w:rPr>
        <w:t>tidak</w:t>
      </w:r>
      <w:proofErr w:type="spellEnd"/>
      <w:r w:rsidR="00F633D9" w:rsidRPr="00F633D9">
        <w:rPr>
          <w:bCs/>
        </w:rPr>
        <w:t xml:space="preserve"> </w:t>
      </w:r>
      <w:proofErr w:type="spellStart"/>
      <w:r w:rsidR="00F633D9" w:rsidRPr="00F633D9">
        <w:rPr>
          <w:bCs/>
        </w:rPr>
        <w:t>p</w:t>
      </w:r>
      <w:r w:rsidR="00C860B4">
        <w:rPr>
          <w:bCs/>
        </w:rPr>
        <w:t>e</w:t>
      </w:r>
      <w:r w:rsidR="00C860B4" w:rsidRPr="00C860B4">
        <w:rPr>
          <w:rFonts w:ascii="Inspiring" w:hAnsi="Inspiring"/>
          <w:bCs/>
          <w:color w:val="DDDDDD"/>
          <w:spacing w:val="-20"/>
          <w:w w:val="1"/>
          <w:sz w:val="6"/>
        </w:rPr>
        <w:t>v</w:t>
      </w:r>
      <w:r w:rsidR="00F633D9" w:rsidRPr="00F633D9">
        <w:rPr>
          <w:bCs/>
        </w:rPr>
        <w:t>rnah</w:t>
      </w:r>
      <w:proofErr w:type="spellEnd"/>
      <w:r w:rsidR="00F633D9" w:rsidRPr="00F633D9">
        <w:rPr>
          <w:bCs/>
        </w:rPr>
        <w:t xml:space="preserve"> </w:t>
      </w:r>
      <w:proofErr w:type="spellStart"/>
      <w:r w:rsidR="00F633D9" w:rsidRPr="00F633D9">
        <w:rPr>
          <w:bCs/>
        </w:rPr>
        <w:t>p</w:t>
      </w:r>
      <w:r w:rsidR="00C860B4">
        <w:rPr>
          <w:bCs/>
        </w:rPr>
        <w:t>e</w:t>
      </w:r>
      <w:r w:rsidR="00C860B4" w:rsidRPr="00C860B4">
        <w:rPr>
          <w:rFonts w:ascii="Inspiring" w:hAnsi="Inspiring"/>
          <w:bCs/>
          <w:color w:val="DDDDDD"/>
          <w:spacing w:val="-20"/>
          <w:w w:val="1"/>
          <w:sz w:val="6"/>
        </w:rPr>
        <w:t>v</w:t>
      </w:r>
      <w:r w:rsidR="00F633D9" w:rsidRPr="00F633D9">
        <w:rPr>
          <w:bCs/>
        </w:rPr>
        <w:t>ndidikan</w:t>
      </w:r>
      <w:proofErr w:type="spellEnd"/>
      <w:r w:rsidR="00F633D9" w:rsidRPr="00F633D9">
        <w:rPr>
          <w:bCs/>
        </w:rPr>
        <w:t xml:space="preserve"> </w:t>
      </w:r>
      <w:proofErr w:type="spellStart"/>
      <w:r w:rsidR="00F633D9" w:rsidRPr="00F633D9">
        <w:rPr>
          <w:bCs/>
        </w:rPr>
        <w:t>s</w:t>
      </w:r>
      <w:r w:rsidR="00C860B4">
        <w:rPr>
          <w:bCs/>
        </w:rPr>
        <w:t>e</w:t>
      </w:r>
      <w:r w:rsidR="00C860B4" w:rsidRPr="00C860B4">
        <w:rPr>
          <w:rFonts w:ascii="Inspiring" w:hAnsi="Inspiring"/>
          <w:bCs/>
          <w:color w:val="DDDDDD"/>
          <w:spacing w:val="-20"/>
          <w:w w:val="1"/>
          <w:sz w:val="6"/>
        </w:rPr>
        <w:t>v</w:t>
      </w:r>
      <w:r w:rsidR="00F633D9" w:rsidRPr="00F633D9">
        <w:rPr>
          <w:bCs/>
        </w:rPr>
        <w:t>banyak</w:t>
      </w:r>
      <w:proofErr w:type="spellEnd"/>
      <w:r w:rsidR="00F633D9" w:rsidRPr="00F633D9">
        <w:rPr>
          <w:bCs/>
        </w:rPr>
        <w:t xml:space="preserve"> 59 </w:t>
      </w:r>
      <w:proofErr w:type="spellStart"/>
      <w:r w:rsidR="00F633D9" w:rsidRPr="00F633D9">
        <w:rPr>
          <w:bCs/>
        </w:rPr>
        <w:t>r</w:t>
      </w:r>
      <w:r w:rsidR="00C860B4">
        <w:rPr>
          <w:bCs/>
        </w:rPr>
        <w:t>e</w:t>
      </w:r>
      <w:r w:rsidR="00C860B4" w:rsidRPr="00C860B4">
        <w:rPr>
          <w:rFonts w:ascii="Inspiring" w:hAnsi="Inspiring"/>
          <w:bCs/>
          <w:color w:val="DDDDDD"/>
          <w:spacing w:val="-20"/>
          <w:w w:val="1"/>
          <w:sz w:val="6"/>
        </w:rPr>
        <w:t>v</w:t>
      </w:r>
      <w:r w:rsidR="00F633D9" w:rsidRPr="00F633D9">
        <w:rPr>
          <w:bCs/>
        </w:rPr>
        <w:t>spond</w:t>
      </w:r>
      <w:r w:rsidR="00C860B4">
        <w:rPr>
          <w:bCs/>
        </w:rPr>
        <w:t>e</w:t>
      </w:r>
      <w:r w:rsidR="00C860B4" w:rsidRPr="00C860B4">
        <w:rPr>
          <w:rFonts w:ascii="Inspiring" w:hAnsi="Inspiring"/>
          <w:bCs/>
          <w:color w:val="DDDDDD"/>
          <w:spacing w:val="-20"/>
          <w:w w:val="1"/>
          <w:sz w:val="6"/>
        </w:rPr>
        <w:t>v</w:t>
      </w:r>
      <w:r w:rsidR="00F633D9" w:rsidRPr="00F633D9">
        <w:rPr>
          <w:bCs/>
        </w:rPr>
        <w:t>n</w:t>
      </w:r>
      <w:proofErr w:type="spellEnd"/>
      <w:r w:rsidR="00F633D9" w:rsidRPr="00F633D9">
        <w:rPr>
          <w:bCs/>
        </w:rPr>
        <w:t xml:space="preserve"> (88.1%).</w:t>
      </w:r>
    </w:p>
    <w:p w14:paraId="40AA976E" w14:textId="6EE18845" w:rsidR="00F633D9" w:rsidRDefault="00F633D9" w:rsidP="00F633D9">
      <w:pPr>
        <w:pStyle w:val="BodyText"/>
        <w:spacing w:line="240" w:lineRule="auto"/>
        <w:ind w:firstLine="720"/>
        <w:rPr>
          <w:bCs/>
        </w:rPr>
      </w:pPr>
      <w:r w:rsidRPr="00F633D9">
        <w:rPr>
          <w:bCs/>
        </w:rPr>
        <w:t>Hal</w:t>
      </w:r>
      <w:r w:rsidR="006B719E">
        <w:rPr>
          <w:bCs/>
        </w:rPr>
        <w:t xml:space="preserve"> </w:t>
      </w:r>
      <w:proofErr w:type="spellStart"/>
      <w:r w:rsidR="006B719E">
        <w:rPr>
          <w:bCs/>
        </w:rPr>
        <w:t>t</w:t>
      </w:r>
      <w:r w:rsidR="00C860B4">
        <w:rPr>
          <w:bCs/>
        </w:rPr>
        <w:t>e</w:t>
      </w:r>
      <w:r w:rsidR="00C860B4" w:rsidRPr="00C860B4">
        <w:rPr>
          <w:rFonts w:ascii="Inspiring" w:hAnsi="Inspiring"/>
          <w:bCs/>
          <w:color w:val="DDDDDD"/>
          <w:spacing w:val="-20"/>
          <w:w w:val="1"/>
          <w:sz w:val="6"/>
        </w:rPr>
        <w:t>v</w:t>
      </w:r>
      <w:r w:rsidR="006B719E">
        <w:rPr>
          <w:bCs/>
        </w:rPr>
        <w:t>rs</w:t>
      </w:r>
      <w:r w:rsidR="00C860B4">
        <w:rPr>
          <w:bCs/>
        </w:rPr>
        <w:t>e</w:t>
      </w:r>
      <w:r w:rsidR="00C860B4" w:rsidRPr="00C860B4">
        <w:rPr>
          <w:rFonts w:ascii="Inspiring" w:hAnsi="Inspiring"/>
          <w:bCs/>
          <w:color w:val="DDDDDD"/>
          <w:spacing w:val="-20"/>
          <w:w w:val="1"/>
          <w:sz w:val="6"/>
        </w:rPr>
        <w:t>v</w:t>
      </w:r>
      <w:r w:rsidR="006B719E">
        <w:rPr>
          <w:bCs/>
        </w:rPr>
        <w:t>but</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unjukkan</w:t>
      </w:r>
      <w:proofErr w:type="spellEnd"/>
      <w:r w:rsidRPr="00F633D9">
        <w:rPr>
          <w:bCs/>
        </w:rPr>
        <w:t xml:space="preserve">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ndahnya</w:t>
      </w:r>
      <w:proofErr w:type="spellEnd"/>
      <w:r w:rsidRPr="00F633D9">
        <w:rPr>
          <w:bCs/>
        </w:rPr>
        <w:t xml:space="preserve"> </w:t>
      </w:r>
      <w:proofErr w:type="spellStart"/>
      <w:r w:rsidRPr="00F633D9">
        <w:rPr>
          <w:bCs/>
        </w:rPr>
        <w:t>inisiatif</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rawatan</w:t>
      </w:r>
      <w:proofErr w:type="spellEnd"/>
      <w:r w:rsidRPr="00F633D9">
        <w:rPr>
          <w:bCs/>
        </w:rPr>
        <w:t xml:space="preserve"> </w:t>
      </w:r>
      <w:proofErr w:type="spellStart"/>
      <w:r w:rsidRPr="00F633D9">
        <w:rPr>
          <w:bCs/>
        </w:rPr>
        <w:t>diri</w:t>
      </w:r>
      <w:proofErr w:type="spellEnd"/>
      <w:r w:rsidRPr="00F633D9">
        <w:rPr>
          <w:bCs/>
        </w:rPr>
        <w:t xml:space="preserve">, yang </w:t>
      </w:r>
      <w:proofErr w:type="spellStart"/>
      <w:r w:rsidRPr="00F633D9">
        <w:rPr>
          <w:bCs/>
        </w:rPr>
        <w:t>dapat</w:t>
      </w:r>
      <w:proofErr w:type="spellEnd"/>
      <w:r w:rsidRPr="00F633D9">
        <w:rPr>
          <w:bCs/>
        </w:rPr>
        <w:t xml:space="preserve"> </w:t>
      </w:r>
      <w:proofErr w:type="spellStart"/>
      <w:r w:rsidRPr="00F633D9">
        <w:rPr>
          <w:bCs/>
        </w:rPr>
        <w:t>dis</w:t>
      </w:r>
      <w:r w:rsidR="00C860B4">
        <w:rPr>
          <w:bCs/>
        </w:rPr>
        <w:t>e</w:t>
      </w:r>
      <w:r w:rsidR="00C860B4" w:rsidRPr="00C860B4">
        <w:rPr>
          <w:rFonts w:ascii="Inspiring" w:hAnsi="Inspiring"/>
          <w:bCs/>
          <w:color w:val="DDDDDD"/>
          <w:spacing w:val="-20"/>
          <w:w w:val="1"/>
          <w:sz w:val="6"/>
        </w:rPr>
        <w:t>v</w:t>
      </w:r>
      <w:r w:rsidRPr="00F633D9">
        <w:rPr>
          <w:bCs/>
        </w:rPr>
        <w:t>babkan</w:t>
      </w:r>
      <w:proofErr w:type="spellEnd"/>
      <w:r w:rsidRPr="00F633D9">
        <w:rPr>
          <w:bCs/>
        </w:rPr>
        <w:t xml:space="preserve"> </w:t>
      </w:r>
      <w:proofErr w:type="spellStart"/>
      <w:r w:rsidRPr="00F633D9">
        <w:rPr>
          <w:bCs/>
        </w:rPr>
        <w:t>ol</w:t>
      </w:r>
      <w:r w:rsidR="00C860B4">
        <w:rPr>
          <w:bCs/>
        </w:rPr>
        <w:t>e</w:t>
      </w:r>
      <w:r w:rsidR="00C860B4" w:rsidRPr="00C860B4">
        <w:rPr>
          <w:rFonts w:ascii="Inspiring" w:hAnsi="Inspiring"/>
          <w:bCs/>
          <w:color w:val="DDDDDD"/>
          <w:spacing w:val="-20"/>
          <w:w w:val="1"/>
          <w:sz w:val="6"/>
        </w:rPr>
        <w:t>v</w:t>
      </w:r>
      <w:r w:rsidRPr="00F633D9">
        <w:rPr>
          <w:bCs/>
        </w:rPr>
        <w:t>h</w:t>
      </w:r>
      <w:proofErr w:type="spellEnd"/>
      <w:r w:rsidRPr="00F633D9">
        <w:rPr>
          <w:bCs/>
        </w:rPr>
        <w:t xml:space="preserve"> </w:t>
      </w:r>
      <w:proofErr w:type="spellStart"/>
      <w:r w:rsidRPr="00F633D9">
        <w:rPr>
          <w:bCs/>
        </w:rPr>
        <w:t>b</w:t>
      </w:r>
      <w:r w:rsidR="00C860B4">
        <w:rPr>
          <w:bCs/>
        </w:rPr>
        <w:t>e</w:t>
      </w:r>
      <w:r w:rsidR="00C860B4" w:rsidRPr="00C860B4">
        <w:rPr>
          <w:rFonts w:ascii="Inspiring" w:hAnsi="Inspiring"/>
          <w:bCs/>
          <w:color w:val="DDDDDD"/>
          <w:spacing w:val="-20"/>
          <w:w w:val="1"/>
          <w:sz w:val="6"/>
        </w:rPr>
        <w:t>v</w:t>
      </w:r>
      <w:r w:rsidRPr="00F633D9">
        <w:rPr>
          <w:bCs/>
        </w:rPr>
        <w:t>rbagai</w:t>
      </w:r>
      <w:proofErr w:type="spellEnd"/>
      <w:r w:rsidRPr="00F633D9">
        <w:rPr>
          <w:bCs/>
        </w:rPr>
        <w:t xml:space="preserve"> </w:t>
      </w:r>
      <w:proofErr w:type="spellStart"/>
      <w:r w:rsidRPr="00F633D9">
        <w:rPr>
          <w:bCs/>
        </w:rPr>
        <w:t>faktor</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p</w:t>
      </w:r>
      <w:r w:rsidR="00C860B4">
        <w:rPr>
          <w:bCs/>
        </w:rPr>
        <w:t>e</w:t>
      </w:r>
      <w:r w:rsidR="00C860B4" w:rsidRPr="00C860B4">
        <w:rPr>
          <w:rFonts w:ascii="Inspiring" w:hAnsi="Inspiring"/>
          <w:bCs/>
          <w:color w:val="DDDDDD"/>
          <w:spacing w:val="-20"/>
          <w:w w:val="1"/>
          <w:sz w:val="6"/>
        </w:rPr>
        <w:t>v</w:t>
      </w:r>
      <w:r w:rsidRPr="00F633D9">
        <w:rPr>
          <w:bCs/>
        </w:rPr>
        <w:t>rti</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t</w:t>
      </w:r>
      <w:r w:rsidR="00C860B4">
        <w:rPr>
          <w:bCs/>
        </w:rPr>
        <w:t>e</w:t>
      </w:r>
      <w:r w:rsidR="00C860B4" w:rsidRPr="00C860B4">
        <w:rPr>
          <w:rFonts w:ascii="Inspiring" w:hAnsi="Inspiring"/>
          <w:bCs/>
          <w:color w:val="DDDDDD"/>
          <w:spacing w:val="-20"/>
          <w:w w:val="1"/>
          <w:sz w:val="6"/>
        </w:rPr>
        <w:t>v</w:t>
      </w:r>
      <w:r w:rsidRPr="00F633D9">
        <w:rPr>
          <w:bCs/>
        </w:rPr>
        <w:t>rbatasan</w:t>
      </w:r>
      <w:proofErr w:type="spellEnd"/>
      <w:r w:rsidRPr="00F633D9">
        <w:rPr>
          <w:bCs/>
        </w:rPr>
        <w:t xml:space="preserve"> </w:t>
      </w:r>
      <w:proofErr w:type="spellStart"/>
      <w:r w:rsidRPr="00F633D9">
        <w:rPr>
          <w:bCs/>
        </w:rPr>
        <w:t>waktu</w:t>
      </w:r>
      <w:proofErr w:type="spellEnd"/>
      <w:r w:rsidRPr="00F633D9">
        <w:rPr>
          <w:bCs/>
        </w:rPr>
        <w:t xml:space="preserve">, </w:t>
      </w:r>
      <w:proofErr w:type="spellStart"/>
      <w:r w:rsidRPr="00F633D9">
        <w:rPr>
          <w:bCs/>
        </w:rPr>
        <w:t>aks</w:t>
      </w:r>
      <w:r w:rsidR="00C860B4">
        <w:rPr>
          <w:bCs/>
        </w:rPr>
        <w:t>e</w:t>
      </w:r>
      <w:r w:rsidR="00C860B4" w:rsidRPr="00C860B4">
        <w:rPr>
          <w:rFonts w:ascii="Inspiring" w:hAnsi="Inspiring"/>
          <w:bCs/>
          <w:color w:val="DDDDDD"/>
          <w:spacing w:val="-20"/>
          <w:w w:val="1"/>
          <w:sz w:val="6"/>
        </w:rPr>
        <w:t>v</w:t>
      </w:r>
      <w:r w:rsidRPr="00F633D9">
        <w:rPr>
          <w:bCs/>
        </w:rPr>
        <w:t>s</w:t>
      </w:r>
      <w:proofErr w:type="spellEnd"/>
      <w:r w:rsidRPr="00F633D9">
        <w:rPr>
          <w:bCs/>
        </w:rPr>
        <w:t xml:space="preserve"> </w:t>
      </w:r>
      <w:proofErr w:type="spellStart"/>
      <w:r w:rsidRPr="00F633D9">
        <w:rPr>
          <w:bCs/>
        </w:rPr>
        <w:t>t</w:t>
      </w:r>
      <w:r w:rsidR="00C860B4">
        <w:rPr>
          <w:bCs/>
        </w:rPr>
        <w:t>e</w:t>
      </w:r>
      <w:r w:rsidR="00C860B4" w:rsidRPr="00C860B4">
        <w:rPr>
          <w:rFonts w:ascii="Inspiring" w:hAnsi="Inspiring"/>
          <w:bCs/>
          <w:color w:val="DDDDDD"/>
          <w:spacing w:val="-20"/>
          <w:w w:val="1"/>
          <w:sz w:val="6"/>
        </w:rPr>
        <w:t>v</w:t>
      </w:r>
      <w:r w:rsidRPr="00F633D9">
        <w:rPr>
          <w:bCs/>
        </w:rPr>
        <w:t>rhadap</w:t>
      </w:r>
      <w:proofErr w:type="spellEnd"/>
      <w:r w:rsidRPr="00F633D9">
        <w:rPr>
          <w:bCs/>
        </w:rPr>
        <w:t xml:space="preserve"> </w:t>
      </w:r>
      <w:proofErr w:type="spellStart"/>
      <w:r w:rsidRPr="00F633D9">
        <w:rPr>
          <w:bCs/>
        </w:rPr>
        <w:t>layanan</w:t>
      </w:r>
      <w:proofErr w:type="spellEnd"/>
      <w:r w:rsidRPr="00F633D9">
        <w:rPr>
          <w:bCs/>
        </w:rPr>
        <w:t xml:space="preserve"> </w:t>
      </w:r>
      <w:proofErr w:type="spellStart"/>
      <w:r w:rsidR="00C860B4">
        <w:rPr>
          <w:bCs/>
        </w:rPr>
        <w:t>e</w:t>
      </w:r>
      <w:r w:rsidR="00C860B4" w:rsidRPr="00C860B4">
        <w:rPr>
          <w:rFonts w:ascii="Inspiring" w:hAnsi="Inspiring"/>
          <w:bCs/>
          <w:color w:val="DDDDDD"/>
          <w:spacing w:val="-20"/>
          <w:w w:val="1"/>
          <w:sz w:val="6"/>
        </w:rPr>
        <w:t>v</w:t>
      </w:r>
      <w:r w:rsidRPr="00F633D9">
        <w:rPr>
          <w:bCs/>
        </w:rPr>
        <w:t>dukatif</w:t>
      </w:r>
      <w:proofErr w:type="spellEnd"/>
      <w:r w:rsidRPr="00F633D9">
        <w:rPr>
          <w:bCs/>
        </w:rPr>
        <w:t xml:space="preserve">, </w:t>
      </w:r>
      <w:proofErr w:type="spellStart"/>
      <w:r w:rsidRPr="00F633D9">
        <w:rPr>
          <w:bCs/>
        </w:rPr>
        <w:t>kurangnya</w:t>
      </w:r>
      <w:proofErr w:type="spellEnd"/>
      <w:r w:rsidRPr="00F633D9">
        <w:rPr>
          <w:bCs/>
        </w:rPr>
        <w:t xml:space="preserve"> </w:t>
      </w:r>
      <w:proofErr w:type="spellStart"/>
      <w:r w:rsidRPr="00F633D9">
        <w:rPr>
          <w:bCs/>
        </w:rPr>
        <w:t>dukungan</w:t>
      </w:r>
      <w:proofErr w:type="spellEnd"/>
      <w:r w:rsidRPr="00F633D9">
        <w:rPr>
          <w:bCs/>
        </w:rPr>
        <w:t xml:space="preserve"> </w:t>
      </w:r>
      <w:proofErr w:type="spellStart"/>
      <w:r w:rsidRPr="00F633D9">
        <w:rPr>
          <w:bCs/>
        </w:rPr>
        <w:t>sosial</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rta</w:t>
      </w:r>
      <w:proofErr w:type="spellEnd"/>
      <w:r w:rsidRPr="00F633D9">
        <w:rPr>
          <w:bCs/>
        </w:rPr>
        <w:t xml:space="preserve">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ndahnya</w:t>
      </w:r>
      <w:proofErr w:type="spellEnd"/>
      <w:r w:rsidRPr="00F633D9">
        <w:rPr>
          <w:bCs/>
        </w:rPr>
        <w:t xml:space="preserve"> </w:t>
      </w:r>
      <w:proofErr w:type="spellStart"/>
      <w:r w:rsidRPr="00F633D9">
        <w:rPr>
          <w:bCs/>
        </w:rPr>
        <w:lastRenderedPageBreak/>
        <w:t>k</w:t>
      </w:r>
      <w:r w:rsidR="00C860B4">
        <w:rPr>
          <w:bCs/>
        </w:rPr>
        <w:t>e</w:t>
      </w:r>
      <w:r w:rsidR="00C860B4" w:rsidRPr="00C860B4">
        <w:rPr>
          <w:rFonts w:ascii="Inspiring" w:hAnsi="Inspiring"/>
          <w:bCs/>
          <w:color w:val="DDDDDD"/>
          <w:spacing w:val="-20"/>
          <w:w w:val="1"/>
          <w:sz w:val="6"/>
        </w:rPr>
        <w:t>v</w:t>
      </w:r>
      <w:r w:rsidRPr="00F633D9">
        <w:rPr>
          <w:bCs/>
        </w:rPr>
        <w:t>sadaran</w:t>
      </w:r>
      <w:proofErr w:type="spellEnd"/>
      <w:r w:rsidRPr="00F633D9">
        <w:rPr>
          <w:bCs/>
        </w:rPr>
        <w:t xml:space="preserve"> </w:t>
      </w:r>
      <w:proofErr w:type="spellStart"/>
      <w:r w:rsidRPr="00F633D9">
        <w:rPr>
          <w:bCs/>
        </w:rPr>
        <w:t>akan</w:t>
      </w:r>
      <w:proofErr w:type="spellEnd"/>
      <w:r w:rsidRPr="00F633D9">
        <w:rPr>
          <w:bCs/>
        </w:rPr>
        <w:t xml:space="preserve"> </w:t>
      </w:r>
      <w:proofErr w:type="spellStart"/>
      <w:r w:rsidRPr="00F633D9">
        <w:rPr>
          <w:bCs/>
        </w:rPr>
        <w:t>urg</w:t>
      </w:r>
      <w:r w:rsidR="00C860B4">
        <w:rPr>
          <w:bCs/>
        </w:rPr>
        <w:t>e</w:t>
      </w:r>
      <w:r w:rsidR="00C860B4" w:rsidRPr="00C860B4">
        <w:rPr>
          <w:rFonts w:ascii="Inspiring" w:hAnsi="Inspiring"/>
          <w:bCs/>
          <w:color w:val="DDDDDD"/>
          <w:spacing w:val="-20"/>
          <w:w w:val="1"/>
          <w:sz w:val="6"/>
        </w:rPr>
        <w:t>v</w:t>
      </w:r>
      <w:r w:rsidRPr="00F633D9">
        <w:rPr>
          <w:bCs/>
        </w:rPr>
        <w:t>nsi</w:t>
      </w:r>
      <w:proofErr w:type="spellEnd"/>
      <w:r w:rsidRPr="00F633D9">
        <w:rPr>
          <w:bCs/>
        </w:rPr>
        <w:t xml:space="preserve"> </w:t>
      </w:r>
      <w:proofErr w:type="spellStart"/>
      <w:r w:rsidR="00C860B4">
        <w:rPr>
          <w:bCs/>
        </w:rPr>
        <w:t>e</w:t>
      </w:r>
      <w:r w:rsidR="00C860B4" w:rsidRPr="00C860B4">
        <w:rPr>
          <w:rFonts w:ascii="Inspiring" w:hAnsi="Inspiring"/>
          <w:bCs/>
          <w:color w:val="DDDDDD"/>
          <w:spacing w:val="-20"/>
          <w:w w:val="1"/>
          <w:sz w:val="6"/>
        </w:rPr>
        <w:t>v</w:t>
      </w:r>
      <w:r w:rsidRPr="00F633D9">
        <w:rPr>
          <w:bCs/>
        </w:rPr>
        <w:t>dukasi</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s</w:t>
      </w:r>
      <w:r w:rsidR="00C860B4">
        <w:rPr>
          <w:bCs/>
        </w:rPr>
        <w:t>e</w:t>
      </w:r>
      <w:r w:rsidR="00C860B4" w:rsidRPr="00C860B4">
        <w:rPr>
          <w:rFonts w:ascii="Inspiring" w:hAnsi="Inspiring"/>
          <w:bCs/>
          <w:color w:val="DDDDDD"/>
          <w:spacing w:val="-20"/>
          <w:w w:val="1"/>
          <w:sz w:val="6"/>
        </w:rPr>
        <w:t>v</w:t>
      </w:r>
      <w:r w:rsidRPr="00F633D9">
        <w:rPr>
          <w:bCs/>
        </w:rPr>
        <w:t>hatan</w:t>
      </w:r>
      <w:proofErr w:type="spellEnd"/>
      <w:r w:rsidR="00636197">
        <w:rPr>
          <w:bCs/>
        </w:rPr>
        <w:t xml:space="preserve"> </w:t>
      </w:r>
      <w:r w:rsidR="00636197">
        <w:rPr>
          <w:bCs/>
        </w:rPr>
        <w:fldChar w:fldCharType="begin"/>
      </w:r>
      <w:r w:rsidR="00636197">
        <w:rPr>
          <w:bCs/>
        </w:rPr>
        <w:instrText xml:space="preserve"> ADDIN ZOTERO_ITEM CSL_CITATION {"citationID":"KVGPZCiC","properties":{"formattedCitation":"(Raposo dkk., 2021)","plainCitation":"(Raposo dkk., 2021)","noteIndex":0},"citationItems":[{"id":215,"uris":["http://zotero.org/users/local/dmM2qeyj/items/VLNX9VYF"],"itemData":{"id":215,"type":"article-journal","abstract":"Aim:\n              To identify and understand the main unmet needs of individuals with Type 2 diabetes (T2D).\n              Materials &amp; methods:\n              An online survey was conducted in Brazil, China and Russia of individuals with recently diagnosed T2D.\n              Results:\n              The survey, involving 300 individuals with T2D, identified a need for more information regarding food/diet and for increased awareness of T2D symptoms. While most participants (94%) had experienced symptoms prior to their diagnosis, only 55% of symptomatic individuals sought medical attention.\n              Conclusion:\n              Novel strategies to increase awareness of diabetes should be developed and tested, and may enable earlier diagnosis and improve patients’ quality of life.\n            \n          , \n            Lay abstract\n            Type 2 diabetes (T2D) negatively impacts an individual’s health-related quality of life and represents a significant burden of disease worldwide. Although previous studies have examined the unmet needs of patients with diabetes, no recent studies have evaluated the needs of individuals with T2D in Brazil, China or Russia. This study used an online questionnaire to identify and understand the main unmet needs of individuals who had been recently diagnosed with T2D from these countries. Several potential needs were identified, including the need for more information and support about food and diet, a new noninvasive solution for blood glucose monitoring and increased awareness of T2D symptoms. Our study also identified possible innovative solution to address these needs.","container-title":"Journal of Comparative Effectiveness Research","DOI":"10.2217/cer-2020-0271","ISSN":"2042-6305, 2042-6313","issue":"7","journalAbbreviation":"J. Comp. Eff. Res.","language":"en","page":"613-624","source":"DOI.org (Crossref)","title":"Identifying the unmet needs of individuals with Type 2 diabetes: an international web-based survey","title-short":"Identifying the unmet needs of individuals with Type 2 diabetes","volume":"10","author":[{"family":"Raposo","given":"Joao Filipe"},{"family":"Shestakova","given":"Marina V"},{"family":"Lu","given":"Juming"},{"family":"Court","given":"Emilie"},{"family":"Mayorov","given":"Alexander Y"}],"issued":{"date-parts":[["2021",5]]}}}],"schema":"https://github.com/citation-style-language/schema/raw/master/csl-citation.json"} </w:instrText>
      </w:r>
      <w:r w:rsidR="00636197">
        <w:rPr>
          <w:bCs/>
        </w:rPr>
        <w:fldChar w:fldCharType="separate"/>
      </w:r>
      <w:r w:rsidR="00636197" w:rsidRPr="00636197">
        <w:t xml:space="preserve">(Raposo </w:t>
      </w:r>
      <w:proofErr w:type="spellStart"/>
      <w:r w:rsidR="00636197" w:rsidRPr="00636197">
        <w:t>dkk</w:t>
      </w:r>
      <w:proofErr w:type="spellEnd"/>
      <w:r w:rsidR="00636197" w:rsidRPr="00636197">
        <w:t>., 2021)</w:t>
      </w:r>
      <w:r w:rsidR="00636197">
        <w:rPr>
          <w:bCs/>
        </w:rPr>
        <w:fldChar w:fldCharType="end"/>
      </w:r>
      <w:r w:rsidR="00636197">
        <w:rPr>
          <w:bCs/>
        </w:rPr>
        <w:t xml:space="preserve">.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ndahnya</w:t>
      </w:r>
      <w:proofErr w:type="spellEnd"/>
      <w:r w:rsidRPr="00F633D9">
        <w:rPr>
          <w:bCs/>
        </w:rPr>
        <w:t xml:space="preserve"> </w:t>
      </w:r>
      <w:proofErr w:type="spellStart"/>
      <w:r w:rsidRPr="00F633D9">
        <w:rPr>
          <w:bCs/>
        </w:rPr>
        <w:t>partisipasi</w:t>
      </w:r>
      <w:proofErr w:type="spellEnd"/>
      <w:r w:rsidRPr="00F633D9">
        <w:rPr>
          <w:bCs/>
        </w:rPr>
        <w:t xml:space="preserve"> </w:t>
      </w:r>
      <w:proofErr w:type="spellStart"/>
      <w:r w:rsidRPr="00F633D9">
        <w:rPr>
          <w:bCs/>
        </w:rPr>
        <w:t>dalam</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didikan</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s</w:t>
      </w:r>
      <w:r w:rsidR="00C860B4">
        <w:rPr>
          <w:bCs/>
        </w:rPr>
        <w:t>e</w:t>
      </w:r>
      <w:r w:rsidR="00C860B4" w:rsidRPr="00C860B4">
        <w:rPr>
          <w:rFonts w:ascii="Inspiring" w:hAnsi="Inspiring"/>
          <w:bCs/>
          <w:color w:val="DDDDDD"/>
          <w:spacing w:val="-20"/>
          <w:w w:val="1"/>
          <w:sz w:val="6"/>
        </w:rPr>
        <w:t>v</w:t>
      </w:r>
      <w:r w:rsidRPr="00F633D9">
        <w:rPr>
          <w:bCs/>
        </w:rPr>
        <w:t>hatan</w:t>
      </w:r>
      <w:proofErr w:type="spellEnd"/>
      <w:r w:rsidRPr="00F633D9">
        <w:rPr>
          <w:bCs/>
        </w:rPr>
        <w:t xml:space="preserve"> </w:t>
      </w:r>
      <w:proofErr w:type="spellStart"/>
      <w:r w:rsidRPr="00F633D9">
        <w:rPr>
          <w:bCs/>
        </w:rPr>
        <w:t>b</w:t>
      </w:r>
      <w:r w:rsidR="00C860B4">
        <w:rPr>
          <w:bCs/>
        </w:rPr>
        <w:t>e</w:t>
      </w:r>
      <w:r w:rsidR="00C860B4" w:rsidRPr="00C860B4">
        <w:rPr>
          <w:rFonts w:ascii="Inspiring" w:hAnsi="Inspiring"/>
          <w:bCs/>
          <w:color w:val="DDDDDD"/>
          <w:spacing w:val="-20"/>
          <w:w w:val="1"/>
          <w:sz w:val="6"/>
        </w:rPr>
        <w:t>v</w:t>
      </w:r>
      <w:r w:rsidRPr="00F633D9">
        <w:rPr>
          <w:bCs/>
        </w:rPr>
        <w:t>rimplikasi</w:t>
      </w:r>
      <w:proofErr w:type="spellEnd"/>
      <w:r w:rsidRPr="00F633D9">
        <w:rPr>
          <w:bCs/>
        </w:rPr>
        <w:t xml:space="preserve"> pada </w:t>
      </w:r>
      <w:proofErr w:type="spellStart"/>
      <w:r w:rsidRPr="00F633D9">
        <w:rPr>
          <w:bCs/>
        </w:rPr>
        <w:t>buruknya</w:t>
      </w:r>
      <w:proofErr w:type="spellEnd"/>
      <w:r w:rsidRPr="00F633D9">
        <w:rPr>
          <w:bCs/>
        </w:rPr>
        <w:t xml:space="preserve"> </w:t>
      </w:r>
      <w:proofErr w:type="spellStart"/>
      <w:r w:rsidRPr="00F633D9">
        <w:rPr>
          <w:bCs/>
        </w:rPr>
        <w:t>kontrol</w:t>
      </w:r>
      <w:proofErr w:type="spellEnd"/>
      <w:r w:rsidRPr="00F633D9">
        <w:rPr>
          <w:bCs/>
        </w:rPr>
        <w:t xml:space="preserve"> </w:t>
      </w:r>
      <w:proofErr w:type="spellStart"/>
      <w:r w:rsidRPr="00F633D9">
        <w:rPr>
          <w:bCs/>
        </w:rPr>
        <w:t>glik</w:t>
      </w:r>
      <w:r w:rsidR="00C860B4">
        <w:rPr>
          <w:bCs/>
        </w:rPr>
        <w:t>e</w:t>
      </w:r>
      <w:r w:rsidR="00C860B4" w:rsidRPr="00C860B4">
        <w:rPr>
          <w:rFonts w:ascii="Inspiring" w:hAnsi="Inspiring"/>
          <w:bCs/>
          <w:color w:val="DDDDDD"/>
          <w:spacing w:val="-20"/>
          <w:w w:val="1"/>
          <w:sz w:val="6"/>
        </w:rPr>
        <w:t>v</w:t>
      </w:r>
      <w:r w:rsidRPr="00F633D9">
        <w:rPr>
          <w:bCs/>
        </w:rPr>
        <w:t>mik</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ingkatan</w:t>
      </w:r>
      <w:proofErr w:type="spellEnd"/>
      <w:r w:rsidRPr="00F633D9">
        <w:rPr>
          <w:bCs/>
        </w:rPr>
        <w:t xml:space="preserve"> </w:t>
      </w:r>
      <w:proofErr w:type="spellStart"/>
      <w:r w:rsidRPr="00F633D9">
        <w:rPr>
          <w:bCs/>
        </w:rPr>
        <w:t>risiko</w:t>
      </w:r>
      <w:proofErr w:type="spellEnd"/>
      <w:r w:rsidRPr="00F633D9">
        <w:rPr>
          <w:bCs/>
        </w:rPr>
        <w:t xml:space="preserve"> </w:t>
      </w:r>
      <w:proofErr w:type="spellStart"/>
      <w:r w:rsidRPr="00F633D9">
        <w:rPr>
          <w:bCs/>
        </w:rPr>
        <w:t>komplikasi</w:t>
      </w:r>
      <w:proofErr w:type="spellEnd"/>
      <w:r w:rsidRPr="00F633D9">
        <w:rPr>
          <w:bCs/>
        </w:rPr>
        <w:t xml:space="preserve"> </w:t>
      </w:r>
      <w:proofErr w:type="spellStart"/>
      <w:r w:rsidRPr="00F633D9">
        <w:rPr>
          <w:bCs/>
        </w:rPr>
        <w:t>makrovaskular</w:t>
      </w:r>
      <w:proofErr w:type="spellEnd"/>
      <w:r w:rsidRPr="00F633D9">
        <w:rPr>
          <w:bCs/>
        </w:rPr>
        <w:t xml:space="preserve"> dan </w:t>
      </w:r>
      <w:proofErr w:type="spellStart"/>
      <w:r w:rsidRPr="00F633D9">
        <w:rPr>
          <w:bCs/>
        </w:rPr>
        <w:t>mikrovaskular</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rta</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urunan</w:t>
      </w:r>
      <w:proofErr w:type="spellEnd"/>
      <w:r w:rsidRPr="00F633D9">
        <w:rPr>
          <w:bCs/>
        </w:rPr>
        <w:t xml:space="preserve"> </w:t>
      </w:r>
      <w:proofErr w:type="spellStart"/>
      <w:r w:rsidRPr="00F633D9">
        <w:rPr>
          <w:bCs/>
        </w:rPr>
        <w:t>kualitas</w:t>
      </w:r>
      <w:proofErr w:type="spellEnd"/>
      <w:r w:rsidRPr="00F633D9">
        <w:rPr>
          <w:bCs/>
        </w:rPr>
        <w:t xml:space="preserve"> </w:t>
      </w:r>
      <w:proofErr w:type="spellStart"/>
      <w:r w:rsidRPr="00F633D9">
        <w:rPr>
          <w:bCs/>
        </w:rPr>
        <w:t>hidup</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baliknya</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t</w:t>
      </w:r>
      <w:r w:rsidR="00C860B4">
        <w:rPr>
          <w:bCs/>
        </w:rPr>
        <w:t>e</w:t>
      </w:r>
      <w:r w:rsidR="00C860B4" w:rsidRPr="00C860B4">
        <w:rPr>
          <w:rFonts w:ascii="Inspiring" w:hAnsi="Inspiring"/>
          <w:bCs/>
          <w:color w:val="DDDDDD"/>
          <w:spacing w:val="-20"/>
          <w:w w:val="1"/>
          <w:sz w:val="6"/>
        </w:rPr>
        <w:t>v</w:t>
      </w:r>
      <w:r w:rsidRPr="00F633D9">
        <w:rPr>
          <w:bCs/>
        </w:rPr>
        <w:t>rlibatan</w:t>
      </w:r>
      <w:proofErr w:type="spellEnd"/>
      <w:r w:rsidRPr="00F633D9">
        <w:rPr>
          <w:bCs/>
        </w:rPr>
        <w:t xml:space="preserve"> </w:t>
      </w:r>
      <w:proofErr w:type="spellStart"/>
      <w:r w:rsidRPr="00F633D9">
        <w:rPr>
          <w:bCs/>
        </w:rPr>
        <w:t>aktif</w:t>
      </w:r>
      <w:proofErr w:type="spellEnd"/>
      <w:r w:rsidRPr="00F633D9">
        <w:rPr>
          <w:bCs/>
        </w:rPr>
        <w:t xml:space="preserve"> </w:t>
      </w:r>
      <w:proofErr w:type="spellStart"/>
      <w:r w:rsidRPr="00F633D9">
        <w:rPr>
          <w:bCs/>
        </w:rPr>
        <w:t>dalam</w:t>
      </w:r>
      <w:proofErr w:type="spellEnd"/>
      <w:r w:rsidRPr="00F633D9">
        <w:rPr>
          <w:bCs/>
        </w:rPr>
        <w:t xml:space="preserve"> program “</w:t>
      </w:r>
      <w:proofErr w:type="spellStart"/>
      <w:r w:rsidRPr="00F633D9">
        <w:rPr>
          <w:bCs/>
        </w:rPr>
        <w:t>Diab</w:t>
      </w:r>
      <w:r w:rsidR="00C860B4">
        <w:rPr>
          <w:bCs/>
        </w:rPr>
        <w:t>e</w:t>
      </w:r>
      <w:r w:rsidR="00C860B4" w:rsidRPr="00C860B4">
        <w:rPr>
          <w:rFonts w:ascii="Inspiring" w:hAnsi="Inspiring"/>
          <w:bCs/>
          <w:color w:val="DDDDDD"/>
          <w:spacing w:val="-20"/>
          <w:w w:val="1"/>
          <w:sz w:val="6"/>
        </w:rPr>
        <w:t>v</w:t>
      </w:r>
      <w:r w:rsidRPr="00F633D9">
        <w:rPr>
          <w:bCs/>
        </w:rPr>
        <w:t>t</w:t>
      </w:r>
      <w:r w:rsidR="00C860B4">
        <w:rPr>
          <w:bCs/>
        </w:rPr>
        <w:t>e</w:t>
      </w:r>
      <w:r w:rsidR="00C860B4" w:rsidRPr="00C860B4">
        <w:rPr>
          <w:rFonts w:ascii="Inspiring" w:hAnsi="Inspiring"/>
          <w:bCs/>
          <w:color w:val="DDDDDD"/>
          <w:spacing w:val="-20"/>
          <w:w w:val="1"/>
          <w:sz w:val="6"/>
        </w:rPr>
        <w:t>v</w:t>
      </w:r>
      <w:r w:rsidRPr="00F633D9">
        <w:rPr>
          <w:bCs/>
        </w:rPr>
        <w:t>s</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lf-Manag</w:t>
      </w:r>
      <w:r w:rsidR="00C860B4">
        <w:rPr>
          <w:bCs/>
        </w:rPr>
        <w:t>e</w:t>
      </w:r>
      <w:r w:rsidR="00C860B4" w:rsidRPr="00C860B4">
        <w:rPr>
          <w:rFonts w:ascii="Inspiring" w:hAnsi="Inspiring"/>
          <w:bCs/>
          <w:color w:val="DDDDDD"/>
          <w:spacing w:val="-20"/>
          <w:w w:val="1"/>
          <w:sz w:val="6"/>
        </w:rPr>
        <w:t>v</w:t>
      </w:r>
      <w:r w:rsidRPr="00F633D9">
        <w:rPr>
          <w:bCs/>
        </w:rPr>
        <w:t>m</w:t>
      </w:r>
      <w:r w:rsidR="00C860B4">
        <w:rPr>
          <w:bCs/>
        </w:rPr>
        <w:t>e</w:t>
      </w:r>
      <w:r w:rsidR="00C860B4" w:rsidRPr="00C860B4">
        <w:rPr>
          <w:rFonts w:ascii="Inspiring" w:hAnsi="Inspiring"/>
          <w:bCs/>
          <w:color w:val="DDDDDD"/>
          <w:spacing w:val="-20"/>
          <w:w w:val="1"/>
          <w:sz w:val="6"/>
        </w:rPr>
        <w:t>v</w:t>
      </w:r>
      <w:r w:rsidRPr="00F633D9">
        <w:rPr>
          <w:bCs/>
        </w:rPr>
        <w:t>nt</w:t>
      </w:r>
      <w:proofErr w:type="spellEnd"/>
      <w:r w:rsidRPr="00F633D9">
        <w:rPr>
          <w:bCs/>
        </w:rPr>
        <w:t xml:space="preserve"> </w:t>
      </w:r>
      <w:proofErr w:type="spellStart"/>
      <w:r w:rsidR="00C860B4">
        <w:rPr>
          <w:bCs/>
        </w:rPr>
        <w:t>E</w:t>
      </w:r>
      <w:r w:rsidR="00C860B4" w:rsidRPr="00C860B4">
        <w:rPr>
          <w:rFonts w:ascii="Inspiring" w:hAnsi="Inspiring"/>
          <w:bCs/>
          <w:color w:val="DDDDDD"/>
          <w:spacing w:val="-20"/>
          <w:w w:val="1"/>
          <w:sz w:val="6"/>
        </w:rPr>
        <w:t>v</w:t>
      </w:r>
      <w:r w:rsidRPr="00F633D9">
        <w:rPr>
          <w:bCs/>
        </w:rPr>
        <w:t>ducation</w:t>
      </w:r>
      <w:proofErr w:type="spellEnd"/>
      <w:r w:rsidRPr="00F633D9">
        <w:rPr>
          <w:bCs/>
        </w:rPr>
        <w:t xml:space="preserve"> (</w:t>
      </w:r>
      <w:proofErr w:type="spellStart"/>
      <w:r w:rsidRPr="00F633D9">
        <w:rPr>
          <w:bCs/>
        </w:rPr>
        <w:t>DSM</w:t>
      </w:r>
      <w:r w:rsidR="00C860B4">
        <w:rPr>
          <w:bCs/>
        </w:rPr>
        <w:t>E</w:t>
      </w:r>
      <w:r w:rsidR="00C860B4" w:rsidRPr="00C860B4">
        <w:rPr>
          <w:rFonts w:ascii="Inspiring" w:hAnsi="Inspiring"/>
          <w:bCs/>
          <w:color w:val="DDDDDD"/>
          <w:spacing w:val="-20"/>
          <w:w w:val="1"/>
          <w:sz w:val="6"/>
        </w:rPr>
        <w:t>v</w:t>
      </w:r>
      <w:proofErr w:type="spellEnd"/>
      <w:r w:rsidRPr="00F633D9">
        <w:rPr>
          <w:bCs/>
        </w:rPr>
        <w:t xml:space="preserve">)” </w:t>
      </w:r>
      <w:proofErr w:type="spellStart"/>
      <w:r w:rsidRPr="00F633D9">
        <w:rPr>
          <w:bCs/>
        </w:rPr>
        <w:t>t</w:t>
      </w:r>
      <w:r w:rsidR="00C860B4">
        <w:rPr>
          <w:bCs/>
        </w:rPr>
        <w:t>e</w:t>
      </w:r>
      <w:r w:rsidR="00C860B4" w:rsidRPr="00C860B4">
        <w:rPr>
          <w:rFonts w:ascii="Inspiring" w:hAnsi="Inspiring"/>
          <w:bCs/>
          <w:color w:val="DDDDDD"/>
          <w:spacing w:val="-20"/>
          <w:w w:val="1"/>
          <w:sz w:val="6"/>
        </w:rPr>
        <w:t>v</w:t>
      </w:r>
      <w:r w:rsidRPr="00F633D9">
        <w:rPr>
          <w:bCs/>
        </w:rPr>
        <w:t>rbukti</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cara</w:t>
      </w:r>
      <w:proofErr w:type="spellEnd"/>
      <w:r w:rsidRPr="00F633D9">
        <w:rPr>
          <w:bCs/>
        </w:rPr>
        <w:t xml:space="preserve"> </w:t>
      </w:r>
      <w:proofErr w:type="spellStart"/>
      <w:r w:rsidRPr="00F633D9">
        <w:rPr>
          <w:bCs/>
        </w:rPr>
        <w:t>signifikan</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ingkatkan</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mampu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lola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yakit</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urunkan</w:t>
      </w:r>
      <w:proofErr w:type="spellEnd"/>
      <w:r w:rsidRPr="00F633D9">
        <w:rPr>
          <w:bCs/>
        </w:rPr>
        <w:t xml:space="preserve"> </w:t>
      </w:r>
      <w:proofErr w:type="spellStart"/>
      <w:r w:rsidRPr="00F633D9">
        <w:rPr>
          <w:bCs/>
        </w:rPr>
        <w:t>kadar</w:t>
      </w:r>
      <w:proofErr w:type="spellEnd"/>
      <w:r w:rsidRPr="00F633D9">
        <w:rPr>
          <w:bCs/>
        </w:rPr>
        <w:t xml:space="preserve"> HbA1c,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rta</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gurangi</w:t>
      </w:r>
      <w:proofErr w:type="spellEnd"/>
      <w:r w:rsidRPr="00F633D9">
        <w:rPr>
          <w:bCs/>
        </w:rPr>
        <w:t xml:space="preserve"> </w:t>
      </w:r>
      <w:proofErr w:type="spellStart"/>
      <w:r w:rsidRPr="00F633D9">
        <w:rPr>
          <w:bCs/>
        </w:rPr>
        <w:t>risiko</w:t>
      </w:r>
      <w:proofErr w:type="spellEnd"/>
      <w:r w:rsidRPr="00F633D9">
        <w:rPr>
          <w:bCs/>
        </w:rPr>
        <w:t xml:space="preserve"> </w:t>
      </w:r>
      <w:proofErr w:type="spellStart"/>
      <w:r w:rsidRPr="00F633D9">
        <w:rPr>
          <w:bCs/>
        </w:rPr>
        <w:t>komplikasi</w:t>
      </w:r>
      <w:proofErr w:type="spellEnd"/>
      <w:r w:rsidRPr="00F633D9">
        <w:rPr>
          <w:bCs/>
        </w:rPr>
        <w:t xml:space="preserve"> </w:t>
      </w:r>
      <w:proofErr w:type="spellStart"/>
      <w:r w:rsidRPr="00F633D9">
        <w:rPr>
          <w:bCs/>
        </w:rPr>
        <w:t>jangka</w:t>
      </w:r>
      <w:proofErr w:type="spellEnd"/>
      <w:r w:rsidRPr="00F633D9">
        <w:rPr>
          <w:bCs/>
        </w:rPr>
        <w:t xml:space="preserve"> </w:t>
      </w:r>
      <w:proofErr w:type="spellStart"/>
      <w:r w:rsidRPr="00F633D9">
        <w:rPr>
          <w:bCs/>
        </w:rPr>
        <w:t>panjang</w:t>
      </w:r>
      <w:proofErr w:type="spellEnd"/>
      <w:r w:rsidRPr="00F633D9">
        <w:rPr>
          <w:bCs/>
        </w:rPr>
        <w:t xml:space="preserve"> dan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ingkatan</w:t>
      </w:r>
      <w:proofErr w:type="spellEnd"/>
      <w:r w:rsidRPr="00F633D9">
        <w:rPr>
          <w:bCs/>
        </w:rPr>
        <w:t xml:space="preserve"> </w:t>
      </w:r>
      <w:proofErr w:type="spellStart"/>
      <w:r w:rsidRPr="00F633D9">
        <w:rPr>
          <w:bCs/>
        </w:rPr>
        <w:t>kualitas</w:t>
      </w:r>
      <w:proofErr w:type="spellEnd"/>
      <w:r w:rsidRPr="00F633D9">
        <w:rPr>
          <w:bCs/>
        </w:rPr>
        <w:t xml:space="preserve"> </w:t>
      </w:r>
      <w:proofErr w:type="spellStart"/>
      <w:r w:rsidRPr="00F633D9">
        <w:rPr>
          <w:bCs/>
        </w:rPr>
        <w:t>hidup</w:t>
      </w:r>
      <w:proofErr w:type="spellEnd"/>
      <w:r w:rsidRPr="00F633D9">
        <w:rPr>
          <w:bCs/>
        </w:rPr>
        <w:t xml:space="preserve"> </w:t>
      </w:r>
      <w:proofErr w:type="spellStart"/>
      <w:r w:rsidRPr="00F633D9">
        <w:rPr>
          <w:bCs/>
        </w:rPr>
        <w:t>pasi</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w:t>
      </w:r>
      <w:proofErr w:type="spellStart"/>
      <w:r w:rsidR="00345054">
        <w:rPr>
          <w:bCs/>
        </w:rPr>
        <w:t>diab</w:t>
      </w:r>
      <w:r w:rsidR="00C860B4">
        <w:rPr>
          <w:bCs/>
        </w:rPr>
        <w:t>e</w:t>
      </w:r>
      <w:r w:rsidR="00C860B4" w:rsidRPr="00C860B4">
        <w:rPr>
          <w:rFonts w:ascii="Inspiring" w:hAnsi="Inspiring"/>
          <w:bCs/>
          <w:color w:val="DDDDDD"/>
          <w:spacing w:val="-20"/>
          <w:w w:val="1"/>
          <w:sz w:val="6"/>
        </w:rPr>
        <w:t>v</w:t>
      </w:r>
      <w:r w:rsidR="00345054">
        <w:rPr>
          <w:bCs/>
        </w:rPr>
        <w:t>t</w:t>
      </w:r>
      <w:r w:rsidR="00C860B4">
        <w:rPr>
          <w:bCs/>
        </w:rPr>
        <w:t>e</w:t>
      </w:r>
      <w:r w:rsidR="00C860B4" w:rsidRPr="00C860B4">
        <w:rPr>
          <w:rFonts w:ascii="Inspiring" w:hAnsi="Inspiring"/>
          <w:bCs/>
          <w:color w:val="DDDDDD"/>
          <w:spacing w:val="-20"/>
          <w:w w:val="1"/>
          <w:sz w:val="6"/>
        </w:rPr>
        <w:t>v</w:t>
      </w:r>
      <w:r w:rsidR="00345054">
        <w:rPr>
          <w:bCs/>
        </w:rPr>
        <w:t>s</w:t>
      </w:r>
      <w:proofErr w:type="spellEnd"/>
      <w:r w:rsidR="00345054">
        <w:rPr>
          <w:bCs/>
        </w:rPr>
        <w:t xml:space="preserve"> </w:t>
      </w:r>
      <w:proofErr w:type="spellStart"/>
      <w:r w:rsidR="00345054">
        <w:rPr>
          <w:bCs/>
        </w:rPr>
        <w:t>m</w:t>
      </w:r>
      <w:r w:rsidR="00C860B4">
        <w:rPr>
          <w:bCs/>
        </w:rPr>
        <w:t>e</w:t>
      </w:r>
      <w:r w:rsidR="00C860B4" w:rsidRPr="00C860B4">
        <w:rPr>
          <w:rFonts w:ascii="Inspiring" w:hAnsi="Inspiring"/>
          <w:bCs/>
          <w:color w:val="DDDDDD"/>
          <w:spacing w:val="-20"/>
          <w:w w:val="1"/>
          <w:sz w:val="6"/>
        </w:rPr>
        <w:t>v</w:t>
      </w:r>
      <w:r w:rsidR="00345054">
        <w:rPr>
          <w:bCs/>
        </w:rPr>
        <w:t>litus</w:t>
      </w:r>
      <w:proofErr w:type="spellEnd"/>
      <w:r w:rsidR="00345054">
        <w:rPr>
          <w:bCs/>
        </w:rPr>
        <w:t xml:space="preserve"> (DM) </w:t>
      </w:r>
      <w:proofErr w:type="spellStart"/>
      <w:r w:rsidR="00345054">
        <w:rPr>
          <w:bCs/>
        </w:rPr>
        <w:t>tip</w:t>
      </w:r>
      <w:r w:rsidR="00C860B4">
        <w:rPr>
          <w:bCs/>
        </w:rPr>
        <w:t>e</w:t>
      </w:r>
      <w:r w:rsidR="00C860B4" w:rsidRPr="00C860B4">
        <w:rPr>
          <w:rFonts w:ascii="Inspiring" w:hAnsi="Inspiring"/>
          <w:bCs/>
          <w:color w:val="DDDDDD"/>
          <w:spacing w:val="-20"/>
          <w:w w:val="1"/>
          <w:sz w:val="6"/>
        </w:rPr>
        <w:t>v</w:t>
      </w:r>
      <w:proofErr w:type="spellEnd"/>
      <w:r w:rsidR="00345054">
        <w:rPr>
          <w:bCs/>
        </w:rPr>
        <w:t xml:space="preserve"> 2 </w:t>
      </w:r>
      <w:r w:rsidR="00636197">
        <w:rPr>
          <w:bCs/>
        </w:rPr>
        <w:fldChar w:fldCharType="begin"/>
      </w:r>
      <w:r w:rsidR="00636197">
        <w:rPr>
          <w:bCs/>
        </w:rPr>
        <w:instrText xml:space="preserve"> ADDIN ZOTERO_ITEM CSL_CITATION {"citationID":"e0uEJ7Ke","properties":{"formattedCitation":"(Chowdhury dkk., 2024)","plainCitation":"(Chowdhury dkk., 2024)","noteIndex":0},"citationItems":[{"id":217,"uris":["http://zotero.org/users/local/dmM2qeyj/items/M3E2R8EU"],"itemData":{"id":217,"type":"article-journal","abstract":"Diabetes mellitus (DM) poses a significant challenge to public health. Effective diabetes self-management education (DSME) interventions may play a pivotal role in the care of people with type 2 diabetes mellitus (T2DM) in low- and middle-income countries (LMICs). A specific up-to-date systematic review is needed to assess the effect of DSME interventions on glycaemic control, cardiometabolic risk, self-management behaviours, and psychosocial well-being among T2DM across LMICs. The MEDLINE, Embase, CINAHL, Global Health, and Cochrane databases were searched on 02 August 2022 and then updated on 10 November 2023 for published randomised controlled trials (RCTs) and quasi-experimental studies. The quality of the studies was assessed, and a random-effect model was used to estimate the pooled effect of diabetes DSME intervention. Heterogeneity (I\n              2\n              ) was tested, and subgroup analyses were performed. Egger’s regression test and funnel plots were used to examine publication bias. The risk of bias of the included studies was assessed using the Cochrane risk-of-bias tool for randomized trial (RoB 2). The overall assessment of the evidence was evaluated using the Grading of Recommendations Assessment, Development, and Evaluation approach. A total of 5893 articles were retrieved, and 44 studies (n = 11838) from 21 LMICs met the inclusion criteria. Compared with standard care, pooled analysis showed that DSME effectively reduced the HbA1c level by 0.64% (95% CI: 0.45% to 0.83%) and 1.27% (95% CI: -0.63% to 3.17%) for RCTs and quasi-experimental design studies, respectively. Further, the findings showed an improvement in cardiometabolic risk reduction, diabetes self-management behaviours, and psychosocial well-being. This review suggests that ongoing support alongside individualised face-to-face intervention delivery is favourable for improving overall T2DM management in LMICs, with a special emphasis on countries in the lowest income group.","container-title":"PLOS ONE","DOI":"10.1371/journal.pone.0297328","ISSN":"1932-6203","issue":"2","journalAbbreviation":"PLoS ONE","language":"en","page":"e0297328","source":"DOI.org (Crossref)","title":"The effectiveness of diabetes self-management education intervention on glycaemic control and cardiometabolic risk in adults with type 2 diabetes in low- and middle-income countries: A systematic review and meta-analysis","title-short":"The effectiveness of diabetes self-management education intervention on glycaemic control and cardiometabolic risk in adults with type 2 diabetes in low- and middle-income countries","volume":"19","author":[{"family":"Chowdhury","given":"Hasina Akhter"},{"family":"Harrison","given":"Cheryce L."},{"family":"Siddiquea","given":"Bodrun Naher"},{"family":"Tissera","given":"Sanuki"},{"family":"Afroz","given":"Afsana"},{"family":"Ali","given":"Liaquat"},{"family":"Joham","given":"Anju E."},{"family":"Billah","given":"Baki"}],"editor":[{"family":"Werfalli","given":"Mahmoud M."}],"issued":{"date-parts":[["2024",2,2]]}}}],"schema":"https://github.com/citation-style-language/schema/raw/master/csl-citation.json"} </w:instrText>
      </w:r>
      <w:r w:rsidR="00636197">
        <w:rPr>
          <w:bCs/>
        </w:rPr>
        <w:fldChar w:fldCharType="separate"/>
      </w:r>
      <w:r w:rsidR="00636197" w:rsidRPr="00636197">
        <w:t>(Chowdhury dkk., 2024)</w:t>
      </w:r>
      <w:r w:rsidR="00636197">
        <w:rPr>
          <w:bCs/>
        </w:rPr>
        <w:fldChar w:fldCharType="end"/>
      </w:r>
      <w:r w:rsidR="00636197">
        <w:rPr>
          <w:bCs/>
        </w:rPr>
        <w:t>.</w:t>
      </w:r>
    </w:p>
    <w:p w14:paraId="3FC7AD1E" w14:textId="7AB92144" w:rsidR="00F633D9" w:rsidRDefault="00F633D9" w:rsidP="00F633D9">
      <w:pPr>
        <w:pStyle w:val="BodyText"/>
        <w:numPr>
          <w:ilvl w:val="0"/>
          <w:numId w:val="11"/>
        </w:numPr>
        <w:spacing w:before="240" w:after="240" w:line="240" w:lineRule="auto"/>
        <w:rPr>
          <w:b/>
          <w:bCs/>
          <w:lang w:val="id-ID"/>
        </w:rPr>
      </w:pPr>
      <w:r w:rsidRPr="00F633D9">
        <w:rPr>
          <w:b/>
          <w:bCs/>
          <w:lang w:val="id-ID"/>
        </w:rPr>
        <w:t>Tingkat Pengetahuan Pasien Diabetes Melitus tipe 2</w:t>
      </w:r>
    </w:p>
    <w:p w14:paraId="6D193DE0" w14:textId="6EF79FD7" w:rsidR="00F633D9" w:rsidRDefault="00F633D9" w:rsidP="00EE1D1C">
      <w:pPr>
        <w:pStyle w:val="ListParagraph"/>
        <w:spacing w:after="120"/>
        <w:jc w:val="center"/>
        <w:rPr>
          <w:sz w:val="20"/>
          <w:szCs w:val="20"/>
        </w:rPr>
      </w:pPr>
      <w:r w:rsidRPr="00F633D9">
        <w:rPr>
          <w:sz w:val="20"/>
          <w:szCs w:val="20"/>
        </w:rPr>
        <w:t>Tab</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l 7. Tingkat P</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ng</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tahuan Pasi</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n Diab</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t</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s M</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litus Tip</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 xml:space="preserve"> 2</w:t>
      </w:r>
    </w:p>
    <w:tbl>
      <w:tblPr>
        <w:tblStyle w:val="PlainTable2"/>
        <w:tblW w:w="0" w:type="auto"/>
        <w:tblLook w:val="04A0" w:firstRow="1" w:lastRow="0" w:firstColumn="1" w:lastColumn="0" w:noHBand="0" w:noVBand="1"/>
      </w:tblPr>
      <w:tblGrid>
        <w:gridCol w:w="2101"/>
        <w:gridCol w:w="1230"/>
        <w:gridCol w:w="1299"/>
      </w:tblGrid>
      <w:tr w:rsidR="00F633D9" w:rsidRPr="00A57CC5" w14:paraId="2B287E25" w14:textId="77777777" w:rsidTr="00345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tcPr>
          <w:p w14:paraId="1D94F288" w14:textId="77777777" w:rsidR="00F633D9" w:rsidRPr="00F633D9" w:rsidRDefault="00F633D9" w:rsidP="00F633D9">
            <w:pPr>
              <w:jc w:val="center"/>
              <w:rPr>
                <w:rFonts w:ascii="Times New Roman" w:hAnsi="Times New Roman" w:cs="Times New Roman"/>
                <w:sz w:val="20"/>
                <w:szCs w:val="20"/>
              </w:rPr>
            </w:pPr>
            <w:r w:rsidRPr="00F633D9">
              <w:rPr>
                <w:rFonts w:ascii="Times New Roman" w:hAnsi="Times New Roman" w:cs="Times New Roman"/>
                <w:sz w:val="20"/>
                <w:szCs w:val="20"/>
              </w:rPr>
              <w:t>Kategorik Tingkat Pengetahuan</w:t>
            </w:r>
          </w:p>
        </w:tc>
        <w:tc>
          <w:tcPr>
            <w:tcW w:w="1230" w:type="dxa"/>
          </w:tcPr>
          <w:p w14:paraId="76291E93" w14:textId="77777777" w:rsidR="00F633D9" w:rsidRPr="00F633D9" w:rsidRDefault="00F633D9" w:rsidP="00F633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sz w:val="20"/>
                <w:szCs w:val="20"/>
              </w:rPr>
              <w:t>Frekuensi</w:t>
            </w:r>
          </w:p>
        </w:tc>
        <w:tc>
          <w:tcPr>
            <w:tcW w:w="1299" w:type="dxa"/>
          </w:tcPr>
          <w:p w14:paraId="2286DF12" w14:textId="77777777" w:rsidR="00F633D9" w:rsidRPr="00F633D9" w:rsidRDefault="00F633D9" w:rsidP="00F633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sz w:val="20"/>
                <w:szCs w:val="20"/>
              </w:rPr>
              <w:t>Persentase</w:t>
            </w:r>
          </w:p>
        </w:tc>
      </w:tr>
      <w:tr w:rsidR="00F633D9" w:rsidRPr="00A57CC5" w14:paraId="6E3FE52B"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tcPr>
          <w:p w14:paraId="4B7C2BA8" w14:textId="77777777" w:rsidR="00F633D9" w:rsidRPr="00F633D9" w:rsidRDefault="00F633D9" w:rsidP="00F633D9">
            <w:pPr>
              <w:jc w:val="center"/>
              <w:rPr>
                <w:rFonts w:ascii="Times New Roman" w:hAnsi="Times New Roman" w:cs="Times New Roman"/>
                <w:sz w:val="20"/>
                <w:szCs w:val="20"/>
              </w:rPr>
            </w:pPr>
            <w:r w:rsidRPr="00F633D9">
              <w:rPr>
                <w:rFonts w:ascii="Times New Roman" w:hAnsi="Times New Roman" w:cs="Times New Roman"/>
                <w:color w:val="000000"/>
                <w:sz w:val="20"/>
                <w:szCs w:val="20"/>
              </w:rPr>
              <w:t>Pengetahuan kurang (skor &lt; 55)</w:t>
            </w:r>
          </w:p>
        </w:tc>
        <w:tc>
          <w:tcPr>
            <w:tcW w:w="1230" w:type="dxa"/>
          </w:tcPr>
          <w:p w14:paraId="75A39A2E" w14:textId="77777777" w:rsidR="00F633D9" w:rsidRPr="00F633D9" w:rsidRDefault="00F633D9" w:rsidP="00F633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33</w:t>
            </w:r>
          </w:p>
        </w:tc>
        <w:tc>
          <w:tcPr>
            <w:tcW w:w="1299" w:type="dxa"/>
          </w:tcPr>
          <w:p w14:paraId="205EC1DC" w14:textId="77777777" w:rsidR="00F633D9" w:rsidRPr="00F633D9" w:rsidRDefault="00F633D9" w:rsidP="00F633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49.3</w:t>
            </w:r>
          </w:p>
        </w:tc>
      </w:tr>
      <w:tr w:rsidR="00F633D9" w:rsidRPr="00A57CC5" w14:paraId="6997D572" w14:textId="77777777" w:rsidTr="00345054">
        <w:tc>
          <w:tcPr>
            <w:cnfStyle w:val="001000000000" w:firstRow="0" w:lastRow="0" w:firstColumn="1" w:lastColumn="0" w:oddVBand="0" w:evenVBand="0" w:oddHBand="0" w:evenHBand="0" w:firstRowFirstColumn="0" w:firstRowLastColumn="0" w:lastRowFirstColumn="0" w:lastRowLastColumn="0"/>
            <w:tcW w:w="2101" w:type="dxa"/>
          </w:tcPr>
          <w:p w14:paraId="24479111" w14:textId="77777777" w:rsidR="00F633D9" w:rsidRPr="00F633D9" w:rsidRDefault="00F633D9" w:rsidP="00F633D9">
            <w:pPr>
              <w:jc w:val="center"/>
              <w:rPr>
                <w:rFonts w:ascii="Times New Roman" w:hAnsi="Times New Roman" w:cs="Times New Roman"/>
                <w:sz w:val="20"/>
                <w:szCs w:val="20"/>
              </w:rPr>
            </w:pPr>
            <w:r w:rsidRPr="00F633D9">
              <w:rPr>
                <w:rFonts w:ascii="Times New Roman" w:hAnsi="Times New Roman" w:cs="Times New Roman"/>
                <w:color w:val="000000"/>
                <w:sz w:val="20"/>
                <w:szCs w:val="20"/>
              </w:rPr>
              <w:t>Pengetahuan cukup (skor 55-75)</w:t>
            </w:r>
          </w:p>
        </w:tc>
        <w:tc>
          <w:tcPr>
            <w:tcW w:w="1230" w:type="dxa"/>
          </w:tcPr>
          <w:p w14:paraId="6895091F" w14:textId="77777777" w:rsidR="00F633D9" w:rsidRPr="00F633D9" w:rsidRDefault="00F633D9" w:rsidP="00F633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18</w:t>
            </w:r>
          </w:p>
        </w:tc>
        <w:tc>
          <w:tcPr>
            <w:tcW w:w="1299" w:type="dxa"/>
          </w:tcPr>
          <w:p w14:paraId="388BE332" w14:textId="77777777" w:rsidR="00F633D9" w:rsidRPr="00F633D9" w:rsidRDefault="00F633D9" w:rsidP="00F633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26.9</w:t>
            </w:r>
          </w:p>
        </w:tc>
      </w:tr>
      <w:tr w:rsidR="00F633D9" w:rsidRPr="00A57CC5" w14:paraId="1C361AB7"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tcPr>
          <w:p w14:paraId="00E45FEB" w14:textId="77777777" w:rsidR="00F633D9" w:rsidRPr="00F633D9" w:rsidRDefault="00F633D9" w:rsidP="00F633D9">
            <w:pPr>
              <w:jc w:val="center"/>
              <w:rPr>
                <w:rFonts w:ascii="Times New Roman" w:hAnsi="Times New Roman" w:cs="Times New Roman"/>
                <w:sz w:val="20"/>
                <w:szCs w:val="20"/>
              </w:rPr>
            </w:pPr>
            <w:r w:rsidRPr="00F633D9">
              <w:rPr>
                <w:rFonts w:ascii="Times New Roman" w:hAnsi="Times New Roman" w:cs="Times New Roman"/>
                <w:color w:val="000000"/>
                <w:sz w:val="20"/>
                <w:szCs w:val="20"/>
              </w:rPr>
              <w:t>Pengetahuan baik (skor 76-100)</w:t>
            </w:r>
          </w:p>
        </w:tc>
        <w:tc>
          <w:tcPr>
            <w:tcW w:w="1230" w:type="dxa"/>
          </w:tcPr>
          <w:p w14:paraId="54406441" w14:textId="77777777" w:rsidR="00F633D9" w:rsidRPr="00F633D9" w:rsidRDefault="00F633D9" w:rsidP="00F633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16</w:t>
            </w:r>
          </w:p>
        </w:tc>
        <w:tc>
          <w:tcPr>
            <w:tcW w:w="1299" w:type="dxa"/>
          </w:tcPr>
          <w:p w14:paraId="4553000F" w14:textId="77777777" w:rsidR="00F633D9" w:rsidRPr="00F633D9" w:rsidRDefault="00F633D9" w:rsidP="00F633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23.9</w:t>
            </w:r>
          </w:p>
        </w:tc>
      </w:tr>
      <w:tr w:rsidR="00F633D9" w:rsidRPr="00A57CC5" w14:paraId="28DBB633" w14:textId="77777777" w:rsidTr="00345054">
        <w:tc>
          <w:tcPr>
            <w:cnfStyle w:val="001000000000" w:firstRow="0" w:lastRow="0" w:firstColumn="1" w:lastColumn="0" w:oddVBand="0" w:evenVBand="0" w:oddHBand="0" w:evenHBand="0" w:firstRowFirstColumn="0" w:firstRowLastColumn="0" w:lastRowFirstColumn="0" w:lastRowLastColumn="0"/>
            <w:tcW w:w="2101" w:type="dxa"/>
          </w:tcPr>
          <w:p w14:paraId="62AB9B18" w14:textId="77777777" w:rsidR="00F633D9" w:rsidRPr="00F633D9" w:rsidRDefault="00F633D9" w:rsidP="00F633D9">
            <w:pPr>
              <w:jc w:val="center"/>
              <w:rPr>
                <w:rFonts w:ascii="Times New Roman" w:hAnsi="Times New Roman" w:cs="Times New Roman"/>
                <w:sz w:val="20"/>
                <w:szCs w:val="20"/>
              </w:rPr>
            </w:pPr>
            <w:r w:rsidRPr="00F633D9">
              <w:rPr>
                <w:rFonts w:ascii="Times New Roman" w:hAnsi="Times New Roman" w:cs="Times New Roman"/>
                <w:color w:val="000000"/>
                <w:sz w:val="20"/>
                <w:szCs w:val="20"/>
              </w:rPr>
              <w:t>Total</w:t>
            </w:r>
          </w:p>
        </w:tc>
        <w:tc>
          <w:tcPr>
            <w:tcW w:w="1230" w:type="dxa"/>
          </w:tcPr>
          <w:p w14:paraId="6C69E5E5" w14:textId="77777777" w:rsidR="00F633D9" w:rsidRPr="00F633D9" w:rsidRDefault="00F633D9" w:rsidP="00F633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67</w:t>
            </w:r>
          </w:p>
        </w:tc>
        <w:tc>
          <w:tcPr>
            <w:tcW w:w="1299" w:type="dxa"/>
          </w:tcPr>
          <w:p w14:paraId="35A57DE6" w14:textId="77777777" w:rsidR="00F633D9" w:rsidRPr="00F633D9" w:rsidRDefault="00F633D9" w:rsidP="00F633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3D9">
              <w:rPr>
                <w:rFonts w:ascii="Times New Roman" w:hAnsi="Times New Roman" w:cs="Times New Roman"/>
                <w:color w:val="000000"/>
                <w:sz w:val="20"/>
                <w:szCs w:val="20"/>
              </w:rPr>
              <w:t>100</w:t>
            </w:r>
          </w:p>
        </w:tc>
      </w:tr>
    </w:tbl>
    <w:p w14:paraId="41FA3D11" w14:textId="6417B467" w:rsidR="007D6FDC" w:rsidRDefault="00F633D9" w:rsidP="00F633D9">
      <w:pPr>
        <w:pStyle w:val="BodyText"/>
        <w:spacing w:before="240" w:after="240" w:line="240" w:lineRule="auto"/>
        <w:ind w:firstLine="0"/>
        <w:jc w:val="center"/>
        <w:rPr>
          <w:lang w:val="id-ID"/>
        </w:rPr>
      </w:pPr>
      <w:r w:rsidRPr="00A57CC5">
        <w:rPr>
          <w:noProof/>
        </w:rPr>
        <w:drawing>
          <wp:inline distT="0" distB="0" distL="0" distR="0" wp14:anchorId="7C70B2A6" wp14:editId="3D67584F">
            <wp:extent cx="2556456" cy="2044063"/>
            <wp:effectExtent l="0" t="0" r="0" b="0"/>
            <wp:docPr id="12716827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4035" cy="2050123"/>
                    </a:xfrm>
                    <a:prstGeom prst="rect">
                      <a:avLst/>
                    </a:prstGeom>
                    <a:noFill/>
                    <a:ln>
                      <a:noFill/>
                    </a:ln>
                  </pic:spPr>
                </pic:pic>
              </a:graphicData>
            </a:graphic>
          </wp:inline>
        </w:drawing>
      </w:r>
    </w:p>
    <w:p w14:paraId="36CF8C61" w14:textId="0DB3BC94" w:rsidR="00F633D9" w:rsidRDefault="00F633D9" w:rsidP="00F633D9">
      <w:pPr>
        <w:spacing w:after="0" w:line="240" w:lineRule="auto"/>
        <w:jc w:val="center"/>
        <w:rPr>
          <w:rFonts w:ascii="Times New Roman" w:hAnsi="Times New Roman" w:cs="Times New Roman"/>
          <w:sz w:val="20"/>
          <w:szCs w:val="20"/>
        </w:rPr>
      </w:pPr>
      <w:r w:rsidRPr="00F633D9">
        <w:rPr>
          <w:rFonts w:ascii="Times New Roman" w:hAnsi="Times New Roman" w:cs="Times New Roman"/>
          <w:sz w:val="20"/>
          <w:szCs w:val="20"/>
        </w:rPr>
        <w:t>Gambar 7. Diagram Tingkat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tahuan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F633D9">
        <w:rPr>
          <w:rFonts w:ascii="Times New Roman" w:hAnsi="Times New Roman" w:cs="Times New Roman"/>
          <w:sz w:val="20"/>
          <w:szCs w:val="20"/>
        </w:rPr>
        <w:t xml:space="preserve"> 2</w:t>
      </w:r>
    </w:p>
    <w:p w14:paraId="6A91F4B7" w14:textId="22BF1238" w:rsidR="00F633D9" w:rsidRDefault="00F633D9" w:rsidP="00F633D9">
      <w:pPr>
        <w:pStyle w:val="BodyText"/>
        <w:spacing w:line="240" w:lineRule="auto"/>
        <w:ind w:firstLine="720"/>
        <w:rPr>
          <w:bCs/>
        </w:rPr>
      </w:pPr>
      <w:proofErr w:type="spellStart"/>
      <w:r w:rsidRPr="00F633D9">
        <w:rPr>
          <w:bCs/>
        </w:rPr>
        <w:t>B</w:t>
      </w:r>
      <w:r w:rsidR="00C860B4">
        <w:rPr>
          <w:bCs/>
        </w:rPr>
        <w:t>e</w:t>
      </w:r>
      <w:r w:rsidR="00C860B4" w:rsidRPr="00C860B4">
        <w:rPr>
          <w:rFonts w:ascii="Inspiring" w:hAnsi="Inspiring"/>
          <w:bCs/>
          <w:color w:val="DDDDDD"/>
          <w:spacing w:val="-20"/>
          <w:w w:val="1"/>
          <w:sz w:val="6"/>
        </w:rPr>
        <w:t>v</w:t>
      </w:r>
      <w:r w:rsidRPr="00F633D9">
        <w:rPr>
          <w:bCs/>
        </w:rPr>
        <w:t>rdasarkan</w:t>
      </w:r>
      <w:proofErr w:type="spellEnd"/>
      <w:r w:rsidRPr="00F633D9">
        <w:rPr>
          <w:bCs/>
        </w:rPr>
        <w:t xml:space="preserve"> </w:t>
      </w:r>
      <w:proofErr w:type="spellStart"/>
      <w:r w:rsidRPr="00F633D9">
        <w:rPr>
          <w:bCs/>
        </w:rPr>
        <w:t>tab</w:t>
      </w:r>
      <w:r w:rsidR="00C860B4">
        <w:rPr>
          <w:bCs/>
        </w:rPr>
        <w:t>e</w:t>
      </w:r>
      <w:r w:rsidR="00C860B4" w:rsidRPr="00C860B4">
        <w:rPr>
          <w:rFonts w:ascii="Inspiring" w:hAnsi="Inspiring"/>
          <w:bCs/>
          <w:color w:val="DDDDDD"/>
          <w:spacing w:val="-20"/>
          <w:w w:val="1"/>
          <w:sz w:val="6"/>
        </w:rPr>
        <w:t>v</w:t>
      </w:r>
      <w:r w:rsidRPr="00F633D9">
        <w:rPr>
          <w:bCs/>
        </w:rPr>
        <w:t>l</w:t>
      </w:r>
      <w:proofErr w:type="spellEnd"/>
      <w:r w:rsidRPr="00F633D9">
        <w:rPr>
          <w:bCs/>
        </w:rPr>
        <w:t xml:space="preserve"> 7</w:t>
      </w:r>
      <w:r w:rsidR="00250A86">
        <w:rPr>
          <w:bCs/>
        </w:rPr>
        <w:t>.</w:t>
      </w:r>
      <w:r w:rsidRPr="00F633D9">
        <w:rPr>
          <w:bCs/>
        </w:rPr>
        <w:t xml:space="preserve"> pada </w:t>
      </w:r>
      <w:proofErr w:type="spellStart"/>
      <w:r w:rsidRPr="00F633D9">
        <w:rPr>
          <w:bCs/>
        </w:rPr>
        <w:t>tingkat</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w:t>
      </w:r>
      <w:proofErr w:type="spellStart"/>
      <w:r w:rsidRPr="00F633D9">
        <w:rPr>
          <w:bCs/>
        </w:rPr>
        <w:t>dari</w:t>
      </w:r>
      <w:proofErr w:type="spellEnd"/>
      <w:r w:rsidRPr="00F633D9">
        <w:rPr>
          <w:bCs/>
        </w:rPr>
        <w:t xml:space="preserve"> total 67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spond</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w:t>
      </w:r>
      <w:proofErr w:type="spellStart"/>
      <w:r w:rsidRPr="00F633D9">
        <w:rPr>
          <w:bCs/>
        </w:rPr>
        <w:t>dapat</w:t>
      </w:r>
      <w:proofErr w:type="spellEnd"/>
      <w:r w:rsidRPr="00F633D9">
        <w:rPr>
          <w:bCs/>
        </w:rPr>
        <w:t xml:space="preserve"> </w:t>
      </w:r>
      <w:proofErr w:type="spellStart"/>
      <w:r w:rsidRPr="00F633D9">
        <w:rPr>
          <w:bCs/>
        </w:rPr>
        <w:t>dik</w:t>
      </w:r>
      <w:r w:rsidR="00C860B4">
        <w:rPr>
          <w:bCs/>
        </w:rPr>
        <w:t>e</w:t>
      </w:r>
      <w:r w:rsidR="00C860B4" w:rsidRPr="00C860B4">
        <w:rPr>
          <w:rFonts w:ascii="Inspiring" w:hAnsi="Inspiring"/>
          <w:bCs/>
          <w:color w:val="DDDDDD"/>
          <w:spacing w:val="-20"/>
          <w:w w:val="1"/>
          <w:sz w:val="6"/>
        </w:rPr>
        <w:t>v</w:t>
      </w:r>
      <w:r w:rsidRPr="00F633D9">
        <w:rPr>
          <w:bCs/>
        </w:rPr>
        <w:t>tahui</w:t>
      </w:r>
      <w:proofErr w:type="spellEnd"/>
      <w:r w:rsidRPr="00F633D9">
        <w:rPr>
          <w:bCs/>
        </w:rPr>
        <w:t xml:space="preserve"> </w:t>
      </w:r>
      <w:proofErr w:type="spellStart"/>
      <w:r w:rsidRPr="00F633D9">
        <w:rPr>
          <w:bCs/>
        </w:rPr>
        <w:t>bahwa</w:t>
      </w:r>
      <w:proofErr w:type="spellEnd"/>
      <w:r w:rsidRPr="00F633D9">
        <w:rPr>
          <w:bCs/>
        </w:rPr>
        <w:t xml:space="preserve"> data </w:t>
      </w:r>
      <w:proofErr w:type="spellStart"/>
      <w:r w:rsidRPr="00F633D9">
        <w:rPr>
          <w:bCs/>
        </w:rPr>
        <w:t>mayoritas</w:t>
      </w:r>
      <w:proofErr w:type="spellEnd"/>
      <w:r w:rsidRPr="00F633D9">
        <w:rPr>
          <w:bCs/>
        </w:rPr>
        <w:t xml:space="preserve"> </w:t>
      </w:r>
      <w:proofErr w:type="spellStart"/>
      <w:r w:rsidRPr="00F633D9">
        <w:rPr>
          <w:bCs/>
        </w:rPr>
        <w:t>tingkat</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d</w:t>
      </w:r>
      <w:r w:rsidR="00C860B4">
        <w:rPr>
          <w:bCs/>
        </w:rPr>
        <w:t>e</w:t>
      </w:r>
      <w:r w:rsidR="00C860B4" w:rsidRPr="00C860B4">
        <w:rPr>
          <w:rFonts w:ascii="Inspiring" w:hAnsi="Inspiring"/>
          <w:bCs/>
          <w:color w:val="DDDDDD"/>
          <w:spacing w:val="-20"/>
          <w:w w:val="1"/>
          <w:sz w:val="6"/>
        </w:rPr>
        <w:t>v</w:t>
      </w:r>
      <w:r w:rsidRPr="00F633D9">
        <w:rPr>
          <w:bCs/>
        </w:rPr>
        <w:t>rita</w:t>
      </w:r>
      <w:proofErr w:type="spellEnd"/>
      <w:r w:rsidRPr="00F633D9">
        <w:rPr>
          <w:bCs/>
        </w:rPr>
        <w:t xml:space="preserve"> </w:t>
      </w:r>
      <w:proofErr w:type="spellStart"/>
      <w:r w:rsidRPr="00F633D9">
        <w:rPr>
          <w:bCs/>
        </w:rPr>
        <w:t>diab</w:t>
      </w:r>
      <w:r w:rsidR="00C860B4">
        <w:rPr>
          <w:bCs/>
        </w:rPr>
        <w:t>e</w:t>
      </w:r>
      <w:r w:rsidR="00C860B4" w:rsidRPr="00C860B4">
        <w:rPr>
          <w:rFonts w:ascii="Inspiring" w:hAnsi="Inspiring"/>
          <w:bCs/>
          <w:color w:val="DDDDDD"/>
          <w:spacing w:val="-20"/>
          <w:w w:val="1"/>
          <w:sz w:val="6"/>
        </w:rPr>
        <w:t>v</w:t>
      </w:r>
      <w:r w:rsidRPr="00F633D9">
        <w:rPr>
          <w:bCs/>
        </w:rPr>
        <w:t>t</w:t>
      </w:r>
      <w:r w:rsidR="00C860B4">
        <w:rPr>
          <w:bCs/>
        </w:rPr>
        <w:t>e</w:t>
      </w:r>
      <w:r w:rsidR="00C860B4" w:rsidRPr="00C860B4">
        <w:rPr>
          <w:rFonts w:ascii="Inspiring" w:hAnsi="Inspiring"/>
          <w:bCs/>
          <w:color w:val="DDDDDD"/>
          <w:spacing w:val="-20"/>
          <w:w w:val="1"/>
          <w:sz w:val="6"/>
        </w:rPr>
        <w:t>v</w:t>
      </w:r>
      <w:r w:rsidRPr="00F633D9">
        <w:rPr>
          <w:bCs/>
        </w:rPr>
        <w:t>s</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litus</w:t>
      </w:r>
      <w:proofErr w:type="spellEnd"/>
      <w:r w:rsidRPr="00F633D9">
        <w:rPr>
          <w:bCs/>
        </w:rPr>
        <w:t xml:space="preserve"> </w:t>
      </w:r>
      <w:proofErr w:type="spellStart"/>
      <w:r w:rsidRPr="00F633D9">
        <w:rPr>
          <w:bCs/>
        </w:rPr>
        <w:t>tip</w:t>
      </w:r>
      <w:r w:rsidR="00C860B4">
        <w:rPr>
          <w:bCs/>
        </w:rPr>
        <w:t>e</w:t>
      </w:r>
      <w:r w:rsidR="00C860B4" w:rsidRPr="00C860B4">
        <w:rPr>
          <w:rFonts w:ascii="Inspiring" w:hAnsi="Inspiring"/>
          <w:bCs/>
          <w:color w:val="DDDDDD"/>
          <w:spacing w:val="-20"/>
          <w:w w:val="1"/>
          <w:sz w:val="6"/>
        </w:rPr>
        <w:t>v</w:t>
      </w:r>
      <w:proofErr w:type="spellEnd"/>
      <w:r w:rsidRPr="00F633D9">
        <w:rPr>
          <w:bCs/>
        </w:rPr>
        <w:t xml:space="preserve"> 2 </w:t>
      </w:r>
      <w:proofErr w:type="spellStart"/>
      <w:r w:rsidRPr="00F633D9">
        <w:rPr>
          <w:bCs/>
        </w:rPr>
        <w:t>b</w:t>
      </w:r>
      <w:r w:rsidR="00C860B4">
        <w:rPr>
          <w:bCs/>
        </w:rPr>
        <w:t>e</w:t>
      </w:r>
      <w:r w:rsidR="00C860B4" w:rsidRPr="00C860B4">
        <w:rPr>
          <w:rFonts w:ascii="Inspiring" w:hAnsi="Inspiring"/>
          <w:bCs/>
          <w:color w:val="DDDDDD"/>
          <w:spacing w:val="-20"/>
          <w:w w:val="1"/>
          <w:sz w:val="6"/>
        </w:rPr>
        <w:t>v</w:t>
      </w:r>
      <w:r w:rsidRPr="00F633D9">
        <w:rPr>
          <w:bCs/>
        </w:rPr>
        <w:t>rada</w:t>
      </w:r>
      <w:proofErr w:type="spellEnd"/>
      <w:r w:rsidRPr="00F633D9">
        <w:rPr>
          <w:bCs/>
        </w:rPr>
        <w:t xml:space="preserve"> pada </w:t>
      </w:r>
      <w:proofErr w:type="spellStart"/>
      <w:r w:rsidRPr="00F633D9">
        <w:rPr>
          <w:bCs/>
        </w:rPr>
        <w:t>kat</w:t>
      </w:r>
      <w:r w:rsidR="00C860B4">
        <w:rPr>
          <w:bCs/>
        </w:rPr>
        <w:t>e</w:t>
      </w:r>
      <w:r w:rsidR="00C860B4" w:rsidRPr="00C860B4">
        <w:rPr>
          <w:rFonts w:ascii="Inspiring" w:hAnsi="Inspiring"/>
          <w:bCs/>
          <w:color w:val="DDDDDD"/>
          <w:spacing w:val="-20"/>
          <w:w w:val="1"/>
          <w:sz w:val="6"/>
        </w:rPr>
        <w:t>v</w:t>
      </w:r>
      <w:r w:rsidRPr="00F633D9">
        <w:rPr>
          <w:bCs/>
        </w:rPr>
        <w:t>gori</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w:t>
      </w:r>
      <w:proofErr w:type="spellStart"/>
      <w:r w:rsidRPr="00F633D9">
        <w:rPr>
          <w:bCs/>
        </w:rPr>
        <w:t>kurang</w:t>
      </w:r>
      <w:proofErr w:type="spellEnd"/>
      <w:r w:rsidRPr="00F633D9">
        <w:rPr>
          <w:bCs/>
        </w:rPr>
        <w:t xml:space="preserve"> (</w:t>
      </w:r>
      <w:proofErr w:type="spellStart"/>
      <w:r w:rsidRPr="00F633D9">
        <w:rPr>
          <w:bCs/>
        </w:rPr>
        <w:t>skor</w:t>
      </w:r>
      <w:proofErr w:type="spellEnd"/>
      <w:r w:rsidRPr="00F633D9">
        <w:rPr>
          <w:bCs/>
        </w:rPr>
        <w:t xml:space="preserve"> &lt;55)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banyak</w:t>
      </w:r>
      <w:proofErr w:type="spellEnd"/>
      <w:r w:rsidRPr="00F633D9">
        <w:rPr>
          <w:bCs/>
        </w:rPr>
        <w:t xml:space="preserve"> 33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spond</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49.3%),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mudian</w:t>
      </w:r>
      <w:proofErr w:type="spellEnd"/>
      <w:r w:rsidRPr="00F633D9">
        <w:rPr>
          <w:bCs/>
        </w:rPr>
        <w:t xml:space="preserve"> </w:t>
      </w:r>
      <w:proofErr w:type="spellStart"/>
      <w:r w:rsidRPr="00F633D9">
        <w:rPr>
          <w:bCs/>
        </w:rPr>
        <w:t>disusul</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w:t>
      </w:r>
      <w:proofErr w:type="spellStart"/>
      <w:r w:rsidRPr="00F633D9">
        <w:rPr>
          <w:bCs/>
        </w:rPr>
        <w:t>cukup</w:t>
      </w:r>
      <w:proofErr w:type="spellEnd"/>
      <w:r w:rsidRPr="00F633D9">
        <w:rPr>
          <w:bCs/>
        </w:rPr>
        <w:t xml:space="preserve"> (</w:t>
      </w:r>
      <w:proofErr w:type="spellStart"/>
      <w:r w:rsidRPr="00F633D9">
        <w:rPr>
          <w:bCs/>
        </w:rPr>
        <w:t>skor</w:t>
      </w:r>
      <w:proofErr w:type="spellEnd"/>
      <w:r w:rsidRPr="00F633D9">
        <w:rPr>
          <w:bCs/>
        </w:rPr>
        <w:t xml:space="preserve"> 55-75)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banyak</w:t>
      </w:r>
      <w:proofErr w:type="spellEnd"/>
      <w:r w:rsidRPr="00F633D9">
        <w:rPr>
          <w:bCs/>
        </w:rPr>
        <w:t xml:space="preserve"> 18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spond</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26,9%), dan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w:t>
      </w:r>
      <w:proofErr w:type="spellStart"/>
      <w:r w:rsidRPr="00F633D9">
        <w:rPr>
          <w:bCs/>
        </w:rPr>
        <w:t>baik</w:t>
      </w:r>
      <w:proofErr w:type="spellEnd"/>
      <w:r w:rsidRPr="00F633D9">
        <w:rPr>
          <w:bCs/>
        </w:rPr>
        <w:t xml:space="preserve"> (76-100)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banyak</w:t>
      </w:r>
      <w:proofErr w:type="spellEnd"/>
      <w:r w:rsidRPr="00F633D9">
        <w:rPr>
          <w:bCs/>
        </w:rPr>
        <w:t xml:space="preserve"> 16 </w:t>
      </w:r>
      <w:proofErr w:type="spellStart"/>
      <w:r w:rsidRPr="00F633D9">
        <w:rPr>
          <w:bCs/>
        </w:rPr>
        <w:t>r</w:t>
      </w:r>
      <w:r w:rsidR="00C860B4">
        <w:rPr>
          <w:bCs/>
        </w:rPr>
        <w:t>e</w:t>
      </w:r>
      <w:r w:rsidR="00C860B4" w:rsidRPr="00C860B4">
        <w:rPr>
          <w:rFonts w:ascii="Inspiring" w:hAnsi="Inspiring"/>
          <w:bCs/>
          <w:color w:val="DDDDDD"/>
          <w:spacing w:val="-20"/>
          <w:w w:val="1"/>
          <w:sz w:val="6"/>
        </w:rPr>
        <w:t>v</w:t>
      </w:r>
      <w:r w:rsidRPr="00F633D9">
        <w:rPr>
          <w:bCs/>
        </w:rPr>
        <w:t>spond</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23,9%).</w:t>
      </w:r>
    </w:p>
    <w:p w14:paraId="4BBA4D32" w14:textId="517DDF23" w:rsidR="00F633D9" w:rsidRPr="00F633D9" w:rsidRDefault="00F633D9" w:rsidP="00F633D9">
      <w:pPr>
        <w:pStyle w:val="BodyText"/>
        <w:spacing w:line="240" w:lineRule="auto"/>
        <w:ind w:firstLine="720"/>
        <w:rPr>
          <w:bCs/>
        </w:rPr>
      </w:pP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tahuan</w:t>
      </w:r>
      <w:proofErr w:type="spellEnd"/>
      <w:r w:rsidRPr="00F633D9">
        <w:rPr>
          <w:bCs/>
        </w:rPr>
        <w:t xml:space="preserve"> yang </w:t>
      </w:r>
      <w:proofErr w:type="spellStart"/>
      <w:r w:rsidRPr="00F633D9">
        <w:rPr>
          <w:bCs/>
        </w:rPr>
        <w:t>kurang</w:t>
      </w:r>
      <w:proofErr w:type="spellEnd"/>
      <w:r w:rsidRPr="00F633D9">
        <w:rPr>
          <w:bCs/>
        </w:rPr>
        <w:t xml:space="preserve"> </w:t>
      </w:r>
      <w:proofErr w:type="spellStart"/>
      <w:r w:rsidRPr="00F633D9">
        <w:rPr>
          <w:bCs/>
        </w:rPr>
        <w:t>dapat</w:t>
      </w:r>
      <w:proofErr w:type="spellEnd"/>
      <w:r w:rsidRPr="00F633D9">
        <w:rPr>
          <w:bCs/>
        </w:rPr>
        <w:t xml:space="preserve"> </w:t>
      </w:r>
      <w:proofErr w:type="spellStart"/>
      <w:r w:rsidRPr="00F633D9">
        <w:rPr>
          <w:bCs/>
        </w:rPr>
        <w:t>b</w:t>
      </w:r>
      <w:r w:rsidR="00C860B4">
        <w:rPr>
          <w:bCs/>
        </w:rPr>
        <w:t>e</w:t>
      </w:r>
      <w:r w:rsidR="00C860B4" w:rsidRPr="00C860B4">
        <w:rPr>
          <w:rFonts w:ascii="Inspiring" w:hAnsi="Inspiring"/>
          <w:bCs/>
          <w:color w:val="DDDDDD"/>
          <w:spacing w:val="-20"/>
          <w:w w:val="1"/>
          <w:sz w:val="6"/>
        </w:rPr>
        <w:t>v</w:t>
      </w:r>
      <w:r w:rsidRPr="00F633D9">
        <w:rPr>
          <w:bCs/>
        </w:rPr>
        <w:t>rdampak</w:t>
      </w:r>
      <w:proofErr w:type="spellEnd"/>
      <w:r w:rsidRPr="00F633D9">
        <w:rPr>
          <w:bCs/>
        </w:rPr>
        <w:t xml:space="preserve"> </w:t>
      </w:r>
      <w:proofErr w:type="spellStart"/>
      <w:r w:rsidRPr="00F633D9">
        <w:rPr>
          <w:bCs/>
        </w:rPr>
        <w:t>n</w:t>
      </w:r>
      <w:r w:rsidR="00C860B4">
        <w:rPr>
          <w:bCs/>
        </w:rPr>
        <w:t>e</w:t>
      </w:r>
      <w:r w:rsidR="00C860B4" w:rsidRPr="00C860B4">
        <w:rPr>
          <w:rFonts w:ascii="Inspiring" w:hAnsi="Inspiring"/>
          <w:bCs/>
          <w:color w:val="DDDDDD"/>
          <w:spacing w:val="-20"/>
          <w:w w:val="1"/>
          <w:sz w:val="6"/>
        </w:rPr>
        <w:t>v</w:t>
      </w:r>
      <w:r w:rsidRPr="00F633D9">
        <w:rPr>
          <w:bCs/>
        </w:rPr>
        <w:t>gatif</w:t>
      </w:r>
      <w:proofErr w:type="spellEnd"/>
      <w:r w:rsidRPr="00F633D9">
        <w:rPr>
          <w:bCs/>
        </w:rPr>
        <w:t xml:space="preserve"> </w:t>
      </w:r>
      <w:proofErr w:type="spellStart"/>
      <w:r w:rsidRPr="00F633D9">
        <w:rPr>
          <w:bCs/>
        </w:rPr>
        <w:t>t</w:t>
      </w:r>
      <w:r w:rsidR="00C860B4">
        <w:rPr>
          <w:bCs/>
        </w:rPr>
        <w:t>e</w:t>
      </w:r>
      <w:r w:rsidR="00C860B4" w:rsidRPr="00C860B4">
        <w:rPr>
          <w:rFonts w:ascii="Inspiring" w:hAnsi="Inspiring"/>
          <w:bCs/>
          <w:color w:val="DDDDDD"/>
          <w:spacing w:val="-20"/>
          <w:w w:val="1"/>
          <w:sz w:val="6"/>
        </w:rPr>
        <w:t>v</w:t>
      </w:r>
      <w:r w:rsidRPr="00F633D9">
        <w:rPr>
          <w:bCs/>
        </w:rPr>
        <w:t>rhadap</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mampuan</w:t>
      </w:r>
      <w:proofErr w:type="spellEnd"/>
      <w:r w:rsidRPr="00F633D9">
        <w:rPr>
          <w:bCs/>
        </w:rPr>
        <w:t xml:space="preserve"> </w:t>
      </w:r>
      <w:proofErr w:type="spellStart"/>
      <w:r w:rsidRPr="00F633D9">
        <w:rPr>
          <w:bCs/>
        </w:rPr>
        <w:t>pasi</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w:t>
      </w:r>
      <w:proofErr w:type="spellStart"/>
      <w:r w:rsidRPr="00F633D9">
        <w:rPr>
          <w:bCs/>
        </w:rPr>
        <w:t>dalam</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lakuk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rawatan</w:t>
      </w:r>
      <w:proofErr w:type="spellEnd"/>
      <w:r w:rsidRPr="00F633D9">
        <w:rPr>
          <w:bCs/>
        </w:rPr>
        <w:t xml:space="preserve"> </w:t>
      </w:r>
      <w:proofErr w:type="spellStart"/>
      <w:r w:rsidRPr="00F633D9">
        <w:rPr>
          <w:bCs/>
        </w:rPr>
        <w:t>diri</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p</w:t>
      </w:r>
      <w:r w:rsidR="00C860B4">
        <w:rPr>
          <w:bCs/>
        </w:rPr>
        <w:t>e</w:t>
      </w:r>
      <w:r w:rsidR="00C860B4" w:rsidRPr="00C860B4">
        <w:rPr>
          <w:rFonts w:ascii="Inspiring" w:hAnsi="Inspiring"/>
          <w:bCs/>
          <w:color w:val="DDDDDD"/>
          <w:spacing w:val="-20"/>
          <w:w w:val="1"/>
          <w:sz w:val="6"/>
        </w:rPr>
        <w:t>v</w:t>
      </w:r>
      <w:r w:rsidRPr="00F633D9">
        <w:rPr>
          <w:bCs/>
        </w:rPr>
        <w:t>rti</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aturan</w:t>
      </w:r>
      <w:proofErr w:type="spellEnd"/>
      <w:r w:rsidRPr="00F633D9">
        <w:rPr>
          <w:bCs/>
        </w:rPr>
        <w:t xml:space="preserve"> </w:t>
      </w:r>
      <w:proofErr w:type="spellStart"/>
      <w:r w:rsidRPr="00F633D9">
        <w:rPr>
          <w:bCs/>
        </w:rPr>
        <w:t>pola</w:t>
      </w:r>
      <w:proofErr w:type="spellEnd"/>
      <w:r w:rsidRPr="00F633D9">
        <w:rPr>
          <w:bCs/>
        </w:rPr>
        <w:t xml:space="preserve"> </w:t>
      </w:r>
      <w:proofErr w:type="spellStart"/>
      <w:r w:rsidRPr="00F633D9">
        <w:rPr>
          <w:bCs/>
        </w:rPr>
        <w:t>makan</w:t>
      </w:r>
      <w:proofErr w:type="spellEnd"/>
      <w:r w:rsidRPr="00F633D9">
        <w:rPr>
          <w:bCs/>
        </w:rPr>
        <w:t xml:space="preserve">, </w:t>
      </w:r>
      <w:proofErr w:type="spellStart"/>
      <w:r w:rsidRPr="00F633D9">
        <w:rPr>
          <w:bCs/>
        </w:rPr>
        <w:t>aktivitas</w:t>
      </w:r>
      <w:proofErr w:type="spellEnd"/>
      <w:r w:rsidRPr="00F633D9">
        <w:rPr>
          <w:bCs/>
        </w:rPr>
        <w:t xml:space="preserve"> </w:t>
      </w:r>
      <w:proofErr w:type="spellStart"/>
      <w:r w:rsidRPr="00F633D9">
        <w:rPr>
          <w:bCs/>
        </w:rPr>
        <w:t>fisik</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mantauan</w:t>
      </w:r>
      <w:proofErr w:type="spellEnd"/>
      <w:r w:rsidRPr="00F633D9">
        <w:rPr>
          <w:bCs/>
        </w:rPr>
        <w:t xml:space="preserve"> </w:t>
      </w:r>
      <w:proofErr w:type="spellStart"/>
      <w:r w:rsidRPr="00F633D9">
        <w:rPr>
          <w:bCs/>
        </w:rPr>
        <w:t>glukosa</w:t>
      </w:r>
      <w:proofErr w:type="spellEnd"/>
      <w:r w:rsidRPr="00F633D9">
        <w:rPr>
          <w:bCs/>
        </w:rPr>
        <w:t xml:space="preserve"> </w:t>
      </w:r>
      <w:proofErr w:type="spellStart"/>
      <w:r w:rsidRPr="00F633D9">
        <w:rPr>
          <w:bCs/>
        </w:rPr>
        <w:t>darah</w:t>
      </w:r>
      <w:proofErr w:type="spellEnd"/>
      <w:r w:rsidRPr="00F633D9">
        <w:rPr>
          <w:bCs/>
        </w:rPr>
        <w:t xml:space="preserve">, dan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c</w:t>
      </w:r>
      <w:r w:rsidR="00C860B4">
        <w:rPr>
          <w:bCs/>
        </w:rPr>
        <w:t>e</w:t>
      </w:r>
      <w:r w:rsidR="00C860B4" w:rsidRPr="00C860B4">
        <w:rPr>
          <w:rFonts w:ascii="Inspiring" w:hAnsi="Inspiring"/>
          <w:bCs/>
          <w:color w:val="DDDDDD"/>
          <w:spacing w:val="-20"/>
          <w:w w:val="1"/>
          <w:sz w:val="6"/>
        </w:rPr>
        <w:t>v</w:t>
      </w:r>
      <w:r w:rsidRPr="00F633D9">
        <w:rPr>
          <w:bCs/>
        </w:rPr>
        <w:t>gahan</w:t>
      </w:r>
      <w:proofErr w:type="spellEnd"/>
      <w:r w:rsidRPr="00F633D9">
        <w:rPr>
          <w:bCs/>
        </w:rPr>
        <w:t xml:space="preserve"> </w:t>
      </w:r>
      <w:proofErr w:type="spellStart"/>
      <w:r w:rsidRPr="00F633D9">
        <w:rPr>
          <w:bCs/>
        </w:rPr>
        <w:t>komplikasi</w:t>
      </w:r>
      <w:proofErr w:type="spellEnd"/>
      <w:r w:rsidRPr="00F633D9">
        <w:rPr>
          <w:bCs/>
        </w:rPr>
        <w:t xml:space="preserve">. Hal </w:t>
      </w:r>
      <w:proofErr w:type="spellStart"/>
      <w:r w:rsidRPr="00F633D9">
        <w:rPr>
          <w:bCs/>
        </w:rPr>
        <w:t>ini</w:t>
      </w:r>
      <w:proofErr w:type="spellEnd"/>
      <w:r w:rsidRPr="00F633D9">
        <w:rPr>
          <w:bCs/>
        </w:rPr>
        <w:t xml:space="preserve"> </w:t>
      </w:r>
      <w:proofErr w:type="spellStart"/>
      <w:r w:rsidRPr="00F633D9">
        <w:rPr>
          <w:bCs/>
        </w:rPr>
        <w:t>dapat</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y</w:t>
      </w:r>
      <w:r w:rsidR="00C860B4">
        <w:rPr>
          <w:bCs/>
        </w:rPr>
        <w:t>e</w:t>
      </w:r>
      <w:r w:rsidR="00C860B4" w:rsidRPr="00C860B4">
        <w:rPr>
          <w:rFonts w:ascii="Inspiring" w:hAnsi="Inspiring"/>
          <w:bCs/>
          <w:color w:val="DDDDDD"/>
          <w:spacing w:val="-20"/>
          <w:w w:val="1"/>
          <w:sz w:val="6"/>
        </w:rPr>
        <w:t>v</w:t>
      </w:r>
      <w:r w:rsidRPr="00F633D9">
        <w:rPr>
          <w:bCs/>
        </w:rPr>
        <w:t>babkan</w:t>
      </w:r>
      <w:proofErr w:type="spellEnd"/>
      <w:r w:rsidRPr="00F633D9">
        <w:rPr>
          <w:bCs/>
        </w:rPr>
        <w:t xml:space="preserve"> </w:t>
      </w:r>
      <w:proofErr w:type="spellStart"/>
      <w:r w:rsidRPr="00F633D9">
        <w:rPr>
          <w:bCs/>
        </w:rPr>
        <w:t>kontrol</w:t>
      </w:r>
      <w:proofErr w:type="spellEnd"/>
      <w:r w:rsidRPr="00F633D9">
        <w:rPr>
          <w:bCs/>
        </w:rPr>
        <w:t xml:space="preserve"> </w:t>
      </w:r>
      <w:proofErr w:type="spellStart"/>
      <w:r w:rsidRPr="00F633D9">
        <w:rPr>
          <w:bCs/>
        </w:rPr>
        <w:t>glik</w:t>
      </w:r>
      <w:r w:rsidR="00C860B4">
        <w:rPr>
          <w:bCs/>
        </w:rPr>
        <w:t>e</w:t>
      </w:r>
      <w:r w:rsidR="00C860B4" w:rsidRPr="00C860B4">
        <w:rPr>
          <w:rFonts w:ascii="Inspiring" w:hAnsi="Inspiring"/>
          <w:bCs/>
          <w:color w:val="DDDDDD"/>
          <w:spacing w:val="-20"/>
          <w:w w:val="1"/>
          <w:sz w:val="6"/>
        </w:rPr>
        <w:t>v</w:t>
      </w:r>
      <w:r w:rsidRPr="00F633D9">
        <w:rPr>
          <w:bCs/>
        </w:rPr>
        <w:t>mik</w:t>
      </w:r>
      <w:proofErr w:type="spellEnd"/>
      <w:r w:rsidRPr="00F633D9">
        <w:rPr>
          <w:bCs/>
        </w:rPr>
        <w:t xml:space="preserve"> yang </w:t>
      </w:r>
      <w:proofErr w:type="spellStart"/>
      <w:r w:rsidRPr="00F633D9">
        <w:rPr>
          <w:bCs/>
        </w:rPr>
        <w:t>buruk</w:t>
      </w:r>
      <w:proofErr w:type="spellEnd"/>
      <w:r w:rsidRPr="00F633D9">
        <w:rPr>
          <w:bCs/>
        </w:rPr>
        <w:t xml:space="preserve"> dan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ingkatkan</w:t>
      </w:r>
      <w:proofErr w:type="spellEnd"/>
      <w:r w:rsidRPr="00F633D9">
        <w:rPr>
          <w:bCs/>
        </w:rPr>
        <w:t xml:space="preserve"> </w:t>
      </w:r>
      <w:proofErr w:type="spellStart"/>
      <w:r w:rsidRPr="00F633D9">
        <w:rPr>
          <w:bCs/>
        </w:rPr>
        <w:t>risiko</w:t>
      </w:r>
      <w:proofErr w:type="spellEnd"/>
      <w:r w:rsidRPr="00F633D9">
        <w:rPr>
          <w:bCs/>
        </w:rPr>
        <w:t xml:space="preserve"> </w:t>
      </w:r>
      <w:proofErr w:type="spellStart"/>
      <w:r w:rsidRPr="00F633D9">
        <w:rPr>
          <w:bCs/>
        </w:rPr>
        <w:t>komplikasi</w:t>
      </w:r>
      <w:proofErr w:type="spellEnd"/>
      <w:r w:rsidRPr="00F633D9">
        <w:rPr>
          <w:bCs/>
        </w:rPr>
        <w:t xml:space="preserve">, </w:t>
      </w:r>
      <w:proofErr w:type="spellStart"/>
      <w:r w:rsidRPr="00F633D9">
        <w:rPr>
          <w:bCs/>
        </w:rPr>
        <w:t>baik</w:t>
      </w:r>
      <w:proofErr w:type="spellEnd"/>
      <w:r w:rsidRPr="00F633D9">
        <w:rPr>
          <w:bCs/>
        </w:rPr>
        <w:t xml:space="preserve"> </w:t>
      </w:r>
      <w:proofErr w:type="spellStart"/>
      <w:r w:rsidRPr="00F633D9">
        <w:rPr>
          <w:bCs/>
        </w:rPr>
        <w:t>makrovaskular</w:t>
      </w:r>
      <w:proofErr w:type="spellEnd"/>
      <w:r w:rsidRPr="00F633D9">
        <w:rPr>
          <w:bCs/>
        </w:rPr>
        <w:t xml:space="preserve"> </w:t>
      </w:r>
      <w:proofErr w:type="spellStart"/>
      <w:r w:rsidRPr="00F633D9">
        <w:rPr>
          <w:bCs/>
        </w:rPr>
        <w:t>maupun</w:t>
      </w:r>
      <w:proofErr w:type="spellEnd"/>
      <w:r w:rsidRPr="00F633D9">
        <w:rPr>
          <w:bCs/>
        </w:rPr>
        <w:t xml:space="preserve"> </w:t>
      </w:r>
      <w:proofErr w:type="spellStart"/>
      <w:r w:rsidRPr="00F633D9">
        <w:rPr>
          <w:bCs/>
        </w:rPr>
        <w:t>mikrovaskular</w:t>
      </w:r>
      <w:proofErr w:type="spellEnd"/>
      <w:r w:rsidRPr="00F633D9">
        <w:rPr>
          <w:bCs/>
        </w:rPr>
        <w:t xml:space="preserve">, yang pada </w:t>
      </w:r>
      <w:proofErr w:type="spellStart"/>
      <w:r w:rsidRPr="00F633D9">
        <w:rPr>
          <w:bCs/>
        </w:rPr>
        <w:t>akhirnya</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urunkan</w:t>
      </w:r>
      <w:proofErr w:type="spellEnd"/>
      <w:r w:rsidRPr="00F633D9">
        <w:rPr>
          <w:bCs/>
        </w:rPr>
        <w:t xml:space="preserve"> </w:t>
      </w:r>
      <w:proofErr w:type="spellStart"/>
      <w:r w:rsidRPr="00F633D9">
        <w:rPr>
          <w:bCs/>
        </w:rPr>
        <w:t>kualitas</w:t>
      </w:r>
      <w:proofErr w:type="spellEnd"/>
      <w:r w:rsidRPr="00F633D9">
        <w:rPr>
          <w:bCs/>
        </w:rPr>
        <w:t xml:space="preserve"> </w:t>
      </w:r>
      <w:proofErr w:type="spellStart"/>
      <w:r w:rsidRPr="00F633D9">
        <w:rPr>
          <w:bCs/>
        </w:rPr>
        <w:t>hidup</w:t>
      </w:r>
      <w:proofErr w:type="spellEnd"/>
      <w:r w:rsidRPr="00F633D9">
        <w:rPr>
          <w:bCs/>
        </w:rPr>
        <w:t xml:space="preserve"> </w:t>
      </w:r>
      <w:r w:rsidR="00636197">
        <w:rPr>
          <w:bCs/>
        </w:rPr>
        <w:fldChar w:fldCharType="begin"/>
      </w:r>
      <w:r w:rsidR="00636197">
        <w:rPr>
          <w:bCs/>
        </w:rPr>
        <w:instrText xml:space="preserve"> ADDIN ZOTERO_ITEM CSL_CITATION {"citationID":"l9d8UdTt","properties":{"formattedCitation":"(Bekele dkk., 2024)","plainCitation":"(Bekele dkk., 2024)","noteIndex":0},"citationItems":[{"id":223,"uris":["http://zotero.org/users/local/dmM2qeyj/items/9NITP6UR"],"itemData":{"id":223,"type":"article-journal","abstract":"Abstract\n            \n              Diabetes mellitus (DM) is a prominent global health challenge, characterized by a rising prevalence and substantial morbidity and mortality, especially evident in developing nations. Although DM can be managed with self-care practices despite its complexity and chronic nature, the persistence of poor self-care exacerbates the disease burden. There is a dearth of evidence on the level of poor self-care practices and contributing factors among patients with DM in the study area. Thus, this study assessed the proportion of poor self-care practices and contributing factors among adults with type 2 DM in Adama, Ethiopia. An institution-based cross-sectional study was conducted among 404 patients. Self-care practice was assessed by the summary of diabetes self-care activities questionnaires. Binary logistic regression was used to identify factors associated with poor self-care practices. An adjusted odds ratio with a 95% confidence interval was used to assess the strength of associations. The statistical significance was declared for a\n              p\n              -value &lt; 0.05. The proportion of poor self-care practices was 54% [95% CI 49.1, 58.6]. Being divorced (AOR = 3.5; 95% CI 1.0, 12.2), having a lower level of knowledge (AOR = 1.70; 95% CI 1.0, 2.8), being on insulin (AOR = 6.3; 95% CI 1.9, 20.6), taking oral medication (AOR = 8.6; 95% CI 3.0, 24.5), being unaware of fasting blood sugar (AOR = 2.9; 95% CI 1.6, 5.2), not a member of a diabetic association (AOR = 3.6; 95% CI 1.7, 7.5), a lack of social support (AOR = 2.9; 95% CI 1.7, 4.9), and having a poor perceived benefit of self-care practices (AOR = 1.84; 95% CI 1.0, 3.2) were associated with poor self-care practices. Overall, this finding demonstrated that a significant percentage of participants (54%) had poor self-care practices. Being divorced, having a low level of knowledge about diabetes and fasting blood sugar, lacking social support, relying on oral medication, perceiving limited benefits from self-care practices, and not being a member of diabetic associations were identified as independent factors of poor self-care.","container-title":"Scientific Reports","DOI":"10.1038/s41598-024-63524-8","ISSN":"2045-2322","issue":"1","journalAbbreviation":"Sci Rep","language":"en","page":"13660","source":"DOI.org (Crossref)","title":"Poor self-care practices and contributing factors among adults with type 2 diabetes in Adama, Ethiopia","volume":"14","author":[{"family":"Bekele","given":"Nardos Tilahun"},{"family":"Habtewold","given":"Ephrem Mannekulih"},{"family":"Deybasso","given":"Haji Aman"},{"family":"Mekuria Negussie","given":"Yohannes"}],"issued":{"date-parts":[["2024",6,13]]}}}],"schema":"https://github.com/citation-style-language/schema/raw/master/csl-citation.json"} </w:instrText>
      </w:r>
      <w:r w:rsidR="00636197">
        <w:rPr>
          <w:bCs/>
        </w:rPr>
        <w:fldChar w:fldCharType="separate"/>
      </w:r>
      <w:r w:rsidR="00636197" w:rsidRPr="00636197">
        <w:t>(B</w:t>
      </w:r>
      <w:r w:rsidR="00C860B4">
        <w:t>e</w:t>
      </w:r>
      <w:r w:rsidR="00C860B4" w:rsidRPr="00C860B4">
        <w:rPr>
          <w:rFonts w:ascii="Inspiring" w:hAnsi="Inspiring"/>
          <w:color w:val="DDDDDD"/>
          <w:spacing w:val="-20"/>
          <w:w w:val="1"/>
          <w:sz w:val="6"/>
        </w:rPr>
        <w:t>v</w:t>
      </w:r>
      <w:r w:rsidR="00636197" w:rsidRPr="00636197">
        <w:t>k</w:t>
      </w:r>
      <w:r w:rsidR="00C860B4">
        <w:t>e</w:t>
      </w:r>
      <w:r w:rsidR="00C860B4" w:rsidRPr="00C860B4">
        <w:rPr>
          <w:rFonts w:ascii="Inspiring" w:hAnsi="Inspiring"/>
          <w:color w:val="DDDDDD"/>
          <w:spacing w:val="-20"/>
          <w:w w:val="1"/>
          <w:sz w:val="6"/>
        </w:rPr>
        <w:t>v</w:t>
      </w:r>
      <w:r w:rsidR="00636197" w:rsidRPr="00636197">
        <w:t>l</w:t>
      </w:r>
      <w:r w:rsidR="00C860B4">
        <w:t>e</w:t>
      </w:r>
      <w:r w:rsidR="00C860B4" w:rsidRPr="00C860B4">
        <w:rPr>
          <w:rFonts w:ascii="Inspiring" w:hAnsi="Inspiring"/>
          <w:color w:val="DDDDDD"/>
          <w:spacing w:val="-20"/>
          <w:w w:val="1"/>
          <w:sz w:val="6"/>
        </w:rPr>
        <w:t>v</w:t>
      </w:r>
      <w:r w:rsidR="00636197" w:rsidRPr="00636197">
        <w:t xml:space="preserve"> dkk., 2024)</w:t>
      </w:r>
      <w:r w:rsidR="00636197">
        <w:rPr>
          <w:bCs/>
        </w:rPr>
        <w:fldChar w:fldCharType="end"/>
      </w:r>
      <w:r w:rsidR="00636197">
        <w:rPr>
          <w:bCs/>
        </w:rPr>
        <w:t>.</w:t>
      </w:r>
    </w:p>
    <w:p w14:paraId="47F70545" w14:textId="340C865F" w:rsidR="00F633D9" w:rsidRPr="00345054" w:rsidRDefault="00F633D9" w:rsidP="00345054">
      <w:pPr>
        <w:pStyle w:val="BodyText"/>
        <w:spacing w:line="240" w:lineRule="auto"/>
        <w:ind w:firstLine="720"/>
        <w:rPr>
          <w:bCs/>
        </w:rPr>
      </w:pPr>
      <w:proofErr w:type="spellStart"/>
      <w:r w:rsidRPr="00F633D9">
        <w:rPr>
          <w:bCs/>
        </w:rPr>
        <w:t>Ol</w:t>
      </w:r>
      <w:r w:rsidR="00C860B4">
        <w:rPr>
          <w:bCs/>
        </w:rPr>
        <w:t>e</w:t>
      </w:r>
      <w:r w:rsidR="00C860B4" w:rsidRPr="00C860B4">
        <w:rPr>
          <w:rFonts w:ascii="Inspiring" w:hAnsi="Inspiring"/>
          <w:bCs/>
          <w:color w:val="DDDDDD"/>
          <w:spacing w:val="-20"/>
          <w:w w:val="1"/>
          <w:sz w:val="6"/>
        </w:rPr>
        <w:t>v</w:t>
      </w:r>
      <w:r w:rsidRPr="00F633D9">
        <w:rPr>
          <w:bCs/>
        </w:rPr>
        <w:t>h</w:t>
      </w:r>
      <w:proofErr w:type="spellEnd"/>
      <w:r w:rsidRPr="00F633D9">
        <w:rPr>
          <w:bCs/>
        </w:rPr>
        <w:t xml:space="preserve"> </w:t>
      </w:r>
      <w:proofErr w:type="spellStart"/>
      <w:r w:rsidRPr="00F633D9">
        <w:rPr>
          <w:bCs/>
        </w:rPr>
        <w:t>kar</w:t>
      </w:r>
      <w:r w:rsidR="00C860B4">
        <w:rPr>
          <w:bCs/>
        </w:rPr>
        <w:t>e</w:t>
      </w:r>
      <w:r w:rsidR="00C860B4" w:rsidRPr="00C860B4">
        <w:rPr>
          <w:rFonts w:ascii="Inspiring" w:hAnsi="Inspiring"/>
          <w:bCs/>
          <w:color w:val="DDDDDD"/>
          <w:spacing w:val="-20"/>
          <w:w w:val="1"/>
          <w:sz w:val="6"/>
        </w:rPr>
        <w:t>v</w:t>
      </w:r>
      <w:r w:rsidRPr="00F633D9">
        <w:rPr>
          <w:bCs/>
        </w:rPr>
        <w:t>na</w:t>
      </w:r>
      <w:proofErr w:type="spellEnd"/>
      <w:r w:rsidRPr="00F633D9">
        <w:rPr>
          <w:bCs/>
        </w:rPr>
        <w:t xml:space="preserve"> </w:t>
      </w:r>
      <w:proofErr w:type="spellStart"/>
      <w:r w:rsidRPr="00F633D9">
        <w:rPr>
          <w:bCs/>
        </w:rPr>
        <w:t>itu</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mahaman</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y</w:t>
      </w:r>
      <w:r w:rsidR="00C860B4">
        <w:rPr>
          <w:bCs/>
        </w:rPr>
        <w:t>e</w:t>
      </w:r>
      <w:r w:rsidR="00C860B4" w:rsidRPr="00C860B4">
        <w:rPr>
          <w:rFonts w:ascii="Inspiring" w:hAnsi="Inspiring"/>
          <w:bCs/>
          <w:color w:val="DDDDDD"/>
          <w:spacing w:val="-20"/>
          <w:w w:val="1"/>
          <w:sz w:val="6"/>
        </w:rPr>
        <w:t>v</w:t>
      </w:r>
      <w:r w:rsidRPr="00F633D9">
        <w:rPr>
          <w:bCs/>
        </w:rPr>
        <w:t>luruh</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nai</w:t>
      </w:r>
      <w:proofErr w:type="spellEnd"/>
      <w:r w:rsidRPr="00F633D9">
        <w:rPr>
          <w:bCs/>
        </w:rPr>
        <w:t xml:space="preserve"> </w:t>
      </w:r>
      <w:proofErr w:type="spellStart"/>
      <w:r w:rsidRPr="00F633D9">
        <w:rPr>
          <w:bCs/>
        </w:rPr>
        <w:t>diab</w:t>
      </w:r>
      <w:r w:rsidR="00C860B4">
        <w:rPr>
          <w:bCs/>
        </w:rPr>
        <w:t>e</w:t>
      </w:r>
      <w:r w:rsidR="00C860B4" w:rsidRPr="00C860B4">
        <w:rPr>
          <w:rFonts w:ascii="Inspiring" w:hAnsi="Inspiring"/>
          <w:bCs/>
          <w:color w:val="DDDDDD"/>
          <w:spacing w:val="-20"/>
          <w:w w:val="1"/>
          <w:sz w:val="6"/>
        </w:rPr>
        <w:t>v</w:t>
      </w:r>
      <w:r w:rsidRPr="00F633D9">
        <w:rPr>
          <w:bCs/>
        </w:rPr>
        <w:t>t</w:t>
      </w:r>
      <w:r w:rsidR="00C860B4">
        <w:rPr>
          <w:bCs/>
        </w:rPr>
        <w:t>e</w:t>
      </w:r>
      <w:r w:rsidR="00C860B4" w:rsidRPr="00C860B4">
        <w:rPr>
          <w:rFonts w:ascii="Inspiring" w:hAnsi="Inspiring"/>
          <w:bCs/>
          <w:color w:val="DDDDDD"/>
          <w:spacing w:val="-20"/>
          <w:w w:val="1"/>
          <w:sz w:val="6"/>
        </w:rPr>
        <w:t>v</w:t>
      </w:r>
      <w:r w:rsidRPr="00F633D9">
        <w:rPr>
          <w:bCs/>
        </w:rPr>
        <w:t>s</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liputi</w:t>
      </w:r>
      <w:proofErr w:type="spellEnd"/>
      <w:r w:rsidRPr="00F633D9">
        <w:rPr>
          <w:bCs/>
        </w:rPr>
        <w:t xml:space="preserve"> </w:t>
      </w:r>
      <w:proofErr w:type="spellStart"/>
      <w:r w:rsidRPr="00F633D9">
        <w:rPr>
          <w:bCs/>
        </w:rPr>
        <w:t>patofisiologi</w:t>
      </w:r>
      <w:proofErr w:type="spellEnd"/>
      <w:r w:rsidRPr="00F633D9">
        <w:rPr>
          <w:bCs/>
        </w:rPr>
        <w:t xml:space="preserve">, </w:t>
      </w:r>
      <w:proofErr w:type="spellStart"/>
      <w:r w:rsidRPr="00F633D9">
        <w:rPr>
          <w:bCs/>
        </w:rPr>
        <w:t>manaj</w:t>
      </w:r>
      <w:r w:rsidR="00C860B4">
        <w:rPr>
          <w:bCs/>
        </w:rPr>
        <w:t>e</w:t>
      </w:r>
      <w:r w:rsidR="00C860B4" w:rsidRPr="00C860B4">
        <w:rPr>
          <w:rFonts w:ascii="Inspiring" w:hAnsi="Inspiring"/>
          <w:bCs/>
          <w:color w:val="DDDDDD"/>
          <w:spacing w:val="-20"/>
          <w:w w:val="1"/>
          <w:sz w:val="6"/>
        </w:rPr>
        <w:t>v</w:t>
      </w:r>
      <w:r w:rsidRPr="00F633D9">
        <w:rPr>
          <w:bCs/>
        </w:rPr>
        <w:t>m</w:t>
      </w:r>
      <w:r w:rsidR="00C860B4">
        <w:rPr>
          <w:bCs/>
        </w:rPr>
        <w:t>e</w:t>
      </w:r>
      <w:r w:rsidR="00C860B4" w:rsidRPr="00C860B4">
        <w:rPr>
          <w:rFonts w:ascii="Inspiring" w:hAnsi="Inspiring"/>
          <w:bCs/>
          <w:color w:val="DDDDDD"/>
          <w:spacing w:val="-20"/>
          <w:w w:val="1"/>
          <w:sz w:val="6"/>
        </w:rPr>
        <w:t>v</w:t>
      </w:r>
      <w:r w:rsidRPr="00F633D9">
        <w:rPr>
          <w:bCs/>
        </w:rPr>
        <w:t>n</w:t>
      </w:r>
      <w:proofErr w:type="spellEnd"/>
      <w:r w:rsidRPr="00F633D9">
        <w:rPr>
          <w:bCs/>
        </w:rPr>
        <w:t xml:space="preserve"> </w:t>
      </w:r>
      <w:proofErr w:type="spellStart"/>
      <w:r w:rsidRPr="00F633D9">
        <w:rPr>
          <w:bCs/>
        </w:rPr>
        <w:t>di</w:t>
      </w:r>
      <w:r w:rsidR="00C860B4">
        <w:rPr>
          <w:bCs/>
        </w:rPr>
        <w:t>e</w:t>
      </w:r>
      <w:r w:rsidR="00C860B4" w:rsidRPr="00C860B4">
        <w:rPr>
          <w:rFonts w:ascii="Inspiring" w:hAnsi="Inspiring"/>
          <w:bCs/>
          <w:color w:val="DDDDDD"/>
          <w:spacing w:val="-20"/>
          <w:w w:val="1"/>
          <w:sz w:val="6"/>
        </w:rPr>
        <w:t>v</w:t>
      </w:r>
      <w:r w:rsidRPr="00F633D9">
        <w:rPr>
          <w:bCs/>
        </w:rPr>
        <w:t>t</w:t>
      </w:r>
      <w:proofErr w:type="spellEnd"/>
      <w:r w:rsidRPr="00F633D9">
        <w:rPr>
          <w:bCs/>
        </w:rPr>
        <w:t xml:space="preserve">, </w:t>
      </w:r>
      <w:proofErr w:type="spellStart"/>
      <w:r w:rsidRPr="00F633D9">
        <w:rPr>
          <w:bCs/>
        </w:rPr>
        <w:t>olahraga</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patuhan</w:t>
      </w:r>
      <w:proofErr w:type="spellEnd"/>
      <w:r w:rsidRPr="00F633D9">
        <w:rPr>
          <w:bCs/>
        </w:rPr>
        <w:t xml:space="preserve"> </w:t>
      </w:r>
      <w:proofErr w:type="spellStart"/>
      <w:r w:rsidRPr="00F633D9">
        <w:rPr>
          <w:bCs/>
        </w:rPr>
        <w:t>t</w:t>
      </w:r>
      <w:r w:rsidR="00C860B4">
        <w:rPr>
          <w:bCs/>
        </w:rPr>
        <w:t>e</w:t>
      </w:r>
      <w:r w:rsidR="00C860B4" w:rsidRPr="00C860B4">
        <w:rPr>
          <w:rFonts w:ascii="Inspiring" w:hAnsi="Inspiring"/>
          <w:bCs/>
          <w:color w:val="DDDDDD"/>
          <w:spacing w:val="-20"/>
          <w:w w:val="1"/>
          <w:sz w:val="6"/>
        </w:rPr>
        <w:t>v</w:t>
      </w:r>
      <w:r w:rsidRPr="00F633D9">
        <w:rPr>
          <w:bCs/>
        </w:rPr>
        <w:t>rhadap</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obatan</w:t>
      </w:r>
      <w:proofErr w:type="spellEnd"/>
      <w:r w:rsidRPr="00F633D9">
        <w:rPr>
          <w:bCs/>
        </w:rPr>
        <w:t xml:space="preserve">, dan </w:t>
      </w:r>
      <w:proofErr w:type="spellStart"/>
      <w:r w:rsidRPr="00F633D9">
        <w:rPr>
          <w:bCs/>
        </w:rPr>
        <w:t>t</w:t>
      </w:r>
      <w:r w:rsidR="00C860B4">
        <w:rPr>
          <w:bCs/>
        </w:rPr>
        <w:t>e</w:t>
      </w:r>
      <w:r w:rsidR="00C860B4" w:rsidRPr="00C860B4">
        <w:rPr>
          <w:rFonts w:ascii="Inspiring" w:hAnsi="Inspiring"/>
          <w:bCs/>
          <w:color w:val="DDDDDD"/>
          <w:spacing w:val="-20"/>
          <w:w w:val="1"/>
          <w:sz w:val="6"/>
        </w:rPr>
        <w:t>v</w:t>
      </w:r>
      <w:r w:rsidRPr="00F633D9">
        <w:rPr>
          <w:bCs/>
        </w:rPr>
        <w:t>knik</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mantauan</w:t>
      </w:r>
      <w:proofErr w:type="spellEnd"/>
      <w:r w:rsidRPr="00F633D9">
        <w:rPr>
          <w:bCs/>
        </w:rPr>
        <w:t xml:space="preserve"> gula </w:t>
      </w:r>
      <w:proofErr w:type="spellStart"/>
      <w:r w:rsidRPr="00F633D9">
        <w:rPr>
          <w:bCs/>
        </w:rPr>
        <w:t>darah</w:t>
      </w:r>
      <w:proofErr w:type="spellEnd"/>
      <w:r w:rsidRPr="00F633D9">
        <w:rPr>
          <w:bCs/>
        </w:rPr>
        <w:t xml:space="preserve"> sangat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ting</w:t>
      </w:r>
      <w:proofErr w:type="spellEnd"/>
      <w:r w:rsidRPr="00F633D9">
        <w:rPr>
          <w:bCs/>
        </w:rPr>
        <w:t xml:space="preserve"> </w:t>
      </w:r>
      <w:proofErr w:type="spellStart"/>
      <w:r w:rsidRPr="00F633D9">
        <w:rPr>
          <w:bCs/>
        </w:rPr>
        <w:t>untuk</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dukung</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g</w:t>
      </w:r>
      <w:r w:rsidR="00C860B4">
        <w:rPr>
          <w:bCs/>
        </w:rPr>
        <w:t>e</w:t>
      </w:r>
      <w:r w:rsidR="00C860B4" w:rsidRPr="00C860B4">
        <w:rPr>
          <w:rFonts w:ascii="Inspiring" w:hAnsi="Inspiring"/>
          <w:bCs/>
          <w:color w:val="DDDDDD"/>
          <w:spacing w:val="-20"/>
          <w:w w:val="1"/>
          <w:sz w:val="6"/>
        </w:rPr>
        <w:t>v</w:t>
      </w:r>
      <w:r w:rsidRPr="00F633D9">
        <w:rPr>
          <w:bCs/>
        </w:rPr>
        <w:t>lola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nyakit</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mahaman</w:t>
      </w:r>
      <w:proofErr w:type="spellEnd"/>
      <w:r w:rsidRPr="00F633D9">
        <w:rPr>
          <w:bCs/>
        </w:rPr>
        <w:t xml:space="preserve"> </w:t>
      </w:r>
      <w:proofErr w:type="spellStart"/>
      <w:r w:rsidRPr="00F633D9">
        <w:rPr>
          <w:bCs/>
        </w:rPr>
        <w:t>ini</w:t>
      </w:r>
      <w:proofErr w:type="spellEnd"/>
      <w:r w:rsidRPr="00F633D9">
        <w:rPr>
          <w:bCs/>
        </w:rPr>
        <w:t xml:space="preserve"> </w:t>
      </w:r>
      <w:proofErr w:type="spellStart"/>
      <w:r w:rsidRPr="00F633D9">
        <w:rPr>
          <w:bCs/>
        </w:rPr>
        <w:t>dapat</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dorong</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rubahan</w:t>
      </w:r>
      <w:proofErr w:type="spellEnd"/>
      <w:r w:rsidRPr="00F633D9">
        <w:rPr>
          <w:bCs/>
        </w:rPr>
        <w:t xml:space="preserve"> </w:t>
      </w:r>
      <w:proofErr w:type="spellStart"/>
      <w:r w:rsidRPr="00F633D9">
        <w:rPr>
          <w:bCs/>
        </w:rPr>
        <w:t>p</w:t>
      </w:r>
      <w:r w:rsidR="00C860B4">
        <w:rPr>
          <w:bCs/>
        </w:rPr>
        <w:t>e</w:t>
      </w:r>
      <w:r w:rsidR="00C860B4" w:rsidRPr="00C860B4">
        <w:rPr>
          <w:rFonts w:ascii="Inspiring" w:hAnsi="Inspiring"/>
          <w:bCs/>
          <w:color w:val="DDDDDD"/>
          <w:spacing w:val="-20"/>
          <w:w w:val="1"/>
          <w:sz w:val="6"/>
        </w:rPr>
        <w:t>v</w:t>
      </w:r>
      <w:r w:rsidRPr="00F633D9">
        <w:rPr>
          <w:bCs/>
        </w:rPr>
        <w:t>rilaku</w:t>
      </w:r>
      <w:proofErr w:type="spellEnd"/>
      <w:r w:rsidRPr="00F633D9">
        <w:rPr>
          <w:bCs/>
        </w:rPr>
        <w:t xml:space="preserve"> </w:t>
      </w:r>
      <w:proofErr w:type="spellStart"/>
      <w:r w:rsidRPr="00F633D9">
        <w:rPr>
          <w:bCs/>
        </w:rPr>
        <w:t>positif</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mbantu</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jaga</w:t>
      </w:r>
      <w:proofErr w:type="spellEnd"/>
      <w:r w:rsidRPr="00F633D9">
        <w:rPr>
          <w:bCs/>
        </w:rPr>
        <w:t xml:space="preserve"> </w:t>
      </w:r>
      <w:proofErr w:type="spellStart"/>
      <w:r w:rsidRPr="00F633D9">
        <w:rPr>
          <w:bCs/>
        </w:rPr>
        <w:t>k</w:t>
      </w:r>
      <w:r w:rsidR="00C860B4">
        <w:rPr>
          <w:bCs/>
        </w:rPr>
        <w:t>e</w:t>
      </w:r>
      <w:r w:rsidR="00C860B4" w:rsidRPr="00C860B4">
        <w:rPr>
          <w:rFonts w:ascii="Inspiring" w:hAnsi="Inspiring"/>
          <w:bCs/>
          <w:color w:val="DDDDDD"/>
          <w:spacing w:val="-20"/>
          <w:w w:val="1"/>
          <w:sz w:val="6"/>
        </w:rPr>
        <w:t>v</w:t>
      </w:r>
      <w:r w:rsidRPr="00F633D9">
        <w:rPr>
          <w:bCs/>
        </w:rPr>
        <w:t>stabilan</w:t>
      </w:r>
      <w:proofErr w:type="spellEnd"/>
      <w:r w:rsidRPr="00F633D9">
        <w:rPr>
          <w:bCs/>
        </w:rPr>
        <w:t xml:space="preserve"> </w:t>
      </w:r>
      <w:proofErr w:type="spellStart"/>
      <w:r w:rsidRPr="00F633D9">
        <w:rPr>
          <w:bCs/>
        </w:rPr>
        <w:t>kadar</w:t>
      </w:r>
      <w:proofErr w:type="spellEnd"/>
      <w:r w:rsidRPr="00F633D9">
        <w:rPr>
          <w:bCs/>
        </w:rPr>
        <w:t xml:space="preserve"> gula </w:t>
      </w:r>
      <w:proofErr w:type="spellStart"/>
      <w:r w:rsidRPr="00F633D9">
        <w:rPr>
          <w:bCs/>
        </w:rPr>
        <w:t>darah</w:t>
      </w:r>
      <w:proofErr w:type="spellEnd"/>
      <w:r w:rsidRPr="00F633D9">
        <w:rPr>
          <w:bCs/>
        </w:rPr>
        <w:t xml:space="preserve">, </w:t>
      </w:r>
      <w:proofErr w:type="spellStart"/>
      <w:r w:rsidRPr="00F633D9">
        <w:rPr>
          <w:bCs/>
        </w:rPr>
        <w:t>s</w:t>
      </w:r>
      <w:r w:rsidR="00C860B4">
        <w:rPr>
          <w:bCs/>
        </w:rPr>
        <w:t>e</w:t>
      </w:r>
      <w:r w:rsidR="00C860B4" w:rsidRPr="00C860B4">
        <w:rPr>
          <w:rFonts w:ascii="Inspiring" w:hAnsi="Inspiring"/>
          <w:bCs/>
          <w:color w:val="DDDDDD"/>
          <w:spacing w:val="-20"/>
          <w:w w:val="1"/>
          <w:sz w:val="6"/>
        </w:rPr>
        <w:t>v</w:t>
      </w:r>
      <w:r w:rsidRPr="00F633D9">
        <w:rPr>
          <w:bCs/>
        </w:rPr>
        <w:t>rta</w:t>
      </w:r>
      <w:proofErr w:type="spellEnd"/>
      <w:r w:rsidRPr="00F633D9">
        <w:rPr>
          <w:bCs/>
        </w:rPr>
        <w:t xml:space="preserve">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c</w:t>
      </w:r>
      <w:r w:rsidR="00C860B4">
        <w:rPr>
          <w:bCs/>
        </w:rPr>
        <w:t>e</w:t>
      </w:r>
      <w:r w:rsidR="00C860B4" w:rsidRPr="00C860B4">
        <w:rPr>
          <w:rFonts w:ascii="Inspiring" w:hAnsi="Inspiring"/>
          <w:bCs/>
          <w:color w:val="DDDDDD"/>
          <w:spacing w:val="-20"/>
          <w:w w:val="1"/>
          <w:sz w:val="6"/>
        </w:rPr>
        <w:t>v</w:t>
      </w:r>
      <w:r w:rsidRPr="00F633D9">
        <w:rPr>
          <w:bCs/>
        </w:rPr>
        <w:t>gah</w:t>
      </w:r>
      <w:proofErr w:type="spellEnd"/>
      <w:r w:rsidRPr="00F633D9">
        <w:rPr>
          <w:bCs/>
        </w:rPr>
        <w:t xml:space="preserve"> </w:t>
      </w:r>
      <w:proofErr w:type="spellStart"/>
      <w:r w:rsidRPr="00F633D9">
        <w:rPr>
          <w:bCs/>
        </w:rPr>
        <w:t>komplikasi</w:t>
      </w:r>
      <w:proofErr w:type="spellEnd"/>
      <w:r w:rsidRPr="00F633D9">
        <w:rPr>
          <w:bCs/>
        </w:rPr>
        <w:t xml:space="preserve"> dan </w:t>
      </w:r>
      <w:proofErr w:type="spellStart"/>
      <w:r w:rsidRPr="00F633D9">
        <w:rPr>
          <w:bCs/>
        </w:rPr>
        <w:t>m</w:t>
      </w:r>
      <w:r w:rsidR="00C860B4">
        <w:rPr>
          <w:bCs/>
        </w:rPr>
        <w:t>e</w:t>
      </w:r>
      <w:r w:rsidR="00C860B4" w:rsidRPr="00C860B4">
        <w:rPr>
          <w:rFonts w:ascii="Inspiring" w:hAnsi="Inspiring"/>
          <w:bCs/>
          <w:color w:val="DDDDDD"/>
          <w:spacing w:val="-20"/>
          <w:w w:val="1"/>
          <w:sz w:val="6"/>
        </w:rPr>
        <w:t>v</w:t>
      </w:r>
      <w:r w:rsidRPr="00F633D9">
        <w:rPr>
          <w:bCs/>
        </w:rPr>
        <w:t>ningkatkan</w:t>
      </w:r>
      <w:proofErr w:type="spellEnd"/>
      <w:r w:rsidRPr="00F633D9">
        <w:rPr>
          <w:bCs/>
        </w:rPr>
        <w:t xml:space="preserve"> </w:t>
      </w:r>
      <w:proofErr w:type="spellStart"/>
      <w:r w:rsidRPr="00F633D9">
        <w:rPr>
          <w:bCs/>
        </w:rPr>
        <w:t>kualitas</w:t>
      </w:r>
      <w:proofErr w:type="spellEnd"/>
      <w:r w:rsidRPr="00F633D9">
        <w:rPr>
          <w:bCs/>
        </w:rPr>
        <w:t xml:space="preserve"> </w:t>
      </w:r>
      <w:proofErr w:type="spellStart"/>
      <w:r w:rsidRPr="00F633D9">
        <w:rPr>
          <w:bCs/>
        </w:rPr>
        <w:t>hidup</w:t>
      </w:r>
      <w:proofErr w:type="spellEnd"/>
      <w:r w:rsidRPr="00F633D9">
        <w:rPr>
          <w:bCs/>
        </w:rPr>
        <w:t xml:space="preserve"> </w:t>
      </w:r>
      <w:r w:rsidR="00636197">
        <w:rPr>
          <w:bCs/>
        </w:rPr>
        <w:fldChar w:fldCharType="begin"/>
      </w:r>
      <w:r w:rsidR="00636197">
        <w:rPr>
          <w:bCs/>
        </w:rPr>
        <w:instrText xml:space="preserve"> ADDIN ZOTERO_ITEM CSL_CITATION {"citationID":"MlIFHe5C","properties":{"formattedCitation":"(Davis dkk., 2022)","plainCitation":"(Davis dkk., 2022)","noteIndex":0},"citationItems":[{"id":220,"uris":["http://zotero.org/users/local/dmM2qeyj/items/ZM5AGWUH"],"itemData":{"id":220,"type":"article-journal","container-title":"Diabetes Care","DOI":"10.2337/dc21-2396","ISSN":"0149-5992","issue":"2","language":"en","page":"484-494","source":"DOI.org (Crossref)","title":"2022 National Standards for Diabetes Self-Management Education and Support","volume":"45","author":[{"family":"Davis","given":"Jody"},{"family":"Fischl","given":"Amy Hess"},{"family":"Beck","given":"Joni"},{"family":"Browning","given":"Lillian"},{"family":"Carter","given":"Amy"},{"family":"Condon","given":"Jo Ellen"},{"family":"Dennison","given":"Michelle"},{"family":"Francis","given":"Terri"},{"family":"Hughes","given":"Peter J."},{"family":"Jaime","given":"Stephen"},{"family":"Lau","given":"Ka Hei Karen"},{"family":"McArthur","given":"Teresa"},{"family":"McAvoy","given":"Karen"},{"family":"Magee","given":"Michelle"},{"family":"Newby","given":"Olivia"},{"family":"Ponder","given":"Stephen W."},{"family":"Quraishi","given":"Uzma"},{"family":"Rawlings","given":"Kelly"},{"family":"Socke","given":"Julia"},{"family":"Stancil","given":"Michelle"},{"family":"Uelmen","given":"Sacha"},{"family":"Villalobos","given":"Suzanne"}],"issued":{"date-parts":[["2022",2,1]]}}}],"schema":"https://github.com/citation-style-language/schema/raw/master/csl-citation.json"} </w:instrText>
      </w:r>
      <w:r w:rsidR="00636197">
        <w:rPr>
          <w:bCs/>
        </w:rPr>
        <w:fldChar w:fldCharType="separate"/>
      </w:r>
      <w:r w:rsidR="00636197" w:rsidRPr="00636197">
        <w:t>(Davis dkk., 2022)</w:t>
      </w:r>
      <w:r w:rsidR="00636197">
        <w:rPr>
          <w:bCs/>
        </w:rPr>
        <w:fldChar w:fldCharType="end"/>
      </w:r>
      <w:r w:rsidR="00636197">
        <w:rPr>
          <w:bCs/>
        </w:rPr>
        <w:t>.</w:t>
      </w:r>
    </w:p>
    <w:p w14:paraId="40FAE365" w14:textId="5014FD1F" w:rsidR="00F633D9" w:rsidRDefault="00F633D9" w:rsidP="00F633D9">
      <w:pPr>
        <w:pStyle w:val="BodyText"/>
        <w:numPr>
          <w:ilvl w:val="0"/>
          <w:numId w:val="11"/>
        </w:numPr>
        <w:spacing w:before="240" w:after="240" w:line="240" w:lineRule="auto"/>
        <w:rPr>
          <w:b/>
          <w:bCs/>
          <w:lang w:val="id-ID"/>
        </w:rPr>
      </w:pPr>
      <w:r w:rsidRPr="00F633D9">
        <w:rPr>
          <w:b/>
          <w:bCs/>
          <w:lang w:val="id-ID"/>
        </w:rPr>
        <w:t>Gaya Hidup Pasien Diabetes Melitus Tipe 2</w:t>
      </w:r>
    </w:p>
    <w:p w14:paraId="5F7F2F30" w14:textId="1101CC0D" w:rsidR="00F633D9" w:rsidRPr="00F633D9" w:rsidRDefault="00F633D9" w:rsidP="00EE1D1C">
      <w:pPr>
        <w:pStyle w:val="ListParagraph"/>
        <w:spacing w:after="120"/>
        <w:ind w:left="0"/>
        <w:jc w:val="center"/>
        <w:rPr>
          <w:sz w:val="20"/>
          <w:szCs w:val="20"/>
        </w:rPr>
      </w:pPr>
      <w:r w:rsidRPr="00F633D9">
        <w:rPr>
          <w:sz w:val="20"/>
          <w:szCs w:val="20"/>
        </w:rPr>
        <w:t>Tab</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l 8. Gaya Hidup Pasi</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n Diab</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t</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s M</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litus Tip</w:t>
      </w:r>
      <w:r w:rsidR="00C860B4">
        <w:rPr>
          <w:sz w:val="20"/>
          <w:szCs w:val="20"/>
        </w:rPr>
        <w:t>e</w:t>
      </w:r>
      <w:r w:rsidR="00C860B4" w:rsidRPr="00C860B4">
        <w:rPr>
          <w:rFonts w:ascii="Inspiring" w:hAnsi="Inspiring"/>
          <w:color w:val="DDDDDD"/>
          <w:spacing w:val="-20"/>
          <w:w w:val="1"/>
          <w:sz w:val="6"/>
          <w:szCs w:val="20"/>
        </w:rPr>
        <w:t>v</w:t>
      </w:r>
      <w:r w:rsidRPr="00F633D9">
        <w:rPr>
          <w:sz w:val="20"/>
          <w:szCs w:val="20"/>
        </w:rPr>
        <w:t xml:space="preserve"> 2</w:t>
      </w:r>
    </w:p>
    <w:tbl>
      <w:tblPr>
        <w:tblStyle w:val="PlainTable2"/>
        <w:tblW w:w="4765" w:type="dxa"/>
        <w:tblLayout w:type="fixed"/>
        <w:tblLook w:val="04A0" w:firstRow="1" w:lastRow="0" w:firstColumn="1" w:lastColumn="0" w:noHBand="0" w:noVBand="1"/>
      </w:tblPr>
      <w:tblGrid>
        <w:gridCol w:w="2425"/>
        <w:gridCol w:w="1080"/>
        <w:gridCol w:w="1260"/>
      </w:tblGrid>
      <w:tr w:rsidR="00F633D9" w:rsidRPr="00A57CC5" w14:paraId="5F327E83" w14:textId="77777777" w:rsidTr="00345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E6E8615" w14:textId="0C02C258" w:rsidR="00F633D9" w:rsidRPr="00F633D9" w:rsidRDefault="00F633D9" w:rsidP="00250A86">
            <w:pPr>
              <w:pStyle w:val="BodyText"/>
              <w:spacing w:before="240" w:line="240" w:lineRule="auto"/>
              <w:ind w:right="73" w:firstLine="0"/>
              <w:jc w:val="center"/>
            </w:pPr>
            <w:proofErr w:type="spellStart"/>
            <w:r w:rsidRPr="00F633D9">
              <w:t>Kategorik</w:t>
            </w:r>
            <w:proofErr w:type="spellEnd"/>
            <w:r>
              <w:t xml:space="preserve"> </w:t>
            </w:r>
            <w:r w:rsidRPr="00F633D9">
              <w:t>Gaya Hidup</w:t>
            </w:r>
          </w:p>
        </w:tc>
        <w:tc>
          <w:tcPr>
            <w:tcW w:w="1080" w:type="dxa"/>
          </w:tcPr>
          <w:p w14:paraId="611AA7B2" w14:textId="77777777" w:rsidR="00F633D9" w:rsidRPr="00F633D9" w:rsidRDefault="00F633D9" w:rsidP="00250A86">
            <w:pPr>
              <w:pStyle w:val="BodyText"/>
              <w:spacing w:before="240" w:line="240" w:lineRule="auto"/>
              <w:ind w:right="68" w:hanging="19"/>
              <w:jc w:val="center"/>
              <w:cnfStyle w:val="100000000000" w:firstRow="1" w:lastRow="0" w:firstColumn="0" w:lastColumn="0" w:oddVBand="0" w:evenVBand="0" w:oddHBand="0" w:evenHBand="0" w:firstRowFirstColumn="0" w:firstRowLastColumn="0" w:lastRowFirstColumn="0" w:lastRowLastColumn="0"/>
            </w:pPr>
            <w:proofErr w:type="spellStart"/>
            <w:r w:rsidRPr="00F633D9">
              <w:t>Frekuensi</w:t>
            </w:r>
            <w:proofErr w:type="spellEnd"/>
          </w:p>
        </w:tc>
        <w:tc>
          <w:tcPr>
            <w:tcW w:w="1260" w:type="dxa"/>
          </w:tcPr>
          <w:p w14:paraId="56A05039" w14:textId="77777777" w:rsidR="00F633D9" w:rsidRPr="00F633D9" w:rsidRDefault="00F633D9" w:rsidP="00250A86">
            <w:pPr>
              <w:pStyle w:val="BodyText"/>
              <w:spacing w:before="240" w:line="240" w:lineRule="auto"/>
              <w:ind w:right="192" w:hanging="21"/>
              <w:jc w:val="center"/>
              <w:cnfStyle w:val="100000000000" w:firstRow="1" w:lastRow="0" w:firstColumn="0" w:lastColumn="0" w:oddVBand="0" w:evenVBand="0" w:oddHBand="0" w:evenHBand="0" w:firstRowFirstColumn="0" w:firstRowLastColumn="0" w:lastRowFirstColumn="0" w:lastRowLastColumn="0"/>
            </w:pPr>
            <w:proofErr w:type="spellStart"/>
            <w:r w:rsidRPr="00F633D9">
              <w:t>Persentase</w:t>
            </w:r>
            <w:proofErr w:type="spellEnd"/>
          </w:p>
        </w:tc>
      </w:tr>
      <w:tr w:rsidR="00F633D9" w:rsidRPr="00A57CC5" w14:paraId="0E79AD13"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F2C3F55" w14:textId="77777777" w:rsidR="00F633D9" w:rsidRPr="00F633D9" w:rsidRDefault="00F633D9" w:rsidP="00250A86">
            <w:pPr>
              <w:pStyle w:val="BodyText"/>
              <w:spacing w:before="240" w:line="240" w:lineRule="auto"/>
              <w:ind w:right="73" w:firstLine="0"/>
              <w:jc w:val="left"/>
            </w:pPr>
            <w:r w:rsidRPr="00F633D9">
              <w:t xml:space="preserve">Tidak </w:t>
            </w:r>
            <w:proofErr w:type="spellStart"/>
            <w:r w:rsidRPr="00F633D9">
              <w:t>sehat</w:t>
            </w:r>
            <w:proofErr w:type="spellEnd"/>
            <w:r w:rsidRPr="00F633D9">
              <w:t xml:space="preserve"> (</w:t>
            </w:r>
            <w:proofErr w:type="spellStart"/>
            <w:r w:rsidRPr="00F633D9">
              <w:t>skor</w:t>
            </w:r>
            <w:proofErr w:type="spellEnd"/>
            <w:r w:rsidRPr="00F633D9">
              <w:t xml:space="preserve"> </w:t>
            </w:r>
            <w:r w:rsidRPr="00250A86">
              <w:t>0-20)</w:t>
            </w:r>
          </w:p>
        </w:tc>
        <w:tc>
          <w:tcPr>
            <w:tcW w:w="1080" w:type="dxa"/>
          </w:tcPr>
          <w:p w14:paraId="4F866E41"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29</w:t>
            </w:r>
          </w:p>
        </w:tc>
        <w:tc>
          <w:tcPr>
            <w:tcW w:w="1260" w:type="dxa"/>
          </w:tcPr>
          <w:p w14:paraId="73408D4D"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43.3</w:t>
            </w:r>
          </w:p>
        </w:tc>
      </w:tr>
      <w:tr w:rsidR="00F633D9" w:rsidRPr="00A57CC5" w14:paraId="00115354" w14:textId="77777777" w:rsidTr="00345054">
        <w:tc>
          <w:tcPr>
            <w:cnfStyle w:val="001000000000" w:firstRow="0" w:lastRow="0" w:firstColumn="1" w:lastColumn="0" w:oddVBand="0" w:evenVBand="0" w:oddHBand="0" w:evenHBand="0" w:firstRowFirstColumn="0" w:firstRowLastColumn="0" w:lastRowFirstColumn="0" w:lastRowLastColumn="0"/>
            <w:tcW w:w="2425" w:type="dxa"/>
          </w:tcPr>
          <w:p w14:paraId="6CF16D2B" w14:textId="77777777" w:rsidR="00F633D9" w:rsidRPr="00F633D9" w:rsidRDefault="00F633D9" w:rsidP="00250A86">
            <w:pPr>
              <w:pStyle w:val="BodyText"/>
              <w:spacing w:before="240" w:line="240" w:lineRule="auto"/>
              <w:ind w:right="73" w:firstLine="0"/>
              <w:jc w:val="left"/>
            </w:pPr>
            <w:r w:rsidRPr="00F633D9">
              <w:t xml:space="preserve">Tidak </w:t>
            </w:r>
            <w:proofErr w:type="spellStart"/>
            <w:r w:rsidRPr="00F633D9">
              <w:t>baik</w:t>
            </w:r>
            <w:proofErr w:type="spellEnd"/>
            <w:r w:rsidRPr="00F633D9">
              <w:t xml:space="preserve"> (</w:t>
            </w:r>
            <w:proofErr w:type="spellStart"/>
            <w:r w:rsidRPr="00F633D9">
              <w:t>skor</w:t>
            </w:r>
            <w:proofErr w:type="spellEnd"/>
            <w:r w:rsidRPr="00F633D9">
              <w:t xml:space="preserve"> </w:t>
            </w:r>
            <w:r w:rsidRPr="00250A86">
              <w:t>21-40)</w:t>
            </w:r>
          </w:p>
        </w:tc>
        <w:tc>
          <w:tcPr>
            <w:tcW w:w="1080" w:type="dxa"/>
          </w:tcPr>
          <w:p w14:paraId="04F5FE77"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12</w:t>
            </w:r>
          </w:p>
        </w:tc>
        <w:tc>
          <w:tcPr>
            <w:tcW w:w="1260" w:type="dxa"/>
          </w:tcPr>
          <w:p w14:paraId="6C2FC7CF"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17.9</w:t>
            </w:r>
          </w:p>
        </w:tc>
      </w:tr>
      <w:tr w:rsidR="00F633D9" w:rsidRPr="00A57CC5" w14:paraId="1954FC20"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3B66C32" w14:textId="77777777" w:rsidR="00F633D9" w:rsidRPr="00F633D9" w:rsidRDefault="00F633D9" w:rsidP="00250A86">
            <w:pPr>
              <w:pStyle w:val="BodyText"/>
              <w:spacing w:before="240" w:line="240" w:lineRule="auto"/>
              <w:ind w:right="73" w:firstLine="0"/>
              <w:jc w:val="left"/>
            </w:pPr>
            <w:proofErr w:type="spellStart"/>
            <w:r w:rsidRPr="00F633D9">
              <w:t>Cukup</w:t>
            </w:r>
            <w:proofErr w:type="spellEnd"/>
            <w:r w:rsidRPr="00F633D9">
              <w:t xml:space="preserve"> (</w:t>
            </w:r>
            <w:proofErr w:type="spellStart"/>
            <w:r w:rsidRPr="00F633D9">
              <w:t>skor</w:t>
            </w:r>
            <w:proofErr w:type="spellEnd"/>
            <w:r w:rsidRPr="00F633D9">
              <w:t xml:space="preserve"> </w:t>
            </w:r>
            <w:r w:rsidRPr="00250A86">
              <w:t>41-60)</w:t>
            </w:r>
          </w:p>
        </w:tc>
        <w:tc>
          <w:tcPr>
            <w:tcW w:w="1080" w:type="dxa"/>
          </w:tcPr>
          <w:p w14:paraId="78619A38"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13</w:t>
            </w:r>
          </w:p>
        </w:tc>
        <w:tc>
          <w:tcPr>
            <w:tcW w:w="1260" w:type="dxa"/>
          </w:tcPr>
          <w:p w14:paraId="53665EF0"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19.4</w:t>
            </w:r>
          </w:p>
        </w:tc>
      </w:tr>
      <w:tr w:rsidR="00F633D9" w:rsidRPr="00A57CC5" w14:paraId="4D31E160" w14:textId="77777777" w:rsidTr="00345054">
        <w:tc>
          <w:tcPr>
            <w:cnfStyle w:val="001000000000" w:firstRow="0" w:lastRow="0" w:firstColumn="1" w:lastColumn="0" w:oddVBand="0" w:evenVBand="0" w:oddHBand="0" w:evenHBand="0" w:firstRowFirstColumn="0" w:firstRowLastColumn="0" w:lastRowFirstColumn="0" w:lastRowLastColumn="0"/>
            <w:tcW w:w="2425" w:type="dxa"/>
          </w:tcPr>
          <w:p w14:paraId="6C59106B" w14:textId="77777777" w:rsidR="00F633D9" w:rsidRPr="00F633D9" w:rsidRDefault="00F633D9" w:rsidP="00250A86">
            <w:pPr>
              <w:pStyle w:val="BodyText"/>
              <w:spacing w:before="240" w:line="240" w:lineRule="auto"/>
              <w:ind w:right="73" w:firstLine="0"/>
              <w:jc w:val="left"/>
            </w:pPr>
            <w:r w:rsidRPr="00F633D9">
              <w:t>Baik (</w:t>
            </w:r>
            <w:proofErr w:type="spellStart"/>
            <w:r w:rsidRPr="00F633D9">
              <w:t>skor</w:t>
            </w:r>
            <w:proofErr w:type="spellEnd"/>
            <w:r w:rsidRPr="00F633D9">
              <w:t xml:space="preserve"> </w:t>
            </w:r>
            <w:r w:rsidRPr="00250A86">
              <w:t>61-80)</w:t>
            </w:r>
          </w:p>
        </w:tc>
        <w:tc>
          <w:tcPr>
            <w:tcW w:w="1080" w:type="dxa"/>
          </w:tcPr>
          <w:p w14:paraId="2FD7CCF0"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9</w:t>
            </w:r>
          </w:p>
        </w:tc>
        <w:tc>
          <w:tcPr>
            <w:tcW w:w="1260" w:type="dxa"/>
          </w:tcPr>
          <w:p w14:paraId="04DDD49B"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13.4</w:t>
            </w:r>
          </w:p>
        </w:tc>
      </w:tr>
      <w:tr w:rsidR="00F633D9" w:rsidRPr="00A57CC5" w14:paraId="086A54FD" w14:textId="77777777" w:rsidTr="00345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0D9FFA04" w14:textId="77777777" w:rsidR="00F633D9" w:rsidRPr="00F633D9" w:rsidRDefault="00F633D9" w:rsidP="00250A86">
            <w:pPr>
              <w:pStyle w:val="BodyText"/>
              <w:spacing w:before="240" w:line="240" w:lineRule="auto"/>
              <w:ind w:right="73" w:firstLine="0"/>
              <w:jc w:val="left"/>
            </w:pPr>
            <w:r w:rsidRPr="00F633D9">
              <w:t xml:space="preserve">Baik </w:t>
            </w:r>
            <w:proofErr w:type="spellStart"/>
            <w:r w:rsidRPr="00F633D9">
              <w:t>sekali</w:t>
            </w:r>
            <w:proofErr w:type="spellEnd"/>
            <w:r w:rsidRPr="00F633D9">
              <w:t xml:space="preserve"> (</w:t>
            </w:r>
            <w:proofErr w:type="spellStart"/>
            <w:r w:rsidRPr="00F633D9">
              <w:t>skor</w:t>
            </w:r>
            <w:proofErr w:type="spellEnd"/>
            <w:r w:rsidRPr="00F633D9">
              <w:t xml:space="preserve"> </w:t>
            </w:r>
            <w:r w:rsidRPr="00250A86">
              <w:t>81-100)</w:t>
            </w:r>
          </w:p>
        </w:tc>
        <w:tc>
          <w:tcPr>
            <w:tcW w:w="1080" w:type="dxa"/>
          </w:tcPr>
          <w:p w14:paraId="4D4732A2"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4</w:t>
            </w:r>
          </w:p>
        </w:tc>
        <w:tc>
          <w:tcPr>
            <w:tcW w:w="1260" w:type="dxa"/>
          </w:tcPr>
          <w:p w14:paraId="3F6E601F" w14:textId="77777777" w:rsidR="00F633D9" w:rsidRPr="00F633D9" w:rsidRDefault="00F633D9" w:rsidP="00250A86">
            <w:pPr>
              <w:pStyle w:val="BodyText"/>
              <w:spacing w:before="240" w:line="240" w:lineRule="auto"/>
              <w:ind w:right="489" w:hanging="19"/>
              <w:jc w:val="center"/>
              <w:cnfStyle w:val="000000100000" w:firstRow="0" w:lastRow="0" w:firstColumn="0" w:lastColumn="0" w:oddVBand="0" w:evenVBand="0" w:oddHBand="1" w:evenHBand="0" w:firstRowFirstColumn="0" w:firstRowLastColumn="0" w:lastRowFirstColumn="0" w:lastRowLastColumn="0"/>
            </w:pPr>
            <w:r w:rsidRPr="00F633D9">
              <w:t>6</w:t>
            </w:r>
          </w:p>
        </w:tc>
      </w:tr>
      <w:tr w:rsidR="00F633D9" w:rsidRPr="00A57CC5" w14:paraId="2CE395DA" w14:textId="77777777" w:rsidTr="00345054">
        <w:trPr>
          <w:trHeight w:val="51"/>
        </w:trPr>
        <w:tc>
          <w:tcPr>
            <w:cnfStyle w:val="001000000000" w:firstRow="0" w:lastRow="0" w:firstColumn="1" w:lastColumn="0" w:oddVBand="0" w:evenVBand="0" w:oddHBand="0" w:evenHBand="0" w:firstRowFirstColumn="0" w:firstRowLastColumn="0" w:lastRowFirstColumn="0" w:lastRowLastColumn="0"/>
            <w:tcW w:w="2425" w:type="dxa"/>
          </w:tcPr>
          <w:p w14:paraId="724B2B93" w14:textId="77777777" w:rsidR="00F633D9" w:rsidRPr="00F633D9" w:rsidRDefault="00F633D9" w:rsidP="00250A86">
            <w:pPr>
              <w:pStyle w:val="BodyText"/>
              <w:spacing w:before="240" w:line="240" w:lineRule="auto"/>
              <w:ind w:right="73" w:firstLine="0"/>
              <w:jc w:val="left"/>
            </w:pPr>
            <w:r w:rsidRPr="00F633D9">
              <w:t>Total</w:t>
            </w:r>
          </w:p>
        </w:tc>
        <w:tc>
          <w:tcPr>
            <w:tcW w:w="1080" w:type="dxa"/>
          </w:tcPr>
          <w:p w14:paraId="48D3930C"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67</w:t>
            </w:r>
          </w:p>
        </w:tc>
        <w:tc>
          <w:tcPr>
            <w:tcW w:w="1260" w:type="dxa"/>
          </w:tcPr>
          <w:p w14:paraId="77BD1BE2" w14:textId="77777777" w:rsidR="00F633D9" w:rsidRPr="00F633D9" w:rsidRDefault="00F633D9" w:rsidP="00250A86">
            <w:pPr>
              <w:pStyle w:val="BodyText"/>
              <w:spacing w:before="240" w:line="240" w:lineRule="auto"/>
              <w:ind w:right="489" w:hanging="19"/>
              <w:jc w:val="center"/>
              <w:cnfStyle w:val="000000000000" w:firstRow="0" w:lastRow="0" w:firstColumn="0" w:lastColumn="0" w:oddVBand="0" w:evenVBand="0" w:oddHBand="0" w:evenHBand="0" w:firstRowFirstColumn="0" w:firstRowLastColumn="0" w:lastRowFirstColumn="0" w:lastRowLastColumn="0"/>
            </w:pPr>
            <w:r w:rsidRPr="00F633D9">
              <w:t>100</w:t>
            </w:r>
          </w:p>
        </w:tc>
      </w:tr>
    </w:tbl>
    <w:p w14:paraId="7FFFD875" w14:textId="5FE1C8C5" w:rsidR="00F633D9" w:rsidRPr="00F633D9" w:rsidRDefault="00250A86" w:rsidP="00250A86">
      <w:pPr>
        <w:pStyle w:val="BodyText"/>
        <w:spacing w:before="240" w:after="240" w:line="240" w:lineRule="auto"/>
        <w:ind w:left="-90" w:firstLine="0"/>
        <w:jc w:val="center"/>
        <w:rPr>
          <w:b/>
          <w:bCs/>
          <w:lang w:val="id-ID"/>
        </w:rPr>
      </w:pPr>
      <w:r w:rsidRPr="00A57CC5">
        <w:rPr>
          <w:noProof/>
        </w:rPr>
        <w:drawing>
          <wp:inline distT="0" distB="0" distL="0" distR="0" wp14:anchorId="73E005AE" wp14:editId="3F77B570">
            <wp:extent cx="2640169" cy="2111125"/>
            <wp:effectExtent l="0" t="0" r="8255" b="3810"/>
            <wp:docPr id="10904200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2534" cy="2113016"/>
                    </a:xfrm>
                    <a:prstGeom prst="rect">
                      <a:avLst/>
                    </a:prstGeom>
                    <a:noFill/>
                    <a:ln>
                      <a:noFill/>
                    </a:ln>
                  </pic:spPr>
                </pic:pic>
              </a:graphicData>
            </a:graphic>
          </wp:inline>
        </w:drawing>
      </w:r>
    </w:p>
    <w:p w14:paraId="7FB2A006" w14:textId="24B8AA8A" w:rsidR="00250A86" w:rsidRPr="00250A86" w:rsidRDefault="00250A86" w:rsidP="00250A86">
      <w:pPr>
        <w:spacing w:after="0" w:line="240" w:lineRule="auto"/>
        <w:jc w:val="center"/>
        <w:rPr>
          <w:rFonts w:ascii="Times New Roman" w:hAnsi="Times New Roman" w:cs="Times New Roman"/>
          <w:sz w:val="20"/>
          <w:szCs w:val="20"/>
        </w:rPr>
      </w:pPr>
      <w:r w:rsidRPr="00250A86">
        <w:rPr>
          <w:rFonts w:ascii="Times New Roman" w:hAnsi="Times New Roman" w:cs="Times New Roman"/>
          <w:sz w:val="20"/>
          <w:szCs w:val="20"/>
        </w:rPr>
        <w:t>Gambar 8. Diagram Gaya Hidup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250A86">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250A86">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250A86">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250A86">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250A86">
        <w:rPr>
          <w:rFonts w:ascii="Times New Roman" w:hAnsi="Times New Roman" w:cs="Times New Roman"/>
          <w:sz w:val="20"/>
          <w:szCs w:val="20"/>
        </w:rPr>
        <w:t xml:space="preserve"> 2</w:t>
      </w:r>
    </w:p>
    <w:p w14:paraId="2689FFDE" w14:textId="6605C932" w:rsidR="00250A86" w:rsidRDefault="00250A86" w:rsidP="00250A86">
      <w:pPr>
        <w:pStyle w:val="BodyText"/>
        <w:spacing w:line="240" w:lineRule="auto"/>
        <w:ind w:firstLine="720"/>
        <w:rPr>
          <w:bCs/>
        </w:rPr>
      </w:pP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dasarkan</w:t>
      </w:r>
      <w:proofErr w:type="spellEnd"/>
      <w:r w:rsidRPr="00250A86">
        <w:rPr>
          <w:bCs/>
        </w:rPr>
        <w:t xml:space="preserve"> </w:t>
      </w:r>
      <w:proofErr w:type="spellStart"/>
      <w:r w:rsidRPr="00250A86">
        <w:rPr>
          <w:bCs/>
        </w:rPr>
        <w:t>t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8</w:t>
      </w:r>
      <w:r>
        <w:rPr>
          <w:bCs/>
        </w:rPr>
        <w:t>.</w:t>
      </w:r>
      <w:r w:rsidRPr="00250A86">
        <w:rPr>
          <w:bCs/>
        </w:rPr>
        <w:t xml:space="preserve"> </w:t>
      </w:r>
      <w:proofErr w:type="spellStart"/>
      <w:r w:rsidRPr="00250A86">
        <w:rPr>
          <w:bCs/>
        </w:rPr>
        <w:t>dapat</w:t>
      </w:r>
      <w:proofErr w:type="spellEnd"/>
      <w:r w:rsidRPr="00250A86">
        <w:rPr>
          <w:bCs/>
        </w:rPr>
        <w:t xml:space="preserve"> </w:t>
      </w:r>
      <w:proofErr w:type="spellStart"/>
      <w:r w:rsidRPr="00250A86">
        <w:rPr>
          <w:bCs/>
        </w:rPr>
        <w:t>dik</w:t>
      </w:r>
      <w:r w:rsidR="00C860B4">
        <w:rPr>
          <w:bCs/>
        </w:rPr>
        <w:t>e</w:t>
      </w:r>
      <w:r w:rsidR="00C860B4" w:rsidRPr="00C860B4">
        <w:rPr>
          <w:rFonts w:ascii="Inspiring" w:hAnsi="Inspiring"/>
          <w:bCs/>
          <w:color w:val="DDDDDD"/>
          <w:spacing w:val="-20"/>
          <w:w w:val="1"/>
          <w:sz w:val="6"/>
        </w:rPr>
        <w:t>v</w:t>
      </w:r>
      <w:r w:rsidRPr="00250A86">
        <w:rPr>
          <w:bCs/>
        </w:rPr>
        <w:t>tahui</w:t>
      </w:r>
      <w:proofErr w:type="spellEnd"/>
      <w:r w:rsidRPr="00250A86">
        <w:rPr>
          <w:bCs/>
        </w:rPr>
        <w:t xml:space="preserve"> </w:t>
      </w:r>
      <w:proofErr w:type="spellStart"/>
      <w:r w:rsidRPr="00250A86">
        <w:rPr>
          <w:bCs/>
        </w:rPr>
        <w:t>bahwa</w:t>
      </w:r>
      <w:proofErr w:type="spellEnd"/>
      <w:r w:rsidRPr="00250A86">
        <w:rPr>
          <w:bCs/>
        </w:rPr>
        <w:t xml:space="preserve"> data </w:t>
      </w:r>
      <w:proofErr w:type="spellStart"/>
      <w:r w:rsidRPr="00250A86">
        <w:rPr>
          <w:bCs/>
        </w:rPr>
        <w:t>mayoritas</w:t>
      </w:r>
      <w:proofErr w:type="spellEnd"/>
      <w:r w:rsidRPr="00250A86">
        <w:rPr>
          <w:bCs/>
        </w:rPr>
        <w:t xml:space="preserve"> </w:t>
      </w:r>
      <w:proofErr w:type="spellStart"/>
      <w:r w:rsidRPr="00250A86">
        <w:rPr>
          <w:bCs/>
        </w:rPr>
        <w:t>gaya</w:t>
      </w:r>
      <w:proofErr w:type="spellEnd"/>
      <w:r w:rsidRPr="00250A86">
        <w:rPr>
          <w:bCs/>
        </w:rPr>
        <w:t xml:space="preserve"> </w:t>
      </w:r>
      <w:proofErr w:type="spellStart"/>
      <w:r w:rsidRPr="00250A86">
        <w:rPr>
          <w:bCs/>
        </w:rPr>
        <w:t>hidup</w:t>
      </w:r>
      <w:proofErr w:type="spellEnd"/>
      <w:r w:rsidRPr="00250A86">
        <w:rPr>
          <w:bCs/>
        </w:rPr>
        <w:t xml:space="preserve"> </w:t>
      </w:r>
      <w:proofErr w:type="spellStart"/>
      <w:r w:rsidRPr="00250A86">
        <w:rPr>
          <w:bCs/>
        </w:rPr>
        <w:t>pasi</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w:t>
      </w:r>
      <w:proofErr w:type="spellStart"/>
      <w:r w:rsidRPr="00250A86">
        <w:rPr>
          <w:bCs/>
        </w:rPr>
        <w:t>diab</w:t>
      </w:r>
      <w:r w:rsidR="00C860B4">
        <w:rPr>
          <w:bCs/>
        </w:rPr>
        <w:t>e</w:t>
      </w:r>
      <w:r w:rsidR="00C860B4" w:rsidRPr="00C860B4">
        <w:rPr>
          <w:rFonts w:ascii="Inspiring" w:hAnsi="Inspiring"/>
          <w:bCs/>
          <w:color w:val="DDDDDD"/>
          <w:spacing w:val="-20"/>
          <w:w w:val="1"/>
          <w:sz w:val="6"/>
        </w:rPr>
        <w:t>v</w:t>
      </w:r>
      <w:r w:rsidRPr="00250A86">
        <w:rPr>
          <w:bCs/>
        </w:rPr>
        <w:t>t</w:t>
      </w:r>
      <w:r w:rsidR="00C860B4">
        <w:rPr>
          <w:bCs/>
        </w:rPr>
        <w:t>e</w:t>
      </w:r>
      <w:r w:rsidR="00C860B4" w:rsidRPr="00C860B4">
        <w:rPr>
          <w:rFonts w:ascii="Inspiring" w:hAnsi="Inspiring"/>
          <w:bCs/>
          <w:color w:val="DDDDDD"/>
          <w:spacing w:val="-20"/>
          <w:w w:val="1"/>
          <w:sz w:val="6"/>
        </w:rPr>
        <w:t>v</w:t>
      </w:r>
      <w:r w:rsidRPr="00250A86">
        <w:rPr>
          <w:bCs/>
        </w:rPr>
        <w:t>s</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litus</w:t>
      </w:r>
      <w:proofErr w:type="spellEnd"/>
      <w:r w:rsidRPr="00250A86">
        <w:rPr>
          <w:bCs/>
        </w:rPr>
        <w:t xml:space="preserve"> </w:t>
      </w:r>
      <w:proofErr w:type="spellStart"/>
      <w:r w:rsidRPr="00250A86">
        <w:rPr>
          <w:bCs/>
        </w:rPr>
        <w:t>tip</w:t>
      </w:r>
      <w:r w:rsidR="00C860B4">
        <w:rPr>
          <w:bCs/>
        </w:rPr>
        <w:t>e</w:t>
      </w:r>
      <w:r w:rsidR="00C860B4" w:rsidRPr="00C860B4">
        <w:rPr>
          <w:rFonts w:ascii="Inspiring" w:hAnsi="Inspiring"/>
          <w:bCs/>
          <w:color w:val="DDDDDD"/>
          <w:spacing w:val="-20"/>
          <w:w w:val="1"/>
          <w:sz w:val="6"/>
        </w:rPr>
        <w:t>v</w:t>
      </w:r>
      <w:proofErr w:type="spellEnd"/>
      <w:r w:rsidRPr="00250A86">
        <w:rPr>
          <w:bCs/>
        </w:rPr>
        <w:t xml:space="preserve"> 2 </w:t>
      </w:r>
      <w:proofErr w:type="spellStart"/>
      <w:r w:rsidRPr="00250A86">
        <w:rPr>
          <w:bCs/>
        </w:rPr>
        <w:t>adalah</w:t>
      </w:r>
      <w:proofErr w:type="spellEnd"/>
      <w:r w:rsidRPr="00250A86">
        <w:rPr>
          <w:bCs/>
        </w:rPr>
        <w:t xml:space="preserve"> </w:t>
      </w:r>
      <w:proofErr w:type="spellStart"/>
      <w:r w:rsidRPr="00250A86">
        <w:rPr>
          <w:bCs/>
        </w:rPr>
        <w:t>tidak</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hat</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anyak</w:t>
      </w:r>
      <w:proofErr w:type="spellEnd"/>
      <w:r w:rsidRPr="00250A86">
        <w:rPr>
          <w:bCs/>
        </w:rPr>
        <w:t xml:space="preserve"> 29 </w:t>
      </w:r>
      <w:proofErr w:type="spellStart"/>
      <w:r w:rsidRPr="00250A86">
        <w:rPr>
          <w:bCs/>
        </w:rPr>
        <w:t>r</w:t>
      </w:r>
      <w:r w:rsidR="00C860B4">
        <w:rPr>
          <w:bCs/>
        </w:rPr>
        <w:t>e</w:t>
      </w:r>
      <w:r w:rsidR="00C860B4" w:rsidRPr="00C860B4">
        <w:rPr>
          <w:rFonts w:ascii="Inspiring" w:hAnsi="Inspiring"/>
          <w:bCs/>
          <w:color w:val="DDDDDD"/>
          <w:spacing w:val="-20"/>
          <w:w w:val="1"/>
          <w:sz w:val="6"/>
        </w:rPr>
        <w:t>v</w:t>
      </w:r>
      <w:r w:rsidRPr="00250A86">
        <w:rPr>
          <w:bCs/>
        </w:rPr>
        <w:t>spond</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43,3%),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mudian</w:t>
      </w:r>
      <w:proofErr w:type="spellEnd"/>
      <w:r w:rsidRPr="00250A86">
        <w:rPr>
          <w:bCs/>
        </w:rPr>
        <w:t xml:space="preserve"> </w:t>
      </w:r>
      <w:proofErr w:type="spellStart"/>
      <w:r w:rsidRPr="00250A86">
        <w:rPr>
          <w:bCs/>
        </w:rPr>
        <w:t>disusul</w:t>
      </w:r>
      <w:proofErr w:type="spellEnd"/>
      <w:r w:rsidRPr="00250A86">
        <w:rPr>
          <w:bCs/>
        </w:rPr>
        <w:t xml:space="preserve"> </w:t>
      </w:r>
      <w:proofErr w:type="spellStart"/>
      <w:r w:rsidRPr="00250A86">
        <w:rPr>
          <w:bCs/>
        </w:rPr>
        <w:t>d</w:t>
      </w:r>
      <w:r w:rsidR="00C860B4">
        <w:rPr>
          <w:bCs/>
        </w:rPr>
        <w:t>e</w:t>
      </w:r>
      <w:r w:rsidR="00C860B4" w:rsidRPr="00C860B4">
        <w:rPr>
          <w:rFonts w:ascii="Inspiring" w:hAnsi="Inspiring"/>
          <w:bCs/>
          <w:color w:val="DDDDDD"/>
          <w:spacing w:val="-20"/>
          <w:w w:val="1"/>
          <w:sz w:val="6"/>
        </w:rPr>
        <w:t>v</w:t>
      </w:r>
      <w:r w:rsidRPr="00250A86">
        <w:rPr>
          <w:bCs/>
        </w:rPr>
        <w:t>ngan</w:t>
      </w:r>
      <w:proofErr w:type="spellEnd"/>
      <w:r w:rsidRPr="00250A86">
        <w:rPr>
          <w:bCs/>
        </w:rPr>
        <w:t xml:space="preserve"> </w:t>
      </w:r>
      <w:proofErr w:type="spellStart"/>
      <w:r w:rsidRPr="00250A86">
        <w:rPr>
          <w:bCs/>
        </w:rPr>
        <w:t>cukup</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anyak</w:t>
      </w:r>
      <w:proofErr w:type="spellEnd"/>
      <w:r w:rsidRPr="00250A86">
        <w:rPr>
          <w:bCs/>
        </w:rPr>
        <w:t xml:space="preserve"> 13 </w:t>
      </w:r>
      <w:proofErr w:type="spellStart"/>
      <w:r w:rsidRPr="00250A86">
        <w:rPr>
          <w:bCs/>
        </w:rPr>
        <w:t>r</w:t>
      </w:r>
      <w:r w:rsidR="00C860B4">
        <w:rPr>
          <w:bCs/>
        </w:rPr>
        <w:t>e</w:t>
      </w:r>
      <w:r w:rsidR="00C860B4" w:rsidRPr="00C860B4">
        <w:rPr>
          <w:rFonts w:ascii="Inspiring" w:hAnsi="Inspiring"/>
          <w:bCs/>
          <w:color w:val="DDDDDD"/>
          <w:spacing w:val="-20"/>
          <w:w w:val="1"/>
          <w:sz w:val="6"/>
        </w:rPr>
        <w:t>v</w:t>
      </w:r>
      <w:r w:rsidRPr="00250A86">
        <w:rPr>
          <w:bCs/>
        </w:rPr>
        <w:t>spond</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19,4%</w:t>
      </w:r>
      <w:proofErr w:type="gramStart"/>
      <w:r w:rsidRPr="00250A86">
        <w:rPr>
          <w:bCs/>
        </w:rPr>
        <w:t xml:space="preserve">),  </w:t>
      </w:r>
      <w:proofErr w:type="spellStart"/>
      <w:r w:rsidRPr="00250A86">
        <w:rPr>
          <w:bCs/>
        </w:rPr>
        <w:t>tidak</w:t>
      </w:r>
      <w:proofErr w:type="spellEnd"/>
      <w:proofErr w:type="gramEnd"/>
      <w:r w:rsidRPr="00250A86">
        <w:rPr>
          <w:bCs/>
        </w:rPr>
        <w:t xml:space="preserve"> </w:t>
      </w:r>
      <w:proofErr w:type="spellStart"/>
      <w:r w:rsidRPr="00250A86">
        <w:rPr>
          <w:bCs/>
        </w:rPr>
        <w:t>baik</w:t>
      </w:r>
      <w:proofErr w:type="spellEnd"/>
      <w:r w:rsidRPr="00250A86">
        <w:rPr>
          <w:bCs/>
        </w:rPr>
        <w:t xml:space="preserve"> </w:t>
      </w:r>
      <w:proofErr w:type="spellStart"/>
      <w:proofErr w:type="gram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anyak</w:t>
      </w:r>
      <w:proofErr w:type="spellEnd"/>
      <w:r w:rsidRPr="00250A86">
        <w:rPr>
          <w:bCs/>
        </w:rPr>
        <w:t xml:space="preserve">  12</w:t>
      </w:r>
      <w:proofErr w:type="gramEnd"/>
      <w:r w:rsidRPr="00250A86">
        <w:rPr>
          <w:bCs/>
        </w:rPr>
        <w:t xml:space="preserve">  </w:t>
      </w:r>
      <w:proofErr w:type="spellStart"/>
      <w:proofErr w:type="gramStart"/>
      <w:r w:rsidRPr="00250A86">
        <w:rPr>
          <w:bCs/>
        </w:rPr>
        <w:t>r</w:t>
      </w:r>
      <w:r w:rsidR="00C860B4">
        <w:rPr>
          <w:bCs/>
        </w:rPr>
        <w:t>e</w:t>
      </w:r>
      <w:r w:rsidR="00C860B4" w:rsidRPr="00C860B4">
        <w:rPr>
          <w:rFonts w:ascii="Inspiring" w:hAnsi="Inspiring"/>
          <w:bCs/>
          <w:color w:val="DDDDDD"/>
          <w:spacing w:val="-20"/>
          <w:w w:val="1"/>
          <w:sz w:val="6"/>
        </w:rPr>
        <w:t>v</w:t>
      </w:r>
      <w:r w:rsidRPr="00250A86">
        <w:rPr>
          <w:bCs/>
        </w:rPr>
        <w:t>spond</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w:t>
      </w:r>
      <w:proofErr w:type="gramEnd"/>
      <w:r w:rsidRPr="00250A86">
        <w:rPr>
          <w:bCs/>
        </w:rPr>
        <w:t>17,9%</w:t>
      </w:r>
      <w:proofErr w:type="gramStart"/>
      <w:r w:rsidRPr="00250A86">
        <w:rPr>
          <w:bCs/>
        </w:rPr>
        <w:t xml:space="preserve">),  </w:t>
      </w:r>
      <w:proofErr w:type="spellStart"/>
      <w:r w:rsidRPr="00250A86">
        <w:rPr>
          <w:bCs/>
        </w:rPr>
        <w:t>baik</w:t>
      </w:r>
      <w:proofErr w:type="spellEnd"/>
      <w:proofErr w:type="gram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anyak</w:t>
      </w:r>
      <w:proofErr w:type="spellEnd"/>
      <w:r w:rsidRPr="00250A86">
        <w:rPr>
          <w:bCs/>
        </w:rPr>
        <w:t xml:space="preserve"> 9 </w:t>
      </w:r>
      <w:proofErr w:type="spellStart"/>
      <w:r w:rsidRPr="00250A86">
        <w:rPr>
          <w:bCs/>
        </w:rPr>
        <w:t>r</w:t>
      </w:r>
      <w:r w:rsidR="00C860B4">
        <w:rPr>
          <w:bCs/>
        </w:rPr>
        <w:t>e</w:t>
      </w:r>
      <w:r w:rsidR="00C860B4" w:rsidRPr="00C860B4">
        <w:rPr>
          <w:rFonts w:ascii="Inspiring" w:hAnsi="Inspiring"/>
          <w:bCs/>
          <w:color w:val="DDDDDD"/>
          <w:spacing w:val="-20"/>
          <w:w w:val="1"/>
          <w:sz w:val="6"/>
        </w:rPr>
        <w:t>v</w:t>
      </w:r>
      <w:r w:rsidRPr="00250A86">
        <w:rPr>
          <w:bCs/>
        </w:rPr>
        <w:t>spond</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13,4%), dan </w:t>
      </w:r>
      <w:proofErr w:type="spellStart"/>
      <w:r w:rsidRPr="00250A86">
        <w:rPr>
          <w:bCs/>
        </w:rPr>
        <w:t>baik</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kali</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anyak</w:t>
      </w:r>
      <w:proofErr w:type="spellEnd"/>
      <w:r w:rsidRPr="00250A86">
        <w:rPr>
          <w:bCs/>
        </w:rPr>
        <w:t xml:space="preserve"> 4 </w:t>
      </w:r>
      <w:proofErr w:type="spellStart"/>
      <w:r w:rsidRPr="00250A86">
        <w:rPr>
          <w:bCs/>
        </w:rPr>
        <w:t>r</w:t>
      </w:r>
      <w:r w:rsidR="00C860B4">
        <w:rPr>
          <w:bCs/>
        </w:rPr>
        <w:t>e</w:t>
      </w:r>
      <w:r w:rsidR="00C860B4" w:rsidRPr="00C860B4">
        <w:rPr>
          <w:rFonts w:ascii="Inspiring" w:hAnsi="Inspiring"/>
          <w:bCs/>
          <w:color w:val="DDDDDD"/>
          <w:spacing w:val="-20"/>
          <w:w w:val="1"/>
          <w:sz w:val="6"/>
        </w:rPr>
        <w:t>v</w:t>
      </w:r>
      <w:r w:rsidRPr="00250A86">
        <w:rPr>
          <w:bCs/>
        </w:rPr>
        <w:t>spond</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6%).</w:t>
      </w:r>
    </w:p>
    <w:p w14:paraId="25C83DA6" w14:textId="037DE98E" w:rsidR="00250A86" w:rsidRDefault="00250A86" w:rsidP="00EE1D1C">
      <w:pPr>
        <w:pStyle w:val="BodyText"/>
        <w:spacing w:line="240" w:lineRule="auto"/>
        <w:ind w:firstLine="720"/>
        <w:rPr>
          <w:bCs/>
        </w:rPr>
      </w:pPr>
      <w:r w:rsidRPr="00250A86">
        <w:rPr>
          <w:bCs/>
        </w:rPr>
        <w:t xml:space="preserve">Pola </w:t>
      </w:r>
      <w:proofErr w:type="spellStart"/>
      <w:r w:rsidRPr="00250A86">
        <w:rPr>
          <w:bCs/>
        </w:rPr>
        <w:t>gaya</w:t>
      </w:r>
      <w:proofErr w:type="spellEnd"/>
      <w:r w:rsidRPr="00250A86">
        <w:rPr>
          <w:bCs/>
        </w:rPr>
        <w:t xml:space="preserve"> </w:t>
      </w:r>
      <w:proofErr w:type="spellStart"/>
      <w:r w:rsidRPr="00250A86">
        <w:rPr>
          <w:bCs/>
        </w:rPr>
        <w:t>hidup</w:t>
      </w:r>
      <w:proofErr w:type="spellEnd"/>
      <w:r w:rsidRPr="00250A86">
        <w:rPr>
          <w:bCs/>
        </w:rPr>
        <w:t xml:space="preserve">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p</w:t>
      </w:r>
      <w:r w:rsidR="00C860B4">
        <w:rPr>
          <w:bCs/>
        </w:rPr>
        <w:t>e</w:t>
      </w:r>
      <w:r w:rsidR="00C860B4" w:rsidRPr="00C860B4">
        <w:rPr>
          <w:rFonts w:ascii="Inspiring" w:hAnsi="Inspiring"/>
          <w:bCs/>
          <w:color w:val="DDDDDD"/>
          <w:spacing w:val="-20"/>
          <w:w w:val="1"/>
          <w:sz w:val="6"/>
        </w:rPr>
        <w:t>v</w:t>
      </w:r>
      <w:r w:rsidRPr="00250A86">
        <w:rPr>
          <w:bCs/>
        </w:rPr>
        <w:t>ran</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ting</w:t>
      </w:r>
      <w:proofErr w:type="spellEnd"/>
      <w:r w:rsidRPr="00250A86">
        <w:rPr>
          <w:bCs/>
        </w:rPr>
        <w:t xml:space="preserve"> </w:t>
      </w:r>
      <w:proofErr w:type="spellStart"/>
      <w:r w:rsidRPr="00250A86">
        <w:rPr>
          <w:bCs/>
        </w:rPr>
        <w:t>dalam</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g</w:t>
      </w:r>
      <w:r w:rsidR="00C860B4">
        <w:rPr>
          <w:bCs/>
        </w:rPr>
        <w:t>e</w:t>
      </w:r>
      <w:r w:rsidR="00C860B4" w:rsidRPr="00C860B4">
        <w:rPr>
          <w:rFonts w:ascii="Inspiring" w:hAnsi="Inspiring"/>
          <w:bCs/>
          <w:color w:val="DDDDDD"/>
          <w:spacing w:val="-20"/>
          <w:w w:val="1"/>
          <w:sz w:val="6"/>
        </w:rPr>
        <w:t>v</w:t>
      </w:r>
      <w:r w:rsidRPr="00250A86">
        <w:rPr>
          <w:bCs/>
        </w:rPr>
        <w:t>lolaan</w:t>
      </w:r>
      <w:proofErr w:type="spellEnd"/>
      <w:r w:rsidRPr="00250A86">
        <w:rPr>
          <w:bCs/>
        </w:rPr>
        <w:t xml:space="preserve"> </w:t>
      </w:r>
      <w:proofErr w:type="spellStart"/>
      <w:r w:rsidRPr="00250A86">
        <w:rPr>
          <w:bCs/>
        </w:rPr>
        <w:t>diab</w:t>
      </w:r>
      <w:r w:rsidR="00C860B4">
        <w:rPr>
          <w:bCs/>
        </w:rPr>
        <w:t>e</w:t>
      </w:r>
      <w:r w:rsidR="00C860B4" w:rsidRPr="00C860B4">
        <w:rPr>
          <w:rFonts w:ascii="Inspiring" w:hAnsi="Inspiring"/>
          <w:bCs/>
          <w:color w:val="DDDDDD"/>
          <w:spacing w:val="-20"/>
          <w:w w:val="1"/>
          <w:sz w:val="6"/>
        </w:rPr>
        <w:t>v</w:t>
      </w:r>
      <w:r w:rsidRPr="00250A86">
        <w:rPr>
          <w:bCs/>
        </w:rPr>
        <w:t>t</w:t>
      </w:r>
      <w:r w:rsidR="00C860B4">
        <w:rPr>
          <w:bCs/>
        </w:rPr>
        <w:t>e</w:t>
      </w:r>
      <w:r w:rsidR="00C860B4" w:rsidRPr="00C860B4">
        <w:rPr>
          <w:rFonts w:ascii="Inspiring" w:hAnsi="Inspiring"/>
          <w:bCs/>
          <w:color w:val="DDDDDD"/>
          <w:spacing w:val="-20"/>
          <w:w w:val="1"/>
          <w:sz w:val="6"/>
        </w:rPr>
        <w:t>v</w:t>
      </w:r>
      <w:r w:rsidRPr="00250A86">
        <w:rPr>
          <w:bCs/>
        </w:rPr>
        <w:t>s</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litus</w:t>
      </w:r>
      <w:proofErr w:type="spellEnd"/>
      <w:r w:rsidR="00345054">
        <w:rPr>
          <w:bCs/>
        </w:rPr>
        <w:t xml:space="preserve"> (DM)</w:t>
      </w:r>
      <w:r w:rsidRPr="00250A86">
        <w:rPr>
          <w:bCs/>
        </w:rPr>
        <w:t xml:space="preserve"> </w:t>
      </w:r>
      <w:proofErr w:type="spellStart"/>
      <w:r w:rsidRPr="00250A86">
        <w:rPr>
          <w:bCs/>
        </w:rPr>
        <w:t>tip</w:t>
      </w:r>
      <w:r w:rsidR="00C860B4">
        <w:rPr>
          <w:bCs/>
        </w:rPr>
        <w:t>e</w:t>
      </w:r>
      <w:r w:rsidR="00C860B4" w:rsidRPr="00C860B4">
        <w:rPr>
          <w:rFonts w:ascii="Inspiring" w:hAnsi="Inspiring"/>
          <w:bCs/>
          <w:color w:val="DDDDDD"/>
          <w:spacing w:val="-20"/>
          <w:w w:val="1"/>
          <w:sz w:val="6"/>
        </w:rPr>
        <w:t>v</w:t>
      </w:r>
      <w:proofErr w:type="spellEnd"/>
      <w:r w:rsidRPr="00250A86">
        <w:rPr>
          <w:bCs/>
        </w:rPr>
        <w:t xml:space="preserve"> 2. Gaya </w:t>
      </w:r>
      <w:proofErr w:type="spellStart"/>
      <w:r w:rsidRPr="00250A86">
        <w:rPr>
          <w:bCs/>
        </w:rPr>
        <w:t>hidup</w:t>
      </w:r>
      <w:proofErr w:type="spellEnd"/>
      <w:r w:rsidRPr="00250A86">
        <w:rPr>
          <w:bCs/>
        </w:rPr>
        <w:t xml:space="preserve"> </w:t>
      </w:r>
      <w:proofErr w:type="spellStart"/>
      <w:r w:rsidRPr="00250A86">
        <w:rPr>
          <w:bCs/>
        </w:rPr>
        <w:t>tidak</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hat</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p</w:t>
      </w:r>
      <w:r w:rsidR="00C860B4">
        <w:rPr>
          <w:bCs/>
        </w:rPr>
        <w:t>e</w:t>
      </w:r>
      <w:r w:rsidR="00C860B4" w:rsidRPr="00C860B4">
        <w:rPr>
          <w:rFonts w:ascii="Inspiring" w:hAnsi="Inspiring"/>
          <w:bCs/>
          <w:color w:val="DDDDDD"/>
          <w:spacing w:val="-20"/>
          <w:w w:val="1"/>
          <w:sz w:val="6"/>
        </w:rPr>
        <w:t>v</w:t>
      </w:r>
      <w:r w:rsidRPr="00250A86">
        <w:rPr>
          <w:bCs/>
        </w:rPr>
        <w:t>rti</w:t>
      </w:r>
      <w:proofErr w:type="spellEnd"/>
      <w:r w:rsidRPr="00250A86">
        <w:rPr>
          <w:bCs/>
        </w:rPr>
        <w:t xml:space="preserve"> </w:t>
      </w:r>
      <w:proofErr w:type="spellStart"/>
      <w:r w:rsidRPr="00250A86">
        <w:rPr>
          <w:bCs/>
        </w:rPr>
        <w:t>pola</w:t>
      </w:r>
      <w:proofErr w:type="spellEnd"/>
      <w:r w:rsidRPr="00250A86">
        <w:rPr>
          <w:bCs/>
        </w:rPr>
        <w:t xml:space="preserve"> </w:t>
      </w:r>
      <w:proofErr w:type="spellStart"/>
      <w:r w:rsidRPr="00250A86">
        <w:rPr>
          <w:bCs/>
        </w:rPr>
        <w:t>makan</w:t>
      </w:r>
      <w:proofErr w:type="spellEnd"/>
      <w:r w:rsidRPr="00250A86">
        <w:rPr>
          <w:bCs/>
        </w:rPr>
        <w:t xml:space="preserve"> </w:t>
      </w:r>
      <w:proofErr w:type="spellStart"/>
      <w:r w:rsidRPr="00250A86">
        <w:rPr>
          <w:bCs/>
        </w:rPr>
        <w:t>buruk</w:t>
      </w:r>
      <w:proofErr w:type="spellEnd"/>
      <w:r w:rsidRPr="00250A86">
        <w:rPr>
          <w:bCs/>
        </w:rPr>
        <w:t xml:space="preserve">, </w:t>
      </w:r>
      <w:proofErr w:type="spellStart"/>
      <w:r w:rsidRPr="00250A86">
        <w:rPr>
          <w:bCs/>
        </w:rPr>
        <w:t>kurang</w:t>
      </w:r>
      <w:proofErr w:type="spellEnd"/>
      <w:r w:rsidRPr="00250A86">
        <w:rPr>
          <w:bCs/>
        </w:rPr>
        <w:t xml:space="preserve"> </w:t>
      </w:r>
      <w:proofErr w:type="spellStart"/>
      <w:r w:rsidRPr="00250A86">
        <w:rPr>
          <w:bCs/>
        </w:rPr>
        <w:t>aktivitas</w:t>
      </w:r>
      <w:proofErr w:type="spellEnd"/>
      <w:r w:rsidRPr="00250A86">
        <w:rPr>
          <w:bCs/>
        </w:rPr>
        <w:t xml:space="preserve"> </w:t>
      </w:r>
      <w:proofErr w:type="spellStart"/>
      <w:r w:rsidRPr="00250A86">
        <w:rPr>
          <w:bCs/>
        </w:rPr>
        <w:t>fisik</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rokok</w:t>
      </w:r>
      <w:proofErr w:type="spellEnd"/>
      <w:r w:rsidRPr="00250A86">
        <w:rPr>
          <w:bCs/>
        </w:rPr>
        <w:t xml:space="preserve">, dan </w:t>
      </w:r>
      <w:proofErr w:type="spellStart"/>
      <w:r w:rsidRPr="00250A86">
        <w:rPr>
          <w:bCs/>
        </w:rPr>
        <w:t>str</w:t>
      </w:r>
      <w:r w:rsidR="00C860B4">
        <w:rPr>
          <w:bCs/>
        </w:rPr>
        <w:t>e</w:t>
      </w:r>
      <w:r w:rsidR="00C860B4" w:rsidRPr="00C860B4">
        <w:rPr>
          <w:rFonts w:ascii="Inspiring" w:hAnsi="Inspiring"/>
          <w:bCs/>
          <w:color w:val="DDDDDD"/>
          <w:spacing w:val="-20"/>
          <w:w w:val="1"/>
          <w:sz w:val="6"/>
        </w:rPr>
        <w:t>v</w:t>
      </w:r>
      <w:r w:rsidRPr="00250A86">
        <w:rPr>
          <w:bCs/>
        </w:rPr>
        <w:t>s</w:t>
      </w:r>
      <w:proofErr w:type="spellEnd"/>
      <w:r w:rsidRPr="00250A86">
        <w:rPr>
          <w:bCs/>
        </w:rPr>
        <w:t xml:space="preserve">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l</w:t>
      </w:r>
      <w:r w:rsidR="00C860B4">
        <w:rPr>
          <w:bCs/>
        </w:rPr>
        <w:t>e</w:t>
      </w:r>
      <w:r w:rsidR="00C860B4" w:rsidRPr="00C860B4">
        <w:rPr>
          <w:rFonts w:ascii="Inspiring" w:hAnsi="Inspiring"/>
          <w:bCs/>
          <w:color w:val="DDDDDD"/>
          <w:spacing w:val="-20"/>
          <w:w w:val="1"/>
          <w:sz w:val="6"/>
        </w:rPr>
        <w:t>v</w:t>
      </w:r>
      <w:r w:rsidRPr="00250A86">
        <w:rPr>
          <w:bCs/>
        </w:rPr>
        <w:t>bih</w:t>
      </w:r>
      <w:proofErr w:type="spellEnd"/>
      <w:r w:rsidRPr="00250A86">
        <w:rPr>
          <w:bCs/>
        </w:rPr>
        <w:t xml:space="preserve">, </w:t>
      </w:r>
      <w:proofErr w:type="spellStart"/>
      <w:r w:rsidRPr="00250A86">
        <w:rPr>
          <w:bCs/>
        </w:rPr>
        <w:t>dapat</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mp</w:t>
      </w:r>
      <w:r w:rsidR="00C860B4">
        <w:rPr>
          <w:bCs/>
        </w:rPr>
        <w:t>e</w:t>
      </w:r>
      <w:r w:rsidR="00C860B4" w:rsidRPr="00C860B4">
        <w:rPr>
          <w:rFonts w:ascii="Inspiring" w:hAnsi="Inspiring"/>
          <w:bCs/>
          <w:color w:val="DDDDDD"/>
          <w:spacing w:val="-20"/>
          <w:w w:val="1"/>
          <w:sz w:val="6"/>
        </w:rPr>
        <w:t>v</w:t>
      </w:r>
      <w:r w:rsidRPr="00250A86">
        <w:rPr>
          <w:bCs/>
        </w:rPr>
        <w:t>rburuk</w:t>
      </w:r>
      <w:proofErr w:type="spellEnd"/>
      <w:r w:rsidRPr="00250A86">
        <w:rPr>
          <w:bCs/>
        </w:rPr>
        <w:t xml:space="preserve"> </w:t>
      </w:r>
      <w:proofErr w:type="spellStart"/>
      <w:r w:rsidRPr="00250A86">
        <w:rPr>
          <w:bCs/>
        </w:rPr>
        <w:t>kontrol</w:t>
      </w:r>
      <w:proofErr w:type="spellEnd"/>
      <w:r w:rsidRPr="00250A86">
        <w:rPr>
          <w:bCs/>
        </w:rPr>
        <w:t xml:space="preserve"> </w:t>
      </w:r>
      <w:proofErr w:type="spellStart"/>
      <w:r w:rsidRPr="00250A86">
        <w:rPr>
          <w:bCs/>
        </w:rPr>
        <w:t>glukosa</w:t>
      </w:r>
      <w:proofErr w:type="spellEnd"/>
      <w:r w:rsidRPr="00250A86">
        <w:rPr>
          <w:bCs/>
        </w:rPr>
        <w:t xml:space="preserve"> </w:t>
      </w:r>
      <w:proofErr w:type="spellStart"/>
      <w:r w:rsidRPr="00250A86">
        <w:rPr>
          <w:bCs/>
        </w:rPr>
        <w:t>darah</w:t>
      </w:r>
      <w:proofErr w:type="spellEnd"/>
      <w:r w:rsidRPr="00250A86">
        <w:rPr>
          <w:bCs/>
        </w:rPr>
        <w:t xml:space="preserve"> dan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ingkatkan</w:t>
      </w:r>
      <w:proofErr w:type="spellEnd"/>
      <w:r w:rsidRPr="00250A86">
        <w:rPr>
          <w:bCs/>
        </w:rPr>
        <w:t xml:space="preserve"> </w:t>
      </w:r>
      <w:proofErr w:type="spellStart"/>
      <w:r w:rsidRPr="00250A86">
        <w:rPr>
          <w:bCs/>
        </w:rPr>
        <w:t>risiko</w:t>
      </w:r>
      <w:proofErr w:type="spellEnd"/>
      <w:r w:rsidRPr="00250A86">
        <w:rPr>
          <w:bCs/>
        </w:rPr>
        <w:t xml:space="preserve"> </w:t>
      </w:r>
      <w:proofErr w:type="spellStart"/>
      <w:r w:rsidRPr="00250A86">
        <w:rPr>
          <w:bCs/>
        </w:rPr>
        <w:t>komplikasi</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rius</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p</w:t>
      </w:r>
      <w:r w:rsidR="00C860B4">
        <w:rPr>
          <w:bCs/>
        </w:rPr>
        <w:t>e</w:t>
      </w:r>
      <w:r w:rsidR="00C860B4" w:rsidRPr="00C860B4">
        <w:rPr>
          <w:rFonts w:ascii="Inspiring" w:hAnsi="Inspiring"/>
          <w:bCs/>
          <w:color w:val="DDDDDD"/>
          <w:spacing w:val="-20"/>
          <w:w w:val="1"/>
          <w:sz w:val="6"/>
        </w:rPr>
        <w:t>v</w:t>
      </w:r>
      <w:r w:rsidRPr="00250A86">
        <w:rPr>
          <w:bCs/>
        </w:rPr>
        <w:t>rti</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yakit</w:t>
      </w:r>
      <w:proofErr w:type="spellEnd"/>
      <w:r w:rsidRPr="00250A86">
        <w:rPr>
          <w:bCs/>
        </w:rPr>
        <w:t xml:space="preserve"> </w:t>
      </w:r>
      <w:proofErr w:type="spellStart"/>
      <w:r w:rsidRPr="00250A86">
        <w:rPr>
          <w:bCs/>
        </w:rPr>
        <w:t>jantung</w:t>
      </w:r>
      <w:proofErr w:type="spellEnd"/>
      <w:r w:rsidRPr="00250A86">
        <w:rPr>
          <w:bCs/>
        </w:rPr>
        <w:t xml:space="preserve">,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rusakan</w:t>
      </w:r>
      <w:proofErr w:type="spellEnd"/>
      <w:r w:rsidRPr="00250A86">
        <w:rPr>
          <w:bCs/>
        </w:rPr>
        <w:t xml:space="preserve"> </w:t>
      </w:r>
      <w:proofErr w:type="spellStart"/>
      <w:r w:rsidRPr="00250A86">
        <w:rPr>
          <w:bCs/>
        </w:rPr>
        <w:t>ginjal</w:t>
      </w:r>
      <w:proofErr w:type="spellEnd"/>
      <w:r w:rsidRPr="00250A86">
        <w:rPr>
          <w:bCs/>
        </w:rPr>
        <w:t xml:space="preserve">, </w:t>
      </w:r>
      <w:proofErr w:type="spellStart"/>
      <w:r w:rsidRPr="00250A86">
        <w:rPr>
          <w:bCs/>
        </w:rPr>
        <w:t>n</w:t>
      </w:r>
      <w:r w:rsidR="00C860B4">
        <w:rPr>
          <w:bCs/>
        </w:rPr>
        <w:t>e</w:t>
      </w:r>
      <w:r w:rsidR="00C860B4" w:rsidRPr="00C860B4">
        <w:rPr>
          <w:rFonts w:ascii="Inspiring" w:hAnsi="Inspiring"/>
          <w:bCs/>
          <w:color w:val="DDDDDD"/>
          <w:spacing w:val="-20"/>
          <w:w w:val="1"/>
          <w:sz w:val="6"/>
        </w:rPr>
        <w:t>v</w:t>
      </w:r>
      <w:r w:rsidRPr="00250A86">
        <w:rPr>
          <w:bCs/>
        </w:rPr>
        <w:t>uropati</w:t>
      </w:r>
      <w:proofErr w:type="spellEnd"/>
      <w:r w:rsidRPr="00250A86">
        <w:rPr>
          <w:bCs/>
        </w:rPr>
        <w:t xml:space="preserve">, dan </w:t>
      </w:r>
      <w:proofErr w:type="spellStart"/>
      <w:r w:rsidRPr="00250A86">
        <w:rPr>
          <w:bCs/>
        </w:rPr>
        <w:t>gangguan</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glihatan</w:t>
      </w:r>
      <w:proofErr w:type="spellEnd"/>
      <w:r w:rsidRPr="00250A86">
        <w:rPr>
          <w:bCs/>
        </w:rPr>
        <w:t xml:space="preserve">.  </w:t>
      </w:r>
      <w:r w:rsidR="00636197">
        <w:rPr>
          <w:bCs/>
        </w:rPr>
        <w:fldChar w:fldCharType="begin"/>
      </w:r>
      <w:r w:rsidR="00781488">
        <w:rPr>
          <w:bCs/>
        </w:rPr>
        <w:instrText xml:space="preserve"> ADDIN ZOTERO_ITEM CSL_CITATION {"citationID":"ZbJEzJ3L","properties":{"formattedCitation":"(Aziza dkk., 2022)","plainCitation":"(Aziza dkk., 2022)","dontUpdate":true,"noteIndex":0},"citationItems":[{"id":227,"uris":["http://zotero.org/users/local/dmM2qeyj/items/EFI6TLS5"],"itemData":{"id":227,"type":"article-journal","abstract":"Background: Globally, people with diabetes mellitus are increasing in number, mostly type 2 diabetes mellitus (T2DM). There is a specific diabetes management that could prevent severe complication. This diabetes management could be helped by using smartphone application.\nObjective: To identify the use of a smartphone application on blood glucose level and glycated haemoglobin management in T2DM.\nMethods: This study was a literature review. The database used in this study were Pubmed, Science Direct, and Cochrane. The literature inclusion criteria were written in English, published between 2008 and 2018, available in free full text, using T2DM as a sample, using smartphone or mobile phone as intervention, provided blood glucose levels and/or glycated haemoglobin as outcomes, and research paper. Books and seminar results were excluded. The study applied PRISMA guidelines to extract and synthesize data.\nResults: There were three papers that met the requirements as the result of systematic search. The use of smartphone application supported blood glucose and glycated haemoglobin improvement by reducing their level, from bad to moderate condition. The improvement was happened in the presence of several smartphone applications for diabetes education service, feedback, and self-monitoring.\nConclusion: The use smartphone application help in managing blood glucose and glycated haemoglobin levels. Nurse and other healthcare staffs could utilize smartphone to control blood glucose and glycated haemoglobin levels by educating and self-monitoring diabetes patient’s condition.","container-title":"Jurnal Keperawatan Klinis dan Komunitas","DOI":"10.22146/jkkk.44297","ISSN":"2614-4948, 2614-445X","issue":"1","journalAbbreviation":"JKKK","language":"id","page":"48","source":"DOI.org (Crossref)","title":"Penggunaan Smartphone dalam Mengelola Kadar Glukosa Darah dan Glycated Haemoglobin pada Diabetes Melitus Tipe 2: Literatur Review","title-short":"Penggunaan Smartphone dalam Mengelola Kadar Glukosa Darah dan Glycated Haemoglobin pada Diabetes Melitus Tipe 2","volume":"3","author":[{"family":"Aziza","given":"Latifah Nurul"},{"family":"Wicaksana","given":"Anggi Lukman"},{"family":"Sunaryo","given":"Eri Yanuar Akhmad Budi"}],"issued":{"date-parts":[["2022",2,1]]}}}],"schema":"https://github.com/citation-style-language/schema/raw/master/csl-citation.json"} </w:instrText>
      </w:r>
      <w:r w:rsidR="00636197">
        <w:rPr>
          <w:bCs/>
        </w:rPr>
        <w:fldChar w:fldCharType="separate"/>
      </w:r>
      <w:r w:rsidR="00636197" w:rsidRPr="00636197">
        <w:t>Aziza dkk.</w:t>
      </w:r>
      <w:r w:rsidR="00636197">
        <w:t xml:space="preserve"> (</w:t>
      </w:r>
      <w:r w:rsidR="00636197" w:rsidRPr="00636197">
        <w:t>2022)</w:t>
      </w:r>
      <w:r w:rsidR="00636197">
        <w:rPr>
          <w:bCs/>
        </w:rPr>
        <w:fldChar w:fldCharType="end"/>
      </w:r>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yatakan</w:t>
      </w:r>
      <w:proofErr w:type="spellEnd"/>
      <w:r w:rsidRPr="00250A86">
        <w:rPr>
          <w:bCs/>
        </w:rPr>
        <w:t xml:space="preserve"> </w:t>
      </w:r>
      <w:proofErr w:type="spellStart"/>
      <w:r w:rsidRPr="00250A86">
        <w:rPr>
          <w:bCs/>
        </w:rPr>
        <w:lastRenderedPageBreak/>
        <w:t>bahwa</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w:t>
      </w:r>
      <w:r w:rsidR="00C860B4">
        <w:rPr>
          <w:bCs/>
        </w:rPr>
        <w:t>e</w:t>
      </w:r>
      <w:r w:rsidR="00C860B4" w:rsidRPr="00C860B4">
        <w:rPr>
          <w:rFonts w:ascii="Inspiring" w:hAnsi="Inspiring"/>
          <w:bCs/>
          <w:color w:val="DDDDDD"/>
          <w:spacing w:val="-20"/>
          <w:w w:val="1"/>
          <w:sz w:val="6"/>
        </w:rPr>
        <w:t>v</w:t>
      </w:r>
      <w:r w:rsidRPr="00250A86">
        <w:rPr>
          <w:bCs/>
        </w:rPr>
        <w:t>rapan</w:t>
      </w:r>
      <w:proofErr w:type="spellEnd"/>
      <w:r w:rsidRPr="00250A86">
        <w:rPr>
          <w:bCs/>
        </w:rPr>
        <w:t xml:space="preserve"> </w:t>
      </w:r>
      <w:proofErr w:type="spellStart"/>
      <w:r w:rsidRPr="00250A86">
        <w:rPr>
          <w:bCs/>
        </w:rPr>
        <w:t>gaya</w:t>
      </w:r>
      <w:proofErr w:type="spellEnd"/>
      <w:r w:rsidRPr="00250A86">
        <w:rPr>
          <w:bCs/>
        </w:rPr>
        <w:t xml:space="preserve"> </w:t>
      </w:r>
      <w:proofErr w:type="spellStart"/>
      <w:r w:rsidRPr="00250A86">
        <w:rPr>
          <w:bCs/>
        </w:rPr>
        <w:t>hidup</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hat</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p</w:t>
      </w:r>
      <w:r w:rsidR="00C860B4">
        <w:rPr>
          <w:bCs/>
        </w:rPr>
        <w:t>e</w:t>
      </w:r>
      <w:r w:rsidR="00C860B4" w:rsidRPr="00C860B4">
        <w:rPr>
          <w:rFonts w:ascii="Inspiring" w:hAnsi="Inspiring"/>
          <w:bCs/>
          <w:color w:val="DDDDDD"/>
          <w:spacing w:val="-20"/>
          <w:w w:val="1"/>
          <w:sz w:val="6"/>
        </w:rPr>
        <w:t>v</w:t>
      </w:r>
      <w:r w:rsidRPr="00250A86">
        <w:rPr>
          <w:bCs/>
        </w:rPr>
        <w:t>rti</w:t>
      </w:r>
      <w:proofErr w:type="spellEnd"/>
      <w:r w:rsidRPr="00250A86">
        <w:rPr>
          <w:bCs/>
        </w:rPr>
        <w:t xml:space="preserve"> </w:t>
      </w:r>
      <w:proofErr w:type="spellStart"/>
      <w:r w:rsidRPr="00250A86">
        <w:rPr>
          <w:bCs/>
        </w:rPr>
        <w:t>di</w:t>
      </w:r>
      <w:r w:rsidR="00C860B4">
        <w:rPr>
          <w:bCs/>
        </w:rPr>
        <w:t>e</w:t>
      </w:r>
      <w:r w:rsidR="00C860B4" w:rsidRPr="00C860B4">
        <w:rPr>
          <w:rFonts w:ascii="Inspiring" w:hAnsi="Inspiring"/>
          <w:bCs/>
          <w:color w:val="DDDDDD"/>
          <w:spacing w:val="-20"/>
          <w:w w:val="1"/>
          <w:sz w:val="6"/>
        </w:rPr>
        <w:t>v</w:t>
      </w:r>
      <w:r w:rsidRPr="00250A86">
        <w:rPr>
          <w:bCs/>
        </w:rPr>
        <w:t>t</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imbang</w:t>
      </w:r>
      <w:proofErr w:type="spellEnd"/>
      <w:r w:rsidRPr="00250A86">
        <w:rPr>
          <w:bCs/>
        </w:rPr>
        <w:t xml:space="preserve">, </w:t>
      </w:r>
      <w:proofErr w:type="spellStart"/>
      <w:r w:rsidRPr="00250A86">
        <w:rPr>
          <w:bCs/>
        </w:rPr>
        <w:t>olahraga</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ratur</w:t>
      </w:r>
      <w:proofErr w:type="spellEnd"/>
      <w:r w:rsidRPr="00250A86">
        <w:rPr>
          <w:bCs/>
        </w:rPr>
        <w:t xml:space="preserve">, dan </w:t>
      </w:r>
      <w:proofErr w:type="spellStart"/>
      <w:r w:rsidRPr="00250A86">
        <w:rPr>
          <w:bCs/>
        </w:rPr>
        <w:t>manaj</w:t>
      </w:r>
      <w:r w:rsidR="00C860B4">
        <w:rPr>
          <w:bCs/>
        </w:rPr>
        <w:t>e</w:t>
      </w:r>
      <w:r w:rsidR="00C860B4" w:rsidRPr="00C860B4">
        <w:rPr>
          <w:rFonts w:ascii="Inspiring" w:hAnsi="Inspiring"/>
          <w:bCs/>
          <w:color w:val="DDDDDD"/>
          <w:spacing w:val="-20"/>
          <w:w w:val="1"/>
          <w:sz w:val="6"/>
        </w:rPr>
        <w:t>v</w:t>
      </w:r>
      <w:r w:rsidRPr="00250A86">
        <w:rPr>
          <w:bCs/>
        </w:rPr>
        <w:t>m</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w:t>
      </w:r>
      <w:proofErr w:type="spellStart"/>
      <w:r w:rsidRPr="00250A86">
        <w:rPr>
          <w:bCs/>
        </w:rPr>
        <w:t>str</w:t>
      </w:r>
      <w:r w:rsidR="00C860B4">
        <w:rPr>
          <w:bCs/>
        </w:rPr>
        <w:t>e</w:t>
      </w:r>
      <w:r w:rsidR="00C860B4" w:rsidRPr="00C860B4">
        <w:rPr>
          <w:rFonts w:ascii="Inspiring" w:hAnsi="Inspiring"/>
          <w:bCs/>
          <w:color w:val="DDDDDD"/>
          <w:spacing w:val="-20"/>
          <w:w w:val="1"/>
          <w:sz w:val="6"/>
        </w:rPr>
        <w:t>v</w:t>
      </w:r>
      <w:r w:rsidRPr="00250A86">
        <w:rPr>
          <w:bCs/>
        </w:rPr>
        <w:t>s</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rupakan</w:t>
      </w:r>
      <w:proofErr w:type="spellEnd"/>
      <w:r w:rsidRPr="00250A86">
        <w:rPr>
          <w:bCs/>
        </w:rPr>
        <w:t xml:space="preserve"> </w:t>
      </w:r>
      <w:proofErr w:type="spellStart"/>
      <w:r w:rsidRPr="00250A86">
        <w:rPr>
          <w:bCs/>
        </w:rPr>
        <w:t>langkah</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ting</w:t>
      </w:r>
      <w:proofErr w:type="spellEnd"/>
      <w:r w:rsidRPr="00250A86">
        <w:rPr>
          <w:bCs/>
        </w:rPr>
        <w:t xml:space="preserve"> </w:t>
      </w:r>
      <w:proofErr w:type="spellStart"/>
      <w:r w:rsidRPr="00250A86">
        <w:rPr>
          <w:bCs/>
        </w:rPr>
        <w:t>dalam</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c</w:t>
      </w:r>
      <w:r w:rsidR="00C860B4">
        <w:rPr>
          <w:bCs/>
        </w:rPr>
        <w:t>e</w:t>
      </w:r>
      <w:r w:rsidR="00C860B4" w:rsidRPr="00C860B4">
        <w:rPr>
          <w:rFonts w:ascii="Inspiring" w:hAnsi="Inspiring"/>
          <w:bCs/>
          <w:color w:val="DDDDDD"/>
          <w:spacing w:val="-20"/>
          <w:w w:val="1"/>
          <w:sz w:val="6"/>
        </w:rPr>
        <w:t>v</w:t>
      </w:r>
      <w:r w:rsidRPr="00250A86">
        <w:rPr>
          <w:bCs/>
        </w:rPr>
        <w:t>gah</w:t>
      </w:r>
      <w:proofErr w:type="spellEnd"/>
      <w:r w:rsidRPr="00250A86">
        <w:rPr>
          <w:bCs/>
        </w:rPr>
        <w:t xml:space="preserve"> dan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g</w:t>
      </w:r>
      <w:r w:rsidR="00C860B4">
        <w:rPr>
          <w:bCs/>
        </w:rPr>
        <w:t>e</w:t>
      </w:r>
      <w:r w:rsidR="00C860B4" w:rsidRPr="00C860B4">
        <w:rPr>
          <w:rFonts w:ascii="Inspiring" w:hAnsi="Inspiring"/>
          <w:bCs/>
          <w:color w:val="DDDDDD"/>
          <w:spacing w:val="-20"/>
          <w:w w:val="1"/>
          <w:sz w:val="6"/>
        </w:rPr>
        <w:t>v</w:t>
      </w:r>
      <w:r w:rsidRPr="00250A86">
        <w:rPr>
          <w:bCs/>
        </w:rPr>
        <w:t>ndalikan</w:t>
      </w:r>
      <w:proofErr w:type="spellEnd"/>
      <w:r w:rsidRPr="00250A86">
        <w:rPr>
          <w:bCs/>
        </w:rPr>
        <w:t xml:space="preserve"> </w:t>
      </w:r>
      <w:proofErr w:type="spellStart"/>
      <w:r w:rsidRPr="00250A86">
        <w:rPr>
          <w:bCs/>
        </w:rPr>
        <w:t>diab</w:t>
      </w:r>
      <w:r w:rsidR="00C860B4">
        <w:rPr>
          <w:bCs/>
        </w:rPr>
        <w:t>e</w:t>
      </w:r>
      <w:r w:rsidR="00C860B4" w:rsidRPr="00C860B4">
        <w:rPr>
          <w:rFonts w:ascii="Inspiring" w:hAnsi="Inspiring"/>
          <w:bCs/>
          <w:color w:val="DDDDDD"/>
          <w:spacing w:val="-20"/>
          <w:w w:val="1"/>
          <w:sz w:val="6"/>
        </w:rPr>
        <w:t>v</w:t>
      </w:r>
      <w:r w:rsidRPr="00250A86">
        <w:rPr>
          <w:bCs/>
        </w:rPr>
        <w:t>t</w:t>
      </w:r>
      <w:r w:rsidR="00C860B4">
        <w:rPr>
          <w:bCs/>
        </w:rPr>
        <w:t>e</w:t>
      </w:r>
      <w:r w:rsidR="00C860B4" w:rsidRPr="00C860B4">
        <w:rPr>
          <w:rFonts w:ascii="Inspiring" w:hAnsi="Inspiring"/>
          <w:bCs/>
          <w:color w:val="DDDDDD"/>
          <w:spacing w:val="-20"/>
          <w:w w:val="1"/>
          <w:sz w:val="6"/>
        </w:rPr>
        <w:t>v</w:t>
      </w:r>
      <w:r w:rsidRPr="00250A86">
        <w:rPr>
          <w:bCs/>
        </w:rPr>
        <w:t>s</w:t>
      </w:r>
      <w:proofErr w:type="spellEnd"/>
      <w:r w:rsidRPr="00250A86">
        <w:rPr>
          <w:bCs/>
        </w:rPr>
        <w:t xml:space="preserve">. </w:t>
      </w:r>
      <w:proofErr w:type="spellStart"/>
      <w:r w:rsidRPr="00250A86">
        <w:rPr>
          <w:bCs/>
        </w:rPr>
        <w:t>Ol</w:t>
      </w:r>
      <w:r w:rsidR="00C860B4">
        <w:rPr>
          <w:bCs/>
        </w:rPr>
        <w:t>e</w:t>
      </w:r>
      <w:r w:rsidR="00C860B4" w:rsidRPr="00C860B4">
        <w:rPr>
          <w:rFonts w:ascii="Inspiring" w:hAnsi="Inspiring"/>
          <w:bCs/>
          <w:color w:val="DDDDDD"/>
          <w:spacing w:val="-20"/>
          <w:w w:val="1"/>
          <w:sz w:val="6"/>
        </w:rPr>
        <w:t>v</w:t>
      </w:r>
      <w:r w:rsidRPr="00250A86">
        <w:rPr>
          <w:bCs/>
        </w:rPr>
        <w:t>h</w:t>
      </w:r>
      <w:proofErr w:type="spellEnd"/>
      <w:r w:rsidRPr="00250A86">
        <w:rPr>
          <w:bCs/>
        </w:rPr>
        <w:t xml:space="preserve"> </w:t>
      </w:r>
      <w:proofErr w:type="spellStart"/>
      <w:r w:rsidRPr="00250A86">
        <w:rPr>
          <w:bCs/>
        </w:rPr>
        <w:t>kar</w:t>
      </w:r>
      <w:r w:rsidR="00C860B4">
        <w:rPr>
          <w:bCs/>
        </w:rPr>
        <w:t>e</w:t>
      </w:r>
      <w:r w:rsidR="00C860B4" w:rsidRPr="00C860B4">
        <w:rPr>
          <w:rFonts w:ascii="Inspiring" w:hAnsi="Inspiring"/>
          <w:bCs/>
          <w:color w:val="DDDDDD"/>
          <w:spacing w:val="-20"/>
          <w:w w:val="1"/>
          <w:sz w:val="6"/>
        </w:rPr>
        <w:t>v</w:t>
      </w:r>
      <w:r w:rsidRPr="00250A86">
        <w:rPr>
          <w:bCs/>
        </w:rPr>
        <w:t>na</w:t>
      </w:r>
      <w:proofErr w:type="spellEnd"/>
      <w:r w:rsidRPr="00250A86">
        <w:rPr>
          <w:bCs/>
        </w:rPr>
        <w:t xml:space="preserve"> </w:t>
      </w:r>
      <w:proofErr w:type="spellStart"/>
      <w:r w:rsidRPr="00250A86">
        <w:rPr>
          <w:bCs/>
        </w:rPr>
        <w:t>itu</w:t>
      </w:r>
      <w:proofErr w:type="spellEnd"/>
      <w:r w:rsidRPr="00250A86">
        <w:rPr>
          <w:bCs/>
        </w:rPr>
        <w:t xml:space="preserve">,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sadaran</w:t>
      </w:r>
      <w:proofErr w:type="spellEnd"/>
      <w:r w:rsidRPr="00250A86">
        <w:rPr>
          <w:bCs/>
        </w:rPr>
        <w:t xml:space="preserve"> </w:t>
      </w:r>
      <w:proofErr w:type="spellStart"/>
      <w:r w:rsidRPr="00250A86">
        <w:rPr>
          <w:bCs/>
        </w:rPr>
        <w:t>pasi</w:t>
      </w:r>
      <w:r w:rsidR="00C860B4">
        <w:rPr>
          <w:bCs/>
        </w:rPr>
        <w:t>e</w:t>
      </w:r>
      <w:r w:rsidR="00C860B4" w:rsidRPr="00C860B4">
        <w:rPr>
          <w:rFonts w:ascii="Inspiring" w:hAnsi="Inspiring"/>
          <w:bCs/>
          <w:color w:val="DDDDDD"/>
          <w:spacing w:val="-20"/>
          <w:w w:val="1"/>
          <w:sz w:val="6"/>
        </w:rPr>
        <w:t>v</w:t>
      </w:r>
      <w:r w:rsidRPr="00250A86">
        <w:rPr>
          <w:bCs/>
        </w:rPr>
        <w:t>n</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rhadap</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tingnya</w:t>
      </w:r>
      <w:proofErr w:type="spellEnd"/>
      <w:r w:rsidRPr="00250A86">
        <w:rPr>
          <w:bCs/>
        </w:rPr>
        <w:t xml:space="preserve"> </w:t>
      </w:r>
      <w:proofErr w:type="spellStart"/>
      <w:r w:rsidRPr="00250A86">
        <w:rPr>
          <w:bCs/>
        </w:rPr>
        <w:t>gaya</w:t>
      </w:r>
      <w:proofErr w:type="spellEnd"/>
      <w:r w:rsidRPr="00250A86">
        <w:rPr>
          <w:bCs/>
        </w:rPr>
        <w:t xml:space="preserve"> </w:t>
      </w:r>
      <w:proofErr w:type="spellStart"/>
      <w:r w:rsidRPr="00250A86">
        <w:rPr>
          <w:bCs/>
        </w:rPr>
        <w:t>hidup</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hat</w:t>
      </w:r>
      <w:proofErr w:type="spellEnd"/>
      <w:r w:rsidRPr="00250A86">
        <w:rPr>
          <w:bCs/>
        </w:rPr>
        <w:t xml:space="preserve"> sangat </w:t>
      </w:r>
      <w:proofErr w:type="spellStart"/>
      <w:r w:rsidRPr="00250A86">
        <w:rPr>
          <w:bCs/>
        </w:rPr>
        <w:t>dip</w:t>
      </w:r>
      <w:r w:rsidR="00C860B4">
        <w:rPr>
          <w:bCs/>
        </w:rPr>
        <w:t>e</w:t>
      </w:r>
      <w:r w:rsidR="00C860B4" w:rsidRPr="00C860B4">
        <w:rPr>
          <w:rFonts w:ascii="Inspiring" w:hAnsi="Inspiring"/>
          <w:bCs/>
          <w:color w:val="DDDDDD"/>
          <w:spacing w:val="-20"/>
          <w:w w:val="1"/>
          <w:sz w:val="6"/>
        </w:rPr>
        <w:t>v</w:t>
      </w:r>
      <w:r w:rsidRPr="00250A86">
        <w:rPr>
          <w:bCs/>
        </w:rPr>
        <w:t>rlukan</w:t>
      </w:r>
      <w:proofErr w:type="spellEnd"/>
      <w:r w:rsidRPr="00250A86">
        <w:rPr>
          <w:bCs/>
        </w:rPr>
        <w:t xml:space="preserve"> </w:t>
      </w:r>
      <w:proofErr w:type="spellStart"/>
      <w:r w:rsidRPr="00250A86">
        <w:rPr>
          <w:bCs/>
        </w:rPr>
        <w:t>dalam</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g</w:t>
      </w:r>
      <w:r w:rsidR="00C860B4">
        <w:rPr>
          <w:bCs/>
        </w:rPr>
        <w:t>e</w:t>
      </w:r>
      <w:r w:rsidR="00C860B4" w:rsidRPr="00C860B4">
        <w:rPr>
          <w:rFonts w:ascii="Inspiring" w:hAnsi="Inspiring"/>
          <w:bCs/>
          <w:color w:val="DDDDDD"/>
          <w:spacing w:val="-20"/>
          <w:w w:val="1"/>
          <w:sz w:val="6"/>
        </w:rPr>
        <w:t>v</w:t>
      </w:r>
      <w:r w:rsidRPr="00250A86">
        <w:rPr>
          <w:bCs/>
        </w:rPr>
        <w:t>lolaan</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yakit</w:t>
      </w:r>
      <w:proofErr w:type="spellEnd"/>
      <w:r w:rsidRPr="00250A86">
        <w:rPr>
          <w:bCs/>
        </w:rPr>
        <w:t xml:space="preserve"> </w:t>
      </w:r>
      <w:proofErr w:type="spellStart"/>
      <w:r w:rsidRPr="00250A86">
        <w:rPr>
          <w:bCs/>
        </w:rPr>
        <w:t>ini</w:t>
      </w:r>
      <w:proofErr w:type="spellEnd"/>
      <w:r w:rsidRPr="00250A86">
        <w:rPr>
          <w:bCs/>
        </w:rPr>
        <w:t>.</w:t>
      </w:r>
    </w:p>
    <w:p w14:paraId="32E96987" w14:textId="77777777" w:rsidR="00EE1D1C" w:rsidRDefault="00EE1D1C" w:rsidP="00EE1D1C">
      <w:pPr>
        <w:pStyle w:val="BodyText"/>
        <w:spacing w:line="240" w:lineRule="auto"/>
        <w:ind w:firstLine="720"/>
        <w:rPr>
          <w:bCs/>
        </w:rPr>
      </w:pPr>
    </w:p>
    <w:p w14:paraId="221F5D8F" w14:textId="025F3F17" w:rsidR="00250A86" w:rsidRDefault="00250A86" w:rsidP="00250A86">
      <w:pPr>
        <w:pStyle w:val="BodyText"/>
        <w:numPr>
          <w:ilvl w:val="0"/>
          <w:numId w:val="10"/>
        </w:numPr>
        <w:spacing w:line="240" w:lineRule="auto"/>
        <w:ind w:left="360"/>
        <w:rPr>
          <w:bCs/>
        </w:rPr>
      </w:pPr>
      <w:r w:rsidRPr="00250A86">
        <w:rPr>
          <w:b/>
          <w:bCs/>
          <w:lang w:val="id-ID"/>
        </w:rPr>
        <w:t>Analisis Bivariat</w:t>
      </w:r>
    </w:p>
    <w:p w14:paraId="1DB9F9E9" w14:textId="5EE3A82B" w:rsidR="00250A86" w:rsidRDefault="00250A86" w:rsidP="00250A86">
      <w:pPr>
        <w:pStyle w:val="BodyText"/>
        <w:numPr>
          <w:ilvl w:val="0"/>
          <w:numId w:val="12"/>
        </w:numPr>
        <w:spacing w:before="240" w:line="240" w:lineRule="auto"/>
        <w:ind w:left="720"/>
        <w:rPr>
          <w:b/>
        </w:rPr>
      </w:pPr>
      <w:r w:rsidRPr="00250A86">
        <w:rPr>
          <w:b/>
        </w:rPr>
        <w:t xml:space="preserve">Uji </w:t>
      </w:r>
      <w:proofErr w:type="spellStart"/>
      <w:r w:rsidRPr="00250A86">
        <w:rPr>
          <w:b/>
        </w:rPr>
        <w:t>Normalitas</w:t>
      </w:r>
      <w:proofErr w:type="spellEnd"/>
      <w:r w:rsidRPr="00250A86">
        <w:rPr>
          <w:b/>
        </w:rPr>
        <w:t xml:space="preserve"> Data</w:t>
      </w:r>
    </w:p>
    <w:p w14:paraId="1C730ADC" w14:textId="0A70A429" w:rsidR="00250A86" w:rsidRPr="00250A86" w:rsidRDefault="00250A86" w:rsidP="00EE1D1C">
      <w:pPr>
        <w:pStyle w:val="BodyText"/>
        <w:spacing w:before="240" w:after="120" w:line="240" w:lineRule="auto"/>
        <w:ind w:left="180" w:firstLine="0"/>
        <w:jc w:val="center"/>
        <w:rPr>
          <w:bCs/>
        </w:rPr>
      </w:pPr>
      <w:proofErr w:type="spellStart"/>
      <w:r w:rsidRPr="00250A86">
        <w:rPr>
          <w:bCs/>
        </w:rPr>
        <w:t>T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9. Hasil Uji </w:t>
      </w:r>
      <w:proofErr w:type="spellStart"/>
      <w:r w:rsidRPr="00250A86">
        <w:rPr>
          <w:bCs/>
        </w:rPr>
        <w:t>Normalitas</w:t>
      </w:r>
      <w:proofErr w:type="spellEnd"/>
      <w:r w:rsidRPr="00250A86">
        <w:rPr>
          <w:bCs/>
        </w:rPr>
        <w:t xml:space="preserve"> Data</w:t>
      </w:r>
    </w:p>
    <w:tbl>
      <w:tblPr>
        <w:tblStyle w:val="PlainTable2"/>
        <w:tblW w:w="0" w:type="auto"/>
        <w:tblLook w:val="04A0" w:firstRow="1" w:lastRow="0" w:firstColumn="1" w:lastColumn="0" w:noHBand="0" w:noVBand="1"/>
      </w:tblPr>
      <w:tblGrid>
        <w:gridCol w:w="1423"/>
        <w:gridCol w:w="455"/>
        <w:gridCol w:w="1510"/>
        <w:gridCol w:w="1242"/>
      </w:tblGrid>
      <w:tr w:rsidR="00250A86" w:rsidRPr="00A57CC5" w14:paraId="11E3C3EB" w14:textId="77777777" w:rsidTr="009C5F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0DF96754" w14:textId="77777777" w:rsidR="00250A86" w:rsidRPr="00250A86" w:rsidRDefault="00250A86" w:rsidP="00250A86">
            <w:pPr>
              <w:jc w:val="both"/>
              <w:rPr>
                <w:rFonts w:ascii="Times New Roman" w:hAnsi="Times New Roman" w:cs="Times New Roman"/>
                <w:sz w:val="20"/>
                <w:szCs w:val="20"/>
              </w:rPr>
            </w:pPr>
            <w:r w:rsidRPr="00250A86">
              <w:rPr>
                <w:rFonts w:ascii="Times New Roman" w:hAnsi="Times New Roman" w:cs="Times New Roman"/>
                <w:sz w:val="20"/>
                <w:szCs w:val="20"/>
              </w:rPr>
              <w:t>Variabel</w:t>
            </w:r>
          </w:p>
        </w:tc>
        <w:tc>
          <w:tcPr>
            <w:tcW w:w="455" w:type="dxa"/>
          </w:tcPr>
          <w:p w14:paraId="33FDA8EE" w14:textId="77777777" w:rsidR="00250A86" w:rsidRPr="00250A86" w:rsidRDefault="00250A86" w:rsidP="00250A8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N</w:t>
            </w:r>
          </w:p>
        </w:tc>
        <w:tc>
          <w:tcPr>
            <w:tcW w:w="1510" w:type="dxa"/>
          </w:tcPr>
          <w:p w14:paraId="25467AC5" w14:textId="77777777" w:rsidR="00250A86" w:rsidRPr="00250A86" w:rsidRDefault="00250A86" w:rsidP="00250A8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Kolmogorov-smirnov</w:t>
            </w:r>
          </w:p>
        </w:tc>
        <w:tc>
          <w:tcPr>
            <w:tcW w:w="1242" w:type="dxa"/>
          </w:tcPr>
          <w:p w14:paraId="1BE095E9" w14:textId="77777777" w:rsidR="00250A86" w:rsidRPr="00250A86" w:rsidRDefault="00250A86" w:rsidP="00250A8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Keterangan</w:t>
            </w:r>
          </w:p>
        </w:tc>
      </w:tr>
      <w:tr w:rsidR="00250A86" w:rsidRPr="00A57CC5" w14:paraId="0D3162B8" w14:textId="77777777" w:rsidTr="009C5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69DFD1A8" w14:textId="77777777" w:rsidR="00250A86" w:rsidRPr="00250A86" w:rsidRDefault="00250A86" w:rsidP="00250A86">
            <w:pPr>
              <w:jc w:val="both"/>
              <w:rPr>
                <w:rFonts w:ascii="Times New Roman" w:hAnsi="Times New Roman" w:cs="Times New Roman"/>
                <w:sz w:val="20"/>
                <w:szCs w:val="20"/>
              </w:rPr>
            </w:pPr>
            <w:r w:rsidRPr="00250A86">
              <w:rPr>
                <w:rFonts w:ascii="Times New Roman" w:hAnsi="Times New Roman" w:cs="Times New Roman"/>
                <w:sz w:val="20"/>
                <w:szCs w:val="20"/>
              </w:rPr>
              <w:t>Tingkat Pengetahuan</w:t>
            </w:r>
          </w:p>
        </w:tc>
        <w:tc>
          <w:tcPr>
            <w:tcW w:w="455" w:type="dxa"/>
          </w:tcPr>
          <w:p w14:paraId="4A7AF837" w14:textId="77777777" w:rsidR="00250A86" w:rsidRPr="00250A86" w:rsidRDefault="00250A86" w:rsidP="00250A8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67</w:t>
            </w:r>
          </w:p>
        </w:tc>
        <w:tc>
          <w:tcPr>
            <w:tcW w:w="1510" w:type="dxa"/>
          </w:tcPr>
          <w:p w14:paraId="6A913C2E" w14:textId="77777777" w:rsidR="00250A86" w:rsidRPr="00250A86" w:rsidRDefault="00250A86" w:rsidP="00250A8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0.</w:t>
            </w:r>
            <w:r w:rsidRPr="00250A86">
              <w:rPr>
                <w:rFonts w:ascii="Times New Roman" w:hAnsi="Times New Roman" w:cs="Times New Roman"/>
                <w:color w:val="000000"/>
                <w:sz w:val="20"/>
                <w:szCs w:val="20"/>
              </w:rPr>
              <w:t>008</w:t>
            </w:r>
          </w:p>
        </w:tc>
        <w:tc>
          <w:tcPr>
            <w:tcW w:w="1242" w:type="dxa"/>
          </w:tcPr>
          <w:p w14:paraId="60BEA79F" w14:textId="77777777" w:rsidR="00250A86" w:rsidRPr="00250A86" w:rsidRDefault="00250A86" w:rsidP="00250A8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Tidak normal</w:t>
            </w:r>
          </w:p>
        </w:tc>
      </w:tr>
      <w:tr w:rsidR="00250A86" w:rsidRPr="00A57CC5" w14:paraId="51B55BF2" w14:textId="77777777" w:rsidTr="009C5F03">
        <w:tc>
          <w:tcPr>
            <w:cnfStyle w:val="001000000000" w:firstRow="0" w:lastRow="0" w:firstColumn="1" w:lastColumn="0" w:oddVBand="0" w:evenVBand="0" w:oddHBand="0" w:evenHBand="0" w:firstRowFirstColumn="0" w:firstRowLastColumn="0" w:lastRowFirstColumn="0" w:lastRowLastColumn="0"/>
            <w:tcW w:w="1423" w:type="dxa"/>
          </w:tcPr>
          <w:p w14:paraId="3AA4EC29" w14:textId="77777777" w:rsidR="00250A86" w:rsidRPr="00250A86" w:rsidRDefault="00250A86" w:rsidP="00250A86">
            <w:pPr>
              <w:jc w:val="both"/>
              <w:rPr>
                <w:rFonts w:ascii="Times New Roman" w:hAnsi="Times New Roman" w:cs="Times New Roman"/>
                <w:sz w:val="20"/>
                <w:szCs w:val="20"/>
              </w:rPr>
            </w:pPr>
            <w:r w:rsidRPr="00250A86">
              <w:rPr>
                <w:rFonts w:ascii="Times New Roman" w:hAnsi="Times New Roman" w:cs="Times New Roman"/>
                <w:sz w:val="20"/>
                <w:szCs w:val="20"/>
              </w:rPr>
              <w:t>Gaya Hidup</w:t>
            </w:r>
          </w:p>
        </w:tc>
        <w:tc>
          <w:tcPr>
            <w:tcW w:w="455" w:type="dxa"/>
          </w:tcPr>
          <w:p w14:paraId="6404A707" w14:textId="77777777" w:rsidR="00250A86" w:rsidRPr="00250A86" w:rsidRDefault="00250A86" w:rsidP="00250A8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67</w:t>
            </w:r>
          </w:p>
        </w:tc>
        <w:tc>
          <w:tcPr>
            <w:tcW w:w="1510" w:type="dxa"/>
          </w:tcPr>
          <w:p w14:paraId="218891FC" w14:textId="77777777" w:rsidR="00250A86" w:rsidRPr="00250A86" w:rsidRDefault="00250A86" w:rsidP="00250A8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0.</w:t>
            </w:r>
            <w:r w:rsidRPr="00250A86">
              <w:rPr>
                <w:rFonts w:ascii="Times New Roman" w:hAnsi="Times New Roman" w:cs="Times New Roman"/>
                <w:color w:val="000000"/>
                <w:sz w:val="20"/>
                <w:szCs w:val="20"/>
              </w:rPr>
              <w:t>000</w:t>
            </w:r>
          </w:p>
        </w:tc>
        <w:tc>
          <w:tcPr>
            <w:tcW w:w="1242" w:type="dxa"/>
          </w:tcPr>
          <w:p w14:paraId="0F552D3E" w14:textId="77777777" w:rsidR="00250A86" w:rsidRPr="00250A86" w:rsidRDefault="00250A86" w:rsidP="00250A8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0A86">
              <w:rPr>
                <w:rFonts w:ascii="Times New Roman" w:hAnsi="Times New Roman" w:cs="Times New Roman"/>
                <w:sz w:val="20"/>
                <w:szCs w:val="20"/>
              </w:rPr>
              <w:t>Tidak normal</w:t>
            </w:r>
          </w:p>
        </w:tc>
      </w:tr>
    </w:tbl>
    <w:p w14:paraId="3F472FD6" w14:textId="47D37771" w:rsidR="00250A86" w:rsidRPr="00250A86" w:rsidRDefault="00250A86" w:rsidP="009C5F03">
      <w:pPr>
        <w:pStyle w:val="BodyText"/>
        <w:spacing w:line="240" w:lineRule="auto"/>
        <w:ind w:firstLine="720"/>
        <w:rPr>
          <w:bCs/>
        </w:rPr>
      </w:pP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dasarkan</w:t>
      </w:r>
      <w:proofErr w:type="spellEnd"/>
      <w:r w:rsidRPr="00250A86">
        <w:rPr>
          <w:bCs/>
        </w:rPr>
        <w:t xml:space="preserve"> </w:t>
      </w:r>
      <w:proofErr w:type="spellStart"/>
      <w:r w:rsidRPr="00250A86">
        <w:rPr>
          <w:bCs/>
        </w:rPr>
        <w:t>t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9. </w:t>
      </w:r>
      <w:proofErr w:type="spellStart"/>
      <w:r w:rsidRPr="00250A86">
        <w:rPr>
          <w:bCs/>
        </w:rPr>
        <w:t>hasil</w:t>
      </w:r>
      <w:proofErr w:type="spellEnd"/>
      <w:r w:rsidRPr="00250A86">
        <w:rPr>
          <w:bCs/>
        </w:rPr>
        <w:t xml:space="preserve"> uji Kolmogorov–Smirnov </w:t>
      </w:r>
      <w:proofErr w:type="spellStart"/>
      <w:r w:rsidRPr="00250A86">
        <w:rPr>
          <w:bCs/>
        </w:rPr>
        <w:t>d</w:t>
      </w:r>
      <w:r w:rsidR="00C860B4">
        <w:rPr>
          <w:bCs/>
        </w:rPr>
        <w:t>e</w:t>
      </w:r>
      <w:r w:rsidR="00C860B4" w:rsidRPr="00C860B4">
        <w:rPr>
          <w:rFonts w:ascii="Inspiring" w:hAnsi="Inspiring"/>
          <w:bCs/>
          <w:color w:val="DDDDDD"/>
          <w:spacing w:val="-20"/>
          <w:w w:val="1"/>
          <w:sz w:val="6"/>
        </w:rPr>
        <w:t>v</w:t>
      </w:r>
      <w:r w:rsidRPr="00250A86">
        <w:rPr>
          <w:bCs/>
        </w:rPr>
        <w:t>ngan</w:t>
      </w:r>
      <w:proofErr w:type="spellEnd"/>
      <w:r w:rsidRPr="00250A86">
        <w:rPr>
          <w:bCs/>
        </w:rPr>
        <w:t xml:space="preserve"> </w:t>
      </w:r>
      <w:proofErr w:type="spellStart"/>
      <w:r w:rsidRPr="00250A86">
        <w:rPr>
          <w:bCs/>
        </w:rPr>
        <w:t>tingkat</w:t>
      </w:r>
      <w:proofErr w:type="spellEnd"/>
      <w:r w:rsidRPr="00250A86">
        <w:rPr>
          <w:bCs/>
        </w:rPr>
        <w:t xml:space="preserve"> </w:t>
      </w:r>
      <w:proofErr w:type="spellStart"/>
      <w:r w:rsidRPr="00250A86">
        <w:rPr>
          <w:bCs/>
        </w:rPr>
        <w:t>signifikansi</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w:t>
      </w:r>
      <w:r w:rsidR="00C860B4">
        <w:rPr>
          <w:bCs/>
        </w:rPr>
        <w:t>e</w:t>
      </w:r>
      <w:r w:rsidR="00C860B4" w:rsidRPr="00C860B4">
        <w:rPr>
          <w:rFonts w:ascii="Inspiring" w:hAnsi="Inspiring"/>
          <w:bCs/>
          <w:color w:val="DDDDDD"/>
          <w:spacing w:val="-20"/>
          <w:w w:val="1"/>
          <w:sz w:val="6"/>
        </w:rPr>
        <w:t>v</w:t>
      </w:r>
      <w:r w:rsidRPr="00250A86">
        <w:rPr>
          <w:bCs/>
        </w:rPr>
        <w:t>sar</w:t>
      </w:r>
      <w:proofErr w:type="spellEnd"/>
      <w:r w:rsidRPr="00250A86">
        <w:rPr>
          <w:bCs/>
        </w:rPr>
        <w:t xml:space="preserve"> 0,05, </w:t>
      </w:r>
      <w:proofErr w:type="spellStart"/>
      <w:r w:rsidRPr="00250A86">
        <w:rPr>
          <w:bCs/>
        </w:rPr>
        <w:t>dip</w:t>
      </w:r>
      <w:r w:rsidR="00C860B4">
        <w:rPr>
          <w:bCs/>
        </w:rPr>
        <w:t>e</w:t>
      </w:r>
      <w:r w:rsidR="00C860B4" w:rsidRPr="00C860B4">
        <w:rPr>
          <w:rFonts w:ascii="Inspiring" w:hAnsi="Inspiring"/>
          <w:bCs/>
          <w:color w:val="DDDDDD"/>
          <w:spacing w:val="-20"/>
          <w:w w:val="1"/>
          <w:sz w:val="6"/>
        </w:rPr>
        <w:t>v</w:t>
      </w:r>
      <w:r w:rsidRPr="00250A86">
        <w:rPr>
          <w:bCs/>
        </w:rPr>
        <w:t>rol</w:t>
      </w:r>
      <w:r w:rsidR="00C860B4">
        <w:rPr>
          <w:bCs/>
        </w:rPr>
        <w:t>e</w:t>
      </w:r>
      <w:r w:rsidR="00C860B4" w:rsidRPr="00C860B4">
        <w:rPr>
          <w:rFonts w:ascii="Inspiring" w:hAnsi="Inspiring"/>
          <w:bCs/>
          <w:color w:val="DDDDDD"/>
          <w:spacing w:val="-20"/>
          <w:w w:val="1"/>
          <w:sz w:val="6"/>
        </w:rPr>
        <w:t>v</w:t>
      </w:r>
      <w:r w:rsidRPr="00250A86">
        <w:rPr>
          <w:bCs/>
        </w:rPr>
        <w:t>h</w:t>
      </w:r>
      <w:proofErr w:type="spellEnd"/>
      <w:r w:rsidRPr="00250A86">
        <w:rPr>
          <w:bCs/>
        </w:rPr>
        <w:t xml:space="preserve"> </w:t>
      </w:r>
      <w:proofErr w:type="spellStart"/>
      <w:r w:rsidRPr="00250A86">
        <w:rPr>
          <w:bCs/>
        </w:rPr>
        <w:t>nilai</w:t>
      </w:r>
      <w:proofErr w:type="spellEnd"/>
      <w:r w:rsidRPr="00250A86">
        <w:rPr>
          <w:bCs/>
        </w:rPr>
        <w:t xml:space="preserve"> </w:t>
      </w:r>
      <w:proofErr w:type="spellStart"/>
      <w:r w:rsidRPr="00250A86">
        <w:rPr>
          <w:bCs/>
        </w:rPr>
        <w:t>signifikansi</w:t>
      </w:r>
      <w:proofErr w:type="spellEnd"/>
      <w:r w:rsidRPr="00250A86">
        <w:rPr>
          <w:bCs/>
        </w:rPr>
        <w:t xml:space="preserve"> (p-</w:t>
      </w:r>
      <w:proofErr w:type="spellStart"/>
      <w:r w:rsidRPr="00250A86">
        <w:rPr>
          <w:bCs/>
        </w:rPr>
        <w:t>valu</w:t>
      </w:r>
      <w:r w:rsidR="00C860B4">
        <w:rPr>
          <w:bCs/>
        </w:rPr>
        <w:t>e</w:t>
      </w:r>
      <w:r w:rsidR="00C860B4" w:rsidRPr="00C860B4">
        <w:rPr>
          <w:rFonts w:ascii="Inspiring" w:hAnsi="Inspiring"/>
          <w:bCs/>
          <w:color w:val="DDDDDD"/>
          <w:spacing w:val="-20"/>
          <w:w w:val="1"/>
          <w:sz w:val="6"/>
        </w:rPr>
        <w:t>v</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b</w:t>
      </w:r>
      <w:r w:rsidR="00C860B4">
        <w:rPr>
          <w:bCs/>
        </w:rPr>
        <w:t>e</w:t>
      </w:r>
      <w:r w:rsidR="00C860B4" w:rsidRPr="00C860B4">
        <w:rPr>
          <w:rFonts w:ascii="Inspiring" w:hAnsi="Inspiring"/>
          <w:bCs/>
          <w:color w:val="DDDDDD"/>
          <w:spacing w:val="-20"/>
          <w:w w:val="1"/>
          <w:sz w:val="6"/>
        </w:rPr>
        <w:t>v</w:t>
      </w:r>
      <w:r w:rsidRPr="00250A86">
        <w:rPr>
          <w:bCs/>
        </w:rPr>
        <w:t>sar</w:t>
      </w:r>
      <w:proofErr w:type="spellEnd"/>
      <w:r w:rsidRPr="00250A86">
        <w:rPr>
          <w:bCs/>
        </w:rPr>
        <w:t xml:space="preserve"> 0,008 pada </w:t>
      </w:r>
      <w:proofErr w:type="spellStart"/>
      <w:r w:rsidRPr="00250A86">
        <w:rPr>
          <w:bCs/>
        </w:rPr>
        <w:t>vari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Tingkat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g</w:t>
      </w:r>
      <w:r w:rsidR="00C860B4">
        <w:rPr>
          <w:bCs/>
        </w:rPr>
        <w:t>e</w:t>
      </w:r>
      <w:r w:rsidR="00C860B4" w:rsidRPr="00C860B4">
        <w:rPr>
          <w:rFonts w:ascii="Inspiring" w:hAnsi="Inspiring"/>
          <w:bCs/>
          <w:color w:val="DDDDDD"/>
          <w:spacing w:val="-20"/>
          <w:w w:val="1"/>
          <w:sz w:val="6"/>
        </w:rPr>
        <w:t>v</w:t>
      </w:r>
      <w:r w:rsidRPr="00250A86">
        <w:rPr>
          <w:bCs/>
        </w:rPr>
        <w:t>tahuan</w:t>
      </w:r>
      <w:proofErr w:type="spellEnd"/>
      <w:r w:rsidRPr="00250A86">
        <w:rPr>
          <w:bCs/>
        </w:rPr>
        <w:t xml:space="preserve"> dan 0,000 pada </w:t>
      </w:r>
      <w:proofErr w:type="spellStart"/>
      <w:r w:rsidRPr="00250A86">
        <w:rPr>
          <w:bCs/>
        </w:rPr>
        <w:t>vari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Gaya Hidup. </w:t>
      </w:r>
      <w:proofErr w:type="spellStart"/>
      <w:r w:rsidRPr="00250A86">
        <w:rPr>
          <w:bCs/>
        </w:rPr>
        <w:t>Kar</w:t>
      </w:r>
      <w:r w:rsidR="00C860B4">
        <w:rPr>
          <w:bCs/>
        </w:rPr>
        <w:t>e</w:t>
      </w:r>
      <w:r w:rsidR="00C860B4" w:rsidRPr="00C860B4">
        <w:rPr>
          <w:rFonts w:ascii="Inspiring" w:hAnsi="Inspiring"/>
          <w:bCs/>
          <w:color w:val="DDDDDD"/>
          <w:spacing w:val="-20"/>
          <w:w w:val="1"/>
          <w:sz w:val="6"/>
        </w:rPr>
        <w:t>v</w:t>
      </w:r>
      <w:r w:rsidRPr="00250A86">
        <w:rPr>
          <w:bCs/>
        </w:rPr>
        <w:t>na</w:t>
      </w:r>
      <w:proofErr w:type="spellEnd"/>
      <w:r w:rsidRPr="00250A86">
        <w:rPr>
          <w:bCs/>
        </w:rPr>
        <w:t xml:space="preserve">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dua</w:t>
      </w:r>
      <w:proofErr w:type="spellEnd"/>
      <w:r w:rsidRPr="00250A86">
        <w:rPr>
          <w:bCs/>
        </w:rPr>
        <w:t xml:space="preserve"> </w:t>
      </w:r>
      <w:proofErr w:type="spellStart"/>
      <w:r w:rsidRPr="00250A86">
        <w:rPr>
          <w:bCs/>
        </w:rPr>
        <w:t>nilai</w:t>
      </w:r>
      <w:proofErr w:type="spellEnd"/>
      <w:r w:rsidRPr="00250A86">
        <w:rPr>
          <w:bCs/>
        </w:rPr>
        <w:t xml:space="preserve"> p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rs</w:t>
      </w:r>
      <w:r w:rsidR="00C860B4">
        <w:rPr>
          <w:bCs/>
        </w:rPr>
        <w:t>e</w:t>
      </w:r>
      <w:r w:rsidR="00C860B4" w:rsidRPr="00C860B4">
        <w:rPr>
          <w:rFonts w:ascii="Inspiring" w:hAnsi="Inspiring"/>
          <w:bCs/>
          <w:color w:val="DDDDDD"/>
          <w:spacing w:val="-20"/>
          <w:w w:val="1"/>
          <w:sz w:val="6"/>
        </w:rPr>
        <w:t>v</w:t>
      </w:r>
      <w:r w:rsidRPr="00250A86">
        <w:rPr>
          <w:bCs/>
        </w:rPr>
        <w:t>but</w:t>
      </w:r>
      <w:proofErr w:type="spellEnd"/>
      <w:r w:rsidRPr="00250A86">
        <w:rPr>
          <w:bCs/>
        </w:rPr>
        <w:t xml:space="preserve"> </w:t>
      </w:r>
      <w:proofErr w:type="spellStart"/>
      <w:r w:rsidRPr="00250A86">
        <w:rPr>
          <w:bCs/>
        </w:rPr>
        <w:t>l</w:t>
      </w:r>
      <w:r w:rsidR="00C860B4">
        <w:rPr>
          <w:bCs/>
        </w:rPr>
        <w:t>e</w:t>
      </w:r>
      <w:r w:rsidR="00C860B4" w:rsidRPr="00C860B4">
        <w:rPr>
          <w:rFonts w:ascii="Inspiring" w:hAnsi="Inspiring"/>
          <w:bCs/>
          <w:color w:val="DDDDDD"/>
          <w:spacing w:val="-20"/>
          <w:w w:val="1"/>
          <w:sz w:val="6"/>
        </w:rPr>
        <w:t>v</w:t>
      </w:r>
      <w:r w:rsidRPr="00250A86">
        <w:rPr>
          <w:bCs/>
        </w:rPr>
        <w:t>bih</w:t>
      </w:r>
      <w:proofErr w:type="spellEnd"/>
      <w:r w:rsidRPr="00250A86">
        <w:rPr>
          <w:bCs/>
        </w:rPr>
        <w:t xml:space="preserve">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cil</w:t>
      </w:r>
      <w:proofErr w:type="spellEnd"/>
      <w:r w:rsidRPr="00250A86">
        <w:rPr>
          <w:bCs/>
        </w:rPr>
        <w:t xml:space="preserve"> </w:t>
      </w:r>
      <w:proofErr w:type="spellStart"/>
      <w:r w:rsidRPr="00250A86">
        <w:rPr>
          <w:bCs/>
        </w:rPr>
        <w:t>dari</w:t>
      </w:r>
      <w:proofErr w:type="spellEnd"/>
      <w:r w:rsidRPr="00250A86">
        <w:rPr>
          <w:bCs/>
        </w:rPr>
        <w:t xml:space="preserve"> 0.05, </w:t>
      </w:r>
      <w:proofErr w:type="spellStart"/>
      <w:r w:rsidRPr="00250A86">
        <w:rPr>
          <w:bCs/>
        </w:rPr>
        <w:t>maka</w:t>
      </w:r>
      <w:proofErr w:type="spellEnd"/>
      <w:r w:rsidRPr="00250A86">
        <w:rPr>
          <w:bCs/>
        </w:rPr>
        <w:t xml:space="preserve"> </w:t>
      </w:r>
      <w:proofErr w:type="spellStart"/>
      <w:r w:rsidRPr="00250A86">
        <w:rPr>
          <w:bCs/>
        </w:rPr>
        <w:t>disimpulkan</w:t>
      </w:r>
      <w:proofErr w:type="spellEnd"/>
      <w:r w:rsidRPr="00250A86">
        <w:rPr>
          <w:bCs/>
        </w:rPr>
        <w:t xml:space="preserve"> </w:t>
      </w:r>
      <w:proofErr w:type="spellStart"/>
      <w:r w:rsidRPr="00250A86">
        <w:rPr>
          <w:bCs/>
        </w:rPr>
        <w:t>bahwa</w:t>
      </w:r>
      <w:proofErr w:type="spellEnd"/>
      <w:r w:rsidRPr="00250A86">
        <w:rPr>
          <w:bCs/>
        </w:rPr>
        <w:t xml:space="preserve"> data </w:t>
      </w:r>
      <w:proofErr w:type="spellStart"/>
      <w:r w:rsidRPr="00250A86">
        <w:rPr>
          <w:bCs/>
        </w:rPr>
        <w:t>tidak</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m</w:t>
      </w:r>
      <w:r w:rsidR="00C860B4">
        <w:rPr>
          <w:bCs/>
        </w:rPr>
        <w:t>e</w:t>
      </w:r>
      <w:r w:rsidR="00C860B4" w:rsidRPr="00C860B4">
        <w:rPr>
          <w:rFonts w:ascii="Inspiring" w:hAnsi="Inspiring"/>
          <w:bCs/>
          <w:color w:val="DDDDDD"/>
          <w:spacing w:val="-20"/>
          <w:w w:val="1"/>
          <w:sz w:val="6"/>
        </w:rPr>
        <w:t>v</w:t>
      </w:r>
      <w:r w:rsidRPr="00250A86">
        <w:rPr>
          <w:bCs/>
        </w:rPr>
        <w:t>nuhi</w:t>
      </w:r>
      <w:proofErr w:type="spellEnd"/>
      <w:r w:rsidRPr="00250A86">
        <w:rPr>
          <w:bCs/>
        </w:rPr>
        <w:t xml:space="preserve"> </w:t>
      </w:r>
      <w:proofErr w:type="spellStart"/>
      <w:r w:rsidRPr="00250A86">
        <w:rPr>
          <w:bCs/>
        </w:rPr>
        <w:t>asumsi</w:t>
      </w:r>
      <w:proofErr w:type="spellEnd"/>
      <w:r w:rsidRPr="00250A86">
        <w:rPr>
          <w:bCs/>
        </w:rPr>
        <w:t xml:space="preserve"> </w:t>
      </w:r>
      <w:proofErr w:type="spellStart"/>
      <w:r w:rsidRPr="00250A86">
        <w:rPr>
          <w:bCs/>
        </w:rPr>
        <w:t>normalitas</w:t>
      </w:r>
      <w:proofErr w:type="spellEnd"/>
      <w:r w:rsidRPr="00250A86">
        <w:rPr>
          <w:bCs/>
        </w:rPr>
        <w:t xml:space="preserve">. </w:t>
      </w:r>
      <w:proofErr w:type="spellStart"/>
      <w:r w:rsidRPr="00250A86">
        <w:rPr>
          <w:bCs/>
        </w:rPr>
        <w:t>S</w:t>
      </w:r>
      <w:r w:rsidR="00C860B4">
        <w:rPr>
          <w:bCs/>
        </w:rPr>
        <w:t>e</w:t>
      </w:r>
      <w:r w:rsidR="00C860B4" w:rsidRPr="00C860B4">
        <w:rPr>
          <w:rFonts w:ascii="Inspiring" w:hAnsi="Inspiring"/>
          <w:bCs/>
          <w:color w:val="DDDDDD"/>
          <w:spacing w:val="-20"/>
          <w:w w:val="1"/>
          <w:sz w:val="6"/>
        </w:rPr>
        <w:t>v</w:t>
      </w:r>
      <w:r w:rsidRPr="00250A86">
        <w:rPr>
          <w:bCs/>
        </w:rPr>
        <w:t>cara</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oritis</w:t>
      </w:r>
      <w:proofErr w:type="spellEnd"/>
      <w:r w:rsidRPr="00250A86">
        <w:rPr>
          <w:bCs/>
        </w:rPr>
        <w:t xml:space="preserve">, data </w:t>
      </w:r>
      <w:proofErr w:type="spellStart"/>
      <w:r w:rsidRPr="00250A86">
        <w:rPr>
          <w:bCs/>
        </w:rPr>
        <w:t>dikatakan</w:t>
      </w:r>
      <w:proofErr w:type="spellEnd"/>
      <w:r w:rsidRPr="00250A86">
        <w:rPr>
          <w:bCs/>
        </w:rPr>
        <w:t xml:space="preserve">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distribusi</w:t>
      </w:r>
      <w:proofErr w:type="spellEnd"/>
      <w:r w:rsidRPr="00250A86">
        <w:rPr>
          <w:bCs/>
        </w:rPr>
        <w:t xml:space="preserve"> normal </w:t>
      </w:r>
      <w:proofErr w:type="spellStart"/>
      <w:r w:rsidRPr="00250A86">
        <w:rPr>
          <w:bCs/>
        </w:rPr>
        <w:t>apabila</w:t>
      </w:r>
      <w:proofErr w:type="spellEnd"/>
      <w:r w:rsidRPr="00250A86">
        <w:rPr>
          <w:bCs/>
        </w:rPr>
        <w:t xml:space="preserve"> p-</w:t>
      </w:r>
      <w:proofErr w:type="spellStart"/>
      <w:r w:rsidRPr="00250A86">
        <w:rPr>
          <w:bCs/>
        </w:rPr>
        <w:t>valu</w:t>
      </w:r>
      <w:r w:rsidR="00C860B4">
        <w:rPr>
          <w:bCs/>
        </w:rPr>
        <w:t>e</w:t>
      </w:r>
      <w:r w:rsidR="00C860B4" w:rsidRPr="00C860B4">
        <w:rPr>
          <w:rFonts w:ascii="Inspiring" w:hAnsi="Inspiring"/>
          <w:bCs/>
          <w:color w:val="DDDDDD"/>
          <w:spacing w:val="-20"/>
          <w:w w:val="1"/>
          <w:sz w:val="6"/>
        </w:rPr>
        <w:t>v</w:t>
      </w:r>
      <w:proofErr w:type="spellEnd"/>
      <w:r w:rsidRPr="00250A86">
        <w:rPr>
          <w:bCs/>
        </w:rPr>
        <w:t xml:space="preserve"> </w:t>
      </w:r>
      <w:proofErr w:type="spellStart"/>
      <w:r w:rsidRPr="00250A86">
        <w:rPr>
          <w:bCs/>
        </w:rPr>
        <w:t>l</w:t>
      </w:r>
      <w:r w:rsidR="00C860B4">
        <w:rPr>
          <w:bCs/>
        </w:rPr>
        <w:t>e</w:t>
      </w:r>
      <w:r w:rsidR="00C860B4" w:rsidRPr="00C860B4">
        <w:rPr>
          <w:rFonts w:ascii="Inspiring" w:hAnsi="Inspiring"/>
          <w:bCs/>
          <w:color w:val="DDDDDD"/>
          <w:spacing w:val="-20"/>
          <w:w w:val="1"/>
          <w:sz w:val="6"/>
        </w:rPr>
        <w:t>v</w:t>
      </w:r>
      <w:r w:rsidRPr="00250A86">
        <w:rPr>
          <w:bCs/>
        </w:rPr>
        <w:t>bih</w:t>
      </w:r>
      <w:proofErr w:type="spellEnd"/>
      <w:r w:rsidRPr="00250A86">
        <w:rPr>
          <w:bCs/>
        </w:rPr>
        <w:t xml:space="preserve">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sar</w:t>
      </w:r>
      <w:proofErr w:type="spellEnd"/>
      <w:r w:rsidRPr="00250A86">
        <w:rPr>
          <w:bCs/>
        </w:rPr>
        <w:t xml:space="preserve"> </w:t>
      </w:r>
      <w:proofErr w:type="spellStart"/>
      <w:r w:rsidRPr="00250A86">
        <w:rPr>
          <w:bCs/>
        </w:rPr>
        <w:t>dari</w:t>
      </w:r>
      <w:proofErr w:type="spellEnd"/>
      <w:r w:rsidRPr="00250A86">
        <w:rPr>
          <w:bCs/>
        </w:rPr>
        <w:t xml:space="preserve"> 0.05; </w:t>
      </w:r>
      <w:proofErr w:type="spellStart"/>
      <w:r w:rsidRPr="00250A86">
        <w:rPr>
          <w:bCs/>
        </w:rPr>
        <w:t>jika</w:t>
      </w:r>
      <w:proofErr w:type="spellEnd"/>
      <w:r w:rsidRPr="00250A86">
        <w:rPr>
          <w:bCs/>
        </w:rPr>
        <w:t xml:space="preserve"> </w:t>
      </w:r>
      <w:proofErr w:type="spellStart"/>
      <w:r w:rsidRPr="00250A86">
        <w:rPr>
          <w:bCs/>
        </w:rPr>
        <w:t>nilai</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rs</w:t>
      </w:r>
      <w:r w:rsidR="00C860B4">
        <w:rPr>
          <w:bCs/>
        </w:rPr>
        <w:t>e</w:t>
      </w:r>
      <w:r w:rsidR="00C860B4" w:rsidRPr="00C860B4">
        <w:rPr>
          <w:rFonts w:ascii="Inspiring" w:hAnsi="Inspiring"/>
          <w:bCs/>
          <w:color w:val="DDDDDD"/>
          <w:spacing w:val="-20"/>
          <w:w w:val="1"/>
          <w:sz w:val="6"/>
        </w:rPr>
        <w:t>v</w:t>
      </w:r>
      <w:r w:rsidRPr="00250A86">
        <w:rPr>
          <w:bCs/>
        </w:rPr>
        <w:t>but</w:t>
      </w:r>
      <w:proofErr w:type="spellEnd"/>
      <w:r w:rsidRPr="00250A86">
        <w:rPr>
          <w:bCs/>
        </w:rPr>
        <w:t xml:space="preserve"> </w:t>
      </w:r>
      <w:proofErr w:type="spellStart"/>
      <w:r w:rsidRPr="00250A86">
        <w:rPr>
          <w:bCs/>
        </w:rPr>
        <w:t>sama</w:t>
      </w:r>
      <w:proofErr w:type="spellEnd"/>
      <w:r w:rsidRPr="00250A86">
        <w:rPr>
          <w:bCs/>
        </w:rPr>
        <w:t xml:space="preserve"> </w:t>
      </w:r>
      <w:proofErr w:type="spellStart"/>
      <w:r w:rsidRPr="00250A86">
        <w:rPr>
          <w:bCs/>
        </w:rPr>
        <w:t>d</w:t>
      </w:r>
      <w:r w:rsidR="00C860B4">
        <w:rPr>
          <w:bCs/>
        </w:rPr>
        <w:t>e</w:t>
      </w:r>
      <w:r w:rsidR="00C860B4" w:rsidRPr="00C860B4">
        <w:rPr>
          <w:rFonts w:ascii="Inspiring" w:hAnsi="Inspiring"/>
          <w:bCs/>
          <w:color w:val="DDDDDD"/>
          <w:spacing w:val="-20"/>
          <w:w w:val="1"/>
          <w:sz w:val="6"/>
        </w:rPr>
        <w:t>v</w:t>
      </w:r>
      <w:r w:rsidRPr="00250A86">
        <w:rPr>
          <w:bCs/>
        </w:rPr>
        <w:t>ngan</w:t>
      </w:r>
      <w:proofErr w:type="spellEnd"/>
      <w:r w:rsidRPr="00250A86">
        <w:rPr>
          <w:bCs/>
        </w:rPr>
        <w:t xml:space="preserve"> </w:t>
      </w:r>
      <w:proofErr w:type="spellStart"/>
      <w:r w:rsidRPr="00250A86">
        <w:rPr>
          <w:bCs/>
        </w:rPr>
        <w:t>atau</w:t>
      </w:r>
      <w:proofErr w:type="spellEnd"/>
      <w:r w:rsidRPr="00250A86">
        <w:rPr>
          <w:bCs/>
        </w:rPr>
        <w:t xml:space="preserve"> </w:t>
      </w:r>
      <w:proofErr w:type="spellStart"/>
      <w:r w:rsidRPr="00250A86">
        <w:rPr>
          <w:bCs/>
        </w:rPr>
        <w:t>l</w:t>
      </w:r>
      <w:r w:rsidR="00C860B4">
        <w:rPr>
          <w:bCs/>
        </w:rPr>
        <w:t>e</w:t>
      </w:r>
      <w:r w:rsidR="00C860B4" w:rsidRPr="00C860B4">
        <w:rPr>
          <w:rFonts w:ascii="Inspiring" w:hAnsi="Inspiring"/>
          <w:bCs/>
          <w:color w:val="DDDDDD"/>
          <w:spacing w:val="-20"/>
          <w:w w:val="1"/>
          <w:sz w:val="6"/>
        </w:rPr>
        <w:t>v</w:t>
      </w:r>
      <w:r w:rsidRPr="00250A86">
        <w:rPr>
          <w:bCs/>
        </w:rPr>
        <w:t>bih</w:t>
      </w:r>
      <w:proofErr w:type="spellEnd"/>
      <w:r w:rsidRPr="00250A86">
        <w:rPr>
          <w:bCs/>
        </w:rPr>
        <w:t xml:space="preserve"> </w:t>
      </w:r>
      <w:proofErr w:type="spellStart"/>
      <w:r w:rsidRPr="00250A86">
        <w:rPr>
          <w:bCs/>
        </w:rPr>
        <w:t>k</w:t>
      </w:r>
      <w:r w:rsidR="00C860B4">
        <w:rPr>
          <w:bCs/>
        </w:rPr>
        <w:t>e</w:t>
      </w:r>
      <w:r w:rsidR="00C860B4" w:rsidRPr="00C860B4">
        <w:rPr>
          <w:rFonts w:ascii="Inspiring" w:hAnsi="Inspiring"/>
          <w:bCs/>
          <w:color w:val="DDDDDD"/>
          <w:spacing w:val="-20"/>
          <w:w w:val="1"/>
          <w:sz w:val="6"/>
        </w:rPr>
        <w:t>v</w:t>
      </w:r>
      <w:r w:rsidRPr="00250A86">
        <w:rPr>
          <w:bCs/>
        </w:rPr>
        <w:t>cil</w:t>
      </w:r>
      <w:proofErr w:type="spellEnd"/>
      <w:r w:rsidRPr="00250A86">
        <w:rPr>
          <w:bCs/>
        </w:rPr>
        <w:t xml:space="preserve"> </w:t>
      </w:r>
      <w:proofErr w:type="spellStart"/>
      <w:r w:rsidRPr="00250A86">
        <w:rPr>
          <w:bCs/>
        </w:rPr>
        <w:t>dari</w:t>
      </w:r>
      <w:proofErr w:type="spellEnd"/>
      <w:r w:rsidRPr="00250A86">
        <w:rPr>
          <w:bCs/>
        </w:rPr>
        <w:t xml:space="preserve"> 0.05, </w:t>
      </w:r>
      <w:proofErr w:type="spellStart"/>
      <w:r w:rsidRPr="00250A86">
        <w:rPr>
          <w:bCs/>
        </w:rPr>
        <w:t>maka</w:t>
      </w:r>
      <w:proofErr w:type="spellEnd"/>
      <w:r w:rsidRPr="00250A86">
        <w:rPr>
          <w:bCs/>
        </w:rPr>
        <w:t xml:space="preserve"> data </w:t>
      </w:r>
      <w:proofErr w:type="spellStart"/>
      <w:r w:rsidRPr="00250A86">
        <w:rPr>
          <w:bCs/>
        </w:rPr>
        <w:t>tidak</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m</w:t>
      </w:r>
      <w:r w:rsidR="00C860B4">
        <w:rPr>
          <w:bCs/>
        </w:rPr>
        <w:t>e</w:t>
      </w:r>
      <w:r w:rsidR="00C860B4" w:rsidRPr="00C860B4">
        <w:rPr>
          <w:rFonts w:ascii="Inspiring" w:hAnsi="Inspiring"/>
          <w:bCs/>
          <w:color w:val="DDDDDD"/>
          <w:spacing w:val="-20"/>
          <w:w w:val="1"/>
          <w:sz w:val="6"/>
        </w:rPr>
        <w:t>v</w:t>
      </w:r>
      <w:r w:rsidRPr="00250A86">
        <w:rPr>
          <w:bCs/>
        </w:rPr>
        <w:t>nuhi</w:t>
      </w:r>
      <w:proofErr w:type="spellEnd"/>
      <w:r w:rsidRPr="00250A86">
        <w:rPr>
          <w:bCs/>
        </w:rPr>
        <w:t xml:space="preserve"> </w:t>
      </w:r>
      <w:proofErr w:type="spellStart"/>
      <w:r w:rsidRPr="00250A86">
        <w:rPr>
          <w:bCs/>
        </w:rPr>
        <w:t>syarat</w:t>
      </w:r>
      <w:proofErr w:type="spellEnd"/>
      <w:r w:rsidRPr="00250A86">
        <w:rPr>
          <w:bCs/>
        </w:rPr>
        <w:t xml:space="preserve"> </w:t>
      </w:r>
      <w:proofErr w:type="spellStart"/>
      <w:r w:rsidRPr="00250A86">
        <w:rPr>
          <w:bCs/>
        </w:rPr>
        <w:t>untuk</w:t>
      </w:r>
      <w:proofErr w:type="spellEnd"/>
      <w:r w:rsidRPr="00250A86">
        <w:rPr>
          <w:bCs/>
        </w:rPr>
        <w:t xml:space="preserve"> </w:t>
      </w:r>
      <w:proofErr w:type="spellStart"/>
      <w:r w:rsidRPr="00250A86">
        <w:rPr>
          <w:bCs/>
        </w:rPr>
        <w:t>dilakukan</w:t>
      </w:r>
      <w:proofErr w:type="spellEnd"/>
      <w:r w:rsidRPr="00250A86">
        <w:rPr>
          <w:bCs/>
        </w:rPr>
        <w:t xml:space="preserve"> </w:t>
      </w:r>
      <w:proofErr w:type="spellStart"/>
      <w:r w:rsidRPr="00250A86">
        <w:rPr>
          <w:bCs/>
        </w:rPr>
        <w:t>analisis</w:t>
      </w:r>
      <w:proofErr w:type="spellEnd"/>
      <w:r w:rsidRPr="00250A86">
        <w:rPr>
          <w:bCs/>
        </w:rPr>
        <w:t xml:space="preserve"> </w:t>
      </w:r>
      <w:proofErr w:type="spellStart"/>
      <w:r w:rsidRPr="00250A86">
        <w:rPr>
          <w:bCs/>
        </w:rPr>
        <w:t>param</w:t>
      </w:r>
      <w:r w:rsidR="00C860B4">
        <w:rPr>
          <w:bCs/>
        </w:rPr>
        <w:t>e</w:t>
      </w:r>
      <w:r w:rsidR="00C860B4" w:rsidRPr="00C860B4">
        <w:rPr>
          <w:rFonts w:ascii="Inspiring" w:hAnsi="Inspiring"/>
          <w:bCs/>
          <w:color w:val="DDDDDD"/>
          <w:spacing w:val="-20"/>
          <w:w w:val="1"/>
          <w:sz w:val="6"/>
        </w:rPr>
        <w:t>v</w:t>
      </w:r>
      <w:r w:rsidRPr="00250A86">
        <w:rPr>
          <w:bCs/>
        </w:rPr>
        <w:t>trik</w:t>
      </w:r>
      <w:proofErr w:type="spellEnd"/>
      <w:r w:rsidR="00636197">
        <w:rPr>
          <w:bCs/>
        </w:rPr>
        <w:t xml:space="preserve"> </w:t>
      </w:r>
      <w:r w:rsidR="00636197">
        <w:rPr>
          <w:bCs/>
        </w:rPr>
        <w:fldChar w:fldCharType="begin"/>
      </w:r>
      <w:r w:rsidR="00636197">
        <w:rPr>
          <w:bCs/>
        </w:rPr>
        <w:instrText xml:space="preserve"> ADDIN ZOTERO_ITEM CSL_CITATION {"citationID":"zKPvTn0U","properties":{"formattedCitation":"(Wro\\uc0\\u324{}ska Pilarek dkk., 2024)","plainCitation":"(Wrońska Pilarek dkk., 2024)","noteIndex":0},"citationItems":[{"id":231,"uris":["http://zotero.org/users/local/dmM2qeyj/items/74ACSBLB"],"itemData":{"id":231,"type":"article-journal","container-title":"Research Square","language":"en","source":"Zotero","title":"Comparison of Pearson’s and Spearman’s correlation coefficients values for selected traits of Pinus sylvestris L.","author":[{"family":"Wrońska Pilarek","given":"Dorota"},{"family":"Kryszto ak-Kaniewska","given":"Anna"},{"family":"Matusiak","given":"Karolina"}],"issued":{"date-parts":[["2024",5,15]]}}}],"schema":"https://github.com/citation-style-language/schema/raw/master/csl-citation.json"} </w:instrText>
      </w:r>
      <w:r w:rsidR="00636197">
        <w:rPr>
          <w:bCs/>
        </w:rPr>
        <w:fldChar w:fldCharType="separate"/>
      </w:r>
      <w:r w:rsidR="00636197" w:rsidRPr="00636197">
        <w:t>(Wrońska Pilar</w:t>
      </w:r>
      <w:r w:rsidR="00C860B4">
        <w:t>e</w:t>
      </w:r>
      <w:r w:rsidR="00C860B4" w:rsidRPr="00C860B4">
        <w:rPr>
          <w:rFonts w:ascii="Inspiring" w:hAnsi="Inspiring"/>
          <w:color w:val="DDDDDD"/>
          <w:spacing w:val="-20"/>
          <w:w w:val="1"/>
          <w:sz w:val="6"/>
        </w:rPr>
        <w:t>v</w:t>
      </w:r>
      <w:r w:rsidR="00636197" w:rsidRPr="00636197">
        <w:t>k dkk., 2024)</w:t>
      </w:r>
      <w:r w:rsidR="00636197">
        <w:rPr>
          <w:bCs/>
        </w:rPr>
        <w:fldChar w:fldCharType="end"/>
      </w:r>
      <w:r w:rsidR="00636197">
        <w:rPr>
          <w:bCs/>
        </w:rPr>
        <w:t>.</w:t>
      </w:r>
      <w:r w:rsidRPr="00250A86">
        <w:rPr>
          <w:bCs/>
        </w:rPr>
        <w:t xml:space="preserve"> </w:t>
      </w:r>
    </w:p>
    <w:p w14:paraId="35549768" w14:textId="3F1F7626" w:rsidR="007D6FDC" w:rsidRDefault="00250A86" w:rsidP="009C5F03">
      <w:pPr>
        <w:pStyle w:val="BodyText"/>
        <w:spacing w:line="240" w:lineRule="auto"/>
        <w:ind w:firstLine="720"/>
        <w:rPr>
          <w:bCs/>
        </w:rPr>
      </w:pPr>
      <w:proofErr w:type="spellStart"/>
      <w:r w:rsidRPr="00250A86">
        <w:rPr>
          <w:bCs/>
        </w:rPr>
        <w:t>Ol</w:t>
      </w:r>
      <w:r w:rsidR="00C860B4">
        <w:rPr>
          <w:bCs/>
        </w:rPr>
        <w:t>e</w:t>
      </w:r>
      <w:r w:rsidR="00C860B4" w:rsidRPr="00C860B4">
        <w:rPr>
          <w:rFonts w:ascii="Inspiring" w:hAnsi="Inspiring"/>
          <w:bCs/>
          <w:color w:val="DDDDDD"/>
          <w:spacing w:val="-20"/>
          <w:w w:val="1"/>
          <w:sz w:val="6"/>
        </w:rPr>
        <w:t>v</w:t>
      </w:r>
      <w:r w:rsidRPr="00250A86">
        <w:rPr>
          <w:bCs/>
        </w:rPr>
        <w:t>h</w:t>
      </w:r>
      <w:proofErr w:type="spellEnd"/>
      <w:r w:rsidRPr="00250A86">
        <w:rPr>
          <w:bCs/>
        </w:rPr>
        <w:t xml:space="preserve"> </w:t>
      </w:r>
      <w:proofErr w:type="spellStart"/>
      <w:r w:rsidRPr="00250A86">
        <w:rPr>
          <w:bCs/>
        </w:rPr>
        <w:t>kar</w:t>
      </w:r>
      <w:r w:rsidR="00C860B4">
        <w:rPr>
          <w:bCs/>
        </w:rPr>
        <w:t>e</w:t>
      </w:r>
      <w:r w:rsidR="00C860B4" w:rsidRPr="00C860B4">
        <w:rPr>
          <w:rFonts w:ascii="Inspiring" w:hAnsi="Inspiring"/>
          <w:bCs/>
          <w:color w:val="DDDDDD"/>
          <w:spacing w:val="-20"/>
          <w:w w:val="1"/>
          <w:sz w:val="6"/>
        </w:rPr>
        <w:t>v</w:t>
      </w:r>
      <w:r w:rsidRPr="00250A86">
        <w:rPr>
          <w:bCs/>
        </w:rPr>
        <w:t>na</w:t>
      </w:r>
      <w:proofErr w:type="spellEnd"/>
      <w:r w:rsidRPr="00250A86">
        <w:rPr>
          <w:bCs/>
        </w:rPr>
        <w:t xml:space="preserve"> </w:t>
      </w:r>
      <w:proofErr w:type="spellStart"/>
      <w:r w:rsidRPr="00250A86">
        <w:rPr>
          <w:bCs/>
        </w:rPr>
        <w:t>itu</w:t>
      </w:r>
      <w:proofErr w:type="spellEnd"/>
      <w:r w:rsidRPr="00250A86">
        <w:rPr>
          <w:bCs/>
        </w:rPr>
        <w:t xml:space="preserve">, </w:t>
      </w:r>
      <w:proofErr w:type="spellStart"/>
      <w:r w:rsidRPr="00250A86">
        <w:rPr>
          <w:bCs/>
        </w:rPr>
        <w:t>kar</w:t>
      </w:r>
      <w:r w:rsidR="00C860B4">
        <w:rPr>
          <w:bCs/>
        </w:rPr>
        <w:t>e</w:t>
      </w:r>
      <w:r w:rsidR="00C860B4" w:rsidRPr="00C860B4">
        <w:rPr>
          <w:rFonts w:ascii="Inspiring" w:hAnsi="Inspiring"/>
          <w:bCs/>
          <w:color w:val="DDDDDD"/>
          <w:spacing w:val="-20"/>
          <w:w w:val="1"/>
          <w:sz w:val="6"/>
        </w:rPr>
        <w:t>v</w:t>
      </w:r>
      <w:r w:rsidRPr="00250A86">
        <w:rPr>
          <w:bCs/>
        </w:rPr>
        <w:t>na</w:t>
      </w:r>
      <w:proofErr w:type="spellEnd"/>
      <w:r w:rsidRPr="00250A86">
        <w:rPr>
          <w:bCs/>
        </w:rPr>
        <w:t xml:space="preserve"> </w:t>
      </w:r>
      <w:proofErr w:type="spellStart"/>
      <w:r w:rsidRPr="00250A86">
        <w:rPr>
          <w:bCs/>
        </w:rPr>
        <w:t>asumsi</w:t>
      </w:r>
      <w:proofErr w:type="spellEnd"/>
      <w:r w:rsidRPr="00250A86">
        <w:rPr>
          <w:bCs/>
        </w:rPr>
        <w:t xml:space="preserve"> </w:t>
      </w:r>
      <w:proofErr w:type="spellStart"/>
      <w:r w:rsidRPr="00250A86">
        <w:rPr>
          <w:bCs/>
        </w:rPr>
        <w:t>normalitas</w:t>
      </w:r>
      <w:proofErr w:type="spellEnd"/>
      <w:r w:rsidRPr="00250A86">
        <w:rPr>
          <w:bCs/>
        </w:rPr>
        <w:t xml:space="preserve"> </w:t>
      </w:r>
      <w:proofErr w:type="spellStart"/>
      <w:r w:rsidRPr="00250A86">
        <w:rPr>
          <w:bCs/>
        </w:rPr>
        <w:t>tidak</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rp</w:t>
      </w:r>
      <w:r w:rsidR="00C860B4">
        <w:rPr>
          <w:bCs/>
        </w:rPr>
        <w:t>e</w:t>
      </w:r>
      <w:r w:rsidR="00C860B4" w:rsidRPr="00C860B4">
        <w:rPr>
          <w:rFonts w:ascii="Inspiring" w:hAnsi="Inspiring"/>
          <w:bCs/>
          <w:color w:val="DDDDDD"/>
          <w:spacing w:val="-20"/>
          <w:w w:val="1"/>
          <w:sz w:val="6"/>
        </w:rPr>
        <w:t>v</w:t>
      </w:r>
      <w:r w:rsidRPr="00250A86">
        <w:rPr>
          <w:bCs/>
        </w:rPr>
        <w:t>nuhi</w:t>
      </w:r>
      <w:proofErr w:type="spellEnd"/>
      <w:r w:rsidRPr="00250A86">
        <w:rPr>
          <w:bCs/>
        </w:rPr>
        <w:t xml:space="preserve">, </w:t>
      </w:r>
      <w:proofErr w:type="spellStart"/>
      <w:r w:rsidRPr="00250A86">
        <w:rPr>
          <w:bCs/>
        </w:rPr>
        <w:t>p</w:t>
      </w:r>
      <w:r w:rsidR="00C860B4">
        <w:rPr>
          <w:bCs/>
        </w:rPr>
        <w:t>e</w:t>
      </w:r>
      <w:r w:rsidR="00C860B4" w:rsidRPr="00C860B4">
        <w:rPr>
          <w:rFonts w:ascii="Inspiring" w:hAnsi="Inspiring"/>
          <w:bCs/>
          <w:color w:val="DDDDDD"/>
          <w:spacing w:val="-20"/>
          <w:w w:val="1"/>
          <w:sz w:val="6"/>
        </w:rPr>
        <w:t>v</w:t>
      </w:r>
      <w:r w:rsidRPr="00250A86">
        <w:rPr>
          <w:bCs/>
        </w:rPr>
        <w:t>n</w:t>
      </w:r>
      <w:r w:rsidR="00C860B4">
        <w:rPr>
          <w:bCs/>
        </w:rPr>
        <w:t>e</w:t>
      </w:r>
      <w:r w:rsidR="00C860B4" w:rsidRPr="00C860B4">
        <w:rPr>
          <w:rFonts w:ascii="Inspiring" w:hAnsi="Inspiring"/>
          <w:bCs/>
          <w:color w:val="DDDDDD"/>
          <w:spacing w:val="-20"/>
          <w:w w:val="1"/>
          <w:sz w:val="6"/>
        </w:rPr>
        <w:t>v</w:t>
      </w:r>
      <w:r w:rsidRPr="00250A86">
        <w:rPr>
          <w:bCs/>
        </w:rPr>
        <w:t>liti</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ggunakan</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tod</w:t>
      </w:r>
      <w:r w:rsidR="00C860B4">
        <w:rPr>
          <w:bCs/>
        </w:rPr>
        <w:t>e</w:t>
      </w:r>
      <w:r w:rsidR="00C860B4" w:rsidRPr="00C860B4">
        <w:rPr>
          <w:rFonts w:ascii="Inspiring" w:hAnsi="Inspiring"/>
          <w:bCs/>
          <w:color w:val="DDDDDD"/>
          <w:spacing w:val="-20"/>
          <w:w w:val="1"/>
          <w:sz w:val="6"/>
        </w:rPr>
        <w:t>v</w:t>
      </w:r>
      <w:proofErr w:type="spellEnd"/>
      <w:r w:rsidRPr="00250A86">
        <w:rPr>
          <w:bCs/>
        </w:rPr>
        <w:t xml:space="preserve"> </w:t>
      </w:r>
      <w:proofErr w:type="spellStart"/>
      <w:r w:rsidRPr="00250A86">
        <w:rPr>
          <w:bCs/>
        </w:rPr>
        <w:t>kor</w:t>
      </w:r>
      <w:r w:rsidR="00C860B4">
        <w:rPr>
          <w:bCs/>
        </w:rPr>
        <w:t>e</w:t>
      </w:r>
      <w:r w:rsidR="00C860B4" w:rsidRPr="00C860B4">
        <w:rPr>
          <w:rFonts w:ascii="Inspiring" w:hAnsi="Inspiring"/>
          <w:bCs/>
          <w:color w:val="DDDDDD"/>
          <w:spacing w:val="-20"/>
          <w:w w:val="1"/>
          <w:sz w:val="6"/>
        </w:rPr>
        <w:t>v</w:t>
      </w:r>
      <w:r w:rsidRPr="00250A86">
        <w:rPr>
          <w:bCs/>
        </w:rPr>
        <w:t>lasi</w:t>
      </w:r>
      <w:proofErr w:type="spellEnd"/>
      <w:r w:rsidRPr="00250A86">
        <w:rPr>
          <w:bCs/>
        </w:rPr>
        <w:t xml:space="preserve"> Rank </w:t>
      </w:r>
      <w:proofErr w:type="spellStart"/>
      <w:r w:rsidRPr="00250A86">
        <w:rPr>
          <w:bCs/>
        </w:rPr>
        <w:t>Sp</w:t>
      </w:r>
      <w:r w:rsidR="00C860B4">
        <w:rPr>
          <w:bCs/>
        </w:rPr>
        <w:t>e</w:t>
      </w:r>
      <w:r w:rsidR="00C860B4" w:rsidRPr="00C860B4">
        <w:rPr>
          <w:rFonts w:ascii="Inspiring" w:hAnsi="Inspiring"/>
          <w:bCs/>
          <w:color w:val="DDDDDD"/>
          <w:spacing w:val="-20"/>
          <w:w w:val="1"/>
          <w:sz w:val="6"/>
        </w:rPr>
        <w:t>v</w:t>
      </w:r>
      <w:r w:rsidRPr="00250A86">
        <w:rPr>
          <w:bCs/>
        </w:rPr>
        <w:t>arman</w:t>
      </w:r>
      <w:proofErr w:type="spellEnd"/>
      <w:r w:rsidRPr="00250A86">
        <w:rPr>
          <w:bCs/>
        </w:rPr>
        <w:t xml:space="preserve"> yang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rupakan</w:t>
      </w:r>
      <w:proofErr w:type="spellEnd"/>
      <w:r w:rsidRPr="00250A86">
        <w:rPr>
          <w:bCs/>
        </w:rPr>
        <w:t xml:space="preserve"> </w:t>
      </w:r>
      <w:proofErr w:type="spellStart"/>
      <w:r w:rsidRPr="00250A86">
        <w:rPr>
          <w:bCs/>
        </w:rPr>
        <w:t>t</w:t>
      </w:r>
      <w:r w:rsidR="00C860B4">
        <w:rPr>
          <w:bCs/>
        </w:rPr>
        <w:t>e</w:t>
      </w:r>
      <w:r w:rsidR="00C860B4" w:rsidRPr="00C860B4">
        <w:rPr>
          <w:rFonts w:ascii="Inspiring" w:hAnsi="Inspiring"/>
          <w:bCs/>
          <w:color w:val="DDDDDD"/>
          <w:spacing w:val="-20"/>
          <w:w w:val="1"/>
          <w:sz w:val="6"/>
        </w:rPr>
        <w:t>v</w:t>
      </w:r>
      <w:r w:rsidRPr="00250A86">
        <w:rPr>
          <w:bCs/>
        </w:rPr>
        <w:t>knik</w:t>
      </w:r>
      <w:proofErr w:type="spellEnd"/>
      <w:r w:rsidRPr="00250A86">
        <w:rPr>
          <w:bCs/>
        </w:rPr>
        <w:t xml:space="preserve"> </w:t>
      </w:r>
      <w:proofErr w:type="spellStart"/>
      <w:r w:rsidRPr="00250A86">
        <w:rPr>
          <w:bCs/>
        </w:rPr>
        <w:t>analisis</w:t>
      </w:r>
      <w:proofErr w:type="spellEnd"/>
      <w:r w:rsidRPr="00250A86">
        <w:rPr>
          <w:bCs/>
        </w:rPr>
        <w:t xml:space="preserve"> non-</w:t>
      </w:r>
      <w:proofErr w:type="spellStart"/>
      <w:r w:rsidRPr="00250A86">
        <w:rPr>
          <w:bCs/>
        </w:rPr>
        <w:t>param</w:t>
      </w:r>
      <w:r w:rsidR="00C860B4">
        <w:rPr>
          <w:bCs/>
        </w:rPr>
        <w:t>e</w:t>
      </w:r>
      <w:r w:rsidR="00C860B4" w:rsidRPr="00C860B4">
        <w:rPr>
          <w:rFonts w:ascii="Inspiring" w:hAnsi="Inspiring"/>
          <w:bCs/>
          <w:color w:val="DDDDDD"/>
          <w:spacing w:val="-20"/>
          <w:w w:val="1"/>
          <w:sz w:val="6"/>
        </w:rPr>
        <w:t>v</w:t>
      </w:r>
      <w:r w:rsidRPr="00250A86">
        <w:rPr>
          <w:bCs/>
        </w:rPr>
        <w:t>trik</w:t>
      </w:r>
      <w:proofErr w:type="spellEnd"/>
      <w:r w:rsidRPr="00250A86">
        <w:rPr>
          <w:bCs/>
        </w:rPr>
        <w:t xml:space="preserve">. </w:t>
      </w:r>
      <w:proofErr w:type="spellStart"/>
      <w:r w:rsidRPr="00250A86">
        <w:rPr>
          <w:bCs/>
        </w:rPr>
        <w:t>Analisis</w:t>
      </w:r>
      <w:proofErr w:type="spellEnd"/>
      <w:r w:rsidRPr="00250A86">
        <w:rPr>
          <w:bCs/>
        </w:rPr>
        <w:t xml:space="preserve"> </w:t>
      </w:r>
      <w:proofErr w:type="spellStart"/>
      <w:r w:rsidRPr="00250A86">
        <w:rPr>
          <w:bCs/>
        </w:rPr>
        <w:t>ini</w:t>
      </w:r>
      <w:proofErr w:type="spellEnd"/>
      <w:r w:rsidRPr="00250A86">
        <w:rPr>
          <w:bCs/>
        </w:rPr>
        <w:t xml:space="preserve"> </w:t>
      </w:r>
      <w:proofErr w:type="spellStart"/>
      <w:r w:rsidRPr="00250A86">
        <w:rPr>
          <w:bCs/>
        </w:rPr>
        <w:t>digunakan</w:t>
      </w:r>
      <w:proofErr w:type="spellEnd"/>
      <w:r w:rsidRPr="00250A86">
        <w:rPr>
          <w:bCs/>
        </w:rPr>
        <w:t xml:space="preserve"> </w:t>
      </w:r>
      <w:proofErr w:type="spellStart"/>
      <w:r w:rsidRPr="00250A86">
        <w:rPr>
          <w:bCs/>
        </w:rPr>
        <w:t>untuk</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gukur</w:t>
      </w:r>
      <w:proofErr w:type="spellEnd"/>
      <w:r w:rsidRPr="00250A86">
        <w:rPr>
          <w:bCs/>
        </w:rPr>
        <w:t xml:space="preserve"> </w:t>
      </w:r>
      <w:proofErr w:type="spellStart"/>
      <w:r w:rsidRPr="00250A86">
        <w:rPr>
          <w:bCs/>
        </w:rPr>
        <w:t>hubungan</w:t>
      </w:r>
      <w:proofErr w:type="spellEnd"/>
      <w:r w:rsidRPr="00250A86">
        <w:rPr>
          <w:bCs/>
        </w:rPr>
        <w:t xml:space="preserve"> </w:t>
      </w:r>
      <w:proofErr w:type="spellStart"/>
      <w:r w:rsidRPr="00250A86">
        <w:rPr>
          <w:bCs/>
        </w:rPr>
        <w:t>antar</w:t>
      </w:r>
      <w:proofErr w:type="spellEnd"/>
      <w:r w:rsidRPr="00250A86">
        <w:rPr>
          <w:bCs/>
        </w:rPr>
        <w:t xml:space="preserve"> </w:t>
      </w:r>
      <w:proofErr w:type="spellStart"/>
      <w:r w:rsidRPr="00250A86">
        <w:rPr>
          <w:bCs/>
        </w:rPr>
        <w:t>variab</w:t>
      </w:r>
      <w:r w:rsidR="00C860B4">
        <w:rPr>
          <w:bCs/>
        </w:rPr>
        <w:t>e</w:t>
      </w:r>
      <w:r w:rsidR="00C860B4" w:rsidRPr="00C860B4">
        <w:rPr>
          <w:rFonts w:ascii="Inspiring" w:hAnsi="Inspiring"/>
          <w:bCs/>
          <w:color w:val="DDDDDD"/>
          <w:spacing w:val="-20"/>
          <w:w w:val="1"/>
          <w:sz w:val="6"/>
        </w:rPr>
        <w:t>v</w:t>
      </w:r>
      <w:r w:rsidRPr="00250A86">
        <w:rPr>
          <w:bCs/>
        </w:rPr>
        <w:t>l</w:t>
      </w:r>
      <w:proofErr w:type="spellEnd"/>
      <w:r w:rsidRPr="00250A86">
        <w:rPr>
          <w:bCs/>
        </w:rPr>
        <w:t xml:space="preserve">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dasarkan</w:t>
      </w:r>
      <w:proofErr w:type="spellEnd"/>
      <w:r w:rsidRPr="00250A86">
        <w:rPr>
          <w:bCs/>
        </w:rPr>
        <w:t xml:space="preserve"> </w:t>
      </w:r>
      <w:proofErr w:type="spellStart"/>
      <w:r w:rsidRPr="00250A86">
        <w:rPr>
          <w:bCs/>
        </w:rPr>
        <w:t>urutan</w:t>
      </w:r>
      <w:proofErr w:type="spellEnd"/>
      <w:r w:rsidRPr="00250A86">
        <w:rPr>
          <w:bCs/>
        </w:rPr>
        <w:t xml:space="preserve"> (ranking) </w:t>
      </w:r>
      <w:proofErr w:type="spellStart"/>
      <w:r w:rsidRPr="00250A86">
        <w:rPr>
          <w:bCs/>
        </w:rPr>
        <w:t>nilai</w:t>
      </w:r>
      <w:proofErr w:type="spellEnd"/>
      <w:r w:rsidRPr="00250A86">
        <w:rPr>
          <w:bCs/>
        </w:rPr>
        <w:t xml:space="preserve">, </w:t>
      </w:r>
      <w:proofErr w:type="spellStart"/>
      <w:r w:rsidRPr="00250A86">
        <w:rPr>
          <w:bCs/>
        </w:rPr>
        <w:t>tanpa</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ngharuskan</w:t>
      </w:r>
      <w:proofErr w:type="spellEnd"/>
      <w:r w:rsidRPr="00250A86">
        <w:rPr>
          <w:bCs/>
        </w:rPr>
        <w:t xml:space="preserve"> data </w:t>
      </w:r>
      <w:proofErr w:type="spellStart"/>
      <w:r w:rsidRPr="00250A86">
        <w:rPr>
          <w:bCs/>
        </w:rPr>
        <w:t>b</w:t>
      </w:r>
      <w:r w:rsidR="00C860B4">
        <w:rPr>
          <w:bCs/>
        </w:rPr>
        <w:t>e</w:t>
      </w:r>
      <w:r w:rsidR="00C860B4" w:rsidRPr="00C860B4">
        <w:rPr>
          <w:rFonts w:ascii="Inspiring" w:hAnsi="Inspiring"/>
          <w:bCs/>
          <w:color w:val="DDDDDD"/>
          <w:spacing w:val="-20"/>
          <w:w w:val="1"/>
          <w:sz w:val="6"/>
        </w:rPr>
        <w:t>v</w:t>
      </w:r>
      <w:r w:rsidRPr="00250A86">
        <w:rPr>
          <w:bCs/>
        </w:rPr>
        <w:t>rdistribusi</w:t>
      </w:r>
      <w:proofErr w:type="spellEnd"/>
      <w:r w:rsidRPr="00250A86">
        <w:rPr>
          <w:bCs/>
        </w:rPr>
        <w:t xml:space="preserve"> normal </w:t>
      </w:r>
      <w:proofErr w:type="spellStart"/>
      <w:r w:rsidRPr="00250A86">
        <w:rPr>
          <w:bCs/>
        </w:rPr>
        <w:t>atau</w:t>
      </w:r>
      <w:proofErr w:type="spellEnd"/>
      <w:r w:rsidRPr="00250A86">
        <w:rPr>
          <w:bCs/>
        </w:rPr>
        <w:t xml:space="preserve"> </w:t>
      </w:r>
      <w:proofErr w:type="spellStart"/>
      <w:r w:rsidRPr="00250A86">
        <w:rPr>
          <w:bCs/>
        </w:rPr>
        <w:t>m</w:t>
      </w:r>
      <w:r w:rsidR="00C860B4">
        <w:rPr>
          <w:bCs/>
        </w:rPr>
        <w:t>e</w:t>
      </w:r>
      <w:r w:rsidR="00C860B4" w:rsidRPr="00C860B4">
        <w:rPr>
          <w:rFonts w:ascii="Inspiring" w:hAnsi="Inspiring"/>
          <w:bCs/>
          <w:color w:val="DDDDDD"/>
          <w:spacing w:val="-20"/>
          <w:w w:val="1"/>
          <w:sz w:val="6"/>
        </w:rPr>
        <w:t>v</w:t>
      </w:r>
      <w:r w:rsidRPr="00250A86">
        <w:rPr>
          <w:bCs/>
        </w:rPr>
        <w:t>miliki</w:t>
      </w:r>
      <w:proofErr w:type="spellEnd"/>
      <w:r w:rsidRPr="00250A86">
        <w:rPr>
          <w:bCs/>
        </w:rPr>
        <w:t xml:space="preserve"> </w:t>
      </w:r>
      <w:proofErr w:type="spellStart"/>
      <w:r w:rsidRPr="00250A86">
        <w:rPr>
          <w:bCs/>
        </w:rPr>
        <w:t>hubungan</w:t>
      </w:r>
      <w:proofErr w:type="spellEnd"/>
      <w:r w:rsidRPr="00250A86">
        <w:rPr>
          <w:bCs/>
        </w:rPr>
        <w:t xml:space="preserve"> </w:t>
      </w:r>
      <w:proofErr w:type="spellStart"/>
      <w:r w:rsidRPr="00250A86">
        <w:rPr>
          <w:bCs/>
        </w:rPr>
        <w:t>lin</w:t>
      </w:r>
      <w:r w:rsidR="00C860B4">
        <w:rPr>
          <w:bCs/>
        </w:rPr>
        <w:t>e</w:t>
      </w:r>
      <w:r w:rsidR="00C860B4" w:rsidRPr="00C860B4">
        <w:rPr>
          <w:rFonts w:ascii="Inspiring" w:hAnsi="Inspiring"/>
          <w:bCs/>
          <w:color w:val="DDDDDD"/>
          <w:spacing w:val="-20"/>
          <w:w w:val="1"/>
          <w:sz w:val="6"/>
        </w:rPr>
        <w:t>v</w:t>
      </w:r>
      <w:r w:rsidRPr="00250A86">
        <w:rPr>
          <w:bCs/>
        </w:rPr>
        <w:t>ar</w:t>
      </w:r>
      <w:proofErr w:type="spellEnd"/>
      <w:r w:rsidRPr="00250A86">
        <w:rPr>
          <w:bCs/>
        </w:rPr>
        <w:t xml:space="preserve"> </w:t>
      </w:r>
      <w:r w:rsidR="00636197">
        <w:rPr>
          <w:bCs/>
        </w:rPr>
        <w:fldChar w:fldCharType="begin"/>
      </w:r>
      <w:r w:rsidR="00636197">
        <w:rPr>
          <w:bCs/>
        </w:rPr>
        <w:instrText xml:space="preserve"> ADDIN ZOTERO_ITEM CSL_CITATION {"citationID":"Vj6VZELl","properties":{"formattedCitation":"(Wro\\uc0\\u324{}ska Pilarek dkk., 2024)","plainCitation":"(Wrońska Pilarek dkk., 2024)","noteIndex":0},"citationItems":[{"id":231,"uris":["http://zotero.org/users/local/dmM2qeyj/items/74ACSBLB"],"itemData":{"id":231,"type":"article-journal","container-title":"Research Square","language":"en","source":"Zotero","title":"Comparison of Pearson’s and Spearman’s correlation coefficients values for selected traits of Pinus sylvestris L.","author":[{"family":"Wrońska Pilarek","given":"Dorota"},{"family":"Kryszto ak-Kaniewska","given":"Anna"},{"family":"Matusiak","given":"Karolina"}],"issued":{"date-parts":[["2024",5,15]]}}}],"schema":"https://github.com/citation-style-language/schema/raw/master/csl-citation.json"} </w:instrText>
      </w:r>
      <w:r w:rsidR="00636197">
        <w:rPr>
          <w:bCs/>
        </w:rPr>
        <w:fldChar w:fldCharType="separate"/>
      </w:r>
      <w:r w:rsidR="00636197" w:rsidRPr="00636197">
        <w:t>(Wrońska Pilar</w:t>
      </w:r>
      <w:r w:rsidR="00C860B4">
        <w:t>e</w:t>
      </w:r>
      <w:r w:rsidR="00C860B4" w:rsidRPr="00C860B4">
        <w:rPr>
          <w:rFonts w:ascii="Inspiring" w:hAnsi="Inspiring"/>
          <w:color w:val="DDDDDD"/>
          <w:spacing w:val="-20"/>
          <w:w w:val="1"/>
          <w:sz w:val="6"/>
        </w:rPr>
        <w:t>v</w:t>
      </w:r>
      <w:r w:rsidR="00636197" w:rsidRPr="00636197">
        <w:t>k dkk., 2024)</w:t>
      </w:r>
      <w:r w:rsidR="00636197">
        <w:rPr>
          <w:bCs/>
        </w:rPr>
        <w:fldChar w:fldCharType="end"/>
      </w:r>
      <w:r w:rsidR="00636197">
        <w:rPr>
          <w:bCs/>
        </w:rPr>
        <w:t>.</w:t>
      </w:r>
    </w:p>
    <w:p w14:paraId="01EED735" w14:textId="652E5494" w:rsidR="00250A86" w:rsidRDefault="00250A86" w:rsidP="00250A86">
      <w:pPr>
        <w:pStyle w:val="BodyText"/>
        <w:numPr>
          <w:ilvl w:val="0"/>
          <w:numId w:val="12"/>
        </w:numPr>
        <w:spacing w:before="240" w:line="240" w:lineRule="auto"/>
        <w:ind w:left="720"/>
        <w:rPr>
          <w:b/>
        </w:rPr>
      </w:pPr>
      <w:r w:rsidRPr="00250A86">
        <w:rPr>
          <w:b/>
        </w:rPr>
        <w:t xml:space="preserve">Uji </w:t>
      </w:r>
      <w:proofErr w:type="spellStart"/>
      <w:r w:rsidRPr="00250A86">
        <w:rPr>
          <w:b/>
        </w:rPr>
        <w:t>Korelasi</w:t>
      </w:r>
      <w:proofErr w:type="spellEnd"/>
      <w:r w:rsidRPr="00250A86">
        <w:rPr>
          <w:b/>
        </w:rPr>
        <w:t xml:space="preserve"> Rank Spearman</w:t>
      </w:r>
    </w:p>
    <w:p w14:paraId="6B9AF701" w14:textId="75D4EBAF" w:rsidR="00250A86" w:rsidRDefault="00EE1D1C" w:rsidP="00EE1D1C">
      <w:pPr>
        <w:pStyle w:val="BodyText"/>
        <w:spacing w:before="240" w:after="120" w:line="240" w:lineRule="auto"/>
        <w:ind w:firstLine="0"/>
        <w:jc w:val="center"/>
        <w:rPr>
          <w:bCs/>
        </w:rPr>
      </w:pPr>
      <w:proofErr w:type="spellStart"/>
      <w:r w:rsidRPr="00EE1D1C">
        <w:rPr>
          <w:bCs/>
        </w:rPr>
        <w:t>Tab</w:t>
      </w:r>
      <w:r w:rsidR="00C860B4">
        <w:rPr>
          <w:bCs/>
        </w:rPr>
        <w:t>e</w:t>
      </w:r>
      <w:r w:rsidR="00C860B4" w:rsidRPr="00C860B4">
        <w:rPr>
          <w:rFonts w:ascii="Inspiring" w:hAnsi="Inspiring"/>
          <w:bCs/>
          <w:color w:val="DDDDDD"/>
          <w:spacing w:val="-20"/>
          <w:w w:val="1"/>
          <w:sz w:val="6"/>
        </w:rPr>
        <w:t>v</w:t>
      </w:r>
      <w:r w:rsidRPr="00EE1D1C">
        <w:rPr>
          <w:bCs/>
        </w:rPr>
        <w:t>l</w:t>
      </w:r>
      <w:proofErr w:type="spellEnd"/>
      <w:r w:rsidRPr="00EE1D1C">
        <w:rPr>
          <w:bCs/>
        </w:rPr>
        <w:t xml:space="preserve"> 10</w:t>
      </w:r>
      <w:r>
        <w:rPr>
          <w:bCs/>
        </w:rPr>
        <w:t>.</w:t>
      </w:r>
      <w:r w:rsidRPr="00EE1D1C">
        <w:rPr>
          <w:bCs/>
        </w:rPr>
        <w:t xml:space="preserve">  Hasil Uji </w:t>
      </w:r>
      <w:proofErr w:type="spellStart"/>
      <w:r w:rsidRPr="00EE1D1C">
        <w:rPr>
          <w:bCs/>
        </w:rPr>
        <w:t>Analisis</w:t>
      </w:r>
      <w:proofErr w:type="spellEnd"/>
      <w:r w:rsidRPr="00EE1D1C">
        <w:rPr>
          <w:bCs/>
        </w:rPr>
        <w:t xml:space="preserve"> </w:t>
      </w:r>
      <w:proofErr w:type="spellStart"/>
      <w:r w:rsidRPr="00EE1D1C">
        <w:rPr>
          <w:bCs/>
        </w:rPr>
        <w:t>Kor</w:t>
      </w:r>
      <w:r w:rsidR="00C860B4">
        <w:rPr>
          <w:bCs/>
        </w:rPr>
        <w:t>e</w:t>
      </w:r>
      <w:r w:rsidR="00C860B4" w:rsidRPr="00C860B4">
        <w:rPr>
          <w:rFonts w:ascii="Inspiring" w:hAnsi="Inspiring"/>
          <w:bCs/>
          <w:color w:val="DDDDDD"/>
          <w:spacing w:val="-20"/>
          <w:w w:val="1"/>
          <w:sz w:val="6"/>
        </w:rPr>
        <w:t>v</w:t>
      </w:r>
      <w:r w:rsidRPr="00EE1D1C">
        <w:rPr>
          <w:bCs/>
        </w:rPr>
        <w:t>lasi</w:t>
      </w:r>
      <w:proofErr w:type="spellEnd"/>
      <w:r w:rsidRPr="00EE1D1C">
        <w:rPr>
          <w:bCs/>
        </w:rPr>
        <w:t xml:space="preserve"> Antara Tingkat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tahuan</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nai</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litus</w:t>
      </w:r>
      <w:proofErr w:type="spellEnd"/>
      <w:r w:rsidRPr="00EE1D1C">
        <w:rPr>
          <w:bCs/>
        </w:rPr>
        <w:t xml:space="preserve"> </w:t>
      </w:r>
      <w:proofErr w:type="spellStart"/>
      <w:r w:rsidRPr="00EE1D1C">
        <w:rPr>
          <w:bCs/>
        </w:rPr>
        <w:t>d</w:t>
      </w:r>
      <w:r w:rsidR="00C860B4">
        <w:rPr>
          <w:bCs/>
        </w:rPr>
        <w:t>e</w:t>
      </w:r>
      <w:r w:rsidR="00C860B4" w:rsidRPr="00C860B4">
        <w:rPr>
          <w:rFonts w:ascii="Inspiring" w:hAnsi="Inspiring"/>
          <w:bCs/>
          <w:color w:val="DDDDDD"/>
          <w:spacing w:val="-20"/>
          <w:w w:val="1"/>
          <w:sz w:val="6"/>
        </w:rPr>
        <w:t>v</w:t>
      </w:r>
      <w:r w:rsidRPr="00EE1D1C">
        <w:rPr>
          <w:bCs/>
        </w:rPr>
        <w:t>ngan</w:t>
      </w:r>
      <w:proofErr w:type="spellEnd"/>
      <w:r w:rsidRPr="00EE1D1C">
        <w:rPr>
          <w:bCs/>
        </w:rPr>
        <w:t xml:space="preserve"> Pola Gaya Hidup </w:t>
      </w:r>
      <w:proofErr w:type="spellStart"/>
      <w:r w:rsidRPr="00EE1D1C">
        <w:rPr>
          <w:bCs/>
        </w:rPr>
        <w:t>Pa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litus</w:t>
      </w:r>
      <w:proofErr w:type="spellEnd"/>
      <w:r w:rsidRPr="00EE1D1C">
        <w:rPr>
          <w:bCs/>
        </w:rPr>
        <w:t xml:space="preserve"> </w:t>
      </w:r>
      <w:proofErr w:type="spellStart"/>
      <w:r w:rsidRPr="00EE1D1C">
        <w:rPr>
          <w:bCs/>
        </w:rPr>
        <w:t>Tip</w:t>
      </w:r>
      <w:r w:rsidR="00C860B4">
        <w:rPr>
          <w:bCs/>
        </w:rPr>
        <w:t>e</w:t>
      </w:r>
      <w:r w:rsidR="00C860B4" w:rsidRPr="00C860B4">
        <w:rPr>
          <w:rFonts w:ascii="Inspiring" w:hAnsi="Inspiring"/>
          <w:bCs/>
          <w:color w:val="DDDDDD"/>
          <w:spacing w:val="-20"/>
          <w:w w:val="1"/>
          <w:sz w:val="6"/>
        </w:rPr>
        <w:t>v</w:t>
      </w:r>
      <w:proofErr w:type="spellEnd"/>
      <w:r w:rsidRPr="00EE1D1C">
        <w:rPr>
          <w:bCs/>
        </w:rPr>
        <w:t xml:space="preserve"> 2 </w:t>
      </w:r>
      <w:r w:rsidR="00772472">
        <w:rPr>
          <w:bCs/>
        </w:rPr>
        <w:t>d</w:t>
      </w:r>
      <w:r w:rsidRPr="00EE1D1C">
        <w:rPr>
          <w:bCs/>
        </w:rPr>
        <w:t xml:space="preserve">i </w:t>
      </w:r>
      <w:r w:rsidR="00772472">
        <w:rPr>
          <w:bCs/>
        </w:rPr>
        <w:t xml:space="preserve">Salah Satu </w:t>
      </w:r>
      <w:r w:rsidRPr="00EE1D1C">
        <w:rPr>
          <w:bCs/>
        </w:rPr>
        <w:t xml:space="preserve">Klinik Utama </w:t>
      </w:r>
      <w:r w:rsidR="00772472">
        <w:rPr>
          <w:bCs/>
        </w:rPr>
        <w:t xml:space="preserve">di Kota </w:t>
      </w:r>
      <w:r w:rsidRPr="00EE1D1C">
        <w:rPr>
          <w:bCs/>
        </w:rPr>
        <w:t>Bandung</w:t>
      </w:r>
    </w:p>
    <w:tbl>
      <w:tblPr>
        <w:tblStyle w:val="PlainTable2"/>
        <w:tblpPr w:leftFromText="180" w:rightFromText="180" w:vertAnchor="text" w:horzAnchor="margin" w:tblpY="13"/>
        <w:tblW w:w="4585" w:type="dxa"/>
        <w:tblLook w:val="04A0" w:firstRow="1" w:lastRow="0" w:firstColumn="1" w:lastColumn="0" w:noHBand="0" w:noVBand="1"/>
      </w:tblPr>
      <w:tblGrid>
        <w:gridCol w:w="2425"/>
        <w:gridCol w:w="1080"/>
        <w:gridCol w:w="1080"/>
      </w:tblGrid>
      <w:tr w:rsidR="00EE1D1C" w:rsidRPr="00A57CC5" w14:paraId="1A70EDCC" w14:textId="77777777" w:rsidTr="009C5F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4DBEBE27" w14:textId="77777777" w:rsidR="00EE1D1C" w:rsidRPr="00EE1D1C" w:rsidRDefault="00EE1D1C" w:rsidP="00EE1D1C">
            <w:pPr>
              <w:jc w:val="center"/>
              <w:rPr>
                <w:rFonts w:ascii="Times New Roman" w:hAnsi="Times New Roman" w:cs="Times New Roman"/>
                <w:sz w:val="20"/>
                <w:szCs w:val="20"/>
              </w:rPr>
            </w:pPr>
            <w:r w:rsidRPr="00EE1D1C">
              <w:rPr>
                <w:rFonts w:ascii="Times New Roman" w:hAnsi="Times New Roman" w:cs="Times New Roman"/>
                <w:sz w:val="20"/>
                <w:szCs w:val="20"/>
              </w:rPr>
              <w:t>Variabel</w:t>
            </w:r>
          </w:p>
        </w:tc>
        <w:tc>
          <w:tcPr>
            <w:tcW w:w="1080" w:type="dxa"/>
          </w:tcPr>
          <w:p w14:paraId="2991C20D" w14:textId="77777777" w:rsidR="00EE1D1C" w:rsidRPr="00EE1D1C" w:rsidRDefault="00EE1D1C" w:rsidP="00EE1D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D1C">
              <w:rPr>
                <w:rFonts w:ascii="Times New Roman" w:hAnsi="Times New Roman" w:cs="Times New Roman"/>
                <w:sz w:val="20"/>
                <w:szCs w:val="20"/>
              </w:rPr>
              <w:t>R</w:t>
            </w:r>
          </w:p>
        </w:tc>
        <w:tc>
          <w:tcPr>
            <w:tcW w:w="1080" w:type="dxa"/>
          </w:tcPr>
          <w:p w14:paraId="57CE2511" w14:textId="77777777" w:rsidR="00EE1D1C" w:rsidRPr="00EE1D1C" w:rsidRDefault="00EE1D1C" w:rsidP="00EE1D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D1C">
              <w:rPr>
                <w:rFonts w:ascii="Times New Roman" w:hAnsi="Times New Roman" w:cs="Times New Roman"/>
                <w:sz w:val="20"/>
                <w:szCs w:val="20"/>
              </w:rPr>
              <w:t>P-Value</w:t>
            </w:r>
          </w:p>
        </w:tc>
      </w:tr>
      <w:tr w:rsidR="00EE1D1C" w:rsidRPr="00A57CC5" w14:paraId="3E791502" w14:textId="77777777" w:rsidTr="009C5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795F5ECF" w14:textId="77777777" w:rsidR="00EE1D1C" w:rsidRPr="00EE1D1C" w:rsidRDefault="00EE1D1C" w:rsidP="00EE1D1C">
            <w:pPr>
              <w:jc w:val="center"/>
              <w:rPr>
                <w:rFonts w:ascii="Times New Roman" w:hAnsi="Times New Roman" w:cs="Times New Roman"/>
                <w:sz w:val="20"/>
                <w:szCs w:val="20"/>
              </w:rPr>
            </w:pPr>
            <w:r w:rsidRPr="00EE1D1C">
              <w:rPr>
                <w:rFonts w:ascii="Times New Roman" w:hAnsi="Times New Roman" w:cs="Times New Roman"/>
                <w:sz w:val="20"/>
                <w:szCs w:val="20"/>
              </w:rPr>
              <w:t>Tingkat pengetahuan dan gaya hidup</w:t>
            </w:r>
          </w:p>
        </w:tc>
        <w:tc>
          <w:tcPr>
            <w:tcW w:w="1080" w:type="dxa"/>
          </w:tcPr>
          <w:p w14:paraId="5AC511C6" w14:textId="77777777" w:rsidR="00EE1D1C" w:rsidRPr="00EE1D1C" w:rsidRDefault="00EE1D1C" w:rsidP="00EE1D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D1C">
              <w:rPr>
                <w:rFonts w:ascii="Times New Roman" w:hAnsi="Times New Roman" w:cs="Times New Roman"/>
                <w:sz w:val="20"/>
                <w:szCs w:val="20"/>
              </w:rPr>
              <w:t>0.757</w:t>
            </w:r>
          </w:p>
        </w:tc>
        <w:tc>
          <w:tcPr>
            <w:tcW w:w="1080" w:type="dxa"/>
          </w:tcPr>
          <w:p w14:paraId="5547CC65" w14:textId="77777777" w:rsidR="00EE1D1C" w:rsidRPr="00EE1D1C" w:rsidRDefault="00EE1D1C" w:rsidP="00EE1D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D1C">
              <w:rPr>
                <w:rFonts w:ascii="Times New Roman" w:hAnsi="Times New Roman" w:cs="Times New Roman"/>
                <w:color w:val="000000"/>
                <w:sz w:val="20"/>
                <w:szCs w:val="20"/>
              </w:rPr>
              <w:t>0.000   .</w:t>
            </w:r>
          </w:p>
        </w:tc>
      </w:tr>
    </w:tbl>
    <w:p w14:paraId="351CA5F3" w14:textId="37D0E3A2" w:rsidR="00EE1D1C" w:rsidRDefault="00EE1D1C" w:rsidP="009C5F03">
      <w:pPr>
        <w:pStyle w:val="BodyText"/>
        <w:spacing w:before="120" w:line="240" w:lineRule="auto"/>
        <w:ind w:firstLine="720"/>
        <w:rPr>
          <w:bCs/>
        </w:rPr>
      </w:pPr>
      <w:proofErr w:type="spellStart"/>
      <w:r w:rsidRPr="00EE1D1C">
        <w:rPr>
          <w:bCs/>
        </w:rPr>
        <w:t>B</w:t>
      </w:r>
      <w:r w:rsidR="00C860B4">
        <w:rPr>
          <w:bCs/>
        </w:rPr>
        <w:t>e</w:t>
      </w:r>
      <w:r w:rsidR="00C860B4" w:rsidRPr="00C860B4">
        <w:rPr>
          <w:rFonts w:ascii="Inspiring" w:hAnsi="Inspiring"/>
          <w:bCs/>
          <w:color w:val="DDDDDD"/>
          <w:spacing w:val="-20"/>
          <w:w w:val="1"/>
          <w:sz w:val="6"/>
        </w:rPr>
        <w:t>v</w:t>
      </w:r>
      <w:r w:rsidRPr="00EE1D1C">
        <w:rPr>
          <w:bCs/>
        </w:rPr>
        <w:t>rdasarkan</w:t>
      </w:r>
      <w:proofErr w:type="spellEnd"/>
      <w:r w:rsidRPr="00EE1D1C">
        <w:rPr>
          <w:bCs/>
        </w:rPr>
        <w:t xml:space="preserve"> </w:t>
      </w:r>
      <w:proofErr w:type="spellStart"/>
      <w:r w:rsidRPr="00EE1D1C">
        <w:rPr>
          <w:bCs/>
        </w:rPr>
        <w:t>hasil</w:t>
      </w:r>
      <w:proofErr w:type="spellEnd"/>
      <w:r w:rsidRPr="00EE1D1C">
        <w:rPr>
          <w:bCs/>
        </w:rPr>
        <w:t xml:space="preserve"> </w:t>
      </w:r>
      <w:proofErr w:type="spellStart"/>
      <w:r w:rsidRPr="00EE1D1C">
        <w:rPr>
          <w:bCs/>
        </w:rPr>
        <w:t>analisis</w:t>
      </w:r>
      <w:proofErr w:type="spellEnd"/>
      <w:r w:rsidRPr="00EE1D1C">
        <w:rPr>
          <w:bCs/>
        </w:rPr>
        <w:t xml:space="preserve"> </w:t>
      </w:r>
      <w:proofErr w:type="spellStart"/>
      <w:r w:rsidRPr="00EE1D1C">
        <w:rPr>
          <w:bCs/>
        </w:rPr>
        <w:t>kor</w:t>
      </w:r>
      <w:r w:rsidR="00C860B4">
        <w:rPr>
          <w:bCs/>
        </w:rPr>
        <w:t>e</w:t>
      </w:r>
      <w:r w:rsidR="00C860B4" w:rsidRPr="00C860B4">
        <w:rPr>
          <w:rFonts w:ascii="Inspiring" w:hAnsi="Inspiring"/>
          <w:bCs/>
          <w:color w:val="DDDDDD"/>
          <w:spacing w:val="-20"/>
          <w:w w:val="1"/>
          <w:sz w:val="6"/>
        </w:rPr>
        <w:t>v</w:t>
      </w:r>
      <w:r w:rsidRPr="00EE1D1C">
        <w:rPr>
          <w:bCs/>
        </w:rPr>
        <w:t>lasi</w:t>
      </w:r>
      <w:proofErr w:type="spellEnd"/>
      <w:r w:rsidRPr="00EE1D1C">
        <w:rPr>
          <w:bCs/>
        </w:rPr>
        <w:t xml:space="preserve"> yang </w:t>
      </w:r>
      <w:proofErr w:type="spellStart"/>
      <w:r w:rsidRPr="00EE1D1C">
        <w:rPr>
          <w:bCs/>
        </w:rPr>
        <w:t>dilakukan</w:t>
      </w:r>
      <w:proofErr w:type="spellEnd"/>
      <w:r w:rsidRPr="00EE1D1C">
        <w:rPr>
          <w:bCs/>
        </w:rPr>
        <w:t xml:space="preserve"> </w:t>
      </w:r>
      <w:proofErr w:type="spellStart"/>
      <w:r w:rsidRPr="00EE1D1C">
        <w:rPr>
          <w:bCs/>
        </w:rPr>
        <w:t>dalam</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w:t>
      </w:r>
      <w:r w:rsidR="00C860B4">
        <w:rPr>
          <w:bCs/>
        </w:rPr>
        <w:t>e</w:t>
      </w:r>
      <w:r w:rsidR="00C860B4" w:rsidRPr="00C860B4">
        <w:rPr>
          <w:rFonts w:ascii="Inspiring" w:hAnsi="Inspiring"/>
          <w:bCs/>
          <w:color w:val="DDDDDD"/>
          <w:spacing w:val="-20"/>
          <w:w w:val="1"/>
          <w:sz w:val="6"/>
        </w:rPr>
        <w:t>v</w:t>
      </w:r>
      <w:r w:rsidRPr="00EE1D1C">
        <w:rPr>
          <w:bCs/>
        </w:rPr>
        <w:t>litian</w:t>
      </w:r>
      <w:proofErr w:type="spellEnd"/>
      <w:r w:rsidRPr="00EE1D1C">
        <w:rPr>
          <w:bCs/>
        </w:rPr>
        <w:t xml:space="preserve"> </w:t>
      </w:r>
      <w:proofErr w:type="spellStart"/>
      <w:r w:rsidRPr="00EE1D1C">
        <w:rPr>
          <w:bCs/>
        </w:rPr>
        <w:t>ini</w:t>
      </w:r>
      <w:proofErr w:type="spellEnd"/>
      <w:r w:rsidRPr="00EE1D1C">
        <w:rPr>
          <w:bCs/>
        </w:rPr>
        <w:t xml:space="preserve">, </w:t>
      </w:r>
      <w:proofErr w:type="spellStart"/>
      <w:r w:rsidRPr="00EE1D1C">
        <w:rPr>
          <w:bCs/>
        </w:rPr>
        <w:t>dit</w:t>
      </w:r>
      <w:r w:rsidR="00C860B4">
        <w:rPr>
          <w:bCs/>
        </w:rPr>
        <w:t>e</w:t>
      </w:r>
      <w:r w:rsidR="00C860B4" w:rsidRPr="00C860B4">
        <w:rPr>
          <w:rFonts w:ascii="Inspiring" w:hAnsi="Inspiring"/>
          <w:bCs/>
          <w:color w:val="DDDDDD"/>
          <w:spacing w:val="-20"/>
          <w:w w:val="1"/>
          <w:sz w:val="6"/>
        </w:rPr>
        <w:t>v</w:t>
      </w:r>
      <w:r w:rsidRPr="00EE1D1C">
        <w:rPr>
          <w:bCs/>
        </w:rPr>
        <w:t>mukan</w:t>
      </w:r>
      <w:proofErr w:type="spellEnd"/>
      <w:r w:rsidRPr="00EE1D1C">
        <w:rPr>
          <w:bCs/>
        </w:rPr>
        <w:t xml:space="preserve"> </w:t>
      </w:r>
      <w:proofErr w:type="spellStart"/>
      <w:r w:rsidRPr="00EE1D1C">
        <w:rPr>
          <w:bCs/>
        </w:rPr>
        <w:t>bahwa</w:t>
      </w:r>
      <w:proofErr w:type="spellEnd"/>
      <w:r w:rsidRPr="00EE1D1C">
        <w:rPr>
          <w:bCs/>
        </w:rPr>
        <w:t xml:space="preserve"> </w:t>
      </w:r>
      <w:proofErr w:type="spellStart"/>
      <w:r w:rsidRPr="00EE1D1C">
        <w:rPr>
          <w:bCs/>
        </w:rPr>
        <w:t>t</w:t>
      </w:r>
      <w:r w:rsidR="00C860B4">
        <w:rPr>
          <w:bCs/>
        </w:rPr>
        <w:t>e</w:t>
      </w:r>
      <w:r w:rsidR="00C860B4" w:rsidRPr="00C860B4">
        <w:rPr>
          <w:rFonts w:ascii="Inspiring" w:hAnsi="Inspiring"/>
          <w:bCs/>
          <w:color w:val="DDDDDD"/>
          <w:spacing w:val="-20"/>
          <w:w w:val="1"/>
          <w:sz w:val="6"/>
        </w:rPr>
        <w:t>v</w:t>
      </w:r>
      <w:r w:rsidRPr="00EE1D1C">
        <w:rPr>
          <w:bCs/>
        </w:rPr>
        <w:t>rdapat</w:t>
      </w:r>
      <w:proofErr w:type="spellEnd"/>
      <w:r w:rsidRPr="00EE1D1C">
        <w:rPr>
          <w:bCs/>
        </w:rPr>
        <w:t xml:space="preserve"> </w:t>
      </w:r>
      <w:proofErr w:type="spellStart"/>
      <w:r w:rsidR="008C1777">
        <w:rPr>
          <w:bCs/>
        </w:rPr>
        <w:t>kor</w:t>
      </w:r>
      <w:r w:rsidR="00C860B4">
        <w:rPr>
          <w:bCs/>
        </w:rPr>
        <w:t>e</w:t>
      </w:r>
      <w:r w:rsidR="00C860B4" w:rsidRPr="00C860B4">
        <w:rPr>
          <w:rFonts w:ascii="Inspiring" w:hAnsi="Inspiring"/>
          <w:bCs/>
          <w:color w:val="DDDDDD"/>
          <w:spacing w:val="-20"/>
          <w:w w:val="1"/>
          <w:sz w:val="6"/>
        </w:rPr>
        <w:t>v</w:t>
      </w:r>
      <w:r w:rsidR="008C1777">
        <w:rPr>
          <w:bCs/>
        </w:rPr>
        <w:t>lasi</w:t>
      </w:r>
      <w:proofErr w:type="spellEnd"/>
      <w:r w:rsidRPr="00EE1D1C">
        <w:rPr>
          <w:bCs/>
        </w:rPr>
        <w:t xml:space="preserve"> yang </w:t>
      </w:r>
      <w:proofErr w:type="spellStart"/>
      <w:r w:rsidRPr="00EE1D1C">
        <w:rPr>
          <w:bCs/>
        </w:rPr>
        <w:t>signifikan</w:t>
      </w:r>
      <w:proofErr w:type="spellEnd"/>
      <w:r w:rsidRPr="00EE1D1C">
        <w:rPr>
          <w:bCs/>
        </w:rPr>
        <w:t xml:space="preserve"> </w:t>
      </w:r>
      <w:proofErr w:type="spellStart"/>
      <w:r w:rsidRPr="00EE1D1C">
        <w:rPr>
          <w:bCs/>
        </w:rPr>
        <w:t>antara</w:t>
      </w:r>
      <w:proofErr w:type="spellEnd"/>
      <w:r w:rsidRPr="00EE1D1C">
        <w:rPr>
          <w:bCs/>
        </w:rPr>
        <w:t xml:space="preserve"> </w:t>
      </w:r>
      <w:proofErr w:type="spellStart"/>
      <w:r w:rsidRPr="00EE1D1C">
        <w:rPr>
          <w:bCs/>
        </w:rPr>
        <w:t>tingkat</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tahuan</w:t>
      </w:r>
      <w:proofErr w:type="spellEnd"/>
      <w:r w:rsidRPr="00EE1D1C">
        <w:rPr>
          <w:bCs/>
        </w:rPr>
        <w:t xml:space="preserve"> </w:t>
      </w:r>
      <w:proofErr w:type="spellStart"/>
      <w:r w:rsidRPr="00EE1D1C">
        <w:rPr>
          <w:bCs/>
        </w:rPr>
        <w:t>t</w:t>
      </w:r>
      <w:r w:rsidR="00C860B4">
        <w:rPr>
          <w:bCs/>
        </w:rPr>
        <w:t>e</w:t>
      </w:r>
      <w:r w:rsidR="00C860B4" w:rsidRPr="00C860B4">
        <w:rPr>
          <w:rFonts w:ascii="Inspiring" w:hAnsi="Inspiring"/>
          <w:bCs/>
          <w:color w:val="DDDDDD"/>
          <w:spacing w:val="-20"/>
          <w:w w:val="1"/>
          <w:sz w:val="6"/>
        </w:rPr>
        <w:t>v</w:t>
      </w:r>
      <w:r w:rsidRPr="00EE1D1C">
        <w:rPr>
          <w:bCs/>
        </w:rPr>
        <w:t>ntang</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litus</w:t>
      </w:r>
      <w:proofErr w:type="spellEnd"/>
      <w:r w:rsidRPr="00EE1D1C">
        <w:rPr>
          <w:bCs/>
        </w:rPr>
        <w:t xml:space="preserve"> </w:t>
      </w:r>
      <w:proofErr w:type="spellStart"/>
      <w:r w:rsidRPr="00EE1D1C">
        <w:rPr>
          <w:bCs/>
        </w:rPr>
        <w:t>d</w:t>
      </w:r>
      <w:r w:rsidR="00C860B4">
        <w:rPr>
          <w:bCs/>
        </w:rPr>
        <w:t>e</w:t>
      </w:r>
      <w:r w:rsidR="00C860B4" w:rsidRPr="00C860B4">
        <w:rPr>
          <w:rFonts w:ascii="Inspiring" w:hAnsi="Inspiring"/>
          <w:bCs/>
          <w:color w:val="DDDDDD"/>
          <w:spacing w:val="-20"/>
          <w:w w:val="1"/>
          <w:sz w:val="6"/>
        </w:rPr>
        <w:t>v</w:t>
      </w:r>
      <w:r w:rsidRPr="00EE1D1C">
        <w:rPr>
          <w:bCs/>
        </w:rPr>
        <w:t>ngan</w:t>
      </w:r>
      <w:proofErr w:type="spellEnd"/>
      <w:r w:rsidRPr="00EE1D1C">
        <w:rPr>
          <w:bCs/>
        </w:rPr>
        <w:t xml:space="preserve"> </w:t>
      </w:r>
      <w:proofErr w:type="spellStart"/>
      <w:r w:rsidRPr="00EE1D1C">
        <w:rPr>
          <w:bCs/>
        </w:rPr>
        <w:t>pola</w:t>
      </w:r>
      <w:proofErr w:type="spellEnd"/>
      <w:r w:rsidRPr="00EE1D1C">
        <w:rPr>
          <w:bCs/>
        </w:rPr>
        <w:t xml:space="preserve"> </w:t>
      </w:r>
      <w:proofErr w:type="spellStart"/>
      <w:r w:rsidRPr="00EE1D1C">
        <w:rPr>
          <w:bCs/>
        </w:rPr>
        <w:t>gaya</w:t>
      </w:r>
      <w:proofErr w:type="spellEnd"/>
      <w:r w:rsidRPr="00EE1D1C">
        <w:rPr>
          <w:bCs/>
        </w:rPr>
        <w:t xml:space="preserve"> </w:t>
      </w:r>
      <w:proofErr w:type="spellStart"/>
      <w:r w:rsidRPr="00EE1D1C">
        <w:rPr>
          <w:bCs/>
        </w:rPr>
        <w:t>hidup</w:t>
      </w:r>
      <w:proofErr w:type="spellEnd"/>
      <w:r w:rsidRPr="00EE1D1C">
        <w:rPr>
          <w:bCs/>
        </w:rPr>
        <w:t xml:space="preserve"> </w:t>
      </w:r>
      <w:proofErr w:type="spellStart"/>
      <w:r w:rsidRPr="00EE1D1C">
        <w:rPr>
          <w:bCs/>
        </w:rPr>
        <w:t>pa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litus</w:t>
      </w:r>
      <w:proofErr w:type="spellEnd"/>
      <w:r w:rsidRPr="00EE1D1C">
        <w:rPr>
          <w:bCs/>
        </w:rPr>
        <w:t xml:space="preserve"> </w:t>
      </w:r>
      <w:proofErr w:type="spellStart"/>
      <w:r w:rsidRPr="00EE1D1C">
        <w:rPr>
          <w:bCs/>
        </w:rPr>
        <w:t>tip</w:t>
      </w:r>
      <w:r w:rsidR="00C860B4">
        <w:rPr>
          <w:bCs/>
        </w:rPr>
        <w:t>e</w:t>
      </w:r>
      <w:r w:rsidR="00C860B4" w:rsidRPr="00C860B4">
        <w:rPr>
          <w:rFonts w:ascii="Inspiring" w:hAnsi="Inspiring"/>
          <w:bCs/>
          <w:color w:val="DDDDDD"/>
          <w:spacing w:val="-20"/>
          <w:w w:val="1"/>
          <w:sz w:val="6"/>
        </w:rPr>
        <w:t>v</w:t>
      </w:r>
      <w:proofErr w:type="spellEnd"/>
      <w:r w:rsidRPr="00EE1D1C">
        <w:rPr>
          <w:bCs/>
        </w:rPr>
        <w:t xml:space="preserve"> 2 di </w:t>
      </w:r>
      <w:r w:rsidR="00772472">
        <w:rPr>
          <w:bCs/>
        </w:rPr>
        <w:t xml:space="preserve">salah </w:t>
      </w:r>
      <w:proofErr w:type="spellStart"/>
      <w:r w:rsidR="00772472">
        <w:rPr>
          <w:bCs/>
        </w:rPr>
        <w:t>satu</w:t>
      </w:r>
      <w:proofErr w:type="spellEnd"/>
      <w:r w:rsidR="00772472">
        <w:rPr>
          <w:bCs/>
        </w:rPr>
        <w:t xml:space="preserve"> </w:t>
      </w:r>
      <w:proofErr w:type="spellStart"/>
      <w:r w:rsidRPr="00EE1D1C">
        <w:rPr>
          <w:bCs/>
        </w:rPr>
        <w:t>Klinik</w:t>
      </w:r>
      <w:proofErr w:type="spellEnd"/>
      <w:r w:rsidRPr="00EE1D1C">
        <w:rPr>
          <w:bCs/>
        </w:rPr>
        <w:t xml:space="preserve"> Utama </w:t>
      </w:r>
      <w:r w:rsidR="00772472">
        <w:rPr>
          <w:bCs/>
        </w:rPr>
        <w:t xml:space="preserve">di Kota </w:t>
      </w:r>
      <w:r w:rsidRPr="00EE1D1C">
        <w:rPr>
          <w:bCs/>
        </w:rPr>
        <w:t xml:space="preserve">Bandung. Nilai </w:t>
      </w:r>
      <w:proofErr w:type="spellStart"/>
      <w:r w:rsidRPr="00EE1D1C">
        <w:rPr>
          <w:bCs/>
        </w:rPr>
        <w:t>signifikansi</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b</w:t>
      </w:r>
      <w:r w:rsidR="00C860B4">
        <w:rPr>
          <w:bCs/>
        </w:rPr>
        <w:t>e</w:t>
      </w:r>
      <w:r w:rsidR="00C860B4" w:rsidRPr="00C860B4">
        <w:rPr>
          <w:rFonts w:ascii="Inspiring" w:hAnsi="Inspiring"/>
          <w:bCs/>
          <w:color w:val="DDDDDD"/>
          <w:spacing w:val="-20"/>
          <w:w w:val="1"/>
          <w:sz w:val="6"/>
        </w:rPr>
        <w:t>v</w:t>
      </w:r>
      <w:r w:rsidRPr="00EE1D1C">
        <w:rPr>
          <w:bCs/>
        </w:rPr>
        <w:t>sar</w:t>
      </w:r>
      <w:proofErr w:type="spellEnd"/>
      <w:r w:rsidRPr="00EE1D1C">
        <w:rPr>
          <w:bCs/>
        </w:rPr>
        <w:t xml:space="preserve"> 0.000 (p &lt; 0,05)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unjukkan</w:t>
      </w:r>
      <w:proofErr w:type="spellEnd"/>
      <w:r w:rsidRPr="00EE1D1C">
        <w:rPr>
          <w:bCs/>
        </w:rPr>
        <w:t xml:space="preserve"> </w:t>
      </w:r>
      <w:proofErr w:type="spellStart"/>
      <w:r w:rsidRPr="00EE1D1C">
        <w:rPr>
          <w:bCs/>
        </w:rPr>
        <w:t>bahwa</w:t>
      </w:r>
      <w:proofErr w:type="spellEnd"/>
      <w:r w:rsidRPr="00EE1D1C">
        <w:rPr>
          <w:bCs/>
        </w:rPr>
        <w:t xml:space="preserve"> </w:t>
      </w:r>
      <w:proofErr w:type="spellStart"/>
      <w:r w:rsidRPr="00EE1D1C">
        <w:rPr>
          <w:bCs/>
        </w:rPr>
        <w:t>hubungan</w:t>
      </w:r>
      <w:proofErr w:type="spellEnd"/>
      <w:r w:rsidRPr="00EE1D1C">
        <w:rPr>
          <w:bCs/>
        </w:rPr>
        <w:t xml:space="preserve"> </w:t>
      </w:r>
      <w:proofErr w:type="spellStart"/>
      <w:r w:rsidRPr="00EE1D1C">
        <w:rPr>
          <w:bCs/>
        </w:rPr>
        <w:t>t</w:t>
      </w:r>
      <w:r w:rsidR="00C860B4">
        <w:rPr>
          <w:bCs/>
        </w:rPr>
        <w:t>e</w:t>
      </w:r>
      <w:r w:rsidR="00C860B4" w:rsidRPr="00C860B4">
        <w:rPr>
          <w:rFonts w:ascii="Inspiring" w:hAnsi="Inspiring"/>
          <w:bCs/>
          <w:color w:val="DDDDDD"/>
          <w:spacing w:val="-20"/>
          <w:w w:val="1"/>
          <w:sz w:val="6"/>
        </w:rPr>
        <w:t>v</w:t>
      </w:r>
      <w:r w:rsidRPr="00EE1D1C">
        <w:rPr>
          <w:bCs/>
        </w:rPr>
        <w:t>rs</w:t>
      </w:r>
      <w:r w:rsidR="00C860B4">
        <w:rPr>
          <w:bCs/>
        </w:rPr>
        <w:t>e</w:t>
      </w:r>
      <w:r w:rsidR="00C860B4" w:rsidRPr="00C860B4">
        <w:rPr>
          <w:rFonts w:ascii="Inspiring" w:hAnsi="Inspiring"/>
          <w:bCs/>
          <w:color w:val="DDDDDD"/>
          <w:spacing w:val="-20"/>
          <w:w w:val="1"/>
          <w:sz w:val="6"/>
        </w:rPr>
        <w:t>v</w:t>
      </w:r>
      <w:r w:rsidRPr="00EE1D1C">
        <w:rPr>
          <w:bCs/>
        </w:rPr>
        <w:t>but</w:t>
      </w:r>
      <w:proofErr w:type="spellEnd"/>
      <w:r w:rsidRPr="00EE1D1C">
        <w:rPr>
          <w:bCs/>
        </w:rPr>
        <w:t xml:space="preserve"> </w:t>
      </w:r>
      <w:proofErr w:type="spellStart"/>
      <w:r w:rsidRPr="00EE1D1C">
        <w:rPr>
          <w:bCs/>
        </w:rPr>
        <w:t>tidak</w:t>
      </w:r>
      <w:proofErr w:type="spellEnd"/>
      <w:r w:rsidRPr="00EE1D1C">
        <w:rPr>
          <w:bCs/>
        </w:rPr>
        <w:t xml:space="preserve"> </w:t>
      </w:r>
      <w:proofErr w:type="spellStart"/>
      <w:r w:rsidRPr="00EE1D1C">
        <w:rPr>
          <w:bCs/>
        </w:rPr>
        <w:t>t</w:t>
      </w:r>
      <w:r w:rsidR="00C860B4">
        <w:rPr>
          <w:bCs/>
        </w:rPr>
        <w:t>e</w:t>
      </w:r>
      <w:r w:rsidR="00C860B4" w:rsidRPr="00C860B4">
        <w:rPr>
          <w:rFonts w:ascii="Inspiring" w:hAnsi="Inspiring"/>
          <w:bCs/>
          <w:color w:val="DDDDDD"/>
          <w:spacing w:val="-20"/>
          <w:w w:val="1"/>
          <w:sz w:val="6"/>
        </w:rPr>
        <w:t>v</w:t>
      </w:r>
      <w:r w:rsidRPr="00EE1D1C">
        <w:rPr>
          <w:bCs/>
        </w:rPr>
        <w:t>rjadi</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cara</w:t>
      </w:r>
      <w:proofErr w:type="spellEnd"/>
      <w:r w:rsidRPr="00EE1D1C">
        <w:rPr>
          <w:bCs/>
        </w:rPr>
        <w:t xml:space="preserve"> </w:t>
      </w:r>
      <w:proofErr w:type="spellStart"/>
      <w:r w:rsidRPr="00EE1D1C">
        <w:rPr>
          <w:bCs/>
        </w:rPr>
        <w:t>k</w:t>
      </w:r>
      <w:r w:rsidR="00C860B4">
        <w:rPr>
          <w:bCs/>
        </w:rPr>
        <w:t>e</w:t>
      </w:r>
      <w:r w:rsidR="00C860B4" w:rsidRPr="00C860B4">
        <w:rPr>
          <w:rFonts w:ascii="Inspiring" w:hAnsi="Inspiring"/>
          <w:bCs/>
          <w:color w:val="DDDDDD"/>
          <w:spacing w:val="-20"/>
          <w:w w:val="1"/>
          <w:sz w:val="6"/>
        </w:rPr>
        <w:t>v</w:t>
      </w:r>
      <w:r w:rsidRPr="00EE1D1C">
        <w:rPr>
          <w:bCs/>
        </w:rPr>
        <w:t>b</w:t>
      </w:r>
      <w:r w:rsidR="00C860B4">
        <w:rPr>
          <w:bCs/>
        </w:rPr>
        <w:t>e</w:t>
      </w:r>
      <w:r w:rsidR="00C860B4" w:rsidRPr="00C860B4">
        <w:rPr>
          <w:rFonts w:ascii="Inspiring" w:hAnsi="Inspiring"/>
          <w:bCs/>
          <w:color w:val="DDDDDD"/>
          <w:spacing w:val="-20"/>
          <w:w w:val="1"/>
          <w:sz w:val="6"/>
        </w:rPr>
        <w:t>v</w:t>
      </w:r>
      <w:r w:rsidRPr="00EE1D1C">
        <w:rPr>
          <w:bCs/>
        </w:rPr>
        <w:t>tulan</w:t>
      </w:r>
      <w:proofErr w:type="spellEnd"/>
      <w:r w:rsidRPr="00EE1D1C">
        <w:rPr>
          <w:bCs/>
        </w:rPr>
        <w:t xml:space="preserve"> dan </w:t>
      </w:r>
      <w:proofErr w:type="spellStart"/>
      <w:r w:rsidRPr="00EE1D1C">
        <w:rPr>
          <w:bCs/>
        </w:rPr>
        <w:t>b</w:t>
      </w:r>
      <w:r w:rsidR="00C860B4">
        <w:rPr>
          <w:bCs/>
        </w:rPr>
        <w:t>e</w:t>
      </w:r>
      <w:r w:rsidR="00C860B4" w:rsidRPr="00C860B4">
        <w:rPr>
          <w:rFonts w:ascii="Inspiring" w:hAnsi="Inspiring"/>
          <w:bCs/>
          <w:color w:val="DDDDDD"/>
          <w:spacing w:val="-20"/>
          <w:w w:val="1"/>
          <w:sz w:val="6"/>
        </w:rPr>
        <w:t>v</w:t>
      </w:r>
      <w:r w:rsidRPr="00EE1D1C">
        <w:rPr>
          <w:bCs/>
        </w:rPr>
        <w:t>rmakna</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cara</w:t>
      </w:r>
      <w:proofErr w:type="spellEnd"/>
      <w:r w:rsidRPr="00EE1D1C">
        <w:rPr>
          <w:bCs/>
        </w:rPr>
        <w:t xml:space="preserve"> </w:t>
      </w:r>
      <w:proofErr w:type="spellStart"/>
      <w:r w:rsidRPr="00EE1D1C">
        <w:rPr>
          <w:bCs/>
        </w:rPr>
        <w:t>statistik</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lain</w:t>
      </w:r>
      <w:proofErr w:type="spellEnd"/>
      <w:r w:rsidRPr="00EE1D1C">
        <w:rPr>
          <w:bCs/>
        </w:rPr>
        <w:t xml:space="preserve"> </w:t>
      </w:r>
      <w:proofErr w:type="spellStart"/>
      <w:r w:rsidRPr="00EE1D1C">
        <w:rPr>
          <w:bCs/>
        </w:rPr>
        <w:t>itu</w:t>
      </w:r>
      <w:proofErr w:type="spellEnd"/>
      <w:r w:rsidRPr="00EE1D1C">
        <w:rPr>
          <w:bCs/>
        </w:rPr>
        <w:t xml:space="preserve">, </w:t>
      </w:r>
      <w:proofErr w:type="spellStart"/>
      <w:r w:rsidRPr="00EE1D1C">
        <w:rPr>
          <w:bCs/>
        </w:rPr>
        <w:t>dip</w:t>
      </w:r>
      <w:r w:rsidR="00C860B4">
        <w:rPr>
          <w:bCs/>
        </w:rPr>
        <w:t>e</w:t>
      </w:r>
      <w:r w:rsidR="00C860B4" w:rsidRPr="00C860B4">
        <w:rPr>
          <w:rFonts w:ascii="Inspiring" w:hAnsi="Inspiring"/>
          <w:bCs/>
          <w:color w:val="DDDDDD"/>
          <w:spacing w:val="-20"/>
          <w:w w:val="1"/>
          <w:sz w:val="6"/>
        </w:rPr>
        <w:t>v</w:t>
      </w:r>
      <w:r w:rsidRPr="00EE1D1C">
        <w:rPr>
          <w:bCs/>
        </w:rPr>
        <w:t>rol</w:t>
      </w:r>
      <w:r w:rsidR="00C860B4">
        <w:rPr>
          <w:bCs/>
        </w:rPr>
        <w:t>e</w:t>
      </w:r>
      <w:r w:rsidR="00C860B4" w:rsidRPr="00C860B4">
        <w:rPr>
          <w:rFonts w:ascii="Inspiring" w:hAnsi="Inspiring"/>
          <w:bCs/>
          <w:color w:val="DDDDDD"/>
          <w:spacing w:val="-20"/>
          <w:w w:val="1"/>
          <w:sz w:val="6"/>
        </w:rPr>
        <w:t>v</w:t>
      </w:r>
      <w:r w:rsidRPr="00EE1D1C">
        <w:rPr>
          <w:bCs/>
        </w:rPr>
        <w:t>h</w:t>
      </w:r>
      <w:proofErr w:type="spellEnd"/>
      <w:r w:rsidRPr="00EE1D1C">
        <w:rPr>
          <w:bCs/>
        </w:rPr>
        <w:t xml:space="preserve"> </w:t>
      </w:r>
      <w:proofErr w:type="spellStart"/>
      <w:r w:rsidRPr="00EE1D1C">
        <w:rPr>
          <w:bCs/>
        </w:rPr>
        <w:t>nilai</w:t>
      </w:r>
      <w:proofErr w:type="spellEnd"/>
      <w:r w:rsidRPr="00EE1D1C">
        <w:rPr>
          <w:bCs/>
        </w:rPr>
        <w:t xml:space="preserve"> </w:t>
      </w:r>
      <w:proofErr w:type="spellStart"/>
      <w:r w:rsidRPr="00EE1D1C">
        <w:rPr>
          <w:bCs/>
        </w:rPr>
        <w:t>ko</w:t>
      </w:r>
      <w:r w:rsidR="00C860B4">
        <w:rPr>
          <w:bCs/>
        </w:rPr>
        <w:t>e</w:t>
      </w:r>
      <w:r w:rsidR="00C860B4" w:rsidRPr="00C860B4">
        <w:rPr>
          <w:rFonts w:ascii="Inspiring" w:hAnsi="Inspiring"/>
          <w:bCs/>
          <w:color w:val="DDDDDD"/>
          <w:spacing w:val="-20"/>
          <w:w w:val="1"/>
          <w:sz w:val="6"/>
        </w:rPr>
        <w:t>v</w:t>
      </w:r>
      <w:r w:rsidRPr="00EE1D1C">
        <w:rPr>
          <w:bCs/>
        </w:rPr>
        <w:t>fi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kor</w:t>
      </w:r>
      <w:r w:rsidR="00C860B4">
        <w:rPr>
          <w:bCs/>
        </w:rPr>
        <w:t>e</w:t>
      </w:r>
      <w:r w:rsidR="00C860B4" w:rsidRPr="00C860B4">
        <w:rPr>
          <w:rFonts w:ascii="Inspiring" w:hAnsi="Inspiring"/>
          <w:bCs/>
          <w:color w:val="DDDDDD"/>
          <w:spacing w:val="-20"/>
          <w:w w:val="1"/>
          <w:sz w:val="6"/>
        </w:rPr>
        <w:t>v</w:t>
      </w:r>
      <w:r w:rsidRPr="00EE1D1C">
        <w:rPr>
          <w:bCs/>
        </w:rPr>
        <w:t>lasi</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b</w:t>
      </w:r>
      <w:r w:rsidR="00C860B4">
        <w:rPr>
          <w:bCs/>
        </w:rPr>
        <w:t>e</w:t>
      </w:r>
      <w:r w:rsidR="00C860B4" w:rsidRPr="00C860B4">
        <w:rPr>
          <w:rFonts w:ascii="Inspiring" w:hAnsi="Inspiring"/>
          <w:bCs/>
          <w:color w:val="DDDDDD"/>
          <w:spacing w:val="-20"/>
          <w:w w:val="1"/>
          <w:sz w:val="6"/>
        </w:rPr>
        <w:t>v</w:t>
      </w:r>
      <w:r w:rsidRPr="00EE1D1C">
        <w:rPr>
          <w:bCs/>
        </w:rPr>
        <w:t>sar</w:t>
      </w:r>
      <w:proofErr w:type="spellEnd"/>
      <w:r w:rsidRPr="00EE1D1C">
        <w:rPr>
          <w:bCs/>
        </w:rPr>
        <w:t xml:space="preserve"> 0.757 yang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unjukkan</w:t>
      </w:r>
      <w:proofErr w:type="spellEnd"/>
      <w:r w:rsidRPr="00EE1D1C">
        <w:rPr>
          <w:bCs/>
        </w:rPr>
        <w:t xml:space="preserve"> </w:t>
      </w:r>
      <w:proofErr w:type="spellStart"/>
      <w:r w:rsidRPr="00EE1D1C">
        <w:rPr>
          <w:bCs/>
        </w:rPr>
        <w:t>k</w:t>
      </w:r>
      <w:r w:rsidR="00C860B4">
        <w:rPr>
          <w:bCs/>
        </w:rPr>
        <w:t>e</w:t>
      </w:r>
      <w:r w:rsidR="00C860B4" w:rsidRPr="00C860B4">
        <w:rPr>
          <w:rFonts w:ascii="Inspiring" w:hAnsi="Inspiring"/>
          <w:bCs/>
          <w:color w:val="DDDDDD"/>
          <w:spacing w:val="-20"/>
          <w:w w:val="1"/>
          <w:sz w:val="6"/>
        </w:rPr>
        <w:t>v</w:t>
      </w:r>
      <w:r w:rsidRPr="00EE1D1C">
        <w:rPr>
          <w:bCs/>
        </w:rPr>
        <w:t>kuatan</w:t>
      </w:r>
      <w:proofErr w:type="spellEnd"/>
      <w:r w:rsidRPr="00EE1D1C">
        <w:rPr>
          <w:bCs/>
        </w:rPr>
        <w:t xml:space="preserve"> </w:t>
      </w:r>
      <w:proofErr w:type="spellStart"/>
      <w:r w:rsidRPr="00EE1D1C">
        <w:rPr>
          <w:bCs/>
        </w:rPr>
        <w:t>hubungan</w:t>
      </w:r>
      <w:proofErr w:type="spellEnd"/>
      <w:r w:rsidRPr="00EE1D1C">
        <w:rPr>
          <w:bCs/>
        </w:rPr>
        <w:t xml:space="preserve"> yang </w:t>
      </w:r>
      <w:proofErr w:type="spellStart"/>
      <w:r w:rsidRPr="00EE1D1C">
        <w:rPr>
          <w:bCs/>
        </w:rPr>
        <w:t>kuat</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rta</w:t>
      </w:r>
      <w:proofErr w:type="spellEnd"/>
      <w:r w:rsidRPr="00EE1D1C">
        <w:rPr>
          <w:bCs/>
        </w:rPr>
        <w:t xml:space="preserve"> </w:t>
      </w:r>
      <w:proofErr w:type="spellStart"/>
      <w:r w:rsidRPr="00EE1D1C">
        <w:rPr>
          <w:bCs/>
        </w:rPr>
        <w:t>b</w:t>
      </w:r>
      <w:r w:rsidR="00C860B4">
        <w:rPr>
          <w:bCs/>
        </w:rPr>
        <w:t>e</w:t>
      </w:r>
      <w:r w:rsidR="00C860B4" w:rsidRPr="00C860B4">
        <w:rPr>
          <w:rFonts w:ascii="Inspiring" w:hAnsi="Inspiring"/>
          <w:bCs/>
          <w:color w:val="DDDDDD"/>
          <w:spacing w:val="-20"/>
          <w:w w:val="1"/>
          <w:sz w:val="6"/>
        </w:rPr>
        <w:t>v</w:t>
      </w:r>
      <w:r w:rsidRPr="00EE1D1C">
        <w:rPr>
          <w:bCs/>
        </w:rPr>
        <w:t>rsifat</w:t>
      </w:r>
      <w:proofErr w:type="spellEnd"/>
      <w:r w:rsidRPr="00EE1D1C">
        <w:rPr>
          <w:bCs/>
        </w:rPr>
        <w:t xml:space="preserve"> </w:t>
      </w:r>
      <w:proofErr w:type="spellStart"/>
      <w:r w:rsidRPr="00EE1D1C">
        <w:rPr>
          <w:bCs/>
        </w:rPr>
        <w:t>positif</w:t>
      </w:r>
      <w:proofErr w:type="spellEnd"/>
      <w:r w:rsidRPr="00EE1D1C">
        <w:rPr>
          <w:bCs/>
        </w:rPr>
        <w:t xml:space="preserve">. </w:t>
      </w:r>
      <w:proofErr w:type="spellStart"/>
      <w:r w:rsidRPr="00EE1D1C">
        <w:rPr>
          <w:bCs/>
        </w:rPr>
        <w:t>Artinya</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makin</w:t>
      </w:r>
      <w:proofErr w:type="spellEnd"/>
      <w:r w:rsidRPr="00EE1D1C">
        <w:rPr>
          <w:bCs/>
        </w:rPr>
        <w:t xml:space="preserve"> </w:t>
      </w:r>
      <w:proofErr w:type="spellStart"/>
      <w:r w:rsidRPr="00EE1D1C">
        <w:rPr>
          <w:bCs/>
        </w:rPr>
        <w:t>tinggi</w:t>
      </w:r>
      <w:proofErr w:type="spellEnd"/>
      <w:r w:rsidRPr="00EE1D1C">
        <w:rPr>
          <w:bCs/>
        </w:rPr>
        <w:t xml:space="preserve"> </w:t>
      </w:r>
      <w:proofErr w:type="spellStart"/>
      <w:r w:rsidRPr="00EE1D1C">
        <w:rPr>
          <w:bCs/>
        </w:rPr>
        <w:t>tingkat</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tahuan</w:t>
      </w:r>
      <w:proofErr w:type="spellEnd"/>
      <w:r w:rsidRPr="00EE1D1C">
        <w:rPr>
          <w:bCs/>
        </w:rPr>
        <w:t xml:space="preserve"> </w:t>
      </w:r>
      <w:proofErr w:type="spellStart"/>
      <w:r w:rsidRPr="00EE1D1C">
        <w:rPr>
          <w:bCs/>
        </w:rPr>
        <w:t>pa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nai</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litus</w:t>
      </w:r>
      <w:proofErr w:type="spellEnd"/>
      <w:r w:rsidRPr="00EE1D1C">
        <w:rPr>
          <w:bCs/>
        </w:rPr>
        <w:t xml:space="preserve">, </w:t>
      </w:r>
      <w:proofErr w:type="spellStart"/>
      <w:r w:rsidRPr="00EE1D1C">
        <w:rPr>
          <w:bCs/>
        </w:rPr>
        <w:t>maka</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makin</w:t>
      </w:r>
      <w:proofErr w:type="spellEnd"/>
      <w:r w:rsidRPr="00EE1D1C">
        <w:rPr>
          <w:bCs/>
        </w:rPr>
        <w:t xml:space="preserve"> </w:t>
      </w:r>
      <w:proofErr w:type="spellStart"/>
      <w:r w:rsidRPr="00EE1D1C">
        <w:rPr>
          <w:bCs/>
        </w:rPr>
        <w:t>baik</w:t>
      </w:r>
      <w:proofErr w:type="spellEnd"/>
      <w:r w:rsidRPr="00EE1D1C">
        <w:rPr>
          <w:bCs/>
        </w:rPr>
        <w:t xml:space="preserve"> pula </w:t>
      </w:r>
      <w:proofErr w:type="spellStart"/>
      <w:r w:rsidRPr="00EE1D1C">
        <w:rPr>
          <w:bCs/>
        </w:rPr>
        <w:t>pola</w:t>
      </w:r>
      <w:proofErr w:type="spellEnd"/>
      <w:r w:rsidRPr="00EE1D1C">
        <w:rPr>
          <w:bCs/>
        </w:rPr>
        <w:t xml:space="preserve"> </w:t>
      </w:r>
      <w:proofErr w:type="spellStart"/>
      <w:r w:rsidRPr="00EE1D1C">
        <w:rPr>
          <w:bCs/>
        </w:rPr>
        <w:t>gaya</w:t>
      </w:r>
      <w:proofErr w:type="spellEnd"/>
      <w:r w:rsidRPr="00EE1D1C">
        <w:rPr>
          <w:bCs/>
        </w:rPr>
        <w:t xml:space="preserve"> </w:t>
      </w:r>
      <w:proofErr w:type="spellStart"/>
      <w:r w:rsidRPr="00EE1D1C">
        <w:rPr>
          <w:bCs/>
        </w:rPr>
        <w:t>hidup</w:t>
      </w:r>
      <w:proofErr w:type="spellEnd"/>
      <w:r w:rsidRPr="00EE1D1C">
        <w:rPr>
          <w:bCs/>
        </w:rPr>
        <w:t xml:space="preserve"> yang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r</w:t>
      </w:r>
      <w:r w:rsidR="00C860B4">
        <w:rPr>
          <w:bCs/>
        </w:rPr>
        <w:t>e</w:t>
      </w:r>
      <w:r w:rsidR="00C860B4" w:rsidRPr="00C860B4">
        <w:rPr>
          <w:rFonts w:ascii="Inspiring" w:hAnsi="Inspiring"/>
          <w:bCs/>
          <w:color w:val="DDDDDD"/>
          <w:spacing w:val="-20"/>
          <w:w w:val="1"/>
          <w:sz w:val="6"/>
        </w:rPr>
        <w:t>v</w:t>
      </w:r>
      <w:r w:rsidRPr="00EE1D1C">
        <w:rPr>
          <w:bCs/>
        </w:rPr>
        <w:t>ka</w:t>
      </w:r>
      <w:proofErr w:type="spellEnd"/>
      <w:r w:rsidRPr="00EE1D1C">
        <w:rPr>
          <w:bCs/>
        </w:rPr>
        <w:t xml:space="preserve"> </w:t>
      </w:r>
      <w:proofErr w:type="spellStart"/>
      <w:r w:rsidRPr="00EE1D1C">
        <w:rPr>
          <w:bCs/>
        </w:rPr>
        <w:t>jalankan</w:t>
      </w:r>
      <w:proofErr w:type="spellEnd"/>
      <w:r w:rsidR="00636197">
        <w:rPr>
          <w:bCs/>
        </w:rPr>
        <w:t xml:space="preserve"> </w:t>
      </w:r>
      <w:r w:rsidR="00636197">
        <w:rPr>
          <w:bCs/>
        </w:rPr>
        <w:fldChar w:fldCharType="begin"/>
      </w:r>
      <w:r w:rsidR="00636197">
        <w:rPr>
          <w:bCs/>
        </w:rPr>
        <w:instrText xml:space="preserve"> ADDIN ZOTERO_ITEM CSL_CITATION {"citationID":"ZRjKG6kh","properties":{"formattedCitation":"(Nugroho &amp; Sari, 2022)","plainCitation":"(Nugroho &amp; Sari, 2022)","noteIndex":0},"citationItems":[{"id":232,"uris":["http://zotero.org/users/local/dmM2qeyj/items/DFG8HXUR"],"itemData":{"id":232,"type":"article-journal","container-title":"Jurnal Kesehatan Masyarakat Indonesia","issue":"(1)","page":"40–47","title":"Hubungan Pengetahuan dengan Gaya Hidup Penderita Diabetes Melitus Tipe 2 di Wilayah Puskesmas Ngemplak","volume":"17","author":[{"literal":"Nugroho"},{"literal":"Sari"}],"issued":{"date-parts":[["2022"]]}}}],"schema":"https://github.com/citation-style-language/schema/raw/master/csl-citation.json"} </w:instrText>
      </w:r>
      <w:r w:rsidR="00636197">
        <w:rPr>
          <w:bCs/>
        </w:rPr>
        <w:fldChar w:fldCharType="separate"/>
      </w:r>
      <w:r w:rsidR="00636197" w:rsidRPr="00636197">
        <w:t>(Nugroho &amp; Sari, 2022)</w:t>
      </w:r>
      <w:r w:rsidR="00636197">
        <w:rPr>
          <w:bCs/>
        </w:rPr>
        <w:fldChar w:fldCharType="end"/>
      </w:r>
      <w:r w:rsidR="00636197">
        <w:rPr>
          <w:bCs/>
        </w:rPr>
        <w:t>.</w:t>
      </w:r>
    </w:p>
    <w:p w14:paraId="0D983306" w14:textId="47C8C603" w:rsidR="00E60638" w:rsidRPr="009B7D56" w:rsidRDefault="00EE1D1C" w:rsidP="009C5F03">
      <w:pPr>
        <w:pStyle w:val="BodyText"/>
        <w:spacing w:line="240" w:lineRule="auto"/>
        <w:ind w:firstLine="720"/>
      </w:pP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w:t>
      </w:r>
      <w:r w:rsidR="00C860B4">
        <w:rPr>
          <w:bCs/>
        </w:rPr>
        <w:t>e</w:t>
      </w:r>
      <w:r w:rsidR="00C860B4" w:rsidRPr="00C860B4">
        <w:rPr>
          <w:rFonts w:ascii="Inspiring" w:hAnsi="Inspiring"/>
          <w:bCs/>
          <w:color w:val="DDDDDD"/>
          <w:spacing w:val="-20"/>
          <w:w w:val="1"/>
          <w:sz w:val="6"/>
        </w:rPr>
        <w:t>v</w:t>
      </w:r>
      <w:r w:rsidRPr="00EE1D1C">
        <w:rPr>
          <w:bCs/>
        </w:rPr>
        <w:t>litian</w:t>
      </w:r>
      <w:proofErr w:type="spellEnd"/>
      <w:r w:rsidRPr="00EE1D1C">
        <w:rPr>
          <w:bCs/>
        </w:rPr>
        <w:t xml:space="preserve"> </w:t>
      </w:r>
      <w:proofErr w:type="spellStart"/>
      <w:r w:rsidRPr="00EE1D1C">
        <w:rPr>
          <w:bCs/>
        </w:rPr>
        <w:t>ini</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w:t>
      </w:r>
      <w:r w:rsidR="00C860B4">
        <w:rPr>
          <w:bCs/>
        </w:rPr>
        <w:t>e</w:t>
      </w:r>
      <w:r w:rsidR="00C860B4" w:rsidRPr="00C860B4">
        <w:rPr>
          <w:rFonts w:ascii="Inspiring" w:hAnsi="Inspiring"/>
          <w:bCs/>
          <w:color w:val="DDDDDD"/>
          <w:spacing w:val="-20"/>
          <w:w w:val="1"/>
          <w:sz w:val="6"/>
        </w:rPr>
        <w:t>v</w:t>
      </w:r>
      <w:r w:rsidRPr="00EE1D1C">
        <w:rPr>
          <w:bCs/>
        </w:rPr>
        <w:t>gaskan</w:t>
      </w:r>
      <w:proofErr w:type="spellEnd"/>
      <w:r w:rsidRPr="00EE1D1C">
        <w:rPr>
          <w:bCs/>
        </w:rPr>
        <w:t xml:space="preserve"> </w:t>
      </w:r>
      <w:proofErr w:type="spellStart"/>
      <w:r w:rsidRPr="00EE1D1C">
        <w:rPr>
          <w:bCs/>
        </w:rPr>
        <w:t>bahwa</w:t>
      </w:r>
      <w:proofErr w:type="spellEnd"/>
      <w:r w:rsidRPr="00EE1D1C">
        <w:rPr>
          <w:bCs/>
        </w:rPr>
        <w:t xml:space="preserve"> </w:t>
      </w:r>
      <w:proofErr w:type="spellStart"/>
      <w:r w:rsidR="00C860B4">
        <w:rPr>
          <w:bCs/>
        </w:rPr>
        <w:t>e</w:t>
      </w:r>
      <w:r w:rsidR="00C860B4" w:rsidRPr="00C860B4">
        <w:rPr>
          <w:rFonts w:ascii="Inspiring" w:hAnsi="Inspiring"/>
          <w:bCs/>
          <w:color w:val="DDDDDD"/>
          <w:spacing w:val="-20"/>
          <w:w w:val="1"/>
          <w:sz w:val="6"/>
        </w:rPr>
        <w:t>v</w:t>
      </w:r>
      <w:r w:rsidRPr="00EE1D1C">
        <w:rPr>
          <w:bCs/>
        </w:rPr>
        <w:t>dukasi</w:t>
      </w:r>
      <w:proofErr w:type="spellEnd"/>
      <w:r w:rsidRPr="00EE1D1C">
        <w:rPr>
          <w:bCs/>
        </w:rPr>
        <w:t xml:space="preserve"> </w:t>
      </w:r>
      <w:proofErr w:type="spellStart"/>
      <w:r w:rsidRPr="00EE1D1C">
        <w:rPr>
          <w:bCs/>
        </w:rPr>
        <w:t>k</w:t>
      </w:r>
      <w:r w:rsidR="00C860B4">
        <w:rPr>
          <w:bCs/>
        </w:rPr>
        <w:t>e</w:t>
      </w:r>
      <w:r w:rsidR="00C860B4" w:rsidRPr="00C860B4">
        <w:rPr>
          <w:rFonts w:ascii="Inspiring" w:hAnsi="Inspiring"/>
          <w:bCs/>
          <w:color w:val="DDDDDD"/>
          <w:spacing w:val="-20"/>
          <w:w w:val="1"/>
          <w:sz w:val="6"/>
        </w:rPr>
        <w:t>v</w:t>
      </w:r>
      <w:r w:rsidRPr="00EE1D1C">
        <w:rPr>
          <w:bCs/>
        </w:rPr>
        <w:t>s</w:t>
      </w:r>
      <w:r w:rsidR="00C860B4">
        <w:rPr>
          <w:bCs/>
        </w:rPr>
        <w:t>e</w:t>
      </w:r>
      <w:r w:rsidR="00C860B4" w:rsidRPr="00C860B4">
        <w:rPr>
          <w:rFonts w:ascii="Inspiring" w:hAnsi="Inspiring"/>
          <w:bCs/>
          <w:color w:val="DDDDDD"/>
          <w:spacing w:val="-20"/>
          <w:w w:val="1"/>
          <w:sz w:val="6"/>
        </w:rPr>
        <w:t>v</w:t>
      </w:r>
      <w:r w:rsidRPr="00EE1D1C">
        <w:rPr>
          <w:bCs/>
        </w:rPr>
        <w:t>hatan</w:t>
      </w:r>
      <w:proofErr w:type="spellEnd"/>
      <w:r w:rsidRPr="00EE1D1C">
        <w:rPr>
          <w:bCs/>
        </w:rPr>
        <w:t xml:space="preserve"> </w:t>
      </w:r>
      <w:proofErr w:type="spellStart"/>
      <w:r w:rsidR="001E1410">
        <w:rPr>
          <w:bCs/>
        </w:rPr>
        <w:t>m</w:t>
      </w:r>
      <w:r w:rsidR="00C860B4">
        <w:rPr>
          <w:bCs/>
        </w:rPr>
        <w:t>e</w:t>
      </w:r>
      <w:r w:rsidR="00C860B4" w:rsidRPr="00C860B4">
        <w:rPr>
          <w:rFonts w:ascii="Inspiring" w:hAnsi="Inspiring"/>
          <w:bCs/>
          <w:color w:val="DDDDDD"/>
          <w:spacing w:val="-20"/>
          <w:w w:val="1"/>
          <w:sz w:val="6"/>
        </w:rPr>
        <w:t>v</w:t>
      </w:r>
      <w:r w:rsidR="001E1410">
        <w:rPr>
          <w:bCs/>
        </w:rPr>
        <w:t>mainkan</w:t>
      </w:r>
      <w:proofErr w:type="spellEnd"/>
      <w:r w:rsidR="001E1410">
        <w:rPr>
          <w:bCs/>
        </w:rPr>
        <w:t xml:space="preserve"> </w:t>
      </w:r>
      <w:proofErr w:type="spellStart"/>
      <w:r w:rsidR="001E1410">
        <w:rPr>
          <w:bCs/>
        </w:rPr>
        <w:t>p</w:t>
      </w:r>
      <w:r w:rsidR="00C860B4">
        <w:rPr>
          <w:bCs/>
        </w:rPr>
        <w:t>e</w:t>
      </w:r>
      <w:r w:rsidR="00C860B4" w:rsidRPr="00C860B4">
        <w:rPr>
          <w:rFonts w:ascii="Inspiring" w:hAnsi="Inspiring"/>
          <w:bCs/>
          <w:color w:val="DDDDDD"/>
          <w:spacing w:val="-20"/>
          <w:w w:val="1"/>
          <w:sz w:val="6"/>
        </w:rPr>
        <w:t>v</w:t>
      </w:r>
      <w:r w:rsidR="001E1410">
        <w:rPr>
          <w:bCs/>
        </w:rPr>
        <w:t>ran</w:t>
      </w:r>
      <w:proofErr w:type="spellEnd"/>
      <w:r w:rsidR="001E1410">
        <w:rPr>
          <w:bCs/>
        </w:rPr>
        <w:t xml:space="preserve"> </w:t>
      </w:r>
      <w:proofErr w:type="spellStart"/>
      <w:r w:rsidR="001E1410">
        <w:rPr>
          <w:bCs/>
        </w:rPr>
        <w:t>p</w:t>
      </w:r>
      <w:r w:rsidR="00C860B4">
        <w:rPr>
          <w:bCs/>
        </w:rPr>
        <w:t>e</w:t>
      </w:r>
      <w:r w:rsidR="00C860B4" w:rsidRPr="00C860B4">
        <w:rPr>
          <w:rFonts w:ascii="Inspiring" w:hAnsi="Inspiring"/>
          <w:bCs/>
          <w:color w:val="DDDDDD"/>
          <w:spacing w:val="-20"/>
          <w:w w:val="1"/>
          <w:sz w:val="6"/>
        </w:rPr>
        <w:t>v</w:t>
      </w:r>
      <w:r w:rsidR="001E1410">
        <w:rPr>
          <w:bCs/>
        </w:rPr>
        <w:t>nting</w:t>
      </w:r>
      <w:proofErr w:type="spellEnd"/>
      <w:r w:rsidRPr="00EE1D1C">
        <w:rPr>
          <w:bCs/>
        </w:rPr>
        <w:t xml:space="preserve"> </w:t>
      </w:r>
      <w:proofErr w:type="spellStart"/>
      <w:r w:rsidRPr="00EE1D1C">
        <w:rPr>
          <w:bCs/>
        </w:rPr>
        <w:t>dalam</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lolaan</w:t>
      </w:r>
      <w:proofErr w:type="spellEnd"/>
      <w:r w:rsidRPr="00EE1D1C">
        <w:rPr>
          <w:bCs/>
        </w:rPr>
        <w:t xml:space="preserve"> </w:t>
      </w:r>
      <w:proofErr w:type="spellStart"/>
      <w:r w:rsidRPr="00EE1D1C">
        <w:rPr>
          <w:bCs/>
        </w:rPr>
        <w:t>diab</w:t>
      </w:r>
      <w:r w:rsidR="00C860B4">
        <w:rPr>
          <w:bCs/>
        </w:rPr>
        <w:t>e</w:t>
      </w:r>
      <w:r w:rsidR="00C860B4" w:rsidRPr="00C860B4">
        <w:rPr>
          <w:rFonts w:ascii="Inspiring" w:hAnsi="Inspiring"/>
          <w:bCs/>
          <w:color w:val="DDDDDD"/>
          <w:spacing w:val="-20"/>
          <w:w w:val="1"/>
          <w:sz w:val="6"/>
        </w:rPr>
        <w:t>v</w:t>
      </w:r>
      <w:r w:rsidRPr="00EE1D1C">
        <w:rPr>
          <w:bCs/>
        </w:rPr>
        <w:t>t</w:t>
      </w:r>
      <w:r w:rsidR="00C860B4">
        <w:rPr>
          <w:bCs/>
        </w:rPr>
        <w:t>e</w:t>
      </w:r>
      <w:r w:rsidR="00C860B4" w:rsidRPr="00C860B4">
        <w:rPr>
          <w:rFonts w:ascii="Inspiring" w:hAnsi="Inspiring"/>
          <w:bCs/>
          <w:color w:val="DDDDDD"/>
          <w:spacing w:val="-20"/>
          <w:w w:val="1"/>
          <w:sz w:val="6"/>
        </w:rPr>
        <w:t>v</w:t>
      </w:r>
      <w:r w:rsidRPr="00EE1D1C">
        <w:rPr>
          <w:bCs/>
        </w:rPr>
        <w:t>s</w:t>
      </w:r>
      <w:proofErr w:type="spellEnd"/>
      <w:r w:rsidRPr="00EE1D1C">
        <w:rPr>
          <w:bCs/>
        </w:rPr>
        <w:t xml:space="preserve">, </w:t>
      </w:r>
      <w:proofErr w:type="spellStart"/>
      <w:r w:rsidRPr="00EE1D1C">
        <w:rPr>
          <w:bCs/>
        </w:rPr>
        <w:t>kar</w:t>
      </w:r>
      <w:r w:rsidR="00C860B4">
        <w:rPr>
          <w:bCs/>
        </w:rPr>
        <w:t>e</w:t>
      </w:r>
      <w:r w:rsidR="00C860B4" w:rsidRPr="00C860B4">
        <w:rPr>
          <w:rFonts w:ascii="Inspiring" w:hAnsi="Inspiring"/>
          <w:bCs/>
          <w:color w:val="DDDDDD"/>
          <w:spacing w:val="-20"/>
          <w:w w:val="1"/>
          <w:sz w:val="6"/>
        </w:rPr>
        <w:t>v</w:t>
      </w:r>
      <w:r w:rsidRPr="00EE1D1C">
        <w:rPr>
          <w:bCs/>
        </w:rPr>
        <w:t>na</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ingkatan</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g</w:t>
      </w:r>
      <w:r w:rsidR="00C860B4">
        <w:rPr>
          <w:bCs/>
        </w:rPr>
        <w:t>e</w:t>
      </w:r>
      <w:r w:rsidR="00C860B4" w:rsidRPr="00C860B4">
        <w:rPr>
          <w:rFonts w:ascii="Inspiring" w:hAnsi="Inspiring"/>
          <w:bCs/>
          <w:color w:val="DDDDDD"/>
          <w:spacing w:val="-20"/>
          <w:w w:val="1"/>
          <w:sz w:val="6"/>
        </w:rPr>
        <w:t>v</w:t>
      </w:r>
      <w:r w:rsidRPr="00EE1D1C">
        <w:rPr>
          <w:bCs/>
        </w:rPr>
        <w:t>tahuan</w:t>
      </w:r>
      <w:proofErr w:type="spellEnd"/>
      <w:r w:rsidRPr="00EE1D1C">
        <w:rPr>
          <w:bCs/>
        </w:rPr>
        <w:t xml:space="preserve"> </w:t>
      </w:r>
      <w:proofErr w:type="spellStart"/>
      <w:r w:rsidRPr="00EE1D1C">
        <w:rPr>
          <w:bCs/>
        </w:rPr>
        <w:t>pa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cara</w:t>
      </w:r>
      <w:proofErr w:type="spellEnd"/>
      <w:r w:rsidRPr="00EE1D1C">
        <w:rPr>
          <w:bCs/>
        </w:rPr>
        <w:t xml:space="preserve"> </w:t>
      </w:r>
      <w:proofErr w:type="spellStart"/>
      <w:r w:rsidRPr="00EE1D1C">
        <w:rPr>
          <w:bCs/>
        </w:rPr>
        <w:t>langsung</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dorong</w:t>
      </w:r>
      <w:proofErr w:type="spellEnd"/>
      <w:r w:rsidRPr="00EE1D1C">
        <w:rPr>
          <w:bCs/>
        </w:rPr>
        <w:t xml:space="preserve"> </w:t>
      </w:r>
      <w:proofErr w:type="spellStart"/>
      <w:r w:rsidRPr="00EE1D1C">
        <w:rPr>
          <w:bCs/>
        </w:rPr>
        <w:t>adopsi</w:t>
      </w:r>
      <w:proofErr w:type="spellEnd"/>
      <w:r w:rsidRPr="00EE1D1C">
        <w:rPr>
          <w:bCs/>
        </w:rPr>
        <w:t xml:space="preserve"> </w:t>
      </w:r>
      <w:proofErr w:type="spellStart"/>
      <w:r w:rsidRPr="00EE1D1C">
        <w:rPr>
          <w:bCs/>
        </w:rPr>
        <w:t>gaya</w:t>
      </w:r>
      <w:proofErr w:type="spellEnd"/>
      <w:r w:rsidRPr="00EE1D1C">
        <w:rPr>
          <w:bCs/>
        </w:rPr>
        <w:t xml:space="preserve"> </w:t>
      </w:r>
      <w:proofErr w:type="spellStart"/>
      <w:r w:rsidRPr="00EE1D1C">
        <w:rPr>
          <w:bCs/>
        </w:rPr>
        <w:t>hidup</w:t>
      </w:r>
      <w:proofErr w:type="spellEnd"/>
      <w:r w:rsidRPr="00EE1D1C">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hat</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c</w:t>
      </w:r>
      <w:r w:rsidR="00C860B4">
        <w:rPr>
          <w:bCs/>
        </w:rPr>
        <w:t>e</w:t>
      </w:r>
      <w:r w:rsidR="00C860B4" w:rsidRPr="00C860B4">
        <w:rPr>
          <w:rFonts w:ascii="Inspiring" w:hAnsi="Inspiring"/>
          <w:bCs/>
          <w:color w:val="DDDDDD"/>
          <w:spacing w:val="-20"/>
          <w:w w:val="1"/>
          <w:sz w:val="6"/>
        </w:rPr>
        <w:t>v</w:t>
      </w:r>
      <w:r w:rsidRPr="00EE1D1C">
        <w:rPr>
          <w:bCs/>
        </w:rPr>
        <w:t>gah</w:t>
      </w:r>
      <w:proofErr w:type="spellEnd"/>
      <w:r w:rsidRPr="00EE1D1C">
        <w:rPr>
          <w:bCs/>
        </w:rPr>
        <w:t xml:space="preserve"> </w:t>
      </w:r>
      <w:proofErr w:type="spellStart"/>
      <w:r w:rsidRPr="00EE1D1C">
        <w:rPr>
          <w:bCs/>
        </w:rPr>
        <w:t>komplikasi</w:t>
      </w:r>
      <w:proofErr w:type="spellEnd"/>
      <w:r w:rsidRPr="00EE1D1C">
        <w:rPr>
          <w:bCs/>
        </w:rPr>
        <w:t xml:space="preserve">, dan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ingkatkan</w:t>
      </w:r>
      <w:proofErr w:type="spellEnd"/>
      <w:r w:rsidRPr="00EE1D1C">
        <w:rPr>
          <w:bCs/>
        </w:rPr>
        <w:t xml:space="preserve"> </w:t>
      </w:r>
      <w:proofErr w:type="spellStart"/>
      <w:r w:rsidRPr="00EE1D1C">
        <w:rPr>
          <w:bCs/>
        </w:rPr>
        <w:t>kualitas</w:t>
      </w:r>
      <w:proofErr w:type="spellEnd"/>
      <w:r w:rsidRPr="00EE1D1C">
        <w:rPr>
          <w:bCs/>
        </w:rPr>
        <w:t xml:space="preserve"> </w:t>
      </w:r>
      <w:proofErr w:type="spellStart"/>
      <w:r w:rsidRPr="00EE1D1C">
        <w:rPr>
          <w:bCs/>
        </w:rPr>
        <w:t>hidup</w:t>
      </w:r>
      <w:proofErr w:type="spellEnd"/>
      <w:r w:rsidRPr="00EE1D1C">
        <w:rPr>
          <w:bCs/>
        </w:rPr>
        <w:t xml:space="preserve">. </w:t>
      </w:r>
      <w:proofErr w:type="spellStart"/>
      <w:r w:rsidRPr="00EE1D1C">
        <w:rPr>
          <w:bCs/>
        </w:rPr>
        <w:t>T</w:t>
      </w:r>
      <w:r w:rsidR="00C860B4">
        <w:rPr>
          <w:bCs/>
        </w:rPr>
        <w:t>e</w:t>
      </w:r>
      <w:r w:rsidR="00C860B4" w:rsidRPr="00C860B4">
        <w:rPr>
          <w:rFonts w:ascii="Inspiring" w:hAnsi="Inspiring"/>
          <w:bCs/>
          <w:color w:val="DDDDDD"/>
          <w:spacing w:val="-20"/>
          <w:w w:val="1"/>
          <w:sz w:val="6"/>
        </w:rPr>
        <w:t>v</w:t>
      </w:r>
      <w:r w:rsidRPr="00EE1D1C">
        <w:rPr>
          <w:bCs/>
        </w:rPr>
        <w:t>muan</w:t>
      </w:r>
      <w:proofErr w:type="spellEnd"/>
      <w:r w:rsidRPr="00EE1D1C">
        <w:rPr>
          <w:bCs/>
        </w:rPr>
        <w:t xml:space="preserve"> </w:t>
      </w:r>
      <w:proofErr w:type="spellStart"/>
      <w:r w:rsidRPr="00EE1D1C">
        <w:rPr>
          <w:bCs/>
        </w:rPr>
        <w:t>ini</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jadi</w:t>
      </w:r>
      <w:proofErr w:type="spellEnd"/>
      <w:r w:rsidRPr="00EE1D1C">
        <w:rPr>
          <w:bCs/>
        </w:rPr>
        <w:t xml:space="preserve"> </w:t>
      </w:r>
      <w:proofErr w:type="spellStart"/>
      <w:r w:rsidR="001E1410">
        <w:rPr>
          <w:bCs/>
        </w:rPr>
        <w:t>dasar</w:t>
      </w:r>
      <w:proofErr w:type="spellEnd"/>
      <w:r w:rsidRPr="00EE1D1C">
        <w:rPr>
          <w:bCs/>
        </w:rPr>
        <w:t xml:space="preserve"> </w:t>
      </w:r>
      <w:proofErr w:type="spellStart"/>
      <w:r w:rsidRPr="00EE1D1C">
        <w:rPr>
          <w:bCs/>
        </w:rPr>
        <w:t>ilmiah</w:t>
      </w:r>
      <w:proofErr w:type="spellEnd"/>
      <w:r w:rsidRPr="00EE1D1C">
        <w:rPr>
          <w:bCs/>
        </w:rPr>
        <w:t xml:space="preserve"> </w:t>
      </w:r>
      <w:proofErr w:type="spellStart"/>
      <w:r w:rsidR="001E1410">
        <w:rPr>
          <w:bCs/>
        </w:rPr>
        <w:t>bagi</w:t>
      </w:r>
      <w:proofErr w:type="spellEnd"/>
      <w:r w:rsidR="001E1410">
        <w:rPr>
          <w:bCs/>
        </w:rPr>
        <w:t xml:space="preserve"> </w:t>
      </w:r>
      <w:proofErr w:type="spellStart"/>
      <w:r w:rsidR="001E1410">
        <w:rPr>
          <w:bCs/>
        </w:rPr>
        <w:t>p</w:t>
      </w:r>
      <w:r w:rsidR="00C860B4">
        <w:rPr>
          <w:bCs/>
        </w:rPr>
        <w:t>e</w:t>
      </w:r>
      <w:r w:rsidR="00C860B4" w:rsidRPr="00C860B4">
        <w:rPr>
          <w:rFonts w:ascii="Inspiring" w:hAnsi="Inspiring"/>
          <w:bCs/>
          <w:color w:val="DDDDDD"/>
          <w:spacing w:val="-20"/>
          <w:w w:val="1"/>
          <w:sz w:val="6"/>
        </w:rPr>
        <w:t>v</w:t>
      </w:r>
      <w:r w:rsidR="001E1410">
        <w:rPr>
          <w:bCs/>
        </w:rPr>
        <w:t>rancangan</w:t>
      </w:r>
      <w:proofErr w:type="spellEnd"/>
      <w:r w:rsidRPr="00EE1D1C">
        <w:rPr>
          <w:bCs/>
        </w:rPr>
        <w:t xml:space="preserve"> </w:t>
      </w:r>
      <w:proofErr w:type="spellStart"/>
      <w:r w:rsidRPr="00EE1D1C">
        <w:rPr>
          <w:bCs/>
        </w:rPr>
        <w:t>int</w:t>
      </w:r>
      <w:r w:rsidR="00C860B4">
        <w:rPr>
          <w:bCs/>
        </w:rPr>
        <w:t>e</w:t>
      </w:r>
      <w:r w:rsidR="00C860B4" w:rsidRPr="00C860B4">
        <w:rPr>
          <w:rFonts w:ascii="Inspiring" w:hAnsi="Inspiring"/>
          <w:bCs/>
          <w:color w:val="DDDDDD"/>
          <w:spacing w:val="-20"/>
          <w:w w:val="1"/>
          <w:sz w:val="6"/>
        </w:rPr>
        <w:t>v</w:t>
      </w:r>
      <w:r w:rsidRPr="00EE1D1C">
        <w:rPr>
          <w:bCs/>
        </w:rPr>
        <w:t>rv</w:t>
      </w:r>
      <w:r w:rsidR="00C860B4">
        <w:rPr>
          <w:bCs/>
        </w:rPr>
        <w:t>e</w:t>
      </w:r>
      <w:r w:rsidR="00C860B4" w:rsidRPr="00C860B4">
        <w:rPr>
          <w:rFonts w:ascii="Inspiring" w:hAnsi="Inspiring"/>
          <w:bCs/>
          <w:color w:val="DDDDDD"/>
          <w:spacing w:val="-20"/>
          <w:w w:val="1"/>
          <w:sz w:val="6"/>
        </w:rPr>
        <w:t>v</w:t>
      </w:r>
      <w:r w:rsidRPr="00EE1D1C">
        <w:rPr>
          <w:bCs/>
        </w:rPr>
        <w:t>nsi</w:t>
      </w:r>
      <w:proofErr w:type="spellEnd"/>
      <w:r w:rsidRPr="00EE1D1C">
        <w:rPr>
          <w:bCs/>
        </w:rPr>
        <w:t xml:space="preserve"> </w:t>
      </w:r>
      <w:proofErr w:type="spellStart"/>
      <w:r w:rsidR="00C860B4">
        <w:rPr>
          <w:bCs/>
        </w:rPr>
        <w:t>e</w:t>
      </w:r>
      <w:r w:rsidR="00C860B4" w:rsidRPr="00C860B4">
        <w:rPr>
          <w:rFonts w:ascii="Inspiring" w:hAnsi="Inspiring"/>
          <w:bCs/>
          <w:color w:val="DDDDDD"/>
          <w:spacing w:val="-20"/>
          <w:w w:val="1"/>
          <w:sz w:val="6"/>
        </w:rPr>
        <w:t>v</w:t>
      </w:r>
      <w:r w:rsidRPr="00EE1D1C">
        <w:rPr>
          <w:bCs/>
        </w:rPr>
        <w:t>dukatif</w:t>
      </w:r>
      <w:proofErr w:type="spellEnd"/>
      <w:r w:rsidRPr="00EE1D1C">
        <w:rPr>
          <w:bCs/>
        </w:rPr>
        <w:t xml:space="preserve"> yang </w:t>
      </w:r>
      <w:proofErr w:type="spellStart"/>
      <w:r w:rsidR="00C860B4">
        <w:rPr>
          <w:bCs/>
        </w:rPr>
        <w:t>e</w:t>
      </w:r>
      <w:r w:rsidR="00C860B4" w:rsidRPr="00C860B4">
        <w:rPr>
          <w:rFonts w:ascii="Inspiring" w:hAnsi="Inspiring"/>
          <w:bCs/>
          <w:color w:val="DDDDDD"/>
          <w:spacing w:val="-20"/>
          <w:w w:val="1"/>
          <w:sz w:val="6"/>
        </w:rPr>
        <w:t>v</w:t>
      </w:r>
      <w:r w:rsidRPr="00EE1D1C">
        <w:rPr>
          <w:bCs/>
        </w:rPr>
        <w:t>f</w:t>
      </w:r>
      <w:r w:rsidR="00C860B4">
        <w:rPr>
          <w:bCs/>
        </w:rPr>
        <w:t>e</w:t>
      </w:r>
      <w:r w:rsidR="00C860B4" w:rsidRPr="00C860B4">
        <w:rPr>
          <w:rFonts w:ascii="Inspiring" w:hAnsi="Inspiring"/>
          <w:bCs/>
          <w:color w:val="DDDDDD"/>
          <w:spacing w:val="-20"/>
          <w:w w:val="1"/>
          <w:sz w:val="6"/>
        </w:rPr>
        <w:t>v</w:t>
      </w:r>
      <w:r w:rsidRPr="00EE1D1C">
        <w:rPr>
          <w:bCs/>
        </w:rPr>
        <w:t>ktif</w:t>
      </w:r>
      <w:proofErr w:type="spellEnd"/>
      <w:r w:rsidRPr="00EE1D1C">
        <w:rPr>
          <w:bCs/>
        </w:rPr>
        <w:t xml:space="preserve"> </w:t>
      </w:r>
      <w:proofErr w:type="spellStart"/>
      <w:r w:rsidRPr="00EE1D1C">
        <w:rPr>
          <w:bCs/>
        </w:rPr>
        <w:t>d</w:t>
      </w:r>
      <w:r w:rsidR="00C860B4">
        <w:rPr>
          <w:bCs/>
        </w:rPr>
        <w:t>e</w:t>
      </w:r>
      <w:r w:rsidR="00C860B4" w:rsidRPr="00C860B4">
        <w:rPr>
          <w:rFonts w:ascii="Inspiring" w:hAnsi="Inspiring"/>
          <w:bCs/>
          <w:color w:val="DDDDDD"/>
          <w:spacing w:val="-20"/>
          <w:w w:val="1"/>
          <w:sz w:val="6"/>
        </w:rPr>
        <w:t>v</w:t>
      </w:r>
      <w:r w:rsidRPr="00EE1D1C">
        <w:rPr>
          <w:bCs/>
        </w:rPr>
        <w:t>ngan</w:t>
      </w:r>
      <w:proofErr w:type="spellEnd"/>
      <w:r w:rsidR="001E1410">
        <w:rPr>
          <w:bCs/>
        </w:rPr>
        <w:t xml:space="preserve"> </w:t>
      </w:r>
      <w:proofErr w:type="spellStart"/>
      <w:r w:rsidR="001E1410">
        <w:rPr>
          <w:bCs/>
        </w:rPr>
        <w:t>m</w:t>
      </w:r>
      <w:r w:rsidR="00C860B4">
        <w:rPr>
          <w:bCs/>
        </w:rPr>
        <w:t>e</w:t>
      </w:r>
      <w:r w:rsidR="00C860B4" w:rsidRPr="00C860B4">
        <w:rPr>
          <w:rFonts w:ascii="Inspiring" w:hAnsi="Inspiring"/>
          <w:bCs/>
          <w:color w:val="DDDDDD"/>
          <w:spacing w:val="-20"/>
          <w:w w:val="1"/>
          <w:sz w:val="6"/>
        </w:rPr>
        <w:t>v</w:t>
      </w:r>
      <w:r w:rsidR="001E1410">
        <w:rPr>
          <w:bCs/>
        </w:rPr>
        <w:t>libatkan</w:t>
      </w:r>
      <w:proofErr w:type="spellEnd"/>
      <w:r w:rsidRPr="00EE1D1C">
        <w:rPr>
          <w:bCs/>
        </w:rPr>
        <w:t xml:space="preserve"> </w:t>
      </w:r>
      <w:proofErr w:type="spellStart"/>
      <w:r w:rsidR="00121973">
        <w:t>p</w:t>
      </w:r>
      <w:r w:rsidR="00C860B4">
        <w:t>e</w:t>
      </w:r>
      <w:r w:rsidR="00C860B4" w:rsidRPr="00C860B4">
        <w:rPr>
          <w:rFonts w:ascii="Inspiring" w:hAnsi="Inspiring"/>
          <w:color w:val="DDDDDD"/>
          <w:spacing w:val="-20"/>
          <w:w w:val="1"/>
          <w:sz w:val="6"/>
        </w:rPr>
        <w:t>v</w:t>
      </w:r>
      <w:r w:rsidR="00121973">
        <w:t>ran</w:t>
      </w:r>
      <w:proofErr w:type="spellEnd"/>
      <w:r w:rsidR="00121973">
        <w:t xml:space="preserve"> </w:t>
      </w:r>
      <w:proofErr w:type="spellStart"/>
      <w:r w:rsidR="00121973">
        <w:t>aktif</w:t>
      </w:r>
      <w:proofErr w:type="spellEnd"/>
      <w:r w:rsidR="00121973">
        <w:t xml:space="preserve"> </w:t>
      </w:r>
      <w:proofErr w:type="spellStart"/>
      <w:r w:rsidR="00121973">
        <w:t>t</w:t>
      </w:r>
      <w:r w:rsidR="00C860B4">
        <w:t>e</w:t>
      </w:r>
      <w:r w:rsidR="00C860B4" w:rsidRPr="00C860B4">
        <w:rPr>
          <w:rFonts w:ascii="Inspiring" w:hAnsi="Inspiring"/>
          <w:color w:val="DDDDDD"/>
          <w:spacing w:val="-20"/>
          <w:w w:val="1"/>
          <w:sz w:val="6"/>
        </w:rPr>
        <w:t>v</w:t>
      </w:r>
      <w:r w:rsidR="00121973">
        <w:t>naga</w:t>
      </w:r>
      <w:proofErr w:type="spellEnd"/>
      <w:r w:rsidR="00121973">
        <w:t xml:space="preserve"> </w:t>
      </w:r>
      <w:proofErr w:type="spellStart"/>
      <w:r w:rsidR="00121973">
        <w:t>m</w:t>
      </w:r>
      <w:r w:rsidR="00C860B4">
        <w:t>e</w:t>
      </w:r>
      <w:r w:rsidR="00C860B4" w:rsidRPr="00C860B4">
        <w:rPr>
          <w:rFonts w:ascii="Inspiring" w:hAnsi="Inspiring"/>
          <w:color w:val="DDDDDD"/>
          <w:spacing w:val="-20"/>
          <w:w w:val="1"/>
          <w:sz w:val="6"/>
        </w:rPr>
        <w:t>v</w:t>
      </w:r>
      <w:r w:rsidR="00121973">
        <w:t>dis</w:t>
      </w:r>
      <w:proofErr w:type="spellEnd"/>
      <w:r w:rsidR="00121973">
        <w:t xml:space="preserve"> dan </w:t>
      </w:r>
      <w:proofErr w:type="spellStart"/>
      <w:r w:rsidR="00121973">
        <w:t>t</w:t>
      </w:r>
      <w:r w:rsidR="00C860B4">
        <w:t>e</w:t>
      </w:r>
      <w:r w:rsidR="00C860B4" w:rsidRPr="00C860B4">
        <w:rPr>
          <w:rFonts w:ascii="Inspiring" w:hAnsi="Inspiring"/>
          <w:color w:val="DDDDDD"/>
          <w:spacing w:val="-20"/>
          <w:w w:val="1"/>
          <w:sz w:val="6"/>
        </w:rPr>
        <w:t>v</w:t>
      </w:r>
      <w:r w:rsidR="00121973">
        <w:t>naga</w:t>
      </w:r>
      <w:proofErr w:type="spellEnd"/>
      <w:r w:rsidR="00121973">
        <w:t xml:space="preserve"> </w:t>
      </w:r>
      <w:proofErr w:type="spellStart"/>
      <w:r w:rsidR="00121973">
        <w:t>k</w:t>
      </w:r>
      <w:r w:rsidR="00C860B4">
        <w:t>e</w:t>
      </w:r>
      <w:r w:rsidR="00C860B4" w:rsidRPr="00C860B4">
        <w:rPr>
          <w:rFonts w:ascii="Inspiring" w:hAnsi="Inspiring"/>
          <w:color w:val="DDDDDD"/>
          <w:spacing w:val="-20"/>
          <w:w w:val="1"/>
          <w:sz w:val="6"/>
        </w:rPr>
        <w:t>v</w:t>
      </w:r>
      <w:r w:rsidR="00121973">
        <w:t>s</w:t>
      </w:r>
      <w:r w:rsidR="00C860B4">
        <w:t>e</w:t>
      </w:r>
      <w:r w:rsidR="00C860B4" w:rsidRPr="00C860B4">
        <w:rPr>
          <w:rFonts w:ascii="Inspiring" w:hAnsi="Inspiring"/>
          <w:color w:val="DDDDDD"/>
          <w:spacing w:val="-20"/>
          <w:w w:val="1"/>
          <w:sz w:val="6"/>
        </w:rPr>
        <w:t>v</w:t>
      </w:r>
      <w:r w:rsidR="00121973">
        <w:t>hatan</w:t>
      </w:r>
      <w:proofErr w:type="spellEnd"/>
      <w:r w:rsidR="001E1410">
        <w:t xml:space="preserve">. </w:t>
      </w:r>
      <w:proofErr w:type="spellStart"/>
      <w:r w:rsidR="001E1410">
        <w:rPr>
          <w:bCs/>
        </w:rPr>
        <w:t>S</w:t>
      </w:r>
      <w:r w:rsidR="00C860B4">
        <w:rPr>
          <w:bCs/>
        </w:rPr>
        <w:t>e</w:t>
      </w:r>
      <w:r w:rsidR="00C860B4" w:rsidRPr="00C860B4">
        <w:rPr>
          <w:rFonts w:ascii="Inspiring" w:hAnsi="Inspiring"/>
          <w:bCs/>
          <w:color w:val="DDDDDD"/>
          <w:spacing w:val="-20"/>
          <w:w w:val="1"/>
          <w:sz w:val="6"/>
        </w:rPr>
        <w:t>v</w:t>
      </w:r>
      <w:r w:rsidR="001E1410">
        <w:rPr>
          <w:bCs/>
        </w:rPr>
        <w:t>lain</w:t>
      </w:r>
      <w:proofErr w:type="spellEnd"/>
      <w:r w:rsidR="001E1410">
        <w:rPr>
          <w:bCs/>
        </w:rPr>
        <w:t xml:space="preserve"> </w:t>
      </w:r>
      <w:proofErr w:type="spellStart"/>
      <w:r w:rsidR="001E1410">
        <w:rPr>
          <w:bCs/>
        </w:rPr>
        <w:t>itu</w:t>
      </w:r>
      <w:proofErr w:type="spellEnd"/>
      <w:r w:rsidR="001E1410">
        <w:rPr>
          <w:bCs/>
        </w:rPr>
        <w:t xml:space="preserve">, </w:t>
      </w:r>
      <w:proofErr w:type="spellStart"/>
      <w:r w:rsidR="001E1410">
        <w:rPr>
          <w:bCs/>
        </w:rPr>
        <w:t>hasil</w:t>
      </w:r>
      <w:proofErr w:type="spellEnd"/>
      <w:r w:rsidR="001E1410">
        <w:rPr>
          <w:bCs/>
        </w:rPr>
        <w:t xml:space="preserve"> </w:t>
      </w:r>
      <w:proofErr w:type="spellStart"/>
      <w:r w:rsidR="001E1410">
        <w:rPr>
          <w:bCs/>
        </w:rPr>
        <w:t>p</w:t>
      </w:r>
      <w:r w:rsidR="00C860B4">
        <w:rPr>
          <w:bCs/>
        </w:rPr>
        <w:t>e</w:t>
      </w:r>
      <w:r w:rsidR="00C860B4" w:rsidRPr="00C860B4">
        <w:rPr>
          <w:rFonts w:ascii="Inspiring" w:hAnsi="Inspiring"/>
          <w:bCs/>
          <w:color w:val="DDDDDD"/>
          <w:spacing w:val="-20"/>
          <w:w w:val="1"/>
          <w:sz w:val="6"/>
        </w:rPr>
        <w:t>v</w:t>
      </w:r>
      <w:r w:rsidR="001E1410">
        <w:rPr>
          <w:bCs/>
        </w:rPr>
        <w:t>n</w:t>
      </w:r>
      <w:r w:rsidR="00C860B4">
        <w:rPr>
          <w:bCs/>
        </w:rPr>
        <w:t>e</w:t>
      </w:r>
      <w:r w:rsidR="00C860B4" w:rsidRPr="00C860B4">
        <w:rPr>
          <w:rFonts w:ascii="Inspiring" w:hAnsi="Inspiring"/>
          <w:bCs/>
          <w:color w:val="DDDDDD"/>
          <w:spacing w:val="-20"/>
          <w:w w:val="1"/>
          <w:sz w:val="6"/>
        </w:rPr>
        <w:t>v</w:t>
      </w:r>
      <w:r w:rsidR="001E1410">
        <w:rPr>
          <w:bCs/>
        </w:rPr>
        <w:t>litian</w:t>
      </w:r>
      <w:proofErr w:type="spellEnd"/>
      <w:r w:rsidR="001E1410">
        <w:rPr>
          <w:bCs/>
        </w:rPr>
        <w:t xml:space="preserve"> </w:t>
      </w:r>
      <w:proofErr w:type="spellStart"/>
      <w:r w:rsidR="001E1410">
        <w:rPr>
          <w:bCs/>
        </w:rPr>
        <w:t>ini</w:t>
      </w:r>
      <w:proofErr w:type="spellEnd"/>
      <w:r w:rsidR="001E1410">
        <w:rPr>
          <w:bCs/>
        </w:rPr>
        <w:t xml:space="preserve"> </w:t>
      </w:r>
      <w:proofErr w:type="spellStart"/>
      <w:r w:rsidR="001E1410">
        <w:rPr>
          <w:bCs/>
        </w:rPr>
        <w:t>dapat</w:t>
      </w:r>
      <w:proofErr w:type="spellEnd"/>
      <w:r w:rsidR="001E1410">
        <w:rPr>
          <w:bCs/>
        </w:rPr>
        <w:t xml:space="preserve"> </w:t>
      </w:r>
      <w:proofErr w:type="spellStart"/>
      <w:r w:rsidR="001E1410">
        <w:rPr>
          <w:bCs/>
        </w:rPr>
        <w:t>m</w:t>
      </w:r>
      <w:r w:rsidR="00C860B4">
        <w:rPr>
          <w:bCs/>
        </w:rPr>
        <w:t>e</w:t>
      </w:r>
      <w:r w:rsidR="00C860B4" w:rsidRPr="00C860B4">
        <w:rPr>
          <w:rFonts w:ascii="Inspiring" w:hAnsi="Inspiring"/>
          <w:bCs/>
          <w:color w:val="DDDDDD"/>
          <w:spacing w:val="-20"/>
          <w:w w:val="1"/>
          <w:sz w:val="6"/>
        </w:rPr>
        <w:t>v</w:t>
      </w:r>
      <w:r w:rsidR="001E1410">
        <w:rPr>
          <w:bCs/>
        </w:rPr>
        <w:t>njadi</w:t>
      </w:r>
      <w:proofErr w:type="spellEnd"/>
      <w:r w:rsidR="001E1410">
        <w:rPr>
          <w:bCs/>
        </w:rPr>
        <w:t xml:space="preserve"> </w:t>
      </w:r>
      <w:proofErr w:type="spellStart"/>
      <w:r w:rsidR="001E1410">
        <w:rPr>
          <w:bCs/>
        </w:rPr>
        <w:t>acuan</w:t>
      </w:r>
      <w:proofErr w:type="spellEnd"/>
      <w:r w:rsidRPr="00EE1D1C">
        <w:rPr>
          <w:bCs/>
        </w:rPr>
        <w:t xml:space="preserve"> </w:t>
      </w:r>
      <w:proofErr w:type="spellStart"/>
      <w:r w:rsidR="001E1410">
        <w:rPr>
          <w:bCs/>
        </w:rPr>
        <w:t>dalam</w:t>
      </w:r>
      <w:proofErr w:type="spellEnd"/>
      <w:r w:rsidR="001E1410">
        <w:rPr>
          <w:bCs/>
        </w:rPr>
        <w:t xml:space="preserve"> </w:t>
      </w:r>
      <w:proofErr w:type="spellStart"/>
      <w:r w:rsidR="001E1410">
        <w:rPr>
          <w:bCs/>
        </w:rPr>
        <w:t>p</w:t>
      </w:r>
      <w:r w:rsidR="00C860B4">
        <w:rPr>
          <w:bCs/>
        </w:rPr>
        <w:t>e</w:t>
      </w:r>
      <w:r w:rsidR="00C860B4" w:rsidRPr="00C860B4">
        <w:rPr>
          <w:rFonts w:ascii="Inspiring" w:hAnsi="Inspiring"/>
          <w:bCs/>
          <w:color w:val="DDDDDD"/>
          <w:spacing w:val="-20"/>
          <w:w w:val="1"/>
          <w:sz w:val="6"/>
        </w:rPr>
        <w:t>v</w:t>
      </w:r>
      <w:r w:rsidR="001E1410">
        <w:rPr>
          <w:bCs/>
        </w:rPr>
        <w:t>ng</w:t>
      </w:r>
      <w:r w:rsidR="00C860B4">
        <w:rPr>
          <w:bCs/>
        </w:rPr>
        <w:t>e</w:t>
      </w:r>
      <w:r w:rsidR="00C860B4" w:rsidRPr="00C860B4">
        <w:rPr>
          <w:rFonts w:ascii="Inspiring" w:hAnsi="Inspiring"/>
          <w:bCs/>
          <w:color w:val="DDDDDD"/>
          <w:spacing w:val="-20"/>
          <w:w w:val="1"/>
          <w:sz w:val="6"/>
        </w:rPr>
        <w:t>v</w:t>
      </w:r>
      <w:r w:rsidR="001E1410">
        <w:rPr>
          <w:bCs/>
        </w:rPr>
        <w:t>mbangan</w:t>
      </w:r>
      <w:proofErr w:type="spellEnd"/>
      <w:r w:rsidR="001E1410">
        <w:rPr>
          <w:bCs/>
        </w:rPr>
        <w:t xml:space="preserve"> </w:t>
      </w:r>
      <w:r w:rsidR="009B7D56">
        <w:rPr>
          <w:bCs/>
        </w:rPr>
        <w:t xml:space="preserve">program </w:t>
      </w:r>
      <w:r w:rsidR="009B7D56" w:rsidRPr="009B7D56">
        <w:rPr>
          <w:bCs/>
          <w:lang w:val="id-ID"/>
        </w:rPr>
        <w:t>promosi k</w:t>
      </w:r>
      <w:r w:rsidR="00C860B4">
        <w:rPr>
          <w:bCs/>
          <w:lang w:val="id-ID"/>
        </w:rPr>
        <w:t>e</w:t>
      </w:r>
      <w:r w:rsidR="00C860B4" w:rsidRPr="00C860B4">
        <w:rPr>
          <w:rFonts w:ascii="Inspiring" w:hAnsi="Inspiring"/>
          <w:bCs/>
          <w:color w:val="DDDDDD"/>
          <w:spacing w:val="-20"/>
          <w:w w:val="1"/>
          <w:sz w:val="6"/>
          <w:lang w:val="id-ID"/>
        </w:rPr>
        <w:t>v</w:t>
      </w:r>
      <w:r w:rsidR="009B7D56" w:rsidRPr="009B7D56">
        <w:rPr>
          <w:bCs/>
          <w:lang w:val="id-ID"/>
        </w:rPr>
        <w:t>s</w:t>
      </w:r>
      <w:r w:rsidR="00C860B4">
        <w:rPr>
          <w:bCs/>
          <w:lang w:val="id-ID"/>
        </w:rPr>
        <w:t>e</w:t>
      </w:r>
      <w:r w:rsidR="00C860B4" w:rsidRPr="00C860B4">
        <w:rPr>
          <w:rFonts w:ascii="Inspiring" w:hAnsi="Inspiring"/>
          <w:bCs/>
          <w:color w:val="DDDDDD"/>
          <w:spacing w:val="-20"/>
          <w:w w:val="1"/>
          <w:sz w:val="6"/>
          <w:lang w:val="id-ID"/>
        </w:rPr>
        <w:t>v</w:t>
      </w:r>
      <w:r w:rsidR="009B7D56" w:rsidRPr="009B7D56">
        <w:rPr>
          <w:bCs/>
          <w:lang w:val="id-ID"/>
        </w:rPr>
        <w:t xml:space="preserve">hatan </w:t>
      </w:r>
      <w:r w:rsidR="009B7D56">
        <w:rPr>
          <w:bCs/>
          <w:lang w:val="id-ID"/>
        </w:rPr>
        <w:t>s</w:t>
      </w:r>
      <w:r w:rsidR="00C860B4">
        <w:rPr>
          <w:bCs/>
          <w:lang w:val="id-ID"/>
        </w:rPr>
        <w:t>e</w:t>
      </w:r>
      <w:r w:rsidR="00C860B4" w:rsidRPr="00C860B4">
        <w:rPr>
          <w:rFonts w:ascii="Inspiring" w:hAnsi="Inspiring"/>
          <w:bCs/>
          <w:color w:val="DDDDDD"/>
          <w:spacing w:val="-20"/>
          <w:w w:val="1"/>
          <w:sz w:val="6"/>
          <w:lang w:val="id-ID"/>
        </w:rPr>
        <w:t>v</w:t>
      </w:r>
      <w:r w:rsidR="009B7D56">
        <w:rPr>
          <w:bCs/>
          <w:lang w:val="id-ID"/>
        </w:rPr>
        <w:t xml:space="preserve">rta </w:t>
      </w:r>
      <w:r w:rsidR="009B7D56" w:rsidRPr="009B7D56">
        <w:rPr>
          <w:bCs/>
          <w:lang w:val="id-ID"/>
        </w:rPr>
        <w:t>langkah</w:t>
      </w:r>
      <w:r w:rsidR="001E1410">
        <w:rPr>
          <w:bCs/>
          <w:lang w:val="id-ID"/>
        </w:rPr>
        <w:t>-langkah</w:t>
      </w:r>
      <w:r w:rsidR="009B7D56" w:rsidRPr="009B7D56">
        <w:rPr>
          <w:bCs/>
          <w:lang w:val="id-ID"/>
        </w:rPr>
        <w:t xml:space="preserve"> promotif dan pr</w:t>
      </w:r>
      <w:r w:rsidR="00C860B4">
        <w:rPr>
          <w:bCs/>
          <w:lang w:val="id-ID"/>
        </w:rPr>
        <w:t>e</w:t>
      </w:r>
      <w:r w:rsidR="00C860B4" w:rsidRPr="00C860B4">
        <w:rPr>
          <w:rFonts w:ascii="Inspiring" w:hAnsi="Inspiring"/>
          <w:bCs/>
          <w:color w:val="DDDDDD"/>
          <w:spacing w:val="-20"/>
          <w:w w:val="1"/>
          <w:sz w:val="6"/>
          <w:lang w:val="id-ID"/>
        </w:rPr>
        <w:t>v</w:t>
      </w:r>
      <w:r w:rsidR="009B7D56" w:rsidRPr="009B7D56">
        <w:rPr>
          <w:bCs/>
          <w:lang w:val="id-ID"/>
        </w:rPr>
        <w:t>v</w:t>
      </w:r>
      <w:r w:rsidR="00C860B4">
        <w:rPr>
          <w:bCs/>
          <w:lang w:val="id-ID"/>
        </w:rPr>
        <w:t>e</w:t>
      </w:r>
      <w:r w:rsidR="00C860B4" w:rsidRPr="00C860B4">
        <w:rPr>
          <w:rFonts w:ascii="Inspiring" w:hAnsi="Inspiring"/>
          <w:bCs/>
          <w:color w:val="DDDDDD"/>
          <w:spacing w:val="-20"/>
          <w:w w:val="1"/>
          <w:sz w:val="6"/>
          <w:lang w:val="id-ID"/>
        </w:rPr>
        <w:t>v</w:t>
      </w:r>
      <w:r w:rsidR="009B7D56" w:rsidRPr="009B7D56">
        <w:rPr>
          <w:bCs/>
          <w:lang w:val="id-ID"/>
        </w:rPr>
        <w:t xml:space="preserve">ntif </w:t>
      </w:r>
      <w:r w:rsidR="009B7D56">
        <w:t xml:space="preserve">di </w:t>
      </w:r>
      <w:proofErr w:type="spellStart"/>
      <w:r w:rsidR="009B7D56">
        <w:t>fasilitas</w:t>
      </w:r>
      <w:proofErr w:type="spellEnd"/>
      <w:r w:rsidR="009B7D56">
        <w:t xml:space="preserve"> </w:t>
      </w:r>
      <w:proofErr w:type="spellStart"/>
      <w:r w:rsidR="009B7D56">
        <w:t>p</w:t>
      </w:r>
      <w:r w:rsidR="00C860B4">
        <w:t>e</w:t>
      </w:r>
      <w:r w:rsidR="00C860B4" w:rsidRPr="00C860B4">
        <w:rPr>
          <w:rFonts w:ascii="Inspiring" w:hAnsi="Inspiring"/>
          <w:color w:val="DDDDDD"/>
          <w:spacing w:val="-20"/>
          <w:w w:val="1"/>
          <w:sz w:val="6"/>
        </w:rPr>
        <w:t>v</w:t>
      </w:r>
      <w:r w:rsidR="009B7D56">
        <w:t>layanan</w:t>
      </w:r>
      <w:proofErr w:type="spellEnd"/>
      <w:r w:rsidR="009B7D56">
        <w:t xml:space="preserve"> </w:t>
      </w:r>
      <w:proofErr w:type="spellStart"/>
      <w:r w:rsidR="009B7D56">
        <w:t>k</w:t>
      </w:r>
      <w:r w:rsidR="00C860B4">
        <w:t>e</w:t>
      </w:r>
      <w:r w:rsidR="00C860B4" w:rsidRPr="00C860B4">
        <w:rPr>
          <w:rFonts w:ascii="Inspiring" w:hAnsi="Inspiring"/>
          <w:color w:val="DDDDDD"/>
          <w:spacing w:val="-20"/>
          <w:w w:val="1"/>
          <w:sz w:val="6"/>
        </w:rPr>
        <w:t>v</w:t>
      </w:r>
      <w:r w:rsidR="009B7D56">
        <w:t>s</w:t>
      </w:r>
      <w:r w:rsidR="00C860B4">
        <w:t>e</w:t>
      </w:r>
      <w:r w:rsidR="00C860B4" w:rsidRPr="00C860B4">
        <w:rPr>
          <w:rFonts w:ascii="Inspiring" w:hAnsi="Inspiring"/>
          <w:color w:val="DDDDDD"/>
          <w:spacing w:val="-20"/>
          <w:w w:val="1"/>
          <w:sz w:val="6"/>
        </w:rPr>
        <w:t>v</w:t>
      </w:r>
      <w:r w:rsidR="009B7D56">
        <w:t>hatan</w:t>
      </w:r>
      <w:proofErr w:type="spellEnd"/>
      <w:r w:rsidR="001E1410">
        <w:t xml:space="preserve">, guna </w:t>
      </w:r>
      <w:proofErr w:type="spellStart"/>
      <w:r w:rsidR="001E1410">
        <w:t>m</w:t>
      </w:r>
      <w:r w:rsidR="00C860B4">
        <w:t>e</w:t>
      </w:r>
      <w:r w:rsidR="00C860B4" w:rsidRPr="00C860B4">
        <w:rPr>
          <w:rFonts w:ascii="Inspiring" w:hAnsi="Inspiring"/>
          <w:color w:val="DDDDDD"/>
          <w:spacing w:val="-20"/>
          <w:w w:val="1"/>
          <w:sz w:val="6"/>
        </w:rPr>
        <w:t>v</w:t>
      </w:r>
      <w:r w:rsidR="001E1410">
        <w:t>mbantu</w:t>
      </w:r>
      <w:proofErr w:type="spellEnd"/>
      <w:r w:rsidR="001E1410">
        <w:t xml:space="preserve"> </w:t>
      </w:r>
      <w:proofErr w:type="spellStart"/>
      <w:r w:rsidRPr="00EE1D1C">
        <w:rPr>
          <w:bCs/>
        </w:rPr>
        <w:t>pasi</w:t>
      </w:r>
      <w:r w:rsidR="00C860B4">
        <w:rPr>
          <w:bCs/>
        </w:rPr>
        <w:t>e</w:t>
      </w:r>
      <w:r w:rsidR="00C860B4" w:rsidRPr="00C860B4">
        <w:rPr>
          <w:rFonts w:ascii="Inspiring" w:hAnsi="Inspiring"/>
          <w:bCs/>
          <w:color w:val="DDDDDD"/>
          <w:spacing w:val="-20"/>
          <w:w w:val="1"/>
          <w:sz w:val="6"/>
        </w:rPr>
        <w:t>v</w:t>
      </w:r>
      <w:r w:rsidRPr="00EE1D1C">
        <w:rPr>
          <w:bCs/>
        </w:rPr>
        <w:t>n</w:t>
      </w:r>
      <w:proofErr w:type="spellEnd"/>
      <w:r w:rsidRPr="00EE1D1C">
        <w:rPr>
          <w:bCs/>
        </w:rPr>
        <w:t xml:space="preserve"> </w:t>
      </w:r>
      <w:proofErr w:type="spellStart"/>
      <w:r w:rsidRPr="00EE1D1C">
        <w:rPr>
          <w:bCs/>
        </w:rPr>
        <w:t>l</w:t>
      </w:r>
      <w:r w:rsidR="00C860B4">
        <w:rPr>
          <w:bCs/>
        </w:rPr>
        <w:t>e</w:t>
      </w:r>
      <w:r w:rsidR="00C860B4" w:rsidRPr="00C860B4">
        <w:rPr>
          <w:rFonts w:ascii="Inspiring" w:hAnsi="Inspiring"/>
          <w:bCs/>
          <w:color w:val="DDDDDD"/>
          <w:spacing w:val="-20"/>
          <w:w w:val="1"/>
          <w:sz w:val="6"/>
        </w:rPr>
        <w:t>v</w:t>
      </w:r>
      <w:r w:rsidRPr="00EE1D1C">
        <w:rPr>
          <w:bCs/>
        </w:rPr>
        <w:t>bih</w:t>
      </w:r>
      <w:proofErr w:type="spellEnd"/>
      <w:r w:rsidRPr="00EE1D1C">
        <w:rPr>
          <w:bCs/>
        </w:rPr>
        <w:t xml:space="preserve">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mahami</w:t>
      </w:r>
      <w:proofErr w:type="spellEnd"/>
      <w:r w:rsidRPr="00EE1D1C">
        <w:rPr>
          <w:bCs/>
        </w:rPr>
        <w:t xml:space="preserve"> </w:t>
      </w:r>
      <w:proofErr w:type="spellStart"/>
      <w:r w:rsidRPr="00EE1D1C">
        <w:rPr>
          <w:bCs/>
        </w:rPr>
        <w:t>p</w:t>
      </w:r>
      <w:r w:rsidR="00C860B4">
        <w:rPr>
          <w:bCs/>
        </w:rPr>
        <w:t>e</w:t>
      </w:r>
      <w:r w:rsidR="00C860B4" w:rsidRPr="00C860B4">
        <w:rPr>
          <w:rFonts w:ascii="Inspiring" w:hAnsi="Inspiring"/>
          <w:bCs/>
          <w:color w:val="DDDDDD"/>
          <w:spacing w:val="-20"/>
          <w:w w:val="1"/>
          <w:sz w:val="6"/>
        </w:rPr>
        <w:t>v</w:t>
      </w:r>
      <w:r w:rsidRPr="00EE1D1C">
        <w:rPr>
          <w:bCs/>
        </w:rPr>
        <w:t>nyakitnya</w:t>
      </w:r>
      <w:proofErr w:type="spellEnd"/>
      <w:r w:rsidRPr="00EE1D1C">
        <w:rPr>
          <w:bCs/>
        </w:rPr>
        <w:t xml:space="preserve"> dan </w:t>
      </w:r>
      <w:proofErr w:type="spellStart"/>
      <w:r w:rsidRPr="00EE1D1C">
        <w:rPr>
          <w:bCs/>
        </w:rPr>
        <w:t>m</w:t>
      </w:r>
      <w:r w:rsidR="00C860B4">
        <w:rPr>
          <w:bCs/>
        </w:rPr>
        <w:t>e</w:t>
      </w:r>
      <w:r w:rsidR="00C860B4" w:rsidRPr="00C860B4">
        <w:rPr>
          <w:rFonts w:ascii="Inspiring" w:hAnsi="Inspiring"/>
          <w:bCs/>
          <w:color w:val="DDDDDD"/>
          <w:spacing w:val="-20"/>
          <w:w w:val="1"/>
          <w:sz w:val="6"/>
        </w:rPr>
        <w:t>v</w:t>
      </w:r>
      <w:r w:rsidRPr="00EE1D1C">
        <w:rPr>
          <w:bCs/>
        </w:rPr>
        <w:t>n</w:t>
      </w:r>
      <w:r w:rsidR="00C860B4">
        <w:rPr>
          <w:bCs/>
        </w:rPr>
        <w:t>e</w:t>
      </w:r>
      <w:r w:rsidR="00C860B4" w:rsidRPr="00C860B4">
        <w:rPr>
          <w:rFonts w:ascii="Inspiring" w:hAnsi="Inspiring"/>
          <w:bCs/>
          <w:color w:val="DDDDDD"/>
          <w:spacing w:val="-20"/>
          <w:w w:val="1"/>
          <w:sz w:val="6"/>
        </w:rPr>
        <w:t>v</w:t>
      </w:r>
      <w:r w:rsidRPr="00EE1D1C">
        <w:rPr>
          <w:bCs/>
        </w:rPr>
        <w:t>rapkan</w:t>
      </w:r>
      <w:proofErr w:type="spellEnd"/>
      <w:r w:rsidRPr="00EE1D1C">
        <w:rPr>
          <w:bCs/>
        </w:rPr>
        <w:t xml:space="preserve"> </w:t>
      </w:r>
      <w:proofErr w:type="spellStart"/>
      <w:r w:rsidRPr="00EE1D1C">
        <w:rPr>
          <w:bCs/>
        </w:rPr>
        <w:t>pola</w:t>
      </w:r>
      <w:proofErr w:type="spellEnd"/>
      <w:r w:rsidRPr="00EE1D1C">
        <w:rPr>
          <w:bCs/>
        </w:rPr>
        <w:t xml:space="preserve"> </w:t>
      </w:r>
      <w:proofErr w:type="spellStart"/>
      <w:r w:rsidRPr="00EE1D1C">
        <w:rPr>
          <w:bCs/>
        </w:rPr>
        <w:t>hidup</w:t>
      </w:r>
      <w:proofErr w:type="spellEnd"/>
      <w:r w:rsidRPr="00EE1D1C">
        <w:rPr>
          <w:bCs/>
        </w:rPr>
        <w:t xml:space="preserve"> </w:t>
      </w:r>
      <w:r w:rsidR="001E1410">
        <w:rPr>
          <w:bCs/>
        </w:rPr>
        <w:t xml:space="preserve">yang </w:t>
      </w:r>
      <w:proofErr w:type="spellStart"/>
      <w:r w:rsidR="001E1410">
        <w:rPr>
          <w:bCs/>
        </w:rPr>
        <w:t>l</w:t>
      </w:r>
      <w:r w:rsidR="00C860B4">
        <w:rPr>
          <w:bCs/>
        </w:rPr>
        <w:t>e</w:t>
      </w:r>
      <w:r w:rsidR="00C860B4" w:rsidRPr="00C860B4">
        <w:rPr>
          <w:rFonts w:ascii="Inspiring" w:hAnsi="Inspiring"/>
          <w:bCs/>
          <w:color w:val="DDDDDD"/>
          <w:spacing w:val="-20"/>
          <w:w w:val="1"/>
          <w:sz w:val="6"/>
        </w:rPr>
        <w:t>v</w:t>
      </w:r>
      <w:r w:rsidR="001E1410">
        <w:rPr>
          <w:bCs/>
        </w:rPr>
        <w:t>bih</w:t>
      </w:r>
      <w:proofErr w:type="spellEnd"/>
      <w:r w:rsidR="001E1410">
        <w:rPr>
          <w:bCs/>
        </w:rPr>
        <w:t xml:space="preserve"> </w:t>
      </w:r>
      <w:proofErr w:type="spellStart"/>
      <w:r w:rsidRPr="00EE1D1C">
        <w:rPr>
          <w:bCs/>
        </w:rPr>
        <w:t>s</w:t>
      </w:r>
      <w:r w:rsidR="00C860B4">
        <w:rPr>
          <w:bCs/>
        </w:rPr>
        <w:t>e</w:t>
      </w:r>
      <w:r w:rsidR="00C860B4" w:rsidRPr="00C860B4">
        <w:rPr>
          <w:rFonts w:ascii="Inspiring" w:hAnsi="Inspiring"/>
          <w:bCs/>
          <w:color w:val="DDDDDD"/>
          <w:spacing w:val="-20"/>
          <w:w w:val="1"/>
          <w:sz w:val="6"/>
        </w:rPr>
        <w:t>v</w:t>
      </w:r>
      <w:r w:rsidRPr="00EE1D1C">
        <w:rPr>
          <w:bCs/>
        </w:rPr>
        <w:t>hat</w:t>
      </w:r>
      <w:proofErr w:type="spellEnd"/>
      <w:r w:rsidRPr="00EE1D1C">
        <w:rPr>
          <w:bCs/>
        </w:rPr>
        <w:t>.</w:t>
      </w:r>
    </w:p>
    <w:p w14:paraId="22EA2826" w14:textId="77777777" w:rsidR="00E60638" w:rsidRPr="009A0293" w:rsidRDefault="00E60638" w:rsidP="009A0293">
      <w:pPr>
        <w:pStyle w:val="Heading1"/>
        <w:numPr>
          <w:ilvl w:val="0"/>
          <w:numId w:val="0"/>
        </w:numPr>
        <w:spacing w:before="240"/>
        <w:jc w:val="left"/>
        <w:rPr>
          <w:b/>
          <w:bCs/>
          <w:sz w:val="24"/>
          <w:szCs w:val="24"/>
        </w:rPr>
      </w:pPr>
      <w:r w:rsidRPr="009A0293">
        <w:rPr>
          <w:b/>
          <w:bCs/>
          <w:sz w:val="24"/>
          <w:szCs w:val="24"/>
        </w:rPr>
        <w:t>PENUTUP</w:t>
      </w:r>
    </w:p>
    <w:p w14:paraId="0C1311C6" w14:textId="77777777" w:rsidR="00E60638" w:rsidRDefault="00E60638" w:rsidP="00E60638">
      <w:pPr>
        <w:pStyle w:val="BodyText"/>
        <w:spacing w:line="276" w:lineRule="auto"/>
        <w:ind w:firstLine="0"/>
        <w:rPr>
          <w:b/>
          <w:lang w:val="id-ID"/>
        </w:rPr>
      </w:pPr>
      <w:r>
        <w:rPr>
          <w:b/>
          <w:lang w:val="id-ID"/>
        </w:rPr>
        <w:t>Simpulan</w:t>
      </w:r>
    </w:p>
    <w:p w14:paraId="06198FA7" w14:textId="06CA764A" w:rsidR="009A0293" w:rsidRPr="009A0293" w:rsidRDefault="009A0293" w:rsidP="009C5F03">
      <w:pPr>
        <w:pStyle w:val="BodyText"/>
        <w:spacing w:line="240" w:lineRule="auto"/>
        <w:ind w:firstLine="720"/>
        <w:rPr>
          <w:bCs/>
        </w:rPr>
      </w:pPr>
      <w:proofErr w:type="spellStart"/>
      <w:r w:rsidRPr="009A0293">
        <w:rPr>
          <w:bCs/>
        </w:rPr>
        <w:t>B</w:t>
      </w:r>
      <w:r w:rsidR="00C860B4">
        <w:rPr>
          <w:bCs/>
        </w:rPr>
        <w:t>e</w:t>
      </w:r>
      <w:r w:rsidR="00C860B4" w:rsidRPr="00C860B4">
        <w:rPr>
          <w:rFonts w:ascii="Inspiring" w:hAnsi="Inspiring"/>
          <w:bCs/>
          <w:color w:val="DDDDDD"/>
          <w:spacing w:val="-20"/>
          <w:w w:val="1"/>
          <w:sz w:val="6"/>
        </w:rPr>
        <w:t>v</w:t>
      </w:r>
      <w:r w:rsidRPr="009A0293">
        <w:rPr>
          <w:bCs/>
        </w:rPr>
        <w:t>rdasarkan</w:t>
      </w:r>
      <w:proofErr w:type="spellEnd"/>
      <w:r w:rsidRPr="009A0293">
        <w:rPr>
          <w:bCs/>
        </w:rPr>
        <w:t xml:space="preserve"> </w:t>
      </w:r>
      <w:proofErr w:type="spellStart"/>
      <w:r w:rsidRPr="009A0293">
        <w:rPr>
          <w:bCs/>
        </w:rPr>
        <w:t>hasil</w:t>
      </w:r>
      <w:proofErr w:type="spellEnd"/>
      <w:r w:rsidRPr="009A0293">
        <w:rPr>
          <w:bCs/>
        </w:rPr>
        <w:t xml:space="preserve"> </w:t>
      </w:r>
      <w:proofErr w:type="spellStart"/>
      <w:r w:rsidRPr="009A0293">
        <w:rPr>
          <w:bCs/>
        </w:rPr>
        <w:t>p</w:t>
      </w:r>
      <w:r w:rsidR="00C860B4">
        <w:rPr>
          <w:bCs/>
        </w:rPr>
        <w:t>e</w:t>
      </w:r>
      <w:r w:rsidR="00C860B4" w:rsidRPr="00C860B4">
        <w:rPr>
          <w:rFonts w:ascii="Inspiring" w:hAnsi="Inspiring"/>
          <w:bCs/>
          <w:color w:val="DDDDDD"/>
          <w:spacing w:val="-20"/>
          <w:w w:val="1"/>
          <w:sz w:val="6"/>
        </w:rPr>
        <w:t>v</w:t>
      </w:r>
      <w:r w:rsidRPr="009A0293">
        <w:rPr>
          <w:bCs/>
        </w:rPr>
        <w:t>n</w:t>
      </w:r>
      <w:r w:rsidR="00C860B4">
        <w:rPr>
          <w:bCs/>
        </w:rPr>
        <w:t>e</w:t>
      </w:r>
      <w:r w:rsidR="00C860B4" w:rsidRPr="00C860B4">
        <w:rPr>
          <w:rFonts w:ascii="Inspiring" w:hAnsi="Inspiring"/>
          <w:bCs/>
          <w:color w:val="DDDDDD"/>
          <w:spacing w:val="-20"/>
          <w:w w:val="1"/>
          <w:sz w:val="6"/>
        </w:rPr>
        <w:t>v</w:t>
      </w:r>
      <w:r w:rsidRPr="009A0293">
        <w:rPr>
          <w:bCs/>
        </w:rPr>
        <w:t>litian</w:t>
      </w:r>
      <w:proofErr w:type="spellEnd"/>
      <w:r w:rsidRPr="009A0293">
        <w:rPr>
          <w:bCs/>
        </w:rPr>
        <w:t xml:space="preserve"> dan </w:t>
      </w:r>
      <w:proofErr w:type="spellStart"/>
      <w:r w:rsidRPr="009A0293">
        <w:rPr>
          <w:bCs/>
        </w:rPr>
        <w:t>p</w:t>
      </w:r>
      <w:r w:rsidR="00C860B4">
        <w:rPr>
          <w:bCs/>
        </w:rPr>
        <w:t>e</w:t>
      </w:r>
      <w:r w:rsidR="00C860B4" w:rsidRPr="00C860B4">
        <w:rPr>
          <w:rFonts w:ascii="Inspiring" w:hAnsi="Inspiring"/>
          <w:bCs/>
          <w:color w:val="DDDDDD"/>
          <w:spacing w:val="-20"/>
          <w:w w:val="1"/>
          <w:sz w:val="6"/>
        </w:rPr>
        <w:t>v</w:t>
      </w:r>
      <w:r w:rsidRPr="009A0293">
        <w:rPr>
          <w:bCs/>
        </w:rPr>
        <w:t>mbahasan</w:t>
      </w:r>
      <w:proofErr w:type="spellEnd"/>
      <w:r w:rsidRPr="009A0293">
        <w:rPr>
          <w:bCs/>
        </w:rPr>
        <w:t xml:space="preserve"> </w:t>
      </w:r>
      <w:proofErr w:type="spellStart"/>
      <w:r w:rsidRPr="009A0293">
        <w:rPr>
          <w:bCs/>
        </w:rPr>
        <w:t>m</w:t>
      </w:r>
      <w:r w:rsidR="00C860B4">
        <w:rPr>
          <w:bCs/>
        </w:rPr>
        <w:t>e</w:t>
      </w:r>
      <w:r w:rsidR="00C860B4" w:rsidRPr="00C860B4">
        <w:rPr>
          <w:rFonts w:ascii="Inspiring" w:hAnsi="Inspiring"/>
          <w:bCs/>
          <w:color w:val="DDDDDD"/>
          <w:spacing w:val="-20"/>
          <w:w w:val="1"/>
          <w:sz w:val="6"/>
        </w:rPr>
        <w:t>v</w:t>
      </w:r>
      <w:r w:rsidRPr="009A0293">
        <w:rPr>
          <w:bCs/>
        </w:rPr>
        <w:t>ng</w:t>
      </w:r>
      <w:r w:rsidR="00C860B4">
        <w:rPr>
          <w:bCs/>
        </w:rPr>
        <w:t>e</w:t>
      </w:r>
      <w:r w:rsidR="00C860B4" w:rsidRPr="00C860B4">
        <w:rPr>
          <w:rFonts w:ascii="Inspiring" w:hAnsi="Inspiring"/>
          <w:bCs/>
          <w:color w:val="DDDDDD"/>
          <w:spacing w:val="-20"/>
          <w:w w:val="1"/>
          <w:sz w:val="6"/>
        </w:rPr>
        <w:t>v</w:t>
      </w:r>
      <w:r w:rsidRPr="009A0293">
        <w:rPr>
          <w:bCs/>
        </w:rPr>
        <w:t>nai</w:t>
      </w:r>
      <w:proofErr w:type="spellEnd"/>
      <w:r w:rsidRPr="009A0293">
        <w:rPr>
          <w:bCs/>
        </w:rPr>
        <w:t xml:space="preserve"> </w:t>
      </w:r>
      <w:proofErr w:type="spellStart"/>
      <w:r w:rsidRPr="009A0293">
        <w:rPr>
          <w:bCs/>
        </w:rPr>
        <w:t>Analisis</w:t>
      </w:r>
      <w:proofErr w:type="spellEnd"/>
      <w:r w:rsidRPr="009A0293">
        <w:rPr>
          <w:bCs/>
        </w:rPr>
        <w:t xml:space="preserve"> </w:t>
      </w:r>
      <w:proofErr w:type="spellStart"/>
      <w:r w:rsidRPr="009A0293">
        <w:rPr>
          <w:bCs/>
        </w:rPr>
        <w:t>Kor</w:t>
      </w:r>
      <w:r w:rsidR="00C860B4">
        <w:rPr>
          <w:bCs/>
        </w:rPr>
        <w:t>e</w:t>
      </w:r>
      <w:r w:rsidR="00C860B4" w:rsidRPr="00C860B4">
        <w:rPr>
          <w:rFonts w:ascii="Inspiring" w:hAnsi="Inspiring"/>
          <w:bCs/>
          <w:color w:val="DDDDDD"/>
          <w:spacing w:val="-20"/>
          <w:w w:val="1"/>
          <w:sz w:val="6"/>
        </w:rPr>
        <w:t>v</w:t>
      </w:r>
      <w:r w:rsidRPr="009A0293">
        <w:rPr>
          <w:bCs/>
        </w:rPr>
        <w:t>lasi</w:t>
      </w:r>
      <w:proofErr w:type="spellEnd"/>
      <w:r w:rsidRPr="009A0293">
        <w:rPr>
          <w:bCs/>
        </w:rPr>
        <w:t xml:space="preserve"> </w:t>
      </w:r>
      <w:proofErr w:type="spellStart"/>
      <w:r w:rsidRPr="009A0293">
        <w:rPr>
          <w:bCs/>
        </w:rPr>
        <w:t>antara</w:t>
      </w:r>
      <w:proofErr w:type="spellEnd"/>
      <w:r w:rsidRPr="009A0293">
        <w:rPr>
          <w:bCs/>
        </w:rPr>
        <w:t xml:space="preserve"> Tingkat </w:t>
      </w:r>
      <w:proofErr w:type="spellStart"/>
      <w:r w:rsidRPr="009A0293">
        <w:rPr>
          <w:bCs/>
        </w:rPr>
        <w:t>P</w:t>
      </w:r>
      <w:r w:rsidR="00C860B4">
        <w:rPr>
          <w:bCs/>
        </w:rPr>
        <w:t>e</w:t>
      </w:r>
      <w:r w:rsidR="00C860B4" w:rsidRPr="00C860B4">
        <w:rPr>
          <w:rFonts w:ascii="Inspiring" w:hAnsi="Inspiring"/>
          <w:bCs/>
          <w:color w:val="DDDDDD"/>
          <w:spacing w:val="-20"/>
          <w:w w:val="1"/>
          <w:sz w:val="6"/>
        </w:rPr>
        <w:t>v</w:t>
      </w:r>
      <w:r w:rsidRPr="009A0293">
        <w:rPr>
          <w:bCs/>
        </w:rPr>
        <w:t>ng</w:t>
      </w:r>
      <w:r w:rsidR="00C860B4">
        <w:rPr>
          <w:bCs/>
        </w:rPr>
        <w:t>e</w:t>
      </w:r>
      <w:r w:rsidR="00C860B4" w:rsidRPr="00C860B4">
        <w:rPr>
          <w:rFonts w:ascii="Inspiring" w:hAnsi="Inspiring"/>
          <w:bCs/>
          <w:color w:val="DDDDDD"/>
          <w:spacing w:val="-20"/>
          <w:w w:val="1"/>
          <w:sz w:val="6"/>
        </w:rPr>
        <w:t>v</w:t>
      </w:r>
      <w:r w:rsidRPr="009A0293">
        <w:rPr>
          <w:bCs/>
        </w:rPr>
        <w:t>tahuan</w:t>
      </w:r>
      <w:proofErr w:type="spellEnd"/>
      <w:r w:rsidRPr="009A0293">
        <w:rPr>
          <w:bCs/>
        </w:rPr>
        <w:t xml:space="preserve"> </w:t>
      </w:r>
      <w:proofErr w:type="spellStart"/>
      <w:r w:rsidRPr="009A0293">
        <w:rPr>
          <w:bCs/>
        </w:rPr>
        <w:t>m</w:t>
      </w:r>
      <w:r w:rsidR="00C860B4">
        <w:rPr>
          <w:bCs/>
        </w:rPr>
        <w:t>e</w:t>
      </w:r>
      <w:r w:rsidR="00C860B4" w:rsidRPr="00C860B4">
        <w:rPr>
          <w:rFonts w:ascii="Inspiring" w:hAnsi="Inspiring"/>
          <w:bCs/>
          <w:color w:val="DDDDDD"/>
          <w:spacing w:val="-20"/>
          <w:w w:val="1"/>
          <w:sz w:val="6"/>
        </w:rPr>
        <w:t>v</w:t>
      </w:r>
      <w:r w:rsidRPr="009A0293">
        <w:rPr>
          <w:bCs/>
        </w:rPr>
        <w:t>ng</w:t>
      </w:r>
      <w:r w:rsidR="00C860B4">
        <w:rPr>
          <w:bCs/>
        </w:rPr>
        <w:t>e</w:t>
      </w:r>
      <w:r w:rsidR="00C860B4" w:rsidRPr="00C860B4">
        <w:rPr>
          <w:rFonts w:ascii="Inspiring" w:hAnsi="Inspiring"/>
          <w:bCs/>
          <w:color w:val="DDDDDD"/>
          <w:spacing w:val="-20"/>
          <w:w w:val="1"/>
          <w:sz w:val="6"/>
        </w:rPr>
        <w:t>v</w:t>
      </w:r>
      <w:r w:rsidRPr="009A0293">
        <w:rPr>
          <w:bCs/>
        </w:rPr>
        <w:t>nai</w:t>
      </w:r>
      <w:proofErr w:type="spellEnd"/>
      <w:r w:rsidRPr="009A0293">
        <w:rPr>
          <w:bCs/>
        </w:rPr>
        <w:t xml:space="preserve"> </w:t>
      </w:r>
      <w:proofErr w:type="spellStart"/>
      <w:r w:rsidRPr="009A0293">
        <w:rPr>
          <w:bCs/>
        </w:rPr>
        <w:t>Diab</w:t>
      </w:r>
      <w:r w:rsidR="00C860B4">
        <w:rPr>
          <w:bCs/>
        </w:rPr>
        <w:t>e</w:t>
      </w:r>
      <w:r w:rsidR="00C860B4" w:rsidRPr="00C860B4">
        <w:rPr>
          <w:rFonts w:ascii="Inspiring" w:hAnsi="Inspiring"/>
          <w:bCs/>
          <w:color w:val="DDDDDD"/>
          <w:spacing w:val="-20"/>
          <w:w w:val="1"/>
          <w:sz w:val="6"/>
        </w:rPr>
        <w:t>v</w:t>
      </w:r>
      <w:r w:rsidRPr="009A0293">
        <w:rPr>
          <w:bCs/>
        </w:rPr>
        <w:t>t</w:t>
      </w:r>
      <w:r w:rsidR="00C860B4">
        <w:rPr>
          <w:bCs/>
        </w:rPr>
        <w:t>e</w:t>
      </w:r>
      <w:r w:rsidR="00C860B4" w:rsidRPr="00C860B4">
        <w:rPr>
          <w:rFonts w:ascii="Inspiring" w:hAnsi="Inspiring"/>
          <w:bCs/>
          <w:color w:val="DDDDDD"/>
          <w:spacing w:val="-20"/>
          <w:w w:val="1"/>
          <w:sz w:val="6"/>
        </w:rPr>
        <w:t>v</w:t>
      </w:r>
      <w:r w:rsidRPr="009A0293">
        <w:rPr>
          <w:bCs/>
        </w:rPr>
        <w:t>s</w:t>
      </w:r>
      <w:proofErr w:type="spellEnd"/>
      <w:r w:rsidRPr="009A0293">
        <w:rPr>
          <w:bCs/>
        </w:rPr>
        <w:t xml:space="preserve"> </w:t>
      </w:r>
      <w:proofErr w:type="spellStart"/>
      <w:r w:rsidRPr="009A0293">
        <w:rPr>
          <w:bCs/>
        </w:rPr>
        <w:t>M</w:t>
      </w:r>
      <w:r w:rsidR="00C860B4">
        <w:rPr>
          <w:bCs/>
        </w:rPr>
        <w:t>e</w:t>
      </w:r>
      <w:r w:rsidR="00C860B4" w:rsidRPr="00C860B4">
        <w:rPr>
          <w:rFonts w:ascii="Inspiring" w:hAnsi="Inspiring"/>
          <w:bCs/>
          <w:color w:val="DDDDDD"/>
          <w:spacing w:val="-20"/>
          <w:w w:val="1"/>
          <w:sz w:val="6"/>
        </w:rPr>
        <w:t>v</w:t>
      </w:r>
      <w:r w:rsidRPr="009A0293">
        <w:rPr>
          <w:bCs/>
        </w:rPr>
        <w:t>litus</w:t>
      </w:r>
      <w:proofErr w:type="spellEnd"/>
      <w:r w:rsidRPr="009A0293">
        <w:rPr>
          <w:bCs/>
        </w:rPr>
        <w:t xml:space="preserve"> </w:t>
      </w:r>
      <w:proofErr w:type="spellStart"/>
      <w:r w:rsidRPr="009A0293">
        <w:rPr>
          <w:bCs/>
        </w:rPr>
        <w:t>d</w:t>
      </w:r>
      <w:r w:rsidR="00C860B4">
        <w:rPr>
          <w:bCs/>
        </w:rPr>
        <w:t>e</w:t>
      </w:r>
      <w:r w:rsidR="00C860B4" w:rsidRPr="00C860B4">
        <w:rPr>
          <w:rFonts w:ascii="Inspiring" w:hAnsi="Inspiring"/>
          <w:bCs/>
          <w:color w:val="DDDDDD"/>
          <w:spacing w:val="-20"/>
          <w:w w:val="1"/>
          <w:sz w:val="6"/>
        </w:rPr>
        <w:t>v</w:t>
      </w:r>
      <w:r w:rsidRPr="009A0293">
        <w:rPr>
          <w:bCs/>
        </w:rPr>
        <w:t>ngan</w:t>
      </w:r>
      <w:proofErr w:type="spellEnd"/>
      <w:r w:rsidRPr="009A0293">
        <w:rPr>
          <w:bCs/>
        </w:rPr>
        <w:t xml:space="preserve"> Pola Gaya Hidup </w:t>
      </w:r>
      <w:proofErr w:type="spellStart"/>
      <w:r w:rsidRPr="009A0293">
        <w:rPr>
          <w:bCs/>
        </w:rPr>
        <w:t>Pasi</w:t>
      </w:r>
      <w:r w:rsidR="00C860B4">
        <w:rPr>
          <w:bCs/>
        </w:rPr>
        <w:t>e</w:t>
      </w:r>
      <w:r w:rsidR="00C860B4" w:rsidRPr="00C860B4">
        <w:rPr>
          <w:rFonts w:ascii="Inspiring" w:hAnsi="Inspiring"/>
          <w:bCs/>
          <w:color w:val="DDDDDD"/>
          <w:spacing w:val="-20"/>
          <w:w w:val="1"/>
          <w:sz w:val="6"/>
        </w:rPr>
        <w:t>v</w:t>
      </w:r>
      <w:r w:rsidRPr="009A0293">
        <w:rPr>
          <w:bCs/>
        </w:rPr>
        <w:t>n</w:t>
      </w:r>
      <w:proofErr w:type="spellEnd"/>
      <w:r w:rsidRPr="009A0293">
        <w:rPr>
          <w:bCs/>
        </w:rPr>
        <w:t xml:space="preserve"> </w:t>
      </w:r>
      <w:proofErr w:type="spellStart"/>
      <w:r w:rsidRPr="009A0293">
        <w:rPr>
          <w:bCs/>
        </w:rPr>
        <w:t>Diab</w:t>
      </w:r>
      <w:r w:rsidR="00C860B4">
        <w:rPr>
          <w:bCs/>
        </w:rPr>
        <w:t>e</w:t>
      </w:r>
      <w:r w:rsidR="00C860B4" w:rsidRPr="00C860B4">
        <w:rPr>
          <w:rFonts w:ascii="Inspiring" w:hAnsi="Inspiring"/>
          <w:bCs/>
          <w:color w:val="DDDDDD"/>
          <w:spacing w:val="-20"/>
          <w:w w:val="1"/>
          <w:sz w:val="6"/>
        </w:rPr>
        <w:t>v</w:t>
      </w:r>
      <w:r w:rsidRPr="009A0293">
        <w:rPr>
          <w:bCs/>
        </w:rPr>
        <w:t>t</w:t>
      </w:r>
      <w:r w:rsidR="00C860B4">
        <w:rPr>
          <w:bCs/>
        </w:rPr>
        <w:t>e</w:t>
      </w:r>
      <w:r w:rsidR="00C860B4" w:rsidRPr="00C860B4">
        <w:rPr>
          <w:rFonts w:ascii="Inspiring" w:hAnsi="Inspiring"/>
          <w:bCs/>
          <w:color w:val="DDDDDD"/>
          <w:spacing w:val="-20"/>
          <w:w w:val="1"/>
          <w:sz w:val="6"/>
        </w:rPr>
        <w:t>v</w:t>
      </w:r>
      <w:r w:rsidRPr="009A0293">
        <w:rPr>
          <w:bCs/>
        </w:rPr>
        <w:t>s</w:t>
      </w:r>
      <w:proofErr w:type="spellEnd"/>
      <w:r w:rsidRPr="009A0293">
        <w:rPr>
          <w:bCs/>
        </w:rPr>
        <w:t xml:space="preserve"> </w:t>
      </w:r>
      <w:proofErr w:type="spellStart"/>
      <w:r w:rsidRPr="009A0293">
        <w:rPr>
          <w:bCs/>
        </w:rPr>
        <w:t>M</w:t>
      </w:r>
      <w:r w:rsidR="00C860B4">
        <w:rPr>
          <w:bCs/>
        </w:rPr>
        <w:t>e</w:t>
      </w:r>
      <w:r w:rsidR="00C860B4" w:rsidRPr="00C860B4">
        <w:rPr>
          <w:rFonts w:ascii="Inspiring" w:hAnsi="Inspiring"/>
          <w:bCs/>
          <w:color w:val="DDDDDD"/>
          <w:spacing w:val="-20"/>
          <w:w w:val="1"/>
          <w:sz w:val="6"/>
        </w:rPr>
        <w:t>v</w:t>
      </w:r>
      <w:r w:rsidRPr="009A0293">
        <w:rPr>
          <w:bCs/>
        </w:rPr>
        <w:t>litus</w:t>
      </w:r>
      <w:proofErr w:type="spellEnd"/>
      <w:r w:rsidRPr="009A0293">
        <w:rPr>
          <w:bCs/>
        </w:rPr>
        <w:t xml:space="preserve"> </w:t>
      </w:r>
      <w:proofErr w:type="spellStart"/>
      <w:r w:rsidRPr="009A0293">
        <w:rPr>
          <w:bCs/>
        </w:rPr>
        <w:t>Tip</w:t>
      </w:r>
      <w:r w:rsidR="00C860B4">
        <w:rPr>
          <w:bCs/>
        </w:rPr>
        <w:t>e</w:t>
      </w:r>
      <w:r w:rsidR="00C860B4" w:rsidRPr="00C860B4">
        <w:rPr>
          <w:rFonts w:ascii="Inspiring" w:hAnsi="Inspiring"/>
          <w:bCs/>
          <w:color w:val="DDDDDD"/>
          <w:spacing w:val="-20"/>
          <w:w w:val="1"/>
          <w:sz w:val="6"/>
        </w:rPr>
        <w:t>v</w:t>
      </w:r>
      <w:proofErr w:type="spellEnd"/>
      <w:r w:rsidRPr="009A0293">
        <w:rPr>
          <w:bCs/>
        </w:rPr>
        <w:t xml:space="preserve"> 2 di</w:t>
      </w:r>
      <w:r w:rsidR="00772472">
        <w:rPr>
          <w:bCs/>
        </w:rPr>
        <w:t xml:space="preserve"> salah </w:t>
      </w:r>
      <w:proofErr w:type="spellStart"/>
      <w:proofErr w:type="gramStart"/>
      <w:r w:rsidR="00772472">
        <w:rPr>
          <w:bCs/>
        </w:rPr>
        <w:t>satu</w:t>
      </w:r>
      <w:proofErr w:type="spellEnd"/>
      <w:r w:rsidR="00772472">
        <w:rPr>
          <w:bCs/>
        </w:rPr>
        <w:t xml:space="preserve"> </w:t>
      </w:r>
      <w:r w:rsidRPr="009A0293">
        <w:rPr>
          <w:bCs/>
        </w:rPr>
        <w:t xml:space="preserve"> </w:t>
      </w:r>
      <w:proofErr w:type="spellStart"/>
      <w:r w:rsidRPr="009A0293">
        <w:rPr>
          <w:bCs/>
        </w:rPr>
        <w:t>Klinik</w:t>
      </w:r>
      <w:proofErr w:type="spellEnd"/>
      <w:proofErr w:type="gramEnd"/>
      <w:r w:rsidRPr="009A0293">
        <w:rPr>
          <w:bCs/>
        </w:rPr>
        <w:t xml:space="preserve"> Utama </w:t>
      </w:r>
      <w:r w:rsidR="00772472">
        <w:rPr>
          <w:bCs/>
        </w:rPr>
        <w:t xml:space="preserve">di Kota </w:t>
      </w:r>
      <w:r w:rsidRPr="009A0293">
        <w:rPr>
          <w:bCs/>
        </w:rPr>
        <w:t xml:space="preserve">Bandung, </w:t>
      </w:r>
      <w:proofErr w:type="spellStart"/>
      <w:r w:rsidRPr="009A0293">
        <w:rPr>
          <w:bCs/>
        </w:rPr>
        <w:t>maka</w:t>
      </w:r>
      <w:proofErr w:type="spellEnd"/>
      <w:r w:rsidRPr="009A0293">
        <w:rPr>
          <w:bCs/>
        </w:rPr>
        <w:t xml:space="preserve"> </w:t>
      </w:r>
      <w:proofErr w:type="spellStart"/>
      <w:r w:rsidRPr="009A0293">
        <w:rPr>
          <w:bCs/>
        </w:rPr>
        <w:t>dapat</w:t>
      </w:r>
      <w:proofErr w:type="spellEnd"/>
      <w:r w:rsidRPr="009A0293">
        <w:rPr>
          <w:bCs/>
        </w:rPr>
        <w:t xml:space="preserve"> </w:t>
      </w:r>
      <w:proofErr w:type="spellStart"/>
      <w:r w:rsidRPr="009A0293">
        <w:rPr>
          <w:bCs/>
        </w:rPr>
        <w:t>disimpulkan</w:t>
      </w:r>
      <w:proofErr w:type="spellEnd"/>
      <w:r w:rsidRPr="009A0293">
        <w:rPr>
          <w:bCs/>
        </w:rPr>
        <w:t xml:space="preserve"> </w:t>
      </w:r>
      <w:proofErr w:type="spellStart"/>
      <w:r w:rsidRPr="009A0293">
        <w:rPr>
          <w:bCs/>
        </w:rPr>
        <w:t>s</w:t>
      </w:r>
      <w:r w:rsidR="00C860B4">
        <w:rPr>
          <w:bCs/>
        </w:rPr>
        <w:t>e</w:t>
      </w:r>
      <w:r w:rsidR="00C860B4" w:rsidRPr="00C860B4">
        <w:rPr>
          <w:rFonts w:ascii="Inspiring" w:hAnsi="Inspiring"/>
          <w:bCs/>
          <w:color w:val="DDDDDD"/>
          <w:spacing w:val="-20"/>
          <w:w w:val="1"/>
          <w:sz w:val="6"/>
        </w:rPr>
        <w:t>v</w:t>
      </w:r>
      <w:r w:rsidRPr="009A0293">
        <w:rPr>
          <w:bCs/>
        </w:rPr>
        <w:t>bagai</w:t>
      </w:r>
      <w:proofErr w:type="spellEnd"/>
      <w:r w:rsidRPr="009A0293">
        <w:rPr>
          <w:bCs/>
        </w:rPr>
        <w:t xml:space="preserve"> </w:t>
      </w:r>
      <w:proofErr w:type="spellStart"/>
      <w:r w:rsidRPr="009A0293">
        <w:rPr>
          <w:bCs/>
        </w:rPr>
        <w:t>b</w:t>
      </w:r>
      <w:r w:rsidR="00C860B4">
        <w:rPr>
          <w:bCs/>
        </w:rPr>
        <w:t>e</w:t>
      </w:r>
      <w:r w:rsidR="00C860B4" w:rsidRPr="00C860B4">
        <w:rPr>
          <w:rFonts w:ascii="Inspiring" w:hAnsi="Inspiring"/>
          <w:bCs/>
          <w:color w:val="DDDDDD"/>
          <w:spacing w:val="-20"/>
          <w:w w:val="1"/>
          <w:sz w:val="6"/>
        </w:rPr>
        <w:t>v</w:t>
      </w:r>
      <w:r w:rsidRPr="009A0293">
        <w:rPr>
          <w:bCs/>
        </w:rPr>
        <w:t>rikut</w:t>
      </w:r>
      <w:proofErr w:type="spellEnd"/>
      <w:r w:rsidRPr="009A0293">
        <w:rPr>
          <w:bCs/>
        </w:rPr>
        <w:t>:</w:t>
      </w:r>
    </w:p>
    <w:p w14:paraId="365240DC" w14:textId="57073B5C" w:rsidR="009A0293" w:rsidRDefault="009A0293" w:rsidP="009C5F03">
      <w:pPr>
        <w:pStyle w:val="BodyText"/>
        <w:numPr>
          <w:ilvl w:val="0"/>
          <w:numId w:val="14"/>
        </w:numPr>
        <w:spacing w:line="240" w:lineRule="auto"/>
        <w:rPr>
          <w:bCs/>
          <w:lang w:val="id-ID"/>
        </w:rPr>
      </w:pPr>
      <w:r w:rsidRPr="009A0293">
        <w:rPr>
          <w:bCs/>
          <w:lang w:val="id-ID"/>
        </w:rPr>
        <w:t>Tingkat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pasi</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dia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us ti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 2 di </w:t>
      </w:r>
      <w:r w:rsidR="00A43020">
        <w:rPr>
          <w:bCs/>
          <w:lang w:val="id-ID"/>
        </w:rPr>
        <w:t xml:space="preserve">Salah satu </w:t>
      </w:r>
      <w:r w:rsidRPr="009A0293">
        <w:rPr>
          <w:bCs/>
          <w:lang w:val="id-ID"/>
        </w:rPr>
        <w:t xml:space="preserve">Klinik Utama </w:t>
      </w:r>
      <w:r w:rsidR="00A43020">
        <w:rPr>
          <w:bCs/>
          <w:lang w:val="id-ID"/>
        </w:rPr>
        <w:t xml:space="preserve">di Kota Bandung </w:t>
      </w:r>
      <w:r w:rsidRPr="009A0293">
        <w:rPr>
          <w:bCs/>
          <w:lang w:val="id-ID"/>
        </w:rPr>
        <w:t>dari total 67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dapat di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i bahwa data mayoritas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ada pada ka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gori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kurang (skor &lt;55)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33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49.3%),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udian disusul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cukup (skor 55-75)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18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26,9%), dan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baik (76-100)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16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23,9%).</w:t>
      </w:r>
    </w:p>
    <w:p w14:paraId="09013B8B" w14:textId="45F6D523" w:rsidR="009A0293" w:rsidRDefault="009A0293" w:rsidP="009C5F03">
      <w:pPr>
        <w:pStyle w:val="BodyText"/>
        <w:numPr>
          <w:ilvl w:val="0"/>
          <w:numId w:val="14"/>
        </w:numPr>
        <w:spacing w:line="240" w:lineRule="auto"/>
        <w:rPr>
          <w:bCs/>
          <w:lang w:val="id-ID"/>
        </w:rPr>
      </w:pPr>
      <w:r w:rsidRPr="009A0293">
        <w:rPr>
          <w:bCs/>
          <w:lang w:val="id-ID"/>
        </w:rPr>
        <w:t>Pola gaya hidup pasi</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n </w:t>
      </w:r>
      <w:r w:rsidR="00430002">
        <w:rPr>
          <w:bCs/>
          <w:lang w:val="id-ID"/>
        </w:rPr>
        <w:t>d</w:t>
      </w:r>
      <w:r w:rsidRPr="009A0293">
        <w:rPr>
          <w:bCs/>
          <w:lang w:val="id-ID"/>
        </w:rPr>
        <w:t>ia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s </w:t>
      </w:r>
      <w:r w:rsidR="00430002">
        <w:rPr>
          <w:bCs/>
          <w:lang w:val="id-ID"/>
        </w:rPr>
        <w:t>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us ti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 2 di </w:t>
      </w:r>
      <w:r w:rsidR="00772472">
        <w:rPr>
          <w:bCs/>
          <w:lang w:val="id-ID"/>
        </w:rPr>
        <w:t xml:space="preserve">salah satu </w:t>
      </w:r>
      <w:r w:rsidRPr="009A0293">
        <w:rPr>
          <w:bCs/>
          <w:lang w:val="id-ID"/>
        </w:rPr>
        <w:t xml:space="preserve">Klinik Utama </w:t>
      </w:r>
      <w:r w:rsidR="00772472">
        <w:rPr>
          <w:bCs/>
          <w:lang w:val="id-ID"/>
        </w:rPr>
        <w:t xml:space="preserve">di Kota </w:t>
      </w:r>
      <w:r w:rsidRPr="009A0293">
        <w:rPr>
          <w:bCs/>
          <w:lang w:val="id-ID"/>
        </w:rPr>
        <w:t>Bandung dapat di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i bahwa data mayoritas adalah tidak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hat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29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43,3%),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udian disusul 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an cukup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13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19,4%),  tidak baik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12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17,9%),  baik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9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13,4%), dan baik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kal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anyak 4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po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6%).</w:t>
      </w:r>
    </w:p>
    <w:p w14:paraId="028A7329" w14:textId="7C03F375" w:rsidR="00E60638" w:rsidRPr="009A0293" w:rsidRDefault="009A0293" w:rsidP="009C5F03">
      <w:pPr>
        <w:pStyle w:val="BodyText"/>
        <w:numPr>
          <w:ilvl w:val="0"/>
          <w:numId w:val="14"/>
        </w:numPr>
        <w:spacing w:after="240" w:line="240" w:lineRule="auto"/>
        <w:rPr>
          <w:bCs/>
          <w:lang w:val="id-ID"/>
        </w:rPr>
      </w:pPr>
      <w:r w:rsidRPr="009A0293">
        <w:rPr>
          <w:bCs/>
          <w:lang w:val="id-ID"/>
        </w:rPr>
        <w:t>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dasarkan hasil analisis, 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dapat ko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si yang signifikan antara tingkat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dan gaya hidup, 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an nilai signifikans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ar 0.000. Ko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si antara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dua varia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 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ut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iliki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kuatan yang kuat, ditunjukkan ol</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h nilai ko</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fisi</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 ko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s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ar 0.757. Arah ko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si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sifat positif, yang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art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akin tinggi tingkat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orang, maka gaya hidupnya c</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ung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akin baik.</w:t>
      </w:r>
    </w:p>
    <w:p w14:paraId="1470B0C2" w14:textId="77777777" w:rsidR="00E60638" w:rsidRDefault="00E60638" w:rsidP="00E60638">
      <w:pPr>
        <w:pStyle w:val="BodyText"/>
        <w:spacing w:line="276" w:lineRule="auto"/>
        <w:ind w:firstLine="0"/>
        <w:rPr>
          <w:b/>
          <w:lang w:val="id-ID"/>
        </w:rPr>
      </w:pPr>
      <w:r>
        <w:rPr>
          <w:b/>
          <w:lang w:val="id-ID"/>
        </w:rPr>
        <w:t>Saran</w:t>
      </w:r>
    </w:p>
    <w:p w14:paraId="69AB6931" w14:textId="77777777" w:rsidR="009A0293" w:rsidRDefault="009A0293" w:rsidP="009C5F03">
      <w:pPr>
        <w:pStyle w:val="BodyText"/>
        <w:numPr>
          <w:ilvl w:val="0"/>
          <w:numId w:val="15"/>
        </w:numPr>
        <w:spacing w:line="240" w:lineRule="auto"/>
        <w:rPr>
          <w:bCs/>
          <w:lang w:val="id-ID"/>
        </w:rPr>
      </w:pPr>
      <w:r w:rsidRPr="009A0293">
        <w:rPr>
          <w:bCs/>
          <w:lang w:val="id-ID"/>
        </w:rPr>
        <w:t>Masyarakat</w:t>
      </w:r>
    </w:p>
    <w:p w14:paraId="7D35E840" w14:textId="1FBC5D0A" w:rsidR="00EC1799" w:rsidRDefault="00EC1799" w:rsidP="009C5F03">
      <w:pPr>
        <w:pStyle w:val="BodyText"/>
        <w:spacing w:line="240" w:lineRule="auto"/>
        <w:ind w:left="649" w:firstLine="0"/>
        <w:rPr>
          <w:bCs/>
          <w:lang w:val="id-ID"/>
        </w:rPr>
      </w:pPr>
      <w:r w:rsidRPr="00EC1799">
        <w:rPr>
          <w:bCs/>
          <w:lang w:val="id-ID"/>
        </w:rPr>
        <w:t>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litian ini diharapkan dapat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ingkatkan k</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sadaran masyarakat, khususnya pada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d</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rita diab</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t</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s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litus</w:t>
      </w:r>
      <w:r w:rsidR="008C1777">
        <w:rPr>
          <w:bCs/>
          <w:lang w:val="id-ID"/>
        </w:rPr>
        <w:t xml:space="preserve"> (DM)</w:t>
      </w:r>
      <w:r w:rsidRPr="00EC1799">
        <w:rPr>
          <w:bCs/>
          <w:lang w:val="id-ID"/>
        </w:rPr>
        <w:t xml:space="preserve"> ti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 xml:space="preserve"> 2,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g</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ai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tingnya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g</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tahuan yang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madai t</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tang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yakit yang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r</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ka d</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rita. D</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gan d</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mikian, diharapkan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g</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tahuan t</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rs</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but dapat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dorong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rapan pola gaya hidup yang l</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bih s</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hat guna m</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dukung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g</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lolaan p</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nyakit s</w:t>
      </w:r>
      <w:r w:rsidR="00C860B4">
        <w:rPr>
          <w:bCs/>
          <w:lang w:val="id-ID"/>
        </w:rPr>
        <w:t>e</w:t>
      </w:r>
      <w:r w:rsidR="00C860B4" w:rsidRPr="00C860B4">
        <w:rPr>
          <w:rFonts w:ascii="Inspiring" w:hAnsi="Inspiring"/>
          <w:bCs/>
          <w:color w:val="DDDDDD"/>
          <w:spacing w:val="-20"/>
          <w:w w:val="1"/>
          <w:sz w:val="6"/>
          <w:lang w:val="id-ID"/>
        </w:rPr>
        <w:t>v</w:t>
      </w:r>
      <w:r w:rsidRPr="00EC1799">
        <w:rPr>
          <w:bCs/>
          <w:lang w:val="id-ID"/>
        </w:rPr>
        <w:t>cara optimal.</w:t>
      </w:r>
    </w:p>
    <w:p w14:paraId="723A2ABF" w14:textId="77777777" w:rsidR="00B86BE6" w:rsidRDefault="00B86BE6" w:rsidP="009C5F03">
      <w:pPr>
        <w:pStyle w:val="BodyText"/>
        <w:spacing w:line="240" w:lineRule="auto"/>
        <w:ind w:left="649" w:firstLine="0"/>
        <w:rPr>
          <w:bCs/>
          <w:lang w:val="id-ID"/>
        </w:rPr>
      </w:pPr>
    </w:p>
    <w:p w14:paraId="1CBFF8A8" w14:textId="77777777" w:rsidR="00B86BE6" w:rsidRDefault="00B86BE6" w:rsidP="009C5F03">
      <w:pPr>
        <w:pStyle w:val="BodyText"/>
        <w:spacing w:line="240" w:lineRule="auto"/>
        <w:ind w:left="649" w:firstLine="0"/>
        <w:rPr>
          <w:bCs/>
          <w:lang w:val="id-ID"/>
        </w:rPr>
      </w:pPr>
    </w:p>
    <w:p w14:paraId="6FEB173E" w14:textId="77777777" w:rsidR="00B86BE6" w:rsidRDefault="00B86BE6" w:rsidP="009C5F03">
      <w:pPr>
        <w:pStyle w:val="BodyText"/>
        <w:spacing w:line="240" w:lineRule="auto"/>
        <w:ind w:left="649" w:firstLine="0"/>
        <w:rPr>
          <w:bCs/>
          <w:lang w:val="id-ID"/>
        </w:rPr>
      </w:pPr>
    </w:p>
    <w:p w14:paraId="2003E9F7" w14:textId="51AAC236" w:rsidR="009A0293" w:rsidRDefault="009A0293" w:rsidP="009C5F03">
      <w:pPr>
        <w:pStyle w:val="BodyText"/>
        <w:numPr>
          <w:ilvl w:val="0"/>
          <w:numId w:val="15"/>
        </w:numPr>
        <w:spacing w:line="240" w:lineRule="auto"/>
        <w:rPr>
          <w:bCs/>
          <w:lang w:val="id-ID"/>
        </w:rPr>
      </w:pPr>
      <w:r w:rsidRPr="009A0293">
        <w:rPr>
          <w:bCs/>
          <w:lang w:val="id-ID"/>
        </w:rPr>
        <w:t>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pat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an</w:t>
      </w:r>
    </w:p>
    <w:p w14:paraId="7CF92C4B" w14:textId="44F079E4" w:rsidR="00A43020" w:rsidRPr="009A0293" w:rsidRDefault="009A0293" w:rsidP="009C5F03">
      <w:pPr>
        <w:pStyle w:val="BodyText"/>
        <w:spacing w:line="240" w:lineRule="auto"/>
        <w:ind w:left="649"/>
        <w:rPr>
          <w:bCs/>
          <w:lang w:val="id-ID"/>
        </w:rPr>
      </w:pPr>
      <w:r w:rsidRPr="009A0293">
        <w:rPr>
          <w:bCs/>
          <w:lang w:val="id-ID"/>
        </w:rPr>
        <w:t>Diharapkan hasil ini dapat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ndorong </w:t>
      </w:r>
      <w:proofErr w:type="spellStart"/>
      <w:r w:rsidR="00B86BE6">
        <w:t>p</w:t>
      </w:r>
      <w:r w:rsidR="00C860B4">
        <w:t>e</w:t>
      </w:r>
      <w:r w:rsidR="00C860B4" w:rsidRPr="00C860B4">
        <w:rPr>
          <w:rFonts w:ascii="Inspiring" w:hAnsi="Inspiring"/>
          <w:color w:val="DDDDDD"/>
          <w:spacing w:val="-20"/>
          <w:w w:val="1"/>
          <w:sz w:val="6"/>
        </w:rPr>
        <w:t>v</w:t>
      </w:r>
      <w:r w:rsidR="00B86BE6">
        <w:t>ningkatan</w:t>
      </w:r>
      <w:proofErr w:type="spellEnd"/>
      <w:r w:rsidR="00B86BE6">
        <w:t xml:space="preserve"> </w:t>
      </w:r>
      <w:proofErr w:type="spellStart"/>
      <w:r w:rsidR="00B86BE6">
        <w:t>k</w:t>
      </w:r>
      <w:r w:rsidR="00C860B4">
        <w:t>e</w:t>
      </w:r>
      <w:r w:rsidR="00C860B4" w:rsidRPr="00C860B4">
        <w:rPr>
          <w:rFonts w:ascii="Inspiring" w:hAnsi="Inspiring"/>
          <w:color w:val="DDDDDD"/>
          <w:spacing w:val="-20"/>
          <w:w w:val="1"/>
          <w:sz w:val="6"/>
        </w:rPr>
        <w:t>v</w:t>
      </w:r>
      <w:r w:rsidR="00B86BE6">
        <w:t>giatan</w:t>
      </w:r>
      <w:proofErr w:type="spellEnd"/>
      <w:r w:rsidR="00B86BE6">
        <w:t xml:space="preserve"> </w:t>
      </w:r>
      <w:proofErr w:type="spellStart"/>
      <w:r w:rsidR="00B86BE6">
        <w:t>promosi</w:t>
      </w:r>
      <w:proofErr w:type="spellEnd"/>
      <w:r w:rsidR="00B86BE6">
        <w:t xml:space="preserve"> </w:t>
      </w:r>
      <w:proofErr w:type="spellStart"/>
      <w:r w:rsidR="00B86BE6">
        <w:t>k</w:t>
      </w:r>
      <w:r w:rsidR="00C860B4">
        <w:t>e</w:t>
      </w:r>
      <w:r w:rsidR="00C860B4" w:rsidRPr="00C860B4">
        <w:rPr>
          <w:rFonts w:ascii="Inspiring" w:hAnsi="Inspiring"/>
          <w:color w:val="DDDDDD"/>
          <w:spacing w:val="-20"/>
          <w:w w:val="1"/>
          <w:sz w:val="6"/>
        </w:rPr>
        <w:t>v</w:t>
      </w:r>
      <w:r w:rsidR="00B86BE6">
        <w:t>s</w:t>
      </w:r>
      <w:r w:rsidR="00C860B4">
        <w:t>e</w:t>
      </w:r>
      <w:r w:rsidR="00C860B4" w:rsidRPr="00C860B4">
        <w:rPr>
          <w:rFonts w:ascii="Inspiring" w:hAnsi="Inspiring"/>
          <w:color w:val="DDDDDD"/>
          <w:spacing w:val="-20"/>
          <w:w w:val="1"/>
          <w:sz w:val="6"/>
        </w:rPr>
        <w:t>v</w:t>
      </w:r>
      <w:r w:rsidR="00B86BE6">
        <w:t>hatan</w:t>
      </w:r>
      <w:proofErr w:type="spellEnd"/>
      <w:r w:rsidR="00B86BE6">
        <w:t xml:space="preserve">, </w:t>
      </w:r>
      <w:proofErr w:type="spellStart"/>
      <w:r w:rsidR="00B86BE6" w:rsidRPr="00B86BE6">
        <w:t>baik</w:t>
      </w:r>
      <w:proofErr w:type="spellEnd"/>
      <w:r w:rsidR="00B86BE6" w:rsidRPr="00B86BE6">
        <w:t xml:space="preserve"> </w:t>
      </w:r>
      <w:proofErr w:type="spellStart"/>
      <w:r w:rsidR="00B86BE6" w:rsidRPr="00B86BE6">
        <w:t>dalam</w:t>
      </w:r>
      <w:proofErr w:type="spellEnd"/>
      <w:r w:rsidR="00B86BE6" w:rsidRPr="00B86BE6">
        <w:t xml:space="preserve"> </w:t>
      </w:r>
      <w:proofErr w:type="spellStart"/>
      <w:r w:rsidR="00B86BE6" w:rsidRPr="00B86BE6">
        <w:t>b</w:t>
      </w:r>
      <w:r w:rsidR="00C860B4">
        <w:t>e</w:t>
      </w:r>
      <w:r w:rsidR="00C860B4" w:rsidRPr="00C860B4">
        <w:rPr>
          <w:rFonts w:ascii="Inspiring" w:hAnsi="Inspiring"/>
          <w:color w:val="DDDDDD"/>
          <w:spacing w:val="-20"/>
          <w:w w:val="1"/>
          <w:sz w:val="6"/>
        </w:rPr>
        <w:t>v</w:t>
      </w:r>
      <w:r w:rsidR="00B86BE6" w:rsidRPr="00B86BE6">
        <w:t>ntuk</w:t>
      </w:r>
      <w:proofErr w:type="spellEnd"/>
      <w:r w:rsidR="00B86BE6" w:rsidRPr="00B86BE6">
        <w:t xml:space="preserve"> </w:t>
      </w:r>
      <w:proofErr w:type="spellStart"/>
      <w:r w:rsidR="00B86BE6" w:rsidRPr="00B86BE6">
        <w:t>upaya</w:t>
      </w:r>
      <w:proofErr w:type="spellEnd"/>
      <w:r w:rsidR="00B86BE6" w:rsidRPr="00B86BE6">
        <w:t xml:space="preserve"> </w:t>
      </w:r>
      <w:proofErr w:type="spellStart"/>
      <w:r w:rsidR="00B86BE6" w:rsidRPr="00B86BE6">
        <w:t>promotif</w:t>
      </w:r>
      <w:proofErr w:type="spellEnd"/>
      <w:r w:rsidR="00B86BE6" w:rsidRPr="00B86BE6">
        <w:t xml:space="preserve"> </w:t>
      </w:r>
      <w:proofErr w:type="spellStart"/>
      <w:r w:rsidR="00B86BE6" w:rsidRPr="00B86BE6">
        <w:t>maupun</w:t>
      </w:r>
      <w:proofErr w:type="spellEnd"/>
      <w:r w:rsidR="00B86BE6" w:rsidRPr="00B86BE6">
        <w:t xml:space="preserve"> </w:t>
      </w:r>
      <w:proofErr w:type="spellStart"/>
      <w:r w:rsidR="00B86BE6" w:rsidRPr="00B86BE6">
        <w:t>pr</w:t>
      </w:r>
      <w:r w:rsidR="00C860B4">
        <w:t>e</w:t>
      </w:r>
      <w:r w:rsidR="00C860B4" w:rsidRPr="00C860B4">
        <w:rPr>
          <w:rFonts w:ascii="Inspiring" w:hAnsi="Inspiring"/>
          <w:color w:val="DDDDDD"/>
          <w:spacing w:val="-20"/>
          <w:w w:val="1"/>
          <w:sz w:val="6"/>
        </w:rPr>
        <w:t>v</w:t>
      </w:r>
      <w:r w:rsidR="00B86BE6" w:rsidRPr="00B86BE6">
        <w:t>v</w:t>
      </w:r>
      <w:r w:rsidR="00C860B4">
        <w:t>e</w:t>
      </w:r>
      <w:r w:rsidR="00C860B4" w:rsidRPr="00C860B4">
        <w:rPr>
          <w:rFonts w:ascii="Inspiring" w:hAnsi="Inspiring"/>
          <w:color w:val="DDDDDD"/>
          <w:spacing w:val="-20"/>
          <w:w w:val="1"/>
          <w:sz w:val="6"/>
        </w:rPr>
        <w:t>v</w:t>
      </w:r>
      <w:r w:rsidR="00B86BE6" w:rsidRPr="00B86BE6">
        <w:t>ntif</w:t>
      </w:r>
      <w:proofErr w:type="spellEnd"/>
      <w:r w:rsidR="00B86BE6" w:rsidRPr="00B86BE6">
        <w:t>.</w:t>
      </w:r>
      <w:r w:rsidR="00B86BE6">
        <w:t xml:space="preserve"> </w:t>
      </w:r>
      <w:proofErr w:type="spellStart"/>
      <w:r w:rsidR="009B7D56">
        <w:t>Contoh</w:t>
      </w:r>
      <w:proofErr w:type="spellEnd"/>
      <w:r w:rsidR="009B7D56">
        <w:t xml:space="preserve"> </w:t>
      </w:r>
      <w:proofErr w:type="spellStart"/>
      <w:r w:rsidR="009B7D56">
        <w:t>k</w:t>
      </w:r>
      <w:r w:rsidR="00C860B4">
        <w:t>e</w:t>
      </w:r>
      <w:r w:rsidR="00C860B4" w:rsidRPr="00C860B4">
        <w:rPr>
          <w:rFonts w:ascii="Inspiring" w:hAnsi="Inspiring"/>
          <w:color w:val="DDDDDD"/>
          <w:spacing w:val="-20"/>
          <w:w w:val="1"/>
          <w:sz w:val="6"/>
        </w:rPr>
        <w:t>v</w:t>
      </w:r>
      <w:r w:rsidR="009B7D56">
        <w:t>giatan</w:t>
      </w:r>
      <w:proofErr w:type="spellEnd"/>
      <w:r w:rsidR="009B7D56">
        <w:t xml:space="preserve"> </w:t>
      </w:r>
      <w:proofErr w:type="spellStart"/>
      <w:r w:rsidR="009B7D56">
        <w:t>promosi</w:t>
      </w:r>
      <w:proofErr w:type="spellEnd"/>
      <w:r w:rsidR="009B7D56">
        <w:t xml:space="preserve"> </w:t>
      </w:r>
      <w:proofErr w:type="spellStart"/>
      <w:r w:rsidR="009B7D56">
        <w:t>k</w:t>
      </w:r>
      <w:r w:rsidR="00C860B4">
        <w:t>e</w:t>
      </w:r>
      <w:r w:rsidR="00C860B4" w:rsidRPr="00C860B4">
        <w:rPr>
          <w:rFonts w:ascii="Inspiring" w:hAnsi="Inspiring"/>
          <w:color w:val="DDDDDD"/>
          <w:spacing w:val="-20"/>
          <w:w w:val="1"/>
          <w:sz w:val="6"/>
        </w:rPr>
        <w:t>v</w:t>
      </w:r>
      <w:r w:rsidR="009B7D56">
        <w:t>s</w:t>
      </w:r>
      <w:r w:rsidR="00C860B4">
        <w:t>e</w:t>
      </w:r>
      <w:r w:rsidR="00C860B4" w:rsidRPr="00C860B4">
        <w:rPr>
          <w:rFonts w:ascii="Inspiring" w:hAnsi="Inspiring"/>
          <w:color w:val="DDDDDD"/>
          <w:spacing w:val="-20"/>
          <w:w w:val="1"/>
          <w:sz w:val="6"/>
        </w:rPr>
        <w:t>v</w:t>
      </w:r>
      <w:r w:rsidR="009B7D56">
        <w:t>hatan</w:t>
      </w:r>
      <w:proofErr w:type="spellEnd"/>
      <w:r w:rsidR="009B7D56">
        <w:t xml:space="preserve"> </w:t>
      </w:r>
      <w:proofErr w:type="spellStart"/>
      <w:r w:rsidR="00B86BE6">
        <w:t>m</w:t>
      </w:r>
      <w:r w:rsidR="00C860B4">
        <w:t>e</w:t>
      </w:r>
      <w:r w:rsidR="00C860B4" w:rsidRPr="00C860B4">
        <w:rPr>
          <w:rFonts w:ascii="Inspiring" w:hAnsi="Inspiring"/>
          <w:color w:val="DDDDDD"/>
          <w:spacing w:val="-20"/>
          <w:w w:val="1"/>
          <w:sz w:val="6"/>
        </w:rPr>
        <w:t>v</w:t>
      </w:r>
      <w:r w:rsidR="00B86BE6">
        <w:t>liputi</w:t>
      </w:r>
      <w:proofErr w:type="spellEnd"/>
      <w:r w:rsidR="00B86BE6">
        <w:t xml:space="preserve"> </w:t>
      </w:r>
      <w:proofErr w:type="spellStart"/>
      <w:r w:rsidR="009B7D56">
        <w:t>k</w:t>
      </w:r>
      <w:r w:rsidR="00C860B4">
        <w:t>e</w:t>
      </w:r>
      <w:r w:rsidR="00C860B4" w:rsidRPr="00C860B4">
        <w:rPr>
          <w:rFonts w:ascii="Inspiring" w:hAnsi="Inspiring"/>
          <w:color w:val="DDDDDD"/>
          <w:spacing w:val="-20"/>
          <w:w w:val="1"/>
          <w:sz w:val="6"/>
        </w:rPr>
        <w:t>v</w:t>
      </w:r>
      <w:r w:rsidR="009B7D56">
        <w:t>las</w:t>
      </w:r>
      <w:proofErr w:type="spellEnd"/>
      <w:r w:rsidR="00B86BE6">
        <w:t xml:space="preserve"> </w:t>
      </w:r>
      <w:proofErr w:type="spellStart"/>
      <w:r w:rsidR="00C860B4">
        <w:t>e</w:t>
      </w:r>
      <w:r w:rsidR="00C860B4" w:rsidRPr="00C860B4">
        <w:rPr>
          <w:rFonts w:ascii="Inspiring" w:hAnsi="Inspiring"/>
          <w:color w:val="DDDDDD"/>
          <w:spacing w:val="-20"/>
          <w:w w:val="1"/>
          <w:sz w:val="6"/>
        </w:rPr>
        <w:t>v</w:t>
      </w:r>
      <w:r w:rsidR="00B86BE6">
        <w:t>dukasi</w:t>
      </w:r>
      <w:proofErr w:type="spellEnd"/>
      <w:r w:rsidR="00B86BE6">
        <w:t xml:space="preserve"> </w:t>
      </w:r>
      <w:proofErr w:type="spellStart"/>
      <w:proofErr w:type="gramStart"/>
      <w:r w:rsidR="00B86BE6">
        <w:t>diab</w:t>
      </w:r>
      <w:r w:rsidR="00C860B4">
        <w:t>e</w:t>
      </w:r>
      <w:r w:rsidR="00C860B4" w:rsidRPr="00C860B4">
        <w:rPr>
          <w:rFonts w:ascii="Inspiring" w:hAnsi="Inspiring"/>
          <w:color w:val="DDDDDD"/>
          <w:spacing w:val="-20"/>
          <w:w w:val="1"/>
          <w:sz w:val="6"/>
        </w:rPr>
        <w:t>v</w:t>
      </w:r>
      <w:r w:rsidR="00B86BE6">
        <w:t>t</w:t>
      </w:r>
      <w:r w:rsidR="00C860B4">
        <w:t>e</w:t>
      </w:r>
      <w:r w:rsidR="00C860B4" w:rsidRPr="00C860B4">
        <w:rPr>
          <w:rFonts w:ascii="Inspiring" w:hAnsi="Inspiring"/>
          <w:color w:val="DDDDDD"/>
          <w:spacing w:val="-20"/>
          <w:w w:val="1"/>
          <w:sz w:val="6"/>
        </w:rPr>
        <w:t>v</w:t>
      </w:r>
      <w:r w:rsidR="00B86BE6">
        <w:t>s</w:t>
      </w:r>
      <w:proofErr w:type="spellEnd"/>
      <w:r w:rsidR="00B86BE6">
        <w:t xml:space="preserve"> </w:t>
      </w:r>
      <w:r w:rsidR="009B7D56">
        <w:t xml:space="preserve"> </w:t>
      </w:r>
      <w:proofErr w:type="spellStart"/>
      <w:r w:rsidR="009B7D56">
        <w:t>atau</w:t>
      </w:r>
      <w:proofErr w:type="spellEnd"/>
      <w:proofErr w:type="gramEnd"/>
      <w:r w:rsidR="009B7D56">
        <w:t xml:space="preserve"> </w:t>
      </w:r>
      <w:proofErr w:type="spellStart"/>
      <w:r w:rsidR="009B7D56">
        <w:t>kampany</w:t>
      </w:r>
      <w:r w:rsidR="00C860B4">
        <w:t>e</w:t>
      </w:r>
      <w:r w:rsidR="00C860B4" w:rsidRPr="00C860B4">
        <w:rPr>
          <w:rFonts w:ascii="Inspiring" w:hAnsi="Inspiring"/>
          <w:color w:val="DDDDDD"/>
          <w:spacing w:val="-20"/>
          <w:w w:val="1"/>
          <w:sz w:val="6"/>
        </w:rPr>
        <w:t>v</w:t>
      </w:r>
      <w:proofErr w:type="spellEnd"/>
      <w:r w:rsidR="009B7D56">
        <w:t xml:space="preserve"> </w:t>
      </w:r>
      <w:proofErr w:type="spellStart"/>
      <w:r w:rsidR="00B86BE6">
        <w:t>gaya</w:t>
      </w:r>
      <w:proofErr w:type="spellEnd"/>
      <w:r w:rsidR="00B86BE6">
        <w:t xml:space="preserve"> </w:t>
      </w:r>
      <w:proofErr w:type="spellStart"/>
      <w:r w:rsidR="009B7D56">
        <w:t>hidup</w:t>
      </w:r>
      <w:proofErr w:type="spellEnd"/>
      <w:r w:rsidR="009B7D56">
        <w:t xml:space="preserve"> </w:t>
      </w:r>
      <w:proofErr w:type="spellStart"/>
      <w:r w:rsidR="009B7D56">
        <w:t>s</w:t>
      </w:r>
      <w:r w:rsidR="00C860B4">
        <w:t>e</w:t>
      </w:r>
      <w:r w:rsidR="00C860B4" w:rsidRPr="00C860B4">
        <w:rPr>
          <w:rFonts w:ascii="Inspiring" w:hAnsi="Inspiring"/>
          <w:color w:val="DDDDDD"/>
          <w:spacing w:val="-20"/>
          <w:w w:val="1"/>
          <w:sz w:val="6"/>
        </w:rPr>
        <w:t>v</w:t>
      </w:r>
      <w:r w:rsidR="009B7D56">
        <w:t>hat</w:t>
      </w:r>
      <w:proofErr w:type="spellEnd"/>
      <w:r w:rsidR="009B7D56">
        <w:t xml:space="preserve"> </w:t>
      </w:r>
      <w:proofErr w:type="spellStart"/>
      <w:r w:rsidR="00B86BE6">
        <w:t>m</w:t>
      </w:r>
      <w:r w:rsidR="00C860B4">
        <w:t>e</w:t>
      </w:r>
      <w:r w:rsidR="00C860B4" w:rsidRPr="00C860B4">
        <w:rPr>
          <w:rFonts w:ascii="Inspiring" w:hAnsi="Inspiring"/>
          <w:color w:val="DDDDDD"/>
          <w:spacing w:val="-20"/>
          <w:w w:val="1"/>
          <w:sz w:val="6"/>
        </w:rPr>
        <w:t>v</w:t>
      </w:r>
      <w:r w:rsidR="00B86BE6">
        <w:t>lalui</w:t>
      </w:r>
      <w:proofErr w:type="spellEnd"/>
      <w:r w:rsidR="00B86BE6">
        <w:t xml:space="preserve"> </w:t>
      </w:r>
      <w:proofErr w:type="spellStart"/>
      <w:r w:rsidR="009B7D56">
        <w:t>komunitas</w:t>
      </w:r>
      <w:proofErr w:type="spellEnd"/>
      <w:r w:rsidR="009B7D56">
        <w:t xml:space="preserve"> </w:t>
      </w:r>
      <w:proofErr w:type="spellStart"/>
      <w:r w:rsidR="009B7D56">
        <w:t>pasi</w:t>
      </w:r>
      <w:r w:rsidR="00C860B4">
        <w:t>e</w:t>
      </w:r>
      <w:r w:rsidR="00C860B4" w:rsidRPr="00C860B4">
        <w:rPr>
          <w:rFonts w:ascii="Inspiring" w:hAnsi="Inspiring"/>
          <w:color w:val="DDDDDD"/>
          <w:spacing w:val="-20"/>
          <w:w w:val="1"/>
          <w:sz w:val="6"/>
        </w:rPr>
        <w:t>v</w:t>
      </w:r>
      <w:r w:rsidR="009B7D56">
        <w:t>n</w:t>
      </w:r>
      <w:proofErr w:type="spellEnd"/>
      <w:r w:rsidR="009B7D56">
        <w:t xml:space="preserve"> </w:t>
      </w:r>
      <w:proofErr w:type="spellStart"/>
      <w:r w:rsidR="009B7D56">
        <w:t>atau</w:t>
      </w:r>
      <w:proofErr w:type="spellEnd"/>
      <w:r w:rsidR="009B7D56">
        <w:t xml:space="preserve"> </w:t>
      </w:r>
      <w:proofErr w:type="spellStart"/>
      <w:r w:rsidR="009B7D56">
        <w:t>m</w:t>
      </w:r>
      <w:r w:rsidR="00C860B4">
        <w:t>e</w:t>
      </w:r>
      <w:r w:rsidR="00C860B4" w:rsidRPr="00C860B4">
        <w:rPr>
          <w:rFonts w:ascii="Inspiring" w:hAnsi="Inspiring"/>
          <w:color w:val="DDDDDD"/>
          <w:spacing w:val="-20"/>
          <w:w w:val="1"/>
          <w:sz w:val="6"/>
        </w:rPr>
        <w:t>v</w:t>
      </w:r>
      <w:r w:rsidR="009B7D56">
        <w:t>dia</w:t>
      </w:r>
      <w:proofErr w:type="spellEnd"/>
      <w:r w:rsidR="00B86BE6">
        <w:t xml:space="preserve"> </w:t>
      </w:r>
      <w:proofErr w:type="spellStart"/>
      <w:r w:rsidR="00B86BE6">
        <w:t>sosial</w:t>
      </w:r>
      <w:proofErr w:type="spellEnd"/>
      <w:r w:rsidR="009B7D56">
        <w:t>.</w:t>
      </w:r>
      <w:r w:rsidR="00B86BE6">
        <w:t xml:space="preserve"> Upaya </w:t>
      </w:r>
      <w:proofErr w:type="spellStart"/>
      <w:r w:rsidR="009B7D56">
        <w:t>promotif</w:t>
      </w:r>
      <w:proofErr w:type="spellEnd"/>
      <w:r w:rsidR="00B86BE6">
        <w:t xml:space="preserve"> </w:t>
      </w:r>
      <w:proofErr w:type="spellStart"/>
      <w:r w:rsidR="00B86BE6">
        <w:t>m</w:t>
      </w:r>
      <w:r w:rsidR="00C860B4">
        <w:t>e</w:t>
      </w:r>
      <w:r w:rsidR="00C860B4" w:rsidRPr="00C860B4">
        <w:rPr>
          <w:rFonts w:ascii="Inspiring" w:hAnsi="Inspiring"/>
          <w:color w:val="DDDDDD"/>
          <w:spacing w:val="-20"/>
          <w:w w:val="1"/>
          <w:sz w:val="6"/>
        </w:rPr>
        <w:t>v</w:t>
      </w:r>
      <w:r w:rsidR="00B86BE6">
        <w:t>ncakup</w:t>
      </w:r>
      <w:proofErr w:type="spellEnd"/>
      <w:r w:rsidR="00B86BE6">
        <w:t xml:space="preserve"> </w:t>
      </w:r>
      <w:proofErr w:type="spellStart"/>
      <w:r w:rsidR="009B7D56">
        <w:t>p</w:t>
      </w:r>
      <w:r w:rsidR="00C860B4">
        <w:t>e</w:t>
      </w:r>
      <w:r w:rsidR="00C860B4" w:rsidRPr="00C860B4">
        <w:rPr>
          <w:rFonts w:ascii="Inspiring" w:hAnsi="Inspiring"/>
          <w:color w:val="DDDDDD"/>
          <w:spacing w:val="-20"/>
          <w:w w:val="1"/>
          <w:sz w:val="6"/>
        </w:rPr>
        <w:t>v</w:t>
      </w:r>
      <w:r w:rsidR="009B7D56">
        <w:t>nyuluhan</w:t>
      </w:r>
      <w:proofErr w:type="spellEnd"/>
      <w:r w:rsidR="009B7D56">
        <w:t xml:space="preserve"> </w:t>
      </w:r>
      <w:proofErr w:type="spellStart"/>
      <w:r w:rsidR="009B7D56">
        <w:t>gizi</w:t>
      </w:r>
      <w:proofErr w:type="spellEnd"/>
      <w:r w:rsidR="009B7D56">
        <w:t xml:space="preserve"> </w:t>
      </w:r>
      <w:proofErr w:type="spellStart"/>
      <w:r w:rsidR="009B7D56">
        <w:t>s</w:t>
      </w:r>
      <w:r w:rsidR="00C860B4">
        <w:t>e</w:t>
      </w:r>
      <w:r w:rsidR="00C860B4" w:rsidRPr="00C860B4">
        <w:rPr>
          <w:rFonts w:ascii="Inspiring" w:hAnsi="Inspiring"/>
          <w:color w:val="DDDDDD"/>
          <w:spacing w:val="-20"/>
          <w:w w:val="1"/>
          <w:sz w:val="6"/>
        </w:rPr>
        <w:t>v</w:t>
      </w:r>
      <w:r w:rsidR="009B7D56">
        <w:t>imbang</w:t>
      </w:r>
      <w:proofErr w:type="spellEnd"/>
      <w:r w:rsidR="009B7D56">
        <w:t xml:space="preserve">, </w:t>
      </w:r>
      <w:proofErr w:type="spellStart"/>
      <w:r w:rsidR="009B7D56">
        <w:t>s</w:t>
      </w:r>
      <w:r w:rsidR="00C860B4">
        <w:t>e</w:t>
      </w:r>
      <w:r w:rsidR="00C860B4" w:rsidRPr="00C860B4">
        <w:rPr>
          <w:rFonts w:ascii="Inspiring" w:hAnsi="Inspiring"/>
          <w:color w:val="DDDDDD"/>
          <w:spacing w:val="-20"/>
          <w:w w:val="1"/>
          <w:sz w:val="6"/>
        </w:rPr>
        <w:t>v</w:t>
      </w:r>
      <w:r w:rsidR="009B7D56">
        <w:t>nam</w:t>
      </w:r>
      <w:proofErr w:type="spellEnd"/>
      <w:r w:rsidR="009B7D56">
        <w:t xml:space="preserve"> </w:t>
      </w:r>
      <w:proofErr w:type="spellStart"/>
      <w:r w:rsidR="009B7D56">
        <w:t>diab</w:t>
      </w:r>
      <w:r w:rsidR="00C860B4">
        <w:t>e</w:t>
      </w:r>
      <w:r w:rsidR="00C860B4" w:rsidRPr="00C860B4">
        <w:rPr>
          <w:rFonts w:ascii="Inspiring" w:hAnsi="Inspiring"/>
          <w:color w:val="DDDDDD"/>
          <w:spacing w:val="-20"/>
          <w:w w:val="1"/>
          <w:sz w:val="6"/>
        </w:rPr>
        <w:t>v</w:t>
      </w:r>
      <w:r w:rsidR="009B7D56">
        <w:t>t</w:t>
      </w:r>
      <w:r w:rsidR="00C860B4">
        <w:t>e</w:t>
      </w:r>
      <w:r w:rsidR="00C860B4" w:rsidRPr="00C860B4">
        <w:rPr>
          <w:rFonts w:ascii="Inspiring" w:hAnsi="Inspiring"/>
          <w:color w:val="DDDDDD"/>
          <w:spacing w:val="-20"/>
          <w:w w:val="1"/>
          <w:sz w:val="6"/>
        </w:rPr>
        <w:t>v</w:t>
      </w:r>
      <w:r w:rsidR="009B7D56">
        <w:t>s</w:t>
      </w:r>
      <w:proofErr w:type="spellEnd"/>
      <w:r w:rsidR="009B7D56">
        <w:t xml:space="preserve"> </w:t>
      </w:r>
      <w:proofErr w:type="spellStart"/>
      <w:r w:rsidR="009B7D56">
        <w:t>b</w:t>
      </w:r>
      <w:r w:rsidR="00C860B4">
        <w:t>e</w:t>
      </w:r>
      <w:r w:rsidR="00C860B4" w:rsidRPr="00C860B4">
        <w:rPr>
          <w:rFonts w:ascii="Inspiring" w:hAnsi="Inspiring"/>
          <w:color w:val="DDDDDD"/>
          <w:spacing w:val="-20"/>
          <w:w w:val="1"/>
          <w:sz w:val="6"/>
        </w:rPr>
        <w:t>v</w:t>
      </w:r>
      <w:r w:rsidR="009B7D56">
        <w:t>rsama</w:t>
      </w:r>
      <w:proofErr w:type="spellEnd"/>
      <w:r w:rsidR="009B7D56">
        <w:t xml:space="preserve"> dan workshop </w:t>
      </w:r>
      <w:proofErr w:type="spellStart"/>
      <w:r w:rsidR="009B7D56">
        <w:t>cara</w:t>
      </w:r>
      <w:proofErr w:type="spellEnd"/>
      <w:r w:rsidR="009B7D56">
        <w:t xml:space="preserve"> </w:t>
      </w:r>
      <w:proofErr w:type="spellStart"/>
      <w:r w:rsidR="009B7D56">
        <w:t>m</w:t>
      </w:r>
      <w:r w:rsidR="00C860B4">
        <w:t>e</w:t>
      </w:r>
      <w:r w:rsidR="00C860B4" w:rsidRPr="00C860B4">
        <w:rPr>
          <w:rFonts w:ascii="Inspiring" w:hAnsi="Inspiring"/>
          <w:color w:val="DDDDDD"/>
          <w:spacing w:val="-20"/>
          <w:w w:val="1"/>
          <w:sz w:val="6"/>
        </w:rPr>
        <w:t>v</w:t>
      </w:r>
      <w:r w:rsidR="009B7D56">
        <w:t>mbaca</w:t>
      </w:r>
      <w:proofErr w:type="spellEnd"/>
      <w:r w:rsidR="009B7D56">
        <w:t xml:space="preserve"> </w:t>
      </w:r>
      <w:proofErr w:type="spellStart"/>
      <w:r w:rsidR="009B7D56">
        <w:t>lab</w:t>
      </w:r>
      <w:r w:rsidR="00C860B4">
        <w:t>e</w:t>
      </w:r>
      <w:r w:rsidR="00C860B4" w:rsidRPr="00C860B4">
        <w:rPr>
          <w:rFonts w:ascii="Inspiring" w:hAnsi="Inspiring"/>
          <w:color w:val="DDDDDD"/>
          <w:spacing w:val="-20"/>
          <w:w w:val="1"/>
          <w:sz w:val="6"/>
        </w:rPr>
        <w:t>v</w:t>
      </w:r>
      <w:r w:rsidR="009B7D56">
        <w:t>l</w:t>
      </w:r>
      <w:proofErr w:type="spellEnd"/>
      <w:r w:rsidR="009B7D56">
        <w:t xml:space="preserve"> </w:t>
      </w:r>
      <w:proofErr w:type="spellStart"/>
      <w:r w:rsidR="009B7D56">
        <w:t>makanan</w:t>
      </w:r>
      <w:proofErr w:type="spellEnd"/>
      <w:r w:rsidR="00D8463D">
        <w:t xml:space="preserve"> </w:t>
      </w:r>
      <w:r w:rsidR="00D8463D" w:rsidRPr="00B86BE6">
        <w:rPr>
          <w:bCs/>
          <w:lang w:val="id-ID"/>
        </w:rPr>
        <w:t>untuk m</w:t>
      </w:r>
      <w:r w:rsidR="00C860B4">
        <w:rPr>
          <w:bCs/>
          <w:lang w:val="id-ID"/>
        </w:rPr>
        <w:t>e</w:t>
      </w:r>
      <w:r w:rsidR="00C860B4" w:rsidRPr="00C860B4">
        <w:rPr>
          <w:rFonts w:ascii="Inspiring" w:hAnsi="Inspiring"/>
          <w:bCs/>
          <w:color w:val="DDDDDD"/>
          <w:spacing w:val="-20"/>
          <w:w w:val="1"/>
          <w:sz w:val="6"/>
          <w:lang w:val="id-ID"/>
        </w:rPr>
        <w:t>v</w:t>
      </w:r>
      <w:r w:rsidR="00D8463D" w:rsidRPr="00B86BE6">
        <w:rPr>
          <w:bCs/>
          <w:lang w:val="id-ID"/>
        </w:rPr>
        <w:t>mbantu pasi</w:t>
      </w:r>
      <w:r w:rsidR="00C860B4">
        <w:rPr>
          <w:bCs/>
          <w:lang w:val="id-ID"/>
        </w:rPr>
        <w:t>e</w:t>
      </w:r>
      <w:r w:rsidR="00C860B4" w:rsidRPr="00C860B4">
        <w:rPr>
          <w:rFonts w:ascii="Inspiring" w:hAnsi="Inspiring"/>
          <w:bCs/>
          <w:color w:val="DDDDDD"/>
          <w:spacing w:val="-20"/>
          <w:w w:val="1"/>
          <w:sz w:val="6"/>
          <w:lang w:val="id-ID"/>
        </w:rPr>
        <w:t>v</w:t>
      </w:r>
      <w:r w:rsidR="00D8463D" w:rsidRPr="00B86BE6">
        <w:rPr>
          <w:bCs/>
          <w:lang w:val="id-ID"/>
        </w:rPr>
        <w:t>n m</w:t>
      </w:r>
      <w:r w:rsidR="00C860B4">
        <w:rPr>
          <w:bCs/>
          <w:lang w:val="id-ID"/>
        </w:rPr>
        <w:t>e</w:t>
      </w:r>
      <w:r w:rsidR="00C860B4" w:rsidRPr="00C860B4">
        <w:rPr>
          <w:rFonts w:ascii="Inspiring" w:hAnsi="Inspiring"/>
          <w:bCs/>
          <w:color w:val="DDDDDD"/>
          <w:spacing w:val="-20"/>
          <w:w w:val="1"/>
          <w:sz w:val="6"/>
          <w:lang w:val="id-ID"/>
        </w:rPr>
        <w:t>v</w:t>
      </w:r>
      <w:r w:rsidR="00D8463D" w:rsidRPr="00B86BE6">
        <w:rPr>
          <w:bCs/>
          <w:lang w:val="id-ID"/>
        </w:rPr>
        <w:t>mbuat pilihan yang s</w:t>
      </w:r>
      <w:r w:rsidR="00C860B4">
        <w:rPr>
          <w:bCs/>
          <w:lang w:val="id-ID"/>
        </w:rPr>
        <w:t>e</w:t>
      </w:r>
      <w:r w:rsidR="00C860B4" w:rsidRPr="00C860B4">
        <w:rPr>
          <w:rFonts w:ascii="Inspiring" w:hAnsi="Inspiring"/>
          <w:bCs/>
          <w:color w:val="DDDDDD"/>
          <w:spacing w:val="-20"/>
          <w:w w:val="1"/>
          <w:sz w:val="6"/>
          <w:lang w:val="id-ID"/>
        </w:rPr>
        <w:t>v</w:t>
      </w:r>
      <w:r w:rsidR="00D8463D" w:rsidRPr="00B86BE6">
        <w:rPr>
          <w:bCs/>
          <w:lang w:val="id-ID"/>
        </w:rPr>
        <w:t>hat</w:t>
      </w:r>
      <w:r w:rsidR="009B7D56">
        <w:t>.</w:t>
      </w:r>
      <w:r w:rsidR="00D8463D">
        <w:t xml:space="preserve"> </w:t>
      </w:r>
      <w:proofErr w:type="spellStart"/>
      <w:r w:rsidR="00D8463D">
        <w:t>S</w:t>
      </w:r>
      <w:r w:rsidR="00C860B4">
        <w:t>e</w:t>
      </w:r>
      <w:r w:rsidR="00C860B4" w:rsidRPr="00C860B4">
        <w:rPr>
          <w:rFonts w:ascii="Inspiring" w:hAnsi="Inspiring"/>
          <w:color w:val="DDDDDD"/>
          <w:spacing w:val="-20"/>
          <w:w w:val="1"/>
          <w:sz w:val="6"/>
        </w:rPr>
        <w:t>v</w:t>
      </w:r>
      <w:r w:rsidR="00D8463D">
        <w:t>dangkan</w:t>
      </w:r>
      <w:proofErr w:type="spellEnd"/>
      <w:r w:rsidR="00D8463D">
        <w:t xml:space="preserve"> </w:t>
      </w:r>
      <w:proofErr w:type="spellStart"/>
      <w:r w:rsidR="009B7D56">
        <w:t>upaya</w:t>
      </w:r>
      <w:proofErr w:type="spellEnd"/>
      <w:r w:rsidR="009B7D56">
        <w:t xml:space="preserve"> </w:t>
      </w:r>
      <w:proofErr w:type="spellStart"/>
      <w:r w:rsidR="009B7D56">
        <w:t>pr</w:t>
      </w:r>
      <w:r w:rsidR="00C860B4">
        <w:t>e</w:t>
      </w:r>
      <w:r w:rsidR="00C860B4" w:rsidRPr="00C860B4">
        <w:rPr>
          <w:rFonts w:ascii="Inspiring" w:hAnsi="Inspiring"/>
          <w:color w:val="DDDDDD"/>
          <w:spacing w:val="-20"/>
          <w:w w:val="1"/>
          <w:sz w:val="6"/>
        </w:rPr>
        <w:t>v</w:t>
      </w:r>
      <w:r w:rsidR="009B7D56">
        <w:t>v</w:t>
      </w:r>
      <w:r w:rsidR="00C860B4">
        <w:t>e</w:t>
      </w:r>
      <w:r w:rsidR="00C860B4" w:rsidRPr="00C860B4">
        <w:rPr>
          <w:rFonts w:ascii="Inspiring" w:hAnsi="Inspiring"/>
          <w:color w:val="DDDDDD"/>
          <w:spacing w:val="-20"/>
          <w:w w:val="1"/>
          <w:sz w:val="6"/>
        </w:rPr>
        <w:t>v</w:t>
      </w:r>
      <w:r w:rsidR="009B7D56">
        <w:t>ntif</w:t>
      </w:r>
      <w:proofErr w:type="spellEnd"/>
      <w:r w:rsidR="009B7D56">
        <w:t xml:space="preserve"> </w:t>
      </w:r>
      <w:proofErr w:type="spellStart"/>
      <w:r w:rsidR="00D8463D">
        <w:t>m</w:t>
      </w:r>
      <w:r w:rsidR="00C860B4">
        <w:t>e</w:t>
      </w:r>
      <w:r w:rsidR="00C860B4" w:rsidRPr="00C860B4">
        <w:rPr>
          <w:rFonts w:ascii="Inspiring" w:hAnsi="Inspiring"/>
          <w:color w:val="DDDDDD"/>
          <w:spacing w:val="-20"/>
          <w:w w:val="1"/>
          <w:sz w:val="6"/>
        </w:rPr>
        <w:t>v</w:t>
      </w:r>
      <w:r w:rsidR="00D8463D">
        <w:t>liputi</w:t>
      </w:r>
      <w:proofErr w:type="spellEnd"/>
      <w:r w:rsidR="00D8463D">
        <w:t xml:space="preserve"> </w:t>
      </w:r>
      <w:proofErr w:type="spellStart"/>
      <w:r w:rsidR="00D8463D">
        <w:t>S</w:t>
      </w:r>
      <w:r w:rsidR="009B7D56">
        <w:t>krining</w:t>
      </w:r>
      <w:proofErr w:type="spellEnd"/>
      <w:r w:rsidR="009B7D56">
        <w:t xml:space="preserve"> rutin HbA1c dan gula </w:t>
      </w:r>
      <w:proofErr w:type="spellStart"/>
      <w:r w:rsidR="009B7D56">
        <w:t>darah</w:t>
      </w:r>
      <w:proofErr w:type="spellEnd"/>
      <w:r w:rsidR="009B7D56">
        <w:t xml:space="preserve">, </w:t>
      </w:r>
      <w:proofErr w:type="spellStart"/>
      <w:r w:rsidR="00C860B4">
        <w:t>e</w:t>
      </w:r>
      <w:r w:rsidR="00C860B4" w:rsidRPr="00C860B4">
        <w:rPr>
          <w:rFonts w:ascii="Inspiring" w:hAnsi="Inspiring"/>
          <w:color w:val="DDDDDD"/>
          <w:spacing w:val="-20"/>
          <w:w w:val="1"/>
          <w:sz w:val="6"/>
        </w:rPr>
        <w:t>v</w:t>
      </w:r>
      <w:r w:rsidR="009B7D56">
        <w:t>dukasi</w:t>
      </w:r>
      <w:proofErr w:type="spellEnd"/>
      <w:r w:rsidR="009B7D56">
        <w:t xml:space="preserve"> </w:t>
      </w:r>
      <w:proofErr w:type="spellStart"/>
      <w:r w:rsidR="009B7D56">
        <w:t>g</w:t>
      </w:r>
      <w:r w:rsidR="00C860B4">
        <w:t>e</w:t>
      </w:r>
      <w:r w:rsidR="00C860B4" w:rsidRPr="00C860B4">
        <w:rPr>
          <w:rFonts w:ascii="Inspiring" w:hAnsi="Inspiring"/>
          <w:color w:val="DDDDDD"/>
          <w:spacing w:val="-20"/>
          <w:w w:val="1"/>
          <w:sz w:val="6"/>
        </w:rPr>
        <w:t>v</w:t>
      </w:r>
      <w:r w:rsidR="009B7D56">
        <w:t>jala</w:t>
      </w:r>
      <w:proofErr w:type="spellEnd"/>
      <w:r w:rsidR="009B7D56">
        <w:t xml:space="preserve"> </w:t>
      </w:r>
      <w:proofErr w:type="spellStart"/>
      <w:r w:rsidR="009B7D56">
        <w:t>hipoglik</w:t>
      </w:r>
      <w:r w:rsidR="00C860B4">
        <w:t>e</w:t>
      </w:r>
      <w:r w:rsidR="00C860B4" w:rsidRPr="00C860B4">
        <w:rPr>
          <w:rFonts w:ascii="Inspiring" w:hAnsi="Inspiring"/>
          <w:color w:val="DDDDDD"/>
          <w:spacing w:val="-20"/>
          <w:w w:val="1"/>
          <w:sz w:val="6"/>
        </w:rPr>
        <w:t>v</w:t>
      </w:r>
      <w:r w:rsidR="009B7D56">
        <w:t>mia</w:t>
      </w:r>
      <w:proofErr w:type="spellEnd"/>
      <w:r w:rsidR="009B7D56">
        <w:t xml:space="preserve">, </w:t>
      </w:r>
      <w:proofErr w:type="spellStart"/>
      <w:r w:rsidR="00D8463D">
        <w:t>s</w:t>
      </w:r>
      <w:r w:rsidR="00C860B4">
        <w:t>e</w:t>
      </w:r>
      <w:r w:rsidR="00C860B4" w:rsidRPr="00C860B4">
        <w:rPr>
          <w:rFonts w:ascii="Inspiring" w:hAnsi="Inspiring"/>
          <w:color w:val="DDDDDD"/>
          <w:spacing w:val="-20"/>
          <w:w w:val="1"/>
          <w:sz w:val="6"/>
        </w:rPr>
        <w:t>v</w:t>
      </w:r>
      <w:r w:rsidR="00D8463D">
        <w:t>rta</w:t>
      </w:r>
      <w:proofErr w:type="spellEnd"/>
      <w:r w:rsidR="00D8463D">
        <w:t xml:space="preserve"> </w:t>
      </w:r>
      <w:proofErr w:type="spellStart"/>
      <w:r w:rsidR="00D8463D">
        <w:t>p</w:t>
      </w:r>
      <w:r w:rsidR="00C860B4">
        <w:t>e</w:t>
      </w:r>
      <w:r w:rsidR="00C860B4" w:rsidRPr="00C860B4">
        <w:rPr>
          <w:rFonts w:ascii="Inspiring" w:hAnsi="Inspiring"/>
          <w:color w:val="DDDDDD"/>
          <w:spacing w:val="-20"/>
          <w:w w:val="1"/>
          <w:sz w:val="6"/>
        </w:rPr>
        <w:t>v</w:t>
      </w:r>
      <w:r w:rsidR="00D8463D">
        <w:t>ngingat</w:t>
      </w:r>
      <w:proofErr w:type="spellEnd"/>
      <w:r w:rsidR="00D8463D">
        <w:t xml:space="preserve"> </w:t>
      </w:r>
      <w:proofErr w:type="spellStart"/>
      <w:r w:rsidR="009B7D56">
        <w:t>kontrol</w:t>
      </w:r>
      <w:proofErr w:type="spellEnd"/>
      <w:r w:rsidR="009B7D56">
        <w:t xml:space="preserve"> rutin dan </w:t>
      </w:r>
      <w:proofErr w:type="spellStart"/>
      <w:r w:rsidR="009B7D56">
        <w:t>minum</w:t>
      </w:r>
      <w:proofErr w:type="spellEnd"/>
      <w:r w:rsidR="009B7D56">
        <w:t xml:space="preserve"> </w:t>
      </w:r>
      <w:proofErr w:type="spellStart"/>
      <w:r w:rsidR="009B7D56">
        <w:t>obat</w:t>
      </w:r>
      <w:proofErr w:type="spellEnd"/>
      <w:r w:rsidR="009B7D56">
        <w:t xml:space="preserve"> </w:t>
      </w:r>
      <w:proofErr w:type="spellStart"/>
      <w:r w:rsidR="009B7D56">
        <w:t>t</w:t>
      </w:r>
      <w:r w:rsidR="00C860B4">
        <w:t>e</w:t>
      </w:r>
      <w:r w:rsidR="00C860B4" w:rsidRPr="00C860B4">
        <w:rPr>
          <w:rFonts w:ascii="Inspiring" w:hAnsi="Inspiring"/>
          <w:color w:val="DDDDDD"/>
          <w:spacing w:val="-20"/>
          <w:w w:val="1"/>
          <w:sz w:val="6"/>
        </w:rPr>
        <w:t>v</w:t>
      </w:r>
      <w:r w:rsidR="009B7D56">
        <w:t>ratur</w:t>
      </w:r>
      <w:proofErr w:type="spellEnd"/>
      <w:r w:rsidR="00D8463D">
        <w:t xml:space="preserve"> </w:t>
      </w:r>
      <w:r w:rsidR="00D8463D" w:rsidRPr="00B86BE6">
        <w:rPr>
          <w:bCs/>
          <w:lang w:val="id-ID"/>
        </w:rPr>
        <w:t>m</w:t>
      </w:r>
      <w:r w:rsidR="00C860B4">
        <w:rPr>
          <w:bCs/>
          <w:lang w:val="id-ID"/>
        </w:rPr>
        <w:t>e</w:t>
      </w:r>
      <w:r w:rsidR="00C860B4" w:rsidRPr="00C860B4">
        <w:rPr>
          <w:rFonts w:ascii="Inspiring" w:hAnsi="Inspiring"/>
          <w:bCs/>
          <w:color w:val="DDDDDD"/>
          <w:spacing w:val="-20"/>
          <w:w w:val="1"/>
          <w:sz w:val="6"/>
          <w:lang w:val="id-ID"/>
        </w:rPr>
        <w:t>v</w:t>
      </w:r>
      <w:r w:rsidR="00D8463D" w:rsidRPr="00B86BE6">
        <w:rPr>
          <w:bCs/>
          <w:lang w:val="id-ID"/>
        </w:rPr>
        <w:t xml:space="preserve">lalui SMS atau </w:t>
      </w:r>
      <w:proofErr w:type="gramStart"/>
      <w:r w:rsidR="00D8463D" w:rsidRPr="00B86BE6">
        <w:rPr>
          <w:bCs/>
          <w:lang w:val="id-ID"/>
        </w:rPr>
        <w:t>aplikasi.</w:t>
      </w:r>
      <w:r w:rsidR="00B86BE6" w:rsidRPr="00B86BE6">
        <w:rPr>
          <w:bCs/>
          <w:lang w:val="id-ID"/>
        </w:rPr>
        <w:t>K</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giatan</w:t>
      </w:r>
      <w:proofErr w:type="gramEnd"/>
      <w:r w:rsidR="00B86BE6" w:rsidRPr="00B86BE6">
        <w:rPr>
          <w:bCs/>
          <w:lang w:val="id-ID"/>
        </w:rPr>
        <w:t>-k</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giatan ini b</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rtujuan m</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ningkatkan p</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ng</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tahuan pasi</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n dan m</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ndorong p</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rubahan p</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rilaku m</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nuju gaya hidup s</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hat yang b</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rk</w:t>
      </w:r>
      <w:r w:rsidR="00C860B4">
        <w:rPr>
          <w:bCs/>
          <w:lang w:val="id-ID"/>
        </w:rPr>
        <w:t>e</w:t>
      </w:r>
      <w:r w:rsidR="00C860B4" w:rsidRPr="00C860B4">
        <w:rPr>
          <w:rFonts w:ascii="Inspiring" w:hAnsi="Inspiring"/>
          <w:bCs/>
          <w:color w:val="DDDDDD"/>
          <w:spacing w:val="-20"/>
          <w:w w:val="1"/>
          <w:sz w:val="6"/>
          <w:lang w:val="id-ID"/>
        </w:rPr>
        <w:t>v</w:t>
      </w:r>
      <w:r w:rsidR="00B86BE6" w:rsidRPr="00B86BE6">
        <w:rPr>
          <w:bCs/>
          <w:lang w:val="id-ID"/>
        </w:rPr>
        <w:t>lanjutan.</w:t>
      </w:r>
    </w:p>
    <w:p w14:paraId="01EE0824" w14:textId="23BB099F" w:rsidR="009A0293" w:rsidRDefault="009A0293" w:rsidP="009C5F03">
      <w:pPr>
        <w:pStyle w:val="BodyText"/>
        <w:numPr>
          <w:ilvl w:val="0"/>
          <w:numId w:val="15"/>
        </w:numPr>
        <w:spacing w:line="240" w:lineRule="auto"/>
        <w:rPr>
          <w:bCs/>
          <w:lang w:val="id-ID"/>
        </w:rPr>
      </w:pPr>
      <w:r w:rsidRPr="009A0293">
        <w:rPr>
          <w:bCs/>
          <w:lang w:val="id-ID"/>
        </w:rPr>
        <w:t>Institusi</w:t>
      </w:r>
    </w:p>
    <w:p w14:paraId="2B008F16" w14:textId="240CEA28" w:rsidR="009A0293" w:rsidRDefault="009A0293" w:rsidP="009C5F03">
      <w:pPr>
        <w:pStyle w:val="BodyText"/>
        <w:spacing w:line="240" w:lineRule="auto"/>
        <w:ind w:left="649" w:firstLine="0"/>
        <w:rPr>
          <w:bCs/>
          <w:lang w:val="id-ID"/>
        </w:rPr>
      </w:pPr>
      <w:r w:rsidRPr="009A0293">
        <w:rPr>
          <w:bCs/>
          <w:lang w:val="id-ID"/>
        </w:rPr>
        <w:t>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an ini diharapkan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jadi 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f</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si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ting 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ntang </w:t>
      </w:r>
      <w:r w:rsidR="008C1777">
        <w:rPr>
          <w:bCs/>
          <w:lang w:val="id-ID"/>
        </w:rPr>
        <w:t>kor</w:t>
      </w:r>
      <w:r w:rsidR="00C860B4">
        <w:rPr>
          <w:bCs/>
          <w:lang w:val="id-ID"/>
        </w:rPr>
        <w:t>e</w:t>
      </w:r>
      <w:r w:rsidR="00C860B4" w:rsidRPr="00C860B4">
        <w:rPr>
          <w:rFonts w:ascii="Inspiring" w:hAnsi="Inspiring"/>
          <w:bCs/>
          <w:color w:val="DDDDDD"/>
          <w:spacing w:val="-20"/>
          <w:w w:val="1"/>
          <w:sz w:val="6"/>
          <w:lang w:val="id-ID"/>
        </w:rPr>
        <w:t>v</w:t>
      </w:r>
      <w:r w:rsidR="008C1777">
        <w:rPr>
          <w:bCs/>
          <w:lang w:val="id-ID"/>
        </w:rPr>
        <w:t>lasi</w:t>
      </w:r>
      <w:r w:rsidRPr="009A0293">
        <w:rPr>
          <w:bCs/>
          <w:lang w:val="id-ID"/>
        </w:rPr>
        <w:t xml:space="preserve"> antara tingkat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ahuan dan pola hidup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ita dia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us</w:t>
      </w:r>
      <w:r w:rsidR="008C1777">
        <w:rPr>
          <w:bCs/>
          <w:lang w:val="id-ID"/>
        </w:rPr>
        <w:t xml:space="preserve"> (DM)</w:t>
      </w:r>
      <w:r w:rsidRPr="009A0293">
        <w:rPr>
          <w:bCs/>
          <w:lang w:val="id-ID"/>
        </w:rPr>
        <w:t xml:space="preserve"> ti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 2,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ta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jadi bahan rujukan bagi l</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baga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hatan 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utama unit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farmasian dalam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ancang program in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v</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si yang l</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ih 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pat.</w:t>
      </w:r>
    </w:p>
    <w:p w14:paraId="79B12917" w14:textId="51534346" w:rsidR="009A0293" w:rsidRDefault="009A0293" w:rsidP="009C5F03">
      <w:pPr>
        <w:pStyle w:val="BodyText"/>
        <w:numPr>
          <w:ilvl w:val="0"/>
          <w:numId w:val="15"/>
        </w:numPr>
        <w:spacing w:line="240" w:lineRule="auto"/>
        <w:rPr>
          <w:bCs/>
          <w:lang w:val="id-ID"/>
        </w:rPr>
      </w:pPr>
      <w:r w:rsidRPr="009A0293">
        <w:rPr>
          <w:bCs/>
          <w:lang w:val="id-ID"/>
        </w:rPr>
        <w:t>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njutnya</w:t>
      </w:r>
    </w:p>
    <w:p w14:paraId="3A9BDF1A" w14:textId="307B671A" w:rsidR="00E60638" w:rsidRPr="009A0293" w:rsidRDefault="009A0293" w:rsidP="009C5F03">
      <w:pPr>
        <w:pStyle w:val="BodyText"/>
        <w:spacing w:line="240" w:lineRule="auto"/>
        <w:ind w:left="649" w:firstLine="0"/>
        <w:rPr>
          <w:bCs/>
          <w:lang w:val="id-ID"/>
        </w:rPr>
      </w:pPr>
      <w:r w:rsidRPr="009A0293">
        <w:rPr>
          <w:bCs/>
          <w:lang w:val="id-ID"/>
        </w:rPr>
        <w:t>T</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uan ini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i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kal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alaman bagi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ikutnya untuk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bangkan kajian l</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bih lanjut. Diharapkan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datang dapat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gali faktor–faktor yang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aruhi k</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kuatan kor</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asi,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ta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g</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valuasi varia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 tambahan atau modifikasi m</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tod</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 xml:space="preserve"> agar hasil p</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n</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litian s</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makin b</w:t>
      </w:r>
      <w:r w:rsidR="00C860B4">
        <w:rPr>
          <w:bCs/>
          <w:lang w:val="id-ID"/>
        </w:rPr>
        <w:t>e</w:t>
      </w:r>
      <w:r w:rsidR="00C860B4" w:rsidRPr="00C860B4">
        <w:rPr>
          <w:rFonts w:ascii="Inspiring" w:hAnsi="Inspiring"/>
          <w:bCs/>
          <w:color w:val="DDDDDD"/>
          <w:spacing w:val="-20"/>
          <w:w w:val="1"/>
          <w:sz w:val="6"/>
          <w:lang w:val="id-ID"/>
        </w:rPr>
        <w:t>v</w:t>
      </w:r>
      <w:r w:rsidRPr="009A0293">
        <w:rPr>
          <w:bCs/>
          <w:lang w:val="id-ID"/>
        </w:rPr>
        <w:t>rmanfaat bagi masyarakat dan institusi.</w:t>
      </w:r>
    </w:p>
    <w:p w14:paraId="08CAB7CC" w14:textId="77777777" w:rsidR="00E60638" w:rsidRDefault="00E60638" w:rsidP="00E60638">
      <w:pPr>
        <w:pStyle w:val="BodyText"/>
        <w:ind w:firstLine="0"/>
        <w:rPr>
          <w:lang w:val="id-ID"/>
        </w:rPr>
      </w:pPr>
    </w:p>
    <w:p w14:paraId="63F9CE4C" w14:textId="77777777" w:rsidR="00E60638" w:rsidRPr="009C5F03" w:rsidRDefault="00E60638" w:rsidP="009C5F03">
      <w:pPr>
        <w:pStyle w:val="BodyText"/>
        <w:spacing w:before="120" w:after="120" w:line="240" w:lineRule="auto"/>
        <w:ind w:firstLine="0"/>
        <w:rPr>
          <w:b/>
          <w:lang w:val="id-ID"/>
        </w:rPr>
      </w:pPr>
      <w:r w:rsidRPr="009C5F03">
        <w:rPr>
          <w:b/>
          <w:lang w:val="id-ID"/>
        </w:rPr>
        <w:t>DAFTAR PUSTAKA</w:t>
      </w:r>
    </w:p>
    <w:p w14:paraId="1E6F45E3" w14:textId="1576050D" w:rsidR="00345054" w:rsidRPr="009C5F03" w:rsidRDefault="00636197"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fldChar w:fldCharType="begin"/>
      </w:r>
      <w:r w:rsidRPr="009C5F03">
        <w:rPr>
          <w:rFonts w:ascii="Times New Roman" w:hAnsi="Times New Roman" w:cs="Times New Roman"/>
          <w:sz w:val="20"/>
          <w:szCs w:val="20"/>
        </w:rPr>
        <w:instrText xml:space="preserve"> ADDIN ZOTERO_BIBL {"uncited":[],"omitted":[],"custom":[]} CSL_BIBLIOGRAPHY </w:instrText>
      </w:r>
      <w:r w:rsidRPr="009C5F03">
        <w:rPr>
          <w:rFonts w:ascii="Times New Roman" w:hAnsi="Times New Roman" w:cs="Times New Roman"/>
          <w:sz w:val="20"/>
          <w:szCs w:val="20"/>
        </w:rPr>
        <w:fldChar w:fldCharType="separate"/>
      </w:r>
      <w:r w:rsidR="00345054" w:rsidRPr="009C5F03">
        <w:rPr>
          <w:rFonts w:ascii="Times New Roman" w:hAnsi="Times New Roman" w:cs="Times New Roman"/>
          <w:sz w:val="20"/>
          <w:szCs w:val="20"/>
        </w:rPr>
        <w:t xml:space="preserve">Astutisari, I. D. A.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 C., Aaa Yuliati Darmini, A. Y. D., &amp; Ida Ayu Putri Wulandari, I. A. P. W. (2022). Hubungan Pola Makan Dan Aktivitas Fisik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ngan Kadar Gula Darah Pada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 xml:space="preserve"> 2 Di Pus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345054" w:rsidRPr="009C5F03">
        <w:rPr>
          <w:rFonts w:ascii="Times New Roman" w:hAnsi="Times New Roman" w:cs="Times New Roman"/>
          <w:sz w:val="20"/>
          <w:szCs w:val="20"/>
        </w:rPr>
        <w:t xml:space="preserve">smas Manggis I. </w:t>
      </w:r>
      <w:r w:rsidR="00345054" w:rsidRPr="009C5F03">
        <w:rPr>
          <w:rFonts w:ascii="Times New Roman" w:hAnsi="Times New Roman" w:cs="Times New Roman"/>
          <w:i/>
          <w:iCs/>
          <w:sz w:val="20"/>
          <w:szCs w:val="20"/>
        </w:rPr>
        <w:t>Jurnal Ri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345054" w:rsidRPr="009C5F03">
        <w:rPr>
          <w:rFonts w:ascii="Times New Roman" w:hAnsi="Times New Roman" w:cs="Times New Roman"/>
          <w:i/>
          <w:iCs/>
          <w:sz w:val="20"/>
          <w:szCs w:val="20"/>
        </w:rPr>
        <w:t>t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345054"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345054" w:rsidRPr="009C5F03">
        <w:rPr>
          <w:rFonts w:ascii="Times New Roman" w:hAnsi="Times New Roman" w:cs="Times New Roman"/>
          <w:i/>
          <w:iCs/>
          <w:sz w:val="20"/>
          <w:szCs w:val="20"/>
        </w:rPr>
        <w:t>hatan Nasional</w:t>
      </w:r>
      <w:r w:rsidR="00345054" w:rsidRPr="009C5F03">
        <w:rPr>
          <w:rFonts w:ascii="Times New Roman" w:hAnsi="Times New Roman" w:cs="Times New Roman"/>
          <w:sz w:val="20"/>
          <w:szCs w:val="20"/>
        </w:rPr>
        <w:t xml:space="preserve">, </w:t>
      </w:r>
      <w:r w:rsidR="00345054" w:rsidRPr="009C5F03">
        <w:rPr>
          <w:rFonts w:ascii="Times New Roman" w:hAnsi="Times New Roman" w:cs="Times New Roman"/>
          <w:i/>
          <w:iCs/>
          <w:sz w:val="20"/>
          <w:szCs w:val="20"/>
        </w:rPr>
        <w:t>6</w:t>
      </w:r>
      <w:r w:rsidR="00345054" w:rsidRPr="009C5F03">
        <w:rPr>
          <w:rFonts w:ascii="Times New Roman" w:hAnsi="Times New Roman" w:cs="Times New Roman"/>
          <w:sz w:val="20"/>
          <w:szCs w:val="20"/>
        </w:rPr>
        <w:t>(2), 79–87. https://doi.org/10.37294/jrkn.v6i2.350</w:t>
      </w:r>
    </w:p>
    <w:p w14:paraId="2DD8C6FE" w14:textId="7EBBE12F"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 xml:space="preserve">Aziza, L. N., Wicaksana, A. L., &amp; Sunaryo,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Y. A. B. (2022).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gunaan Smartpho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dalam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ola Kadar Glukosa Darah dan Glyca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 Ha</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oglobin pada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Li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atur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w. </w:t>
      </w:r>
      <w:r w:rsidRPr="009C5F03">
        <w:rPr>
          <w:rFonts w:ascii="Times New Roman" w:hAnsi="Times New Roman" w:cs="Times New Roman"/>
          <w:i/>
          <w:iCs/>
          <w:sz w:val="20"/>
          <w:szCs w:val="20"/>
        </w:rPr>
        <w:t>Jurnal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awatan Klinis dan Komunita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3</w:t>
      </w:r>
      <w:r w:rsidRPr="009C5F03">
        <w:rPr>
          <w:rFonts w:ascii="Times New Roman" w:hAnsi="Times New Roman" w:cs="Times New Roman"/>
          <w:sz w:val="20"/>
          <w:szCs w:val="20"/>
        </w:rPr>
        <w:t>(1), 48. https://doi.org/10.22146/jkkk.44297</w:t>
      </w:r>
    </w:p>
    <w:p w14:paraId="7056DA95" w14:textId="5FF779E6"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Badan Pusat Statistik Kota Bandung. (2024,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i). Badan Pusat Statistik Kota Bandung. </w:t>
      </w:r>
      <w:r w:rsidRPr="009C5F03">
        <w:rPr>
          <w:rFonts w:ascii="Times New Roman" w:hAnsi="Times New Roman" w:cs="Times New Roman"/>
          <w:i/>
          <w:iCs/>
          <w:sz w:val="20"/>
          <w:szCs w:val="20"/>
        </w:rPr>
        <w:t>Jumlah 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duduk Kota Bandung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urut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camatan (Jiwa), 2023</w:t>
      </w:r>
      <w:r w:rsidRPr="009C5F03">
        <w:rPr>
          <w:rFonts w:ascii="Times New Roman" w:hAnsi="Times New Roman" w:cs="Times New Roman"/>
          <w:sz w:val="20"/>
          <w:szCs w:val="20"/>
        </w:rPr>
        <w:t>. https://bandungkota.bps.go.id/id/statistics-tab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2/MjI0OCMy/jumlah-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uduk-kota-bandung-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urut-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amatan.html</w:t>
      </w:r>
    </w:p>
    <w:p w14:paraId="4F0C7DF0" w14:textId="61D67E45"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N. T., Hab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wold,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M.,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ybasso, H. A., &amp;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kuria 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gus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Y. (2024). Poor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c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practic</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nd contributing factors among adults with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 in Adama,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thiopia. </w:t>
      </w:r>
      <w:r w:rsidRPr="009C5F03">
        <w:rPr>
          <w:rFonts w:ascii="Times New Roman" w:hAnsi="Times New Roman" w:cs="Times New Roman"/>
          <w:i/>
          <w:iCs/>
          <w:sz w:val="20"/>
          <w:szCs w:val="20"/>
        </w:rPr>
        <w:t>Sci</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tific 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ort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4</w:t>
      </w:r>
      <w:r w:rsidRPr="009C5F03">
        <w:rPr>
          <w:rFonts w:ascii="Times New Roman" w:hAnsi="Times New Roman" w:cs="Times New Roman"/>
          <w:sz w:val="20"/>
          <w:szCs w:val="20"/>
        </w:rPr>
        <w:t>(1), 13660. https://doi.org/10.1038/s41598-024-63524-8</w:t>
      </w:r>
    </w:p>
    <w:p w14:paraId="2D484B1D" w14:textId="7E3C7580"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Chowdhury, H. A., Harrison, C. L., Siddiqu</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a, B. N., Tis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ra, S., Afroz, A., Ali, L., Joham, A.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amp; Billah, B. (2024).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f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ti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s of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mana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nt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ucation in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ion on glyca</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ic control and cardio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abolic risk in adults with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in low- and midd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inco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countr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 sys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atic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w and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ta-analysis. </w:t>
      </w:r>
      <w:r w:rsidRPr="009C5F03">
        <w:rPr>
          <w:rFonts w:ascii="Times New Roman" w:hAnsi="Times New Roman" w:cs="Times New Roman"/>
          <w:i/>
          <w:iCs/>
          <w:sz w:val="20"/>
          <w:szCs w:val="20"/>
        </w:rPr>
        <w:t>PLOS O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9</w:t>
      </w:r>
      <w:r w:rsidRPr="009C5F03">
        <w:rPr>
          <w:rFonts w:ascii="Times New Roman" w:hAnsi="Times New Roman" w:cs="Times New Roman"/>
          <w:sz w:val="20"/>
          <w:szCs w:val="20"/>
        </w:rPr>
        <w:t xml:space="preserve">(2),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0297328. https://doi.org/10.1371/journal.po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0297328</w:t>
      </w:r>
    </w:p>
    <w:p w14:paraId="497652BA" w14:textId="651036EA"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Davis, J., Fischl, A. H.,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k, J., Browning, L., Car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r, A., Condon, J.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nison, M., Francis, T., Hug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P. J., Jai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S., Lau, K. H. K., McArthur, T., McAvoy, K., Ma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M., 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wby, O., Po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S. W., Quraishi, U., Rawlings, K., Soc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J., … Villalobos, S. (2022). 2022 National Standards for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Mana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nt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ducation and Support. </w:t>
      </w:r>
      <w:r w:rsidRPr="009C5F03">
        <w:rPr>
          <w:rFonts w:ascii="Times New Roman" w:hAnsi="Times New Roman" w:cs="Times New Roman"/>
          <w:i/>
          <w:iCs/>
          <w:sz w:val="20"/>
          <w:szCs w:val="20"/>
        </w:rPr>
        <w:t>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Ca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45</w:t>
      </w:r>
      <w:r w:rsidRPr="009C5F03">
        <w:rPr>
          <w:rFonts w:ascii="Times New Roman" w:hAnsi="Times New Roman" w:cs="Times New Roman"/>
          <w:sz w:val="20"/>
          <w:szCs w:val="20"/>
        </w:rPr>
        <w:t>(2), 484–494. https://doi.org/10.2337/dc21-2396</w:t>
      </w:r>
    </w:p>
    <w:p w14:paraId="5B509671" w14:textId="262A8C2A"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DIN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JABAR. (2023). Jumlah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ita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itus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dasarkan Kabupa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n/Kota di Jawa Barat. </w:t>
      </w:r>
      <w:r w:rsidRPr="009C5F03">
        <w:rPr>
          <w:rFonts w:ascii="Times New Roman" w:hAnsi="Times New Roman" w:cs="Times New Roman"/>
          <w:i/>
          <w:iCs/>
          <w:sz w:val="20"/>
          <w:szCs w:val="20"/>
        </w:rPr>
        <w:t>Jumlah 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ita 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itus 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dasarkan Kabupa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Kota di Jawa Barat</w:t>
      </w:r>
      <w:r w:rsidRPr="009C5F03">
        <w:rPr>
          <w:rFonts w:ascii="Times New Roman" w:hAnsi="Times New Roman" w:cs="Times New Roman"/>
          <w:sz w:val="20"/>
          <w:szCs w:val="20"/>
        </w:rPr>
        <w:t>. https://o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ata.jabarprov.go.id/id/data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jumlah-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ita-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itus-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dasarkan-kabupa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kota-di-jawa-barat</w:t>
      </w:r>
    </w:p>
    <w:p w14:paraId="3DA843F8" w14:textId="000B051A"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Farida, U., Su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 Walujo, D., &amp; Aulia Mar’atina, N. (2023). Hubungan Tingkat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ahua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litus 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hadap Kadar Gula Darah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litus di Pus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mas X. </w:t>
      </w:r>
      <w:r w:rsidRPr="009C5F03">
        <w:rPr>
          <w:rFonts w:ascii="Times New Roman" w:hAnsi="Times New Roman" w:cs="Times New Roman"/>
          <w:i/>
          <w:iCs/>
          <w:sz w:val="20"/>
          <w:szCs w:val="20"/>
        </w:rPr>
        <w:t>Indo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ian Journal of Pharmac</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utical </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ucation</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3</w:t>
      </w:r>
      <w:r w:rsidRPr="009C5F03">
        <w:rPr>
          <w:rFonts w:ascii="Times New Roman" w:hAnsi="Times New Roman" w:cs="Times New Roman"/>
          <w:sz w:val="20"/>
          <w:szCs w:val="20"/>
        </w:rPr>
        <w:t>(1). https://doi.org/10.37311/ij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3i1.19052</w:t>
      </w:r>
    </w:p>
    <w:p w14:paraId="7B444F8A" w14:textId="5728027E"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idooni, G. J., Ghofranipour, F., &amp; Z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i, F. (2024). In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play of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c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fficacy, and 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alth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iation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c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quisi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 study on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pat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s through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s of O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s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c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ory. </w:t>
      </w:r>
      <w:r w:rsidRPr="009C5F03">
        <w:rPr>
          <w:rFonts w:ascii="Times New Roman" w:hAnsi="Times New Roman" w:cs="Times New Roman"/>
          <w:i/>
          <w:iCs/>
          <w:sz w:val="20"/>
          <w:szCs w:val="20"/>
        </w:rPr>
        <w:t>BMC Primary Ca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25</w:t>
      </w:r>
      <w:r w:rsidRPr="009C5F03">
        <w:rPr>
          <w:rFonts w:ascii="Times New Roman" w:hAnsi="Times New Roman" w:cs="Times New Roman"/>
          <w:sz w:val="20"/>
          <w:szCs w:val="20"/>
        </w:rPr>
        <w:t>(1), 48. https://doi.org/10.1186/s12875-024-02276-w</w:t>
      </w:r>
    </w:p>
    <w:p w14:paraId="06AC6828" w14:textId="5C01B47B"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Irwansyah, I., Kasim, I. S., &amp; Bohari, B. (2021).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ations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ationship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 Li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ty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with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Risk of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litus in Staff and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tu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s of Uni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sita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g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zky. </w:t>
      </w:r>
      <w:r w:rsidRPr="009C5F03">
        <w:rPr>
          <w:rFonts w:ascii="Times New Roman" w:hAnsi="Times New Roman" w:cs="Times New Roman"/>
          <w:i/>
          <w:iCs/>
          <w:sz w:val="20"/>
          <w:szCs w:val="20"/>
        </w:rPr>
        <w:t>O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 Acc</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s Mac</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onian Journal of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ical Sci</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c</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9</w:t>
      </w:r>
      <w:r w:rsidRPr="009C5F03">
        <w:rPr>
          <w:rFonts w:ascii="Times New Roman" w:hAnsi="Times New Roman" w:cs="Times New Roman"/>
          <w:sz w:val="20"/>
          <w:szCs w:val="20"/>
        </w:rPr>
        <w: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198–202. https://doi.org/10.3889/oamjms.2021.5681</w:t>
      </w:r>
    </w:p>
    <w:p w14:paraId="1F24864C" w14:textId="5EFD1F6E"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Kautzky-Wil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A.,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ut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M., &amp; Har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i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J. (2023).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x dif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c</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in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 </w:t>
      </w:r>
      <w:r w:rsidRPr="009C5F03">
        <w:rPr>
          <w:rFonts w:ascii="Times New Roman" w:hAnsi="Times New Roman" w:cs="Times New Roman"/>
          <w:i/>
          <w:iCs/>
          <w:sz w:val="20"/>
          <w:szCs w:val="20"/>
        </w:rPr>
        <w:t>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ologia</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66</w:t>
      </w:r>
      <w:r w:rsidRPr="009C5F03">
        <w:rPr>
          <w:rFonts w:ascii="Times New Roman" w:hAnsi="Times New Roman" w:cs="Times New Roman"/>
          <w:sz w:val="20"/>
          <w:szCs w:val="20"/>
        </w:rPr>
        <w:t>(6), 986–1002. https://doi.org/10.1007/s00125-023-05891-x</w:t>
      </w:r>
    </w:p>
    <w:p w14:paraId="5740DB30" w14:textId="2D6600AC"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Law Insi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2025).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 of Know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finition. </w:t>
      </w:r>
      <w:r w:rsidRPr="009C5F03">
        <w:rPr>
          <w:rFonts w:ascii="Times New Roman" w:hAnsi="Times New Roman" w:cs="Times New Roman"/>
          <w:i/>
          <w:iCs/>
          <w:sz w:val="20"/>
          <w:szCs w:val="20"/>
        </w:rPr>
        <w:t>L</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v</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 of Knowl</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g</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 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finition</w:t>
      </w:r>
      <w:r w:rsidRPr="009C5F03">
        <w:rPr>
          <w:rFonts w:ascii="Times New Roman" w:hAnsi="Times New Roman" w:cs="Times New Roman"/>
          <w:sz w:val="20"/>
          <w:szCs w:val="20"/>
        </w:rPr>
        <w:t>. https://www.lawinsi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com/dictionary/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of-know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p>
    <w:p w14:paraId="6E25A883" w14:textId="5AE959B4"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B., Hong, S., Min, J., Park, D.-H., Cho, W., Suh, S.-H.,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H.-D.,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H.-J., Kimm, H., J</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S. H., Kang,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S.,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D. H., &amp; J</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on, J. Y. (2021). </w:t>
      </w:r>
      <w:r w:rsidRPr="009C5F03">
        <w:rPr>
          <w:rFonts w:ascii="Times New Roman" w:hAnsi="Times New Roman" w:cs="Times New Roman"/>
          <w:sz w:val="20"/>
          <w:szCs w:val="20"/>
        </w:rPr>
        <w:lastRenderedPageBreak/>
        <w:t>Association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 domain-s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ific physical activity and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in Ko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an adults. </w:t>
      </w:r>
      <w:r w:rsidRPr="009C5F03">
        <w:rPr>
          <w:rFonts w:ascii="Times New Roman" w:hAnsi="Times New Roman" w:cs="Times New Roman"/>
          <w:i/>
          <w:iCs/>
          <w:sz w:val="20"/>
          <w:szCs w:val="20"/>
        </w:rPr>
        <w:t>Sci</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tific 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ort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1</w:t>
      </w:r>
      <w:r w:rsidRPr="009C5F03">
        <w:rPr>
          <w:rFonts w:ascii="Times New Roman" w:hAnsi="Times New Roman" w:cs="Times New Roman"/>
          <w:sz w:val="20"/>
          <w:szCs w:val="20"/>
        </w:rPr>
        <w:t>(1), 13066. https://doi.org/10.1038/s41598-021-92560-x</w:t>
      </w:r>
    </w:p>
    <w:p w14:paraId="35BE8EE5" w14:textId="19153FA7"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Li, X., &amp; Zhou, T. (2021).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plac</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 of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ary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havior by Various Daily-Li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Physical Activit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nd Structu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d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x</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ci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ic Risk and Inci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 </w:t>
      </w:r>
      <w:r w:rsidRPr="009C5F03">
        <w:rPr>
          <w:rFonts w:ascii="Times New Roman" w:hAnsi="Times New Roman" w:cs="Times New Roman"/>
          <w:i/>
          <w:iCs/>
          <w:sz w:val="20"/>
          <w:szCs w:val="20"/>
        </w:rPr>
        <w:t>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Ca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44</w:t>
      </w:r>
      <w:r w:rsidRPr="009C5F03">
        <w:rPr>
          <w:rFonts w:ascii="Times New Roman" w:hAnsi="Times New Roman" w:cs="Times New Roman"/>
          <w:sz w:val="20"/>
          <w:szCs w:val="20"/>
        </w:rPr>
        <w:t>.</w:t>
      </w:r>
    </w:p>
    <w:p w14:paraId="6A7CB0D8" w14:textId="5A4BC4E9"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Milita, F., Handayani, S., &amp;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iaji, B. (2021). 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jadia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II pada Lanjut Usia di Indo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ia (Analisis Ris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das 2018). </w:t>
      </w:r>
      <w:r w:rsidRPr="009C5F03">
        <w:rPr>
          <w:rFonts w:ascii="Times New Roman" w:hAnsi="Times New Roman" w:cs="Times New Roman"/>
          <w:i/>
          <w:iCs/>
          <w:sz w:val="20"/>
          <w:szCs w:val="20"/>
        </w:rPr>
        <w:t>Jurnal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ok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an dan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hatan</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7</w:t>
      </w:r>
      <w:r w:rsidRPr="009C5F03">
        <w:rPr>
          <w:rFonts w:ascii="Times New Roman" w:hAnsi="Times New Roman" w:cs="Times New Roman"/>
          <w:sz w:val="20"/>
          <w:szCs w:val="20"/>
        </w:rPr>
        <w:t>(1), 9. https://doi.org/10.24853/jkk.17.1.9-20</w:t>
      </w:r>
    </w:p>
    <w:p w14:paraId="4C993D83" w14:textId="08BC97A3"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Murtiningsih, M. K., Pa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aki, K., &amp;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li, B. P. (2021). Gaya Hidup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bagai Faktor Risiko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CliniC</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9</w:t>
      </w:r>
      <w:r w:rsidRPr="009C5F03">
        <w:rPr>
          <w:rFonts w:ascii="Times New Roman" w:hAnsi="Times New Roman" w:cs="Times New Roman"/>
          <w:sz w:val="20"/>
          <w:szCs w:val="20"/>
        </w:rPr>
        <w:t>(2), 328. https://doi.org/10.35790/</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l.v9i2.32852</w:t>
      </w:r>
    </w:p>
    <w:p w14:paraId="2DD9ABC6" w14:textId="14C2FFD2"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Nugroho &amp; Sari. (2022). Hubung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ahuan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an Gaya Hidup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ita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 Wilayah Pus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mas 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mplak. </w:t>
      </w:r>
      <w:r w:rsidRPr="009C5F03">
        <w:rPr>
          <w:rFonts w:ascii="Times New Roman" w:hAnsi="Times New Roman" w:cs="Times New Roman"/>
          <w:i/>
          <w:iCs/>
          <w:sz w:val="20"/>
          <w:szCs w:val="20"/>
        </w:rPr>
        <w:t>Jurnal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hatan Masyarakat Indo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ia</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7</w:t>
      </w:r>
      <w:r w:rsidRPr="009C5F03">
        <w:rPr>
          <w:rFonts w:ascii="Times New Roman" w:hAnsi="Times New Roman" w:cs="Times New Roman"/>
          <w:sz w:val="20"/>
          <w:szCs w:val="20"/>
        </w:rPr>
        <w:t>((1)), 40–47.</w:t>
      </w:r>
    </w:p>
    <w:p w14:paraId="129F94F6" w14:textId="1BB8211B"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NI, P.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I. (2021). </w:t>
      </w:r>
      <w:r w:rsidRPr="009C5F03">
        <w:rPr>
          <w:rFonts w:ascii="Times New Roman" w:hAnsi="Times New Roman" w:cs="Times New Roman"/>
          <w:i/>
          <w:iCs/>
          <w:sz w:val="20"/>
          <w:szCs w:val="20"/>
        </w:rPr>
        <w:t>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doman 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g</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olaan dan 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c</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gahan 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itus 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wasa ti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 2 di indo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ia 2021</w:t>
      </w:r>
      <w:r w:rsidRPr="009C5F03">
        <w:rPr>
          <w:rFonts w:ascii="Times New Roman" w:hAnsi="Times New Roman" w:cs="Times New Roman"/>
          <w:sz w:val="20"/>
          <w:szCs w:val="20"/>
        </w:rPr>
        <w:t>. PB.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I.</w:t>
      </w:r>
    </w:p>
    <w:p w14:paraId="0F226688" w14:textId="5AAD18FC"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Pratama, R., Aisyah, S. A., &amp; putra, A. M. (2023). Cor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ational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arch. </w:t>
      </w:r>
      <w:r w:rsidRPr="009C5F03">
        <w:rPr>
          <w:rFonts w:ascii="Times New Roman" w:hAnsi="Times New Roman" w:cs="Times New Roman"/>
          <w:i/>
          <w:iCs/>
          <w:sz w:val="20"/>
          <w:szCs w:val="20"/>
        </w:rPr>
        <w:t>JIIP (Jurnal Ilmiah Ilmu 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didikan)</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6</w:t>
      </w:r>
      <w:r w:rsidRPr="009C5F03">
        <w:rPr>
          <w:rFonts w:ascii="Times New Roman" w:hAnsi="Times New Roman" w:cs="Times New Roman"/>
          <w:sz w:val="20"/>
          <w:szCs w:val="20"/>
        </w:rPr>
        <w:t>(3), 1754–1759.</w:t>
      </w:r>
    </w:p>
    <w:p w14:paraId="35C4159F" w14:textId="2EFF3192"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Raposo, J. F., S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takova, M. V., Lu, J., Court,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amp; Mayorov, A. Y. (2021). I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ifying th</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un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 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s of individuals with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n in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national w</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b-ba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 sur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y. </w:t>
      </w:r>
      <w:r w:rsidRPr="009C5F03">
        <w:rPr>
          <w:rFonts w:ascii="Times New Roman" w:hAnsi="Times New Roman" w:cs="Times New Roman"/>
          <w:i/>
          <w:iCs/>
          <w:sz w:val="20"/>
          <w:szCs w:val="20"/>
        </w:rPr>
        <w:t>Journal of Comparativ</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 </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ff</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ctiv</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s 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arch</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0</w:t>
      </w:r>
      <w:r w:rsidRPr="009C5F03">
        <w:rPr>
          <w:rFonts w:ascii="Times New Roman" w:hAnsi="Times New Roman" w:cs="Times New Roman"/>
          <w:sz w:val="20"/>
          <w:szCs w:val="20"/>
        </w:rPr>
        <w:t>(7), 613–624. https://doi.org/10.2217/c</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2020-0271</w:t>
      </w:r>
    </w:p>
    <w:p w14:paraId="3E7E40AA" w14:textId="6D830A79"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 xml:space="preserve">Sukarmin, S., Tri Rahayuningrum,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amp; Yuli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yaningrum, Y. (2020). FAKTOR-</w:t>
      </w:r>
      <w:r w:rsidR="009C5F03" w:rsidRPr="009C5F03">
        <w:rPr>
          <w:rFonts w:ascii="Times New Roman" w:hAnsi="Times New Roman" w:cs="Times New Roman"/>
          <w:sz w:val="20"/>
          <w:szCs w:val="20"/>
        </w:rPr>
        <w:t>Faktor Yang 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rhubungan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g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ingkatan Gula Darah Pada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litus Di Unit Rawat Jalan Di Rsud Dr. Lo</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kmono Hadi Kudu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Jurnal Ilmu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awatan dan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bidanan</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1</w:t>
      </w:r>
      <w:r w:rsidRPr="009C5F03">
        <w:rPr>
          <w:rFonts w:ascii="Times New Roman" w:hAnsi="Times New Roman" w:cs="Times New Roman"/>
          <w:sz w:val="20"/>
          <w:szCs w:val="20"/>
        </w:rPr>
        <w:t>(2), 272. https://doi.org/10.26751/jikk.v11i2.860</w:t>
      </w:r>
    </w:p>
    <w:p w14:paraId="0C8393AD" w14:textId="25286FBA"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Sukma M, G., Budiharto, &amp; Trisuci A, Y. (2023). Hubung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ahuan, Sikap, Tindakan Gaya Hidup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hat 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gan 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ali Gula Darah Pas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litu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 Klinik Budhi Pratama 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tu Ibu Jakarta Tahun 2022. </w:t>
      </w:r>
      <w:r w:rsidRPr="009C5F03">
        <w:rPr>
          <w:rFonts w:ascii="Times New Roman" w:hAnsi="Times New Roman" w:cs="Times New Roman"/>
          <w:i/>
          <w:iCs/>
          <w:sz w:val="20"/>
          <w:szCs w:val="20"/>
        </w:rPr>
        <w:t>Jurnal Untuk Masyarakat 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hat (JUKMAS)</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7</w:t>
      </w:r>
      <w:r w:rsidRPr="009C5F03">
        <w:rPr>
          <w:rFonts w:ascii="Times New Roman" w:hAnsi="Times New Roman" w:cs="Times New Roman"/>
          <w:sz w:val="20"/>
          <w:szCs w:val="20"/>
        </w:rPr>
        <w:t>(2).</w:t>
      </w:r>
    </w:p>
    <w:p w14:paraId="2EC50620" w14:textId="3709FC95"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Supriadi, S., Kamil, M., Saripah, I., &amp; Parmudia, J. R. (2024).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m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rdayaan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lalui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didik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rilaku dapat 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ingkatkan 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patuhan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gobatan kl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n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s ti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009C5F03" w:rsidRPr="009C5F03">
        <w:rPr>
          <w:rFonts w:ascii="Times New Roman" w:hAnsi="Times New Roman" w:cs="Times New Roman"/>
          <w:sz w:val="20"/>
          <w:szCs w:val="20"/>
        </w:rPr>
        <w:t xml:space="preserve"> 2. </w:t>
      </w:r>
      <w:r w:rsidR="009C5F03" w:rsidRPr="009C5F03">
        <w:rPr>
          <w:rFonts w:ascii="Times New Roman" w:hAnsi="Times New Roman" w:cs="Times New Roman"/>
          <w:i/>
          <w:iCs/>
          <w:sz w:val="20"/>
          <w:szCs w:val="20"/>
        </w:rPr>
        <w:t>jurnal ri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9C5F03" w:rsidRPr="009C5F03">
        <w:rPr>
          <w:rFonts w:ascii="Times New Roman" w:hAnsi="Times New Roman" w:cs="Times New Roman"/>
          <w:i/>
          <w:iCs/>
          <w:sz w:val="20"/>
          <w:szCs w:val="20"/>
        </w:rPr>
        <w:t>t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9C5F03"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9C5F03" w:rsidRPr="009C5F03">
        <w:rPr>
          <w:rFonts w:ascii="Times New Roman" w:hAnsi="Times New Roman" w:cs="Times New Roman"/>
          <w:i/>
          <w:iCs/>
          <w:sz w:val="20"/>
          <w:szCs w:val="20"/>
        </w:rPr>
        <w:t>hatan pol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9C5F03" w:rsidRPr="009C5F03">
        <w:rPr>
          <w:rFonts w:ascii="Times New Roman" w:hAnsi="Times New Roman" w:cs="Times New Roman"/>
          <w:i/>
          <w:iCs/>
          <w:sz w:val="20"/>
          <w:szCs w:val="20"/>
        </w:rPr>
        <w:t>k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009C5F03" w:rsidRPr="009C5F03">
        <w:rPr>
          <w:rFonts w:ascii="Times New Roman" w:hAnsi="Times New Roman" w:cs="Times New Roman"/>
          <w:i/>
          <w:iCs/>
          <w:sz w:val="20"/>
          <w:szCs w:val="20"/>
        </w:rPr>
        <w:t xml:space="preserve">s </w:t>
      </w:r>
      <w:r w:rsidRPr="009C5F03">
        <w:rPr>
          <w:rFonts w:ascii="Times New Roman" w:hAnsi="Times New Roman" w:cs="Times New Roman"/>
          <w:i/>
          <w:iCs/>
          <w:sz w:val="20"/>
          <w:szCs w:val="20"/>
        </w:rPr>
        <w:t>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BANDUNG</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6</w:t>
      </w:r>
      <w:r w:rsidRPr="009C5F03">
        <w:rPr>
          <w:rFonts w:ascii="Times New Roman" w:hAnsi="Times New Roman" w:cs="Times New Roman"/>
          <w:sz w:val="20"/>
          <w:szCs w:val="20"/>
        </w:rPr>
        <w:t>(2), 576–584. https://doi.org/10.34011/jurisk</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bdg.v16i2.2655</w:t>
      </w:r>
    </w:p>
    <w:p w14:paraId="5788CEE4" w14:textId="004B3034"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 xml:space="preserve">Susilawati, &amp; Rahmawati, R. (2021). </w:t>
      </w:r>
      <w:r w:rsidRPr="009C5F03">
        <w:rPr>
          <w:rFonts w:ascii="Times New Roman" w:hAnsi="Times New Roman" w:cs="Times New Roman"/>
          <w:i/>
          <w:iCs/>
          <w:sz w:val="20"/>
          <w:szCs w:val="20"/>
        </w:rPr>
        <w:t>Hubungan Usia, J</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is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amin dan Hi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r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si 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ngan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jadian 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litus Ti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 2 di Pus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mas Tugu K</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camatan Cimanggis Kota D</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pok</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6</w:t>
      </w:r>
      <w:r w:rsidRPr="009C5F03">
        <w:rPr>
          <w:rFonts w:ascii="Times New Roman" w:hAnsi="Times New Roman" w:cs="Times New Roman"/>
          <w:sz w:val="20"/>
          <w:szCs w:val="20"/>
        </w:rPr>
        <w:t>(1).</w:t>
      </w:r>
    </w:p>
    <w:p w14:paraId="3675F5CB" w14:textId="03F3E212"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 xml:space="preserve">Utomo, A. A. (2020). </w:t>
      </w:r>
      <w:r w:rsidRPr="009C5F03">
        <w:rPr>
          <w:rFonts w:ascii="Times New Roman" w:hAnsi="Times New Roman" w:cs="Times New Roman"/>
          <w:i/>
          <w:iCs/>
          <w:sz w:val="20"/>
          <w:szCs w:val="20"/>
        </w:rPr>
        <w:t>FAKTOR RISIKO DIAB</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T</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 M</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LLITUS TIP</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 xml:space="preserve"> 2:</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01</w:t>
      </w:r>
      <w:r w:rsidRPr="009C5F03">
        <w:rPr>
          <w:rFonts w:ascii="Times New Roman" w:hAnsi="Times New Roman" w:cs="Times New Roman"/>
          <w:sz w:val="20"/>
          <w:szCs w:val="20"/>
        </w:rPr>
        <w:t>.</w:t>
      </w:r>
    </w:p>
    <w:p w14:paraId="666334FA" w14:textId="21149104"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W</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falli, M. M., Kalula, S. Z., Manning, K., &amp; 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vitt, N. S. (2020). Do</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 social support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ff</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t know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and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f-manag</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m</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 practic</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in old</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rsons with Ty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2 diab</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at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ding primary c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clinics in Ca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 Town, South Africa? </w:t>
      </w:r>
      <w:r w:rsidRPr="009C5F03">
        <w:rPr>
          <w:rFonts w:ascii="Times New Roman" w:hAnsi="Times New Roman" w:cs="Times New Roman"/>
          <w:i/>
          <w:iCs/>
          <w:sz w:val="20"/>
          <w:szCs w:val="20"/>
        </w:rPr>
        <w:t>PLOS ON</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 xml:space="preserve">, </w:t>
      </w:r>
      <w:r w:rsidRPr="009C5F03">
        <w:rPr>
          <w:rFonts w:ascii="Times New Roman" w:hAnsi="Times New Roman" w:cs="Times New Roman"/>
          <w:i/>
          <w:iCs/>
          <w:sz w:val="20"/>
          <w:szCs w:val="20"/>
        </w:rPr>
        <w:t>15</w:t>
      </w:r>
      <w:r w:rsidRPr="009C5F03">
        <w:rPr>
          <w:rFonts w:ascii="Times New Roman" w:hAnsi="Times New Roman" w:cs="Times New Roman"/>
          <w:sz w:val="20"/>
          <w:szCs w:val="20"/>
        </w:rPr>
        <w:t xml:space="preserve">(3), </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0230173. https://doi.org/10.1371/journal.pon</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0230173</w:t>
      </w:r>
    </w:p>
    <w:p w14:paraId="06F4388F" w14:textId="3E36F454" w:rsidR="00345054" w:rsidRPr="009C5F03" w:rsidRDefault="00345054" w:rsidP="009C5F03">
      <w:pPr>
        <w:pStyle w:val="Bibliography"/>
        <w:spacing w:line="240" w:lineRule="auto"/>
        <w:jc w:val="both"/>
        <w:rPr>
          <w:rFonts w:ascii="Times New Roman" w:hAnsi="Times New Roman" w:cs="Times New Roman"/>
          <w:sz w:val="20"/>
          <w:szCs w:val="20"/>
        </w:rPr>
      </w:pPr>
      <w:r w:rsidRPr="009C5F03">
        <w:rPr>
          <w:rFonts w:ascii="Times New Roman" w:hAnsi="Times New Roman" w:cs="Times New Roman"/>
          <w:sz w:val="20"/>
          <w:szCs w:val="20"/>
        </w:rPr>
        <w:t>Wrońska Pila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k, D., Kryszto ak-Kan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wska, A., &amp; Matusiak, K. (2024). Comparison of 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arson’s and Sp</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arman’s corr</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ation co</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ffici</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nts valu</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s for s</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l</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ct</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d traits of Pinus sylv</w:t>
      </w:r>
      <w:r w:rsidR="00C860B4">
        <w:rPr>
          <w:rFonts w:ascii="Times New Roman" w:hAnsi="Times New Roman" w:cs="Times New Roman"/>
          <w:sz w:val="20"/>
          <w:szCs w:val="20"/>
        </w:rPr>
        <w:t>e</w:t>
      </w:r>
      <w:r w:rsidR="00C860B4" w:rsidRPr="00C860B4">
        <w:rPr>
          <w:rFonts w:ascii="Inspiring" w:hAnsi="Inspiring" w:cs="Times New Roman"/>
          <w:color w:val="DDDDDD"/>
          <w:spacing w:val="-20"/>
          <w:w w:val="1"/>
          <w:sz w:val="6"/>
          <w:szCs w:val="20"/>
        </w:rPr>
        <w:t>v</w:t>
      </w:r>
      <w:r w:rsidRPr="009C5F03">
        <w:rPr>
          <w:rFonts w:ascii="Times New Roman" w:hAnsi="Times New Roman" w:cs="Times New Roman"/>
          <w:sz w:val="20"/>
          <w:szCs w:val="20"/>
        </w:rPr>
        <w:t xml:space="preserve">stris L. </w:t>
      </w:r>
      <w:r w:rsidRPr="009C5F03">
        <w:rPr>
          <w:rFonts w:ascii="Times New Roman" w:hAnsi="Times New Roman" w:cs="Times New Roman"/>
          <w:i/>
          <w:iCs/>
          <w:sz w:val="20"/>
          <w:szCs w:val="20"/>
        </w:rPr>
        <w:t>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s</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i/>
          <w:iCs/>
          <w:sz w:val="20"/>
          <w:szCs w:val="20"/>
        </w:rPr>
        <w:t>arch Squar</w:t>
      </w:r>
      <w:r w:rsidR="00C860B4">
        <w:rPr>
          <w:rFonts w:ascii="Times New Roman" w:hAnsi="Times New Roman" w:cs="Times New Roman"/>
          <w:i/>
          <w:iCs/>
          <w:sz w:val="20"/>
          <w:szCs w:val="20"/>
        </w:rPr>
        <w:t>e</w:t>
      </w:r>
      <w:r w:rsidR="00C860B4" w:rsidRPr="00C860B4">
        <w:rPr>
          <w:rFonts w:ascii="Inspiring" w:hAnsi="Inspiring" w:cs="Times New Roman"/>
          <w:i/>
          <w:iCs/>
          <w:color w:val="DDDDDD"/>
          <w:spacing w:val="-20"/>
          <w:w w:val="1"/>
          <w:sz w:val="6"/>
          <w:szCs w:val="20"/>
        </w:rPr>
        <w:t>v</w:t>
      </w:r>
      <w:r w:rsidRPr="009C5F03">
        <w:rPr>
          <w:rFonts w:ascii="Times New Roman" w:hAnsi="Times New Roman" w:cs="Times New Roman"/>
          <w:sz w:val="20"/>
          <w:szCs w:val="20"/>
        </w:rPr>
        <w:t>.</w:t>
      </w:r>
    </w:p>
    <w:p w14:paraId="257E9CE8" w14:textId="40E19572" w:rsidR="00636197" w:rsidRDefault="00636197" w:rsidP="009C5F03">
      <w:pPr>
        <w:pStyle w:val="DaftarPustaka"/>
      </w:pPr>
      <w:r w:rsidRPr="009C5F03">
        <w:rPr>
          <w:szCs w:val="20"/>
        </w:rPr>
        <w:fldChar w:fldCharType="end"/>
      </w:r>
    </w:p>
    <w:p w14:paraId="5633494D" w14:textId="77777777" w:rsidR="00636197" w:rsidRDefault="00636197" w:rsidP="00636197">
      <w:pPr>
        <w:pStyle w:val="DaftarPustaka"/>
      </w:pPr>
    </w:p>
    <w:p w14:paraId="535367B3" w14:textId="77777777" w:rsidR="00E60638" w:rsidRDefault="00E60638" w:rsidP="00E60638">
      <w:pPr>
        <w:pStyle w:val="BodyText"/>
        <w:ind w:firstLine="0"/>
        <w:rPr>
          <w:lang w:val="id-ID"/>
        </w:rPr>
      </w:pPr>
    </w:p>
    <w:p w14:paraId="41BE0FD9" w14:textId="77777777" w:rsidR="005127F2" w:rsidRDefault="005127F2"/>
    <w:sectPr w:rsidR="005127F2"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4C73B8" w14:textId="77777777" w:rsidR="00FB04FC" w:rsidRDefault="00FB04FC" w:rsidP="00E60638">
      <w:pPr>
        <w:spacing w:after="0" w:line="240" w:lineRule="auto"/>
      </w:pPr>
      <w:r>
        <w:separator/>
      </w:r>
    </w:p>
  </w:endnote>
  <w:endnote w:type="continuationSeparator" w:id="0">
    <w:p w14:paraId="3317AAF7" w14:textId="77777777" w:rsidR="00FB04FC" w:rsidRDefault="00FB04FC" w:rsidP="00E606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Italic r:id="rId1" w:subsetted="1" w:fontKey="{79C28804-BC82-48B1-B9A5-4CEF915F8E31}"/>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embedRegular r:id="rId2" w:subsetted="1" w:fontKey="{D52DB4B1-2EC1-45AE-A6B2-3CE99928452B}"/>
  </w:font>
  <w:font w:name="Calibri Light">
    <w:panose1 w:val="020F0302020204030204"/>
    <w:charset w:val="00"/>
    <w:family w:val="swiss"/>
    <w:pitch w:val="variable"/>
    <w:sig w:usb0="E4002EFF" w:usb1="C200247B" w:usb2="00000009" w:usb3="00000000" w:csb0="000001FF" w:csb1="00000000"/>
  </w:font>
  <w:font w:name="Inspiring">
    <w:charset w:val="00"/>
    <w:family w:val="auto"/>
    <w:pitch w:val="variable"/>
    <w:sig w:usb0="00000007" w:usb1="50000000" w:usb2="00000000" w:usb3="00000000" w:csb0="00000003" w:csb1="00000000"/>
    <w:embedRegular r:id="rId3" w:subsetted="1" w:fontKey="{B77BDE27-AED4-43D4-A559-288207B6B42D}"/>
    <w:embedItalic r:id="rId4" w:subsetted="1" w:fontKey="{86BCC76B-AB60-4B19-A5F6-58EFF5EAE01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E73D7" w14:textId="77777777" w:rsidR="00E60638" w:rsidRDefault="00E60638">
    <w:pPr>
      <w:pStyle w:val="Footer"/>
    </w:pPr>
    <w:r>
      <w:fldChar w:fldCharType="begin"/>
    </w:r>
    <w:r>
      <w:instrText xml:space="preserve"> PAGE   \* MERGEFORMAT </w:instrText>
    </w:r>
    <w:r>
      <w:fldChar w:fldCharType="separate"/>
    </w:r>
    <w:r w:rsidR="001D2F29">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35E8B" w14:textId="77777777" w:rsidR="00FB04FC" w:rsidRDefault="00FB04FC" w:rsidP="00E60638">
      <w:pPr>
        <w:spacing w:after="0" w:line="240" w:lineRule="auto"/>
      </w:pPr>
      <w:r>
        <w:separator/>
      </w:r>
    </w:p>
  </w:footnote>
  <w:footnote w:type="continuationSeparator" w:id="0">
    <w:p w14:paraId="26ECCFD9" w14:textId="77777777" w:rsidR="00FB04FC" w:rsidRDefault="00FB04FC" w:rsidP="00E606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A5251" w14:textId="77777777" w:rsidR="00E60638" w:rsidRPr="003904DD" w:rsidRDefault="00E60638">
    <w:pPr>
      <w:pStyle w:val="Header"/>
      <w:rPr>
        <w:lang w:val="id-ID"/>
      </w:rPr>
    </w:pPr>
    <w:r>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5CA2A7" w14:textId="77777777" w:rsidR="00C04FC0" w:rsidRPr="00E41448" w:rsidRDefault="00C04FC0" w:rsidP="00C04FC0">
    <w:pPr>
      <w:pBdr>
        <w:top w:val="nil"/>
        <w:left w:val="nil"/>
        <w:bottom w:val="nil"/>
        <w:right w:val="nil"/>
        <w:between w:val="nil"/>
      </w:pBdr>
      <w:tabs>
        <w:tab w:val="center" w:pos="4320"/>
        <w:tab w:val="right" w:pos="8640"/>
      </w:tabs>
      <w:jc w:val="right"/>
      <w:rPr>
        <w:i/>
        <w:color w:val="000000"/>
        <w:sz w:val="18"/>
        <w:szCs w:val="18"/>
      </w:rPr>
    </w:pPr>
    <w:r>
      <w:rPr>
        <w:i/>
        <w:color w:val="000000"/>
        <w:sz w:val="18"/>
        <w:szCs w:val="18"/>
      </w:rPr>
      <w:t xml:space="preserve">Volume...., </w:t>
    </w:r>
    <w:r>
      <w:rPr>
        <w:i/>
        <w:color w:val="000000"/>
        <w:sz w:val="18"/>
        <w:szCs w:val="18"/>
      </w:rPr>
      <w:t>Nomor... , Bulan,tahun.</w:t>
    </w:r>
  </w:p>
  <w:p w14:paraId="141D2C45" w14:textId="577BAC80" w:rsidR="00E60638" w:rsidRPr="003904DD" w:rsidRDefault="00E60638" w:rsidP="003904DD">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C257E"/>
    <w:multiLevelType w:val="hybridMultilevel"/>
    <w:tmpl w:val="19ECC6EE"/>
    <w:lvl w:ilvl="0" w:tplc="FE50D5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4C6729"/>
    <w:multiLevelType w:val="multilevel"/>
    <w:tmpl w:val="CE8C4CB4"/>
    <w:lvl w:ilvl="0">
      <w:start w:val="1"/>
      <w:numFmt w:val="decimal"/>
      <w:lvlText w:val="%1"/>
      <w:lvlJc w:val="left"/>
      <w:pPr>
        <w:ind w:left="460" w:hanging="360"/>
      </w:pPr>
    </w:lvl>
    <w:lvl w:ilvl="1">
      <w:start w:val="1"/>
      <w:numFmt w:val="decimal"/>
      <w:lvlText w:val="%1.%2"/>
      <w:lvlJc w:val="left"/>
      <w:pPr>
        <w:ind w:left="460" w:hanging="360"/>
      </w:pPr>
      <w:rPr>
        <w:rFonts w:ascii="Times New Roman" w:eastAsia="Times New Roman" w:hAnsi="Times New Roman" w:cs="Times New Roman"/>
        <w:b/>
        <w:sz w:val="24"/>
        <w:szCs w:val="24"/>
      </w:rPr>
    </w:lvl>
    <w:lvl w:ilvl="2">
      <w:start w:val="1"/>
      <w:numFmt w:val="decimal"/>
      <w:lvlText w:val="%3."/>
      <w:lvlJc w:val="left"/>
      <w:pPr>
        <w:ind w:left="1800" w:hanging="360"/>
      </w:pPr>
      <w:rPr>
        <w:rFonts w:ascii="Times New Roman" w:eastAsia="Times New Roman" w:hAnsi="Times New Roman" w:cs="Times New Roman"/>
        <w:sz w:val="20"/>
        <w:szCs w:val="20"/>
      </w:rPr>
    </w:lvl>
    <w:lvl w:ilvl="3">
      <w:numFmt w:val="bullet"/>
      <w:lvlText w:val="•"/>
      <w:lvlJc w:val="left"/>
      <w:pPr>
        <w:ind w:left="2895" w:hanging="360"/>
      </w:pPr>
    </w:lvl>
    <w:lvl w:ilvl="4">
      <w:numFmt w:val="bullet"/>
      <w:lvlText w:val="•"/>
      <w:lvlJc w:val="left"/>
      <w:pPr>
        <w:ind w:left="3933" w:hanging="360"/>
      </w:pPr>
    </w:lvl>
    <w:lvl w:ilvl="5">
      <w:numFmt w:val="bullet"/>
      <w:lvlText w:val="•"/>
      <w:lvlJc w:val="left"/>
      <w:pPr>
        <w:ind w:left="4971" w:hanging="360"/>
      </w:pPr>
    </w:lvl>
    <w:lvl w:ilvl="6">
      <w:numFmt w:val="bullet"/>
      <w:lvlText w:val="•"/>
      <w:lvlJc w:val="left"/>
      <w:pPr>
        <w:ind w:left="6008" w:hanging="360"/>
      </w:pPr>
    </w:lvl>
    <w:lvl w:ilvl="7">
      <w:numFmt w:val="bullet"/>
      <w:lvlText w:val="•"/>
      <w:lvlJc w:val="left"/>
      <w:pPr>
        <w:ind w:left="7046" w:hanging="360"/>
      </w:pPr>
    </w:lvl>
    <w:lvl w:ilvl="8">
      <w:numFmt w:val="bullet"/>
      <w:lvlText w:val="•"/>
      <w:lvlJc w:val="left"/>
      <w:pPr>
        <w:ind w:left="8084" w:hanging="360"/>
      </w:p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8123862"/>
    <w:multiLevelType w:val="hybridMultilevel"/>
    <w:tmpl w:val="95A66F0C"/>
    <w:lvl w:ilvl="0" w:tplc="5BFA05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CA12E32"/>
    <w:multiLevelType w:val="hybridMultilevel"/>
    <w:tmpl w:val="4C76CDAC"/>
    <w:lvl w:ilvl="0" w:tplc="DB54D414">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5" w15:restartNumberingAfterBreak="0">
    <w:nsid w:val="3F1678D8"/>
    <w:multiLevelType w:val="hybridMultilevel"/>
    <w:tmpl w:val="4710AA22"/>
    <w:lvl w:ilvl="0" w:tplc="5E566766">
      <w:start w:val="1"/>
      <w:numFmt w:val="decimal"/>
      <w:lvlText w:val="%1."/>
      <w:lvlJc w:val="left"/>
      <w:pPr>
        <w:ind w:left="720" w:hanging="360"/>
      </w:pPr>
      <w:rPr>
        <w:rFonts w:ascii="Times New Roman" w:hAnsi="Times New Roman" w:cs="Times New Roman" w:hint="default"/>
        <w:b w:val="0"/>
        <w:bCs w:val="0"/>
        <w:i w:val="0"/>
        <w:iCs w:val="0"/>
        <w:spacing w:val="0"/>
        <w:w w:val="112"/>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66025F3"/>
    <w:multiLevelType w:val="hybridMultilevel"/>
    <w:tmpl w:val="ECD08034"/>
    <w:lvl w:ilvl="0" w:tplc="DB54D414">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8" w15:restartNumberingAfterBreak="0">
    <w:nsid w:val="47D85D00"/>
    <w:multiLevelType w:val="hybridMultilevel"/>
    <w:tmpl w:val="76262532"/>
    <w:lvl w:ilvl="0" w:tplc="DB54D414">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9" w15:restartNumberingAfterBreak="0">
    <w:nsid w:val="530E7762"/>
    <w:multiLevelType w:val="hybridMultilevel"/>
    <w:tmpl w:val="E53E01D4"/>
    <w:lvl w:ilvl="0" w:tplc="70201204">
      <w:start w:val="1"/>
      <w:numFmt w:val="upperLetter"/>
      <w:lvlText w:val="%1."/>
      <w:lvlJc w:val="left"/>
      <w:pPr>
        <w:ind w:left="649" w:hanging="360"/>
      </w:pPr>
      <w:rPr>
        <w:rFonts w:hint="default"/>
        <w:b/>
        <w:bCs w:val="0"/>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10" w15:restartNumberingAfterBreak="0">
    <w:nsid w:val="533612C4"/>
    <w:multiLevelType w:val="hybridMultilevel"/>
    <w:tmpl w:val="66CAE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5217203">
    <w:abstractNumId w:val="2"/>
  </w:num>
  <w:num w:numId="2" w16cid:durableId="1881939238">
    <w:abstractNumId w:val="6"/>
  </w:num>
  <w:num w:numId="3" w16cid:durableId="592738389">
    <w:abstractNumId w:val="6"/>
  </w:num>
  <w:num w:numId="4" w16cid:durableId="605037775">
    <w:abstractNumId w:val="5"/>
  </w:num>
  <w:num w:numId="5" w16cid:durableId="452794312">
    <w:abstractNumId w:val="1"/>
  </w:num>
  <w:num w:numId="6" w16cid:durableId="630476852">
    <w:abstractNumId w:val="3"/>
  </w:num>
  <w:num w:numId="7" w16cid:durableId="1200583426">
    <w:abstractNumId w:val="0"/>
  </w:num>
  <w:num w:numId="8" w16cid:durableId="1988825553">
    <w:abstractNumId w:val="6"/>
  </w:num>
  <w:num w:numId="9" w16cid:durableId="1458182562">
    <w:abstractNumId w:val="6"/>
  </w:num>
  <w:num w:numId="10" w16cid:durableId="1604536409">
    <w:abstractNumId w:val="9"/>
  </w:num>
  <w:num w:numId="11" w16cid:durableId="1200892287">
    <w:abstractNumId w:val="10"/>
  </w:num>
  <w:num w:numId="12" w16cid:durableId="237136964">
    <w:abstractNumId w:val="7"/>
  </w:num>
  <w:num w:numId="13" w16cid:durableId="1635981539">
    <w:abstractNumId w:val="6"/>
  </w:num>
  <w:num w:numId="14" w16cid:durableId="1053893059">
    <w:abstractNumId w:val="8"/>
  </w:num>
  <w:num w:numId="15" w16cid:durableId="17105703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saveSubset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638"/>
    <w:rsid w:val="000178A3"/>
    <w:rsid w:val="000A2300"/>
    <w:rsid w:val="000C1377"/>
    <w:rsid w:val="000F2641"/>
    <w:rsid w:val="00121973"/>
    <w:rsid w:val="001464EA"/>
    <w:rsid w:val="001658BB"/>
    <w:rsid w:val="001B550C"/>
    <w:rsid w:val="001D2F29"/>
    <w:rsid w:val="001E1410"/>
    <w:rsid w:val="00203819"/>
    <w:rsid w:val="00250A86"/>
    <w:rsid w:val="002B3980"/>
    <w:rsid w:val="002D22A8"/>
    <w:rsid w:val="002F1E49"/>
    <w:rsid w:val="00345054"/>
    <w:rsid w:val="0036138F"/>
    <w:rsid w:val="003749BB"/>
    <w:rsid w:val="003A41FB"/>
    <w:rsid w:val="00430002"/>
    <w:rsid w:val="00476481"/>
    <w:rsid w:val="005127F2"/>
    <w:rsid w:val="00513CB1"/>
    <w:rsid w:val="00564137"/>
    <w:rsid w:val="005710B3"/>
    <w:rsid w:val="00596E58"/>
    <w:rsid w:val="005B5926"/>
    <w:rsid w:val="005C0464"/>
    <w:rsid w:val="00605C2A"/>
    <w:rsid w:val="0063169C"/>
    <w:rsid w:val="00636197"/>
    <w:rsid w:val="00640262"/>
    <w:rsid w:val="00675579"/>
    <w:rsid w:val="00687898"/>
    <w:rsid w:val="006B719E"/>
    <w:rsid w:val="0073446E"/>
    <w:rsid w:val="00772472"/>
    <w:rsid w:val="00781488"/>
    <w:rsid w:val="00794B74"/>
    <w:rsid w:val="007D6FDC"/>
    <w:rsid w:val="007E1802"/>
    <w:rsid w:val="00827D89"/>
    <w:rsid w:val="00830260"/>
    <w:rsid w:val="00886EFD"/>
    <w:rsid w:val="008C1777"/>
    <w:rsid w:val="008C5F3D"/>
    <w:rsid w:val="008E6DDA"/>
    <w:rsid w:val="009200EB"/>
    <w:rsid w:val="00941861"/>
    <w:rsid w:val="00956890"/>
    <w:rsid w:val="009606B0"/>
    <w:rsid w:val="009A0293"/>
    <w:rsid w:val="009B7D56"/>
    <w:rsid w:val="009C5F03"/>
    <w:rsid w:val="009E01A7"/>
    <w:rsid w:val="009F73D5"/>
    <w:rsid w:val="00A43020"/>
    <w:rsid w:val="00A46B1B"/>
    <w:rsid w:val="00A72F77"/>
    <w:rsid w:val="00B371AF"/>
    <w:rsid w:val="00B86BE6"/>
    <w:rsid w:val="00B91B25"/>
    <w:rsid w:val="00B95EEE"/>
    <w:rsid w:val="00BD3665"/>
    <w:rsid w:val="00BD5B4D"/>
    <w:rsid w:val="00C04FC0"/>
    <w:rsid w:val="00C17AEB"/>
    <w:rsid w:val="00C66830"/>
    <w:rsid w:val="00C82C76"/>
    <w:rsid w:val="00C860B4"/>
    <w:rsid w:val="00C9132C"/>
    <w:rsid w:val="00CA4DC9"/>
    <w:rsid w:val="00D41A7A"/>
    <w:rsid w:val="00D8463D"/>
    <w:rsid w:val="00DF502F"/>
    <w:rsid w:val="00E143C4"/>
    <w:rsid w:val="00E4507E"/>
    <w:rsid w:val="00E60638"/>
    <w:rsid w:val="00E85EFF"/>
    <w:rsid w:val="00EC1799"/>
    <w:rsid w:val="00EE1D1C"/>
    <w:rsid w:val="00F362CF"/>
    <w:rsid w:val="00F565DA"/>
    <w:rsid w:val="00F633D9"/>
    <w:rsid w:val="00FA2727"/>
    <w:rsid w:val="00FB04FC"/>
    <w:rsid w:val="00FB13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F6E60"/>
  <w15:chartTrackingRefBased/>
  <w15:docId w15:val="{81AFB1D2-3DAE-4599-80D2-E618831C7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60638"/>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E60638"/>
    <w:pPr>
      <w:keepNext/>
      <w:keepLines/>
      <w:numPr>
        <w:ilvl w:val="1"/>
        <w:numId w:val="2"/>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E60638"/>
    <w:pPr>
      <w:numPr>
        <w:ilvl w:val="2"/>
        <w:numId w:val="2"/>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E60638"/>
    <w:pPr>
      <w:numPr>
        <w:ilvl w:val="3"/>
        <w:numId w:val="2"/>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6">
    <w:name w:val="heading 6"/>
    <w:basedOn w:val="Normal"/>
    <w:next w:val="Normal"/>
    <w:link w:val="Heading6Char"/>
    <w:uiPriority w:val="9"/>
    <w:semiHidden/>
    <w:unhideWhenUsed/>
    <w:qFormat/>
    <w:rsid w:val="00250A8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063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E6063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E6063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E60638"/>
    <w:rPr>
      <w:rFonts w:ascii="Times New Roman" w:eastAsia="SimSun" w:hAnsi="Times New Roman" w:cs="Times New Roman"/>
      <w:i/>
      <w:iCs/>
      <w:noProof/>
      <w:sz w:val="20"/>
      <w:szCs w:val="20"/>
      <w:lang w:val="en-US"/>
    </w:rPr>
  </w:style>
  <w:style w:type="paragraph" w:customStyle="1" w:styleId="Affiliation">
    <w:name w:val="Affiliation"/>
    <w:rsid w:val="00E60638"/>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E60638"/>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E60638"/>
    <w:rPr>
      <w:rFonts w:ascii="Times New Roman" w:eastAsia="SimSun" w:hAnsi="Times New Roman" w:cs="Times New Roman"/>
      <w:spacing w:val="-1"/>
      <w:sz w:val="20"/>
      <w:szCs w:val="20"/>
      <w:lang w:val="en-US"/>
    </w:rPr>
  </w:style>
  <w:style w:type="paragraph" w:customStyle="1" w:styleId="bulletlist">
    <w:name w:val="bullet list"/>
    <w:basedOn w:val="BodyText"/>
    <w:rsid w:val="00E60638"/>
    <w:pPr>
      <w:numPr>
        <w:numId w:val="1"/>
      </w:numPr>
      <w:tabs>
        <w:tab w:val="num" w:pos="648"/>
      </w:tabs>
      <w:ind w:left="357" w:hanging="357"/>
    </w:pPr>
  </w:style>
  <w:style w:type="paragraph" w:customStyle="1" w:styleId="equation">
    <w:name w:val="equation"/>
    <w:basedOn w:val="Normal"/>
    <w:rsid w:val="00E60638"/>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E6063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E60638"/>
    <w:rPr>
      <w:i/>
      <w:iCs/>
      <w:sz w:val="15"/>
      <w:szCs w:val="15"/>
    </w:rPr>
  </w:style>
  <w:style w:type="paragraph" w:customStyle="1" w:styleId="tablecopy">
    <w:name w:val="table copy"/>
    <w:rsid w:val="00E6063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E60638"/>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E60638"/>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HeaderChar">
    <w:name w:val="Header Char"/>
    <w:basedOn w:val="DefaultParagraphFont"/>
    <w:link w:val="Header"/>
    <w:rsid w:val="00E60638"/>
    <w:rPr>
      <w:rFonts w:ascii="Times New Roman" w:eastAsia="SimSun" w:hAnsi="Times New Roman" w:cs="Times New Roman"/>
      <w:sz w:val="20"/>
      <w:szCs w:val="20"/>
      <w:lang w:val="en-US"/>
    </w:rPr>
  </w:style>
  <w:style w:type="paragraph" w:styleId="Footer">
    <w:name w:val="footer"/>
    <w:basedOn w:val="Normal"/>
    <w:link w:val="FooterChar"/>
    <w:rsid w:val="00E60638"/>
    <w:pPr>
      <w:tabs>
        <w:tab w:val="center" w:pos="4513"/>
        <w:tab w:val="right" w:pos="9026"/>
      </w:tabs>
      <w:spacing w:after="0" w:line="240" w:lineRule="auto"/>
      <w:jc w:val="center"/>
    </w:pPr>
    <w:rPr>
      <w:rFonts w:ascii="Times New Roman" w:eastAsia="SimSun" w:hAnsi="Times New Roman" w:cs="Times New Roman"/>
      <w:sz w:val="20"/>
      <w:szCs w:val="20"/>
      <w:lang w:val="en-US"/>
    </w:rPr>
  </w:style>
  <w:style w:type="character" w:customStyle="1" w:styleId="FooterChar">
    <w:name w:val="Footer Char"/>
    <w:basedOn w:val="DefaultParagraphFont"/>
    <w:link w:val="Footer"/>
    <w:rsid w:val="00E60638"/>
    <w:rPr>
      <w:rFonts w:ascii="Times New Roman" w:eastAsia="SimSun" w:hAnsi="Times New Roman" w:cs="Times New Roman"/>
      <w:sz w:val="20"/>
      <w:szCs w:val="20"/>
      <w:lang w:val="en-US"/>
    </w:rPr>
  </w:style>
  <w:style w:type="paragraph" w:customStyle="1" w:styleId="StyleAuthorBold">
    <w:name w:val="Style Author + Bold"/>
    <w:basedOn w:val="Normal"/>
    <w:rsid w:val="00E60638"/>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E60638"/>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E60638"/>
    <w:pPr>
      <w:spacing w:line="240" w:lineRule="auto"/>
      <w:ind w:left="567" w:right="567" w:firstLine="0"/>
    </w:pPr>
    <w:rPr>
      <w:szCs w:val="24"/>
    </w:rPr>
  </w:style>
  <w:style w:type="character" w:styleId="Hyperlink">
    <w:name w:val="Hyperlink"/>
    <w:basedOn w:val="DefaultParagraphFont"/>
    <w:uiPriority w:val="99"/>
    <w:unhideWhenUsed/>
    <w:rsid w:val="00E60638"/>
    <w:rPr>
      <w:color w:val="0000FF"/>
      <w:u w:val="single"/>
    </w:rPr>
  </w:style>
  <w:style w:type="paragraph" w:customStyle="1" w:styleId="DaftarPustaka">
    <w:name w:val="Daftar Pustaka"/>
    <w:basedOn w:val="Title"/>
    <w:qFormat/>
    <w:rsid w:val="00E60638"/>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E606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0638"/>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03819"/>
    <w:rPr>
      <w:color w:val="605E5C"/>
      <w:shd w:val="clear" w:color="auto" w:fill="E1DFDD"/>
    </w:rPr>
  </w:style>
  <w:style w:type="paragraph" w:styleId="ListParagraph">
    <w:name w:val="List Paragraph"/>
    <w:aliases w:val="Body of text,List Paragraph1,Colorful List - Accent 11,Body of text+1,Body of text+2,Body of text+3,List Paragraph11,Medium Grid 1 - Accent 21,Heading 11,sub 1,paragraf 1,Body of textCxSp,List Paragraph Char Char Char,Body of text1,tabel"/>
    <w:basedOn w:val="Normal"/>
    <w:uiPriority w:val="1"/>
    <w:qFormat/>
    <w:rsid w:val="00A72F77"/>
    <w:pPr>
      <w:widowControl w:val="0"/>
      <w:spacing w:after="0" w:line="240" w:lineRule="auto"/>
      <w:ind w:left="720"/>
      <w:contextualSpacing/>
    </w:pPr>
    <w:rPr>
      <w:rFonts w:ascii="Times New Roman" w:eastAsia="Times New Roman" w:hAnsi="Times New Roman" w:cs="Times New Roman"/>
      <w:lang w:val="id"/>
    </w:rPr>
  </w:style>
  <w:style w:type="table" w:styleId="TableGrid">
    <w:name w:val="Table Grid"/>
    <w:basedOn w:val="TableNormal"/>
    <w:uiPriority w:val="39"/>
    <w:rsid w:val="00513CB1"/>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250A86"/>
    <w:rPr>
      <w:rFonts w:asciiTheme="majorHAnsi" w:eastAsiaTheme="majorEastAsia" w:hAnsiTheme="majorHAnsi" w:cstheme="majorBidi"/>
      <w:color w:val="1F4D78" w:themeColor="accent1" w:themeShade="7F"/>
    </w:rPr>
  </w:style>
  <w:style w:type="paragraph" w:styleId="Bibliography">
    <w:name w:val="Bibliography"/>
    <w:basedOn w:val="Normal"/>
    <w:next w:val="Normal"/>
    <w:uiPriority w:val="37"/>
    <w:unhideWhenUsed/>
    <w:rsid w:val="00636197"/>
    <w:pPr>
      <w:spacing w:after="0" w:line="480" w:lineRule="auto"/>
      <w:ind w:left="720" w:hanging="720"/>
    </w:pPr>
  </w:style>
  <w:style w:type="table" w:styleId="PlainTable2">
    <w:name w:val="Plain Table 2"/>
    <w:basedOn w:val="TableNormal"/>
    <w:uiPriority w:val="42"/>
    <w:rsid w:val="00B37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3631</Words>
  <Characters>7769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Rayani</dc:creator>
  <cp:keywords/>
  <dc:description/>
  <cp:lastModifiedBy>Hype AMD</cp:lastModifiedBy>
  <cp:revision>2</cp:revision>
  <cp:lastPrinted>2025-05-30T00:35:00Z</cp:lastPrinted>
  <dcterms:created xsi:type="dcterms:W3CDTF">2025-10-29T05:55:00Z</dcterms:created>
  <dcterms:modified xsi:type="dcterms:W3CDTF">2025-10-29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h38t0Mh"/&gt;&lt;style id="http://www.zotero.org/styles/apa" locale="id-ID" hasBibliography="1" bibliographyStyleHasBeenSet="1"/&gt;&lt;prefs&gt;&lt;pref name="fieldType" value="Field"/&gt;&lt;/prefs&gt;&lt;/data&gt;</vt:lpwstr>
  </property>
</Properties>
</file>